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D36E9" w14:textId="7A77DA8A" w:rsidR="00FE29F7" w:rsidRPr="00B23775" w:rsidRDefault="00FE29F7" w:rsidP="00E70754">
      <w:pPr>
        <w:spacing w:after="0" w:line="360" w:lineRule="auto"/>
        <w:jc w:val="center"/>
        <w:rPr>
          <w:rFonts w:ascii="Times New Roman" w:hAnsi="Times New Roman" w:cs="Times New Roman"/>
          <w:b/>
          <w:bCs/>
          <w:sz w:val="24"/>
          <w:szCs w:val="24"/>
          <w:shd w:val="clear" w:color="auto" w:fill="FFFFFF"/>
        </w:rPr>
      </w:pPr>
      <w:bookmarkStart w:id="0" w:name="_Hlk153542703"/>
      <w:bookmarkStart w:id="1" w:name="_Hlk178773453"/>
      <w:r w:rsidRPr="00B23775">
        <w:rPr>
          <w:rFonts w:ascii="Times New Roman" w:hAnsi="Times New Roman" w:cs="Times New Roman"/>
          <w:b/>
          <w:bCs/>
          <w:sz w:val="24"/>
          <w:szCs w:val="24"/>
          <w:shd w:val="clear" w:color="auto" w:fill="FFFFFF"/>
        </w:rPr>
        <w:t xml:space="preserve">RANCANG BANGUN SISTEM INFORMASI MANAJEMEN </w:t>
      </w:r>
    </w:p>
    <w:p w14:paraId="7629959E" w14:textId="345DBECB" w:rsidR="00FE29F7" w:rsidRPr="00B23775" w:rsidRDefault="00FE29F7" w:rsidP="00E70754">
      <w:pPr>
        <w:spacing w:after="0" w:line="360" w:lineRule="auto"/>
        <w:jc w:val="center"/>
        <w:rPr>
          <w:rFonts w:ascii="Times New Roman" w:hAnsi="Times New Roman" w:cs="Times New Roman"/>
          <w:sz w:val="24"/>
          <w:szCs w:val="24"/>
          <w:shd w:val="clear" w:color="auto" w:fill="FFFFFF"/>
        </w:rPr>
      </w:pPr>
      <w:r w:rsidRPr="00B23775">
        <w:rPr>
          <w:rFonts w:ascii="Times New Roman" w:hAnsi="Times New Roman" w:cs="Times New Roman"/>
          <w:b/>
          <w:bCs/>
          <w:sz w:val="24"/>
          <w:szCs w:val="24"/>
          <w:shd w:val="clear" w:color="auto" w:fill="FFFFFF"/>
        </w:rPr>
        <w:t>KLINIK GIGI</w:t>
      </w:r>
      <w:r w:rsidRPr="00B23775">
        <w:rPr>
          <w:rFonts w:ascii="Times New Roman" w:hAnsi="Times New Roman" w:cs="Times New Roman"/>
          <w:sz w:val="24"/>
          <w:szCs w:val="24"/>
          <w:shd w:val="clear" w:color="auto" w:fill="FFFFFF"/>
        </w:rPr>
        <w:t xml:space="preserve"> </w:t>
      </w:r>
    </w:p>
    <w:p w14:paraId="3158F64D" w14:textId="60AD5F30" w:rsidR="00FE29F7" w:rsidRPr="00B23775" w:rsidRDefault="00FE29F7" w:rsidP="00E70754">
      <w:pPr>
        <w:spacing w:after="0" w:line="360" w:lineRule="auto"/>
        <w:jc w:val="center"/>
        <w:rPr>
          <w:rFonts w:ascii="Times New Roman" w:hAnsi="Times New Roman" w:cs="Times New Roman"/>
          <w:sz w:val="24"/>
          <w:szCs w:val="24"/>
          <w:shd w:val="clear" w:color="auto" w:fill="FFFFFF"/>
        </w:rPr>
      </w:pPr>
      <w:r w:rsidRPr="00B23775">
        <w:rPr>
          <w:rFonts w:ascii="Times New Roman" w:hAnsi="Times New Roman" w:cs="Times New Roman"/>
          <w:sz w:val="24"/>
          <w:szCs w:val="24"/>
          <w:shd w:val="clear" w:color="auto" w:fill="FFFFFF"/>
        </w:rPr>
        <w:t>(Studi Kasus : Klinik Gigi Xenon Dental House)</w:t>
      </w:r>
    </w:p>
    <w:p w14:paraId="24FA140D" w14:textId="77777777" w:rsidR="00FE29F7" w:rsidRPr="00B23775" w:rsidRDefault="00FE29F7" w:rsidP="00E70754">
      <w:pPr>
        <w:spacing w:after="0" w:line="360" w:lineRule="auto"/>
        <w:jc w:val="center"/>
        <w:rPr>
          <w:rFonts w:ascii="Times New Roman" w:eastAsia="Times New Roman" w:hAnsi="Times New Roman" w:cs="Times New Roman"/>
          <w:b/>
          <w:sz w:val="24"/>
          <w:szCs w:val="24"/>
        </w:rPr>
      </w:pPr>
    </w:p>
    <w:p w14:paraId="3CEDAC9C" w14:textId="732D42BE" w:rsidR="00FE29F7" w:rsidRPr="00B23775" w:rsidRDefault="00FE29F7" w:rsidP="00E70754">
      <w:pPr>
        <w:spacing w:after="0" w:line="360" w:lineRule="auto"/>
        <w:jc w:val="center"/>
        <w:rPr>
          <w:rFonts w:ascii="Times New Roman" w:eastAsia="Times New Roman" w:hAnsi="Times New Roman" w:cs="Times New Roman"/>
          <w:b/>
          <w:sz w:val="24"/>
          <w:szCs w:val="24"/>
          <w:lang w:val="en-US"/>
        </w:rPr>
      </w:pPr>
      <w:r w:rsidRPr="00B23775">
        <w:rPr>
          <w:rFonts w:ascii="Times New Roman" w:eastAsia="Times New Roman" w:hAnsi="Times New Roman" w:cs="Times New Roman"/>
          <w:b/>
          <w:sz w:val="24"/>
          <w:szCs w:val="24"/>
          <w:lang w:val="en-US"/>
        </w:rPr>
        <w:t>TUGAS AKHIR</w:t>
      </w:r>
    </w:p>
    <w:p w14:paraId="05039ED6" w14:textId="77777777" w:rsidR="00FE29F7" w:rsidRPr="00B23775" w:rsidRDefault="00FE29F7" w:rsidP="00E70754">
      <w:pPr>
        <w:spacing w:after="0" w:line="360" w:lineRule="auto"/>
        <w:jc w:val="center"/>
        <w:rPr>
          <w:rFonts w:ascii="Times New Roman" w:eastAsia="Times New Roman" w:hAnsi="Times New Roman" w:cs="Times New Roman"/>
          <w:b/>
          <w:sz w:val="24"/>
          <w:szCs w:val="24"/>
          <w:lang w:val="en-US"/>
        </w:rPr>
      </w:pPr>
    </w:p>
    <w:p w14:paraId="76F13A20" w14:textId="77777777" w:rsidR="00FE29F7" w:rsidRPr="00B23775" w:rsidRDefault="00FE29F7" w:rsidP="00E70754">
      <w:pPr>
        <w:spacing w:after="0" w:line="360" w:lineRule="auto"/>
        <w:jc w:val="center"/>
        <w:rPr>
          <w:rFonts w:ascii="Times New Roman" w:hAnsi="Times New Roman" w:cs="Times New Roman"/>
          <w:bCs/>
          <w:sz w:val="24"/>
          <w:szCs w:val="24"/>
        </w:rPr>
      </w:pPr>
      <w:r w:rsidRPr="00B23775">
        <w:rPr>
          <w:rFonts w:ascii="Times New Roman" w:hAnsi="Times New Roman" w:cs="Times New Roman"/>
          <w:bCs/>
          <w:sz w:val="24"/>
          <w:szCs w:val="24"/>
        </w:rPr>
        <w:t xml:space="preserve">Diajukan Sebagai Salah Satu Syarat untuk Menyelesaikan Program Strata-1 pada </w:t>
      </w:r>
      <w:r w:rsidRPr="00B23775">
        <w:rPr>
          <w:rFonts w:ascii="Times New Roman" w:hAnsi="Times New Roman" w:cs="Times New Roman"/>
          <w:bCs/>
          <w:sz w:val="24"/>
          <w:szCs w:val="24"/>
          <w:lang w:val="en-US"/>
        </w:rPr>
        <w:t xml:space="preserve">Departemen </w:t>
      </w:r>
      <w:r w:rsidRPr="00B23775">
        <w:rPr>
          <w:rFonts w:ascii="Times New Roman" w:hAnsi="Times New Roman" w:cs="Times New Roman"/>
          <w:bCs/>
          <w:sz w:val="24"/>
          <w:szCs w:val="24"/>
        </w:rPr>
        <w:t>Sistem Informasi Fakultas Teknologi Informasi Universitas Andalas</w:t>
      </w:r>
    </w:p>
    <w:p w14:paraId="1F4FDB48" w14:textId="77777777" w:rsidR="00FE29F7" w:rsidRPr="00B23775" w:rsidRDefault="00FE29F7" w:rsidP="00E70754">
      <w:pPr>
        <w:spacing w:after="0" w:line="360" w:lineRule="auto"/>
        <w:jc w:val="center"/>
        <w:rPr>
          <w:rFonts w:ascii="Times New Roman" w:hAnsi="Times New Roman" w:cs="Times New Roman"/>
          <w:bCs/>
          <w:sz w:val="24"/>
          <w:szCs w:val="24"/>
        </w:rPr>
      </w:pPr>
    </w:p>
    <w:p w14:paraId="559C2429" w14:textId="77777777" w:rsidR="00FE29F7" w:rsidRPr="00B23775" w:rsidRDefault="00FE29F7" w:rsidP="003718E8">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rPr>
        <w:t>Oleh :</w:t>
      </w:r>
    </w:p>
    <w:p w14:paraId="62240BEA" w14:textId="157CACF4" w:rsidR="00FE29F7" w:rsidRPr="00B23775" w:rsidRDefault="00FE29F7" w:rsidP="003718E8">
      <w:pPr>
        <w:spacing w:after="0" w:line="360" w:lineRule="auto"/>
        <w:jc w:val="center"/>
        <w:rPr>
          <w:rFonts w:ascii="Times New Roman" w:hAnsi="Times New Roman" w:cs="Times New Roman"/>
          <w:b/>
          <w:sz w:val="24"/>
          <w:szCs w:val="24"/>
          <w:lang w:val="en-US"/>
        </w:rPr>
      </w:pPr>
      <w:r w:rsidRPr="00B23775">
        <w:rPr>
          <w:rFonts w:ascii="Times New Roman" w:hAnsi="Times New Roman" w:cs="Times New Roman"/>
          <w:b/>
          <w:sz w:val="24"/>
          <w:szCs w:val="24"/>
          <w:lang w:val="en-US"/>
        </w:rPr>
        <w:t>Alif Abdul Rauf</w:t>
      </w:r>
    </w:p>
    <w:p w14:paraId="1BE9F3BD" w14:textId="1FB184AF" w:rsidR="00FE29F7" w:rsidRPr="00B23775" w:rsidRDefault="00FE29F7" w:rsidP="003718E8">
      <w:pPr>
        <w:spacing w:after="0" w:line="360" w:lineRule="auto"/>
        <w:jc w:val="center"/>
        <w:rPr>
          <w:rFonts w:ascii="Times New Roman" w:hAnsi="Times New Roman" w:cs="Times New Roman"/>
          <w:b/>
          <w:sz w:val="24"/>
          <w:szCs w:val="24"/>
          <w:lang w:val="en-US"/>
        </w:rPr>
      </w:pPr>
      <w:r w:rsidRPr="00B23775">
        <w:rPr>
          <w:rFonts w:ascii="Times New Roman" w:hAnsi="Times New Roman" w:cs="Times New Roman"/>
          <w:b/>
          <w:sz w:val="24"/>
          <w:szCs w:val="24"/>
          <w:lang w:val="en-US"/>
        </w:rPr>
        <w:t>2011522024</w:t>
      </w:r>
      <w:r w:rsidR="003718E8" w:rsidRPr="00B23775">
        <w:rPr>
          <w:rFonts w:ascii="Times New Roman" w:hAnsi="Times New Roman" w:cs="Times New Roman"/>
          <w:b/>
          <w:sz w:val="24"/>
          <w:szCs w:val="24"/>
          <w:lang w:val="en-US"/>
        </w:rPr>
        <w:br/>
      </w:r>
      <w:r w:rsidR="003718E8" w:rsidRPr="00B23775">
        <w:rPr>
          <w:rFonts w:ascii="Times New Roman" w:hAnsi="Times New Roman" w:cs="Times New Roman"/>
          <w:b/>
          <w:sz w:val="24"/>
          <w:szCs w:val="24"/>
          <w:lang w:val="en-US"/>
        </w:rPr>
        <w:br/>
        <w:t>Pembimbing:</w:t>
      </w:r>
      <w:r w:rsidR="003718E8" w:rsidRPr="00B23775">
        <w:rPr>
          <w:rFonts w:ascii="Times New Roman" w:hAnsi="Times New Roman" w:cs="Times New Roman"/>
          <w:b/>
          <w:sz w:val="24"/>
          <w:szCs w:val="24"/>
          <w:lang w:val="en-US"/>
        </w:rPr>
        <w:br/>
        <w:t>Husnil Kamil, MT</w:t>
      </w:r>
      <w:r w:rsidR="003718E8" w:rsidRPr="00B23775">
        <w:rPr>
          <w:rFonts w:ascii="Times New Roman" w:hAnsi="Times New Roman" w:cs="Times New Roman"/>
          <w:b/>
          <w:sz w:val="24"/>
          <w:szCs w:val="24"/>
          <w:lang w:val="en-US"/>
        </w:rPr>
        <w:br/>
        <w:t>198201182008121002</w:t>
      </w:r>
    </w:p>
    <w:p w14:paraId="79386A6E" w14:textId="77777777" w:rsidR="00FE29F7" w:rsidRPr="00B23775" w:rsidRDefault="00FE29F7" w:rsidP="00E70754">
      <w:pPr>
        <w:spacing w:after="0" w:line="360" w:lineRule="auto"/>
        <w:rPr>
          <w:rFonts w:ascii="Times New Roman" w:hAnsi="Times New Roman" w:cs="Times New Roman"/>
          <w:b/>
          <w:sz w:val="24"/>
          <w:szCs w:val="24"/>
        </w:rPr>
      </w:pPr>
    </w:p>
    <w:p w14:paraId="0457F6D3" w14:textId="77777777" w:rsidR="00FE29F7" w:rsidRPr="00B23775" w:rsidRDefault="00FE29F7" w:rsidP="00E70754">
      <w:pPr>
        <w:spacing w:after="0" w:line="360" w:lineRule="auto"/>
        <w:rPr>
          <w:rFonts w:ascii="Times New Roman" w:hAnsi="Times New Roman" w:cs="Times New Roman"/>
          <w:b/>
          <w:sz w:val="24"/>
          <w:szCs w:val="24"/>
        </w:rPr>
      </w:pPr>
    </w:p>
    <w:p w14:paraId="3DA4AFAE"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noProof/>
          <w:sz w:val="24"/>
          <w:szCs w:val="24"/>
        </w:rPr>
        <w:drawing>
          <wp:inline distT="0" distB="0" distL="0" distR="0" wp14:anchorId="66EBD0FE" wp14:editId="7FBD9515">
            <wp:extent cx="1446887" cy="1770533"/>
            <wp:effectExtent l="0" t="0" r="1270" b="1270"/>
            <wp:docPr id="1117201799" name="Picture 1" descr="Universitas Andalas - Makna Lambang UN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Andalas - Makna Lambang UNAND"/>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450094" cy="1774457"/>
                    </a:xfrm>
                    <a:prstGeom prst="rect">
                      <a:avLst/>
                    </a:prstGeom>
                    <a:noFill/>
                    <a:ln>
                      <a:noFill/>
                    </a:ln>
                  </pic:spPr>
                </pic:pic>
              </a:graphicData>
            </a:graphic>
          </wp:inline>
        </w:drawing>
      </w:r>
    </w:p>
    <w:p w14:paraId="71F4746F" w14:textId="77777777" w:rsidR="00FE29F7" w:rsidRPr="00B23775" w:rsidRDefault="00FE29F7" w:rsidP="00E70754">
      <w:pPr>
        <w:spacing w:after="0" w:line="360" w:lineRule="auto"/>
        <w:jc w:val="center"/>
        <w:rPr>
          <w:rFonts w:ascii="Times New Roman" w:hAnsi="Times New Roman" w:cs="Times New Roman"/>
          <w:b/>
          <w:sz w:val="24"/>
          <w:szCs w:val="24"/>
        </w:rPr>
      </w:pPr>
    </w:p>
    <w:p w14:paraId="4A23B871" w14:textId="77777777" w:rsidR="00FE29F7" w:rsidRPr="00B23775" w:rsidRDefault="00FE29F7" w:rsidP="00E70754">
      <w:pPr>
        <w:spacing w:after="0" w:line="360" w:lineRule="auto"/>
        <w:jc w:val="center"/>
        <w:rPr>
          <w:rFonts w:ascii="Times New Roman" w:hAnsi="Times New Roman" w:cs="Times New Roman"/>
          <w:b/>
          <w:sz w:val="24"/>
          <w:szCs w:val="24"/>
        </w:rPr>
      </w:pPr>
    </w:p>
    <w:p w14:paraId="5767931A"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lang w:val="en-US"/>
        </w:rPr>
        <w:t xml:space="preserve">DEPARTEMEN </w:t>
      </w:r>
      <w:r w:rsidRPr="00B23775">
        <w:rPr>
          <w:rFonts w:ascii="Times New Roman" w:hAnsi="Times New Roman" w:cs="Times New Roman"/>
          <w:b/>
          <w:sz w:val="24"/>
          <w:szCs w:val="24"/>
        </w:rPr>
        <w:t>SISTEM INFORMASI</w:t>
      </w:r>
    </w:p>
    <w:p w14:paraId="3B83344C"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rPr>
        <w:t>FAKULTAS TEKNOLOGI INFORMASI</w:t>
      </w:r>
    </w:p>
    <w:p w14:paraId="337A1802"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rPr>
        <w:t>UNIVERSITAS ANDALAS</w:t>
      </w:r>
    </w:p>
    <w:p w14:paraId="4E03ACF3" w14:textId="2D8373B5" w:rsidR="00834983" w:rsidRDefault="00FE29F7" w:rsidP="00834983">
      <w:pPr>
        <w:spacing w:after="0" w:line="360" w:lineRule="auto"/>
        <w:jc w:val="center"/>
        <w:rPr>
          <w:rFonts w:ascii="Times New Roman" w:hAnsi="Times New Roman" w:cs="Times New Roman"/>
          <w:b/>
          <w:sz w:val="24"/>
          <w:szCs w:val="24"/>
          <w:lang w:val="en-US"/>
        </w:rPr>
      </w:pPr>
      <w:r w:rsidRPr="00B23775">
        <w:rPr>
          <w:rFonts w:ascii="Times New Roman" w:hAnsi="Times New Roman" w:cs="Times New Roman"/>
          <w:b/>
          <w:sz w:val="24"/>
          <w:szCs w:val="24"/>
        </w:rPr>
        <w:t>202</w:t>
      </w:r>
      <w:bookmarkEnd w:id="0"/>
      <w:r w:rsidR="00834983">
        <w:rPr>
          <w:rFonts w:ascii="Times New Roman" w:hAnsi="Times New Roman" w:cs="Times New Roman"/>
          <w:b/>
          <w:sz w:val="24"/>
          <w:szCs w:val="24"/>
          <w:lang w:val="en-US"/>
        </w:rPr>
        <w:t>4</w:t>
      </w:r>
    </w:p>
    <w:p w14:paraId="26FAB4E8" w14:textId="7AFAED10" w:rsidR="00E6248B" w:rsidRDefault="00E6248B" w:rsidP="00834983">
      <w:pPr>
        <w:spacing w:after="0" w:line="360" w:lineRule="auto"/>
        <w:jc w:val="center"/>
        <w:rPr>
          <w:rFonts w:ascii="Times New Roman" w:hAnsi="Times New Roman" w:cs="Times New Roman"/>
          <w:b/>
          <w:sz w:val="24"/>
          <w:szCs w:val="24"/>
          <w:lang w:val="en-US"/>
        </w:rPr>
      </w:pPr>
    </w:p>
    <w:p w14:paraId="6B885519" w14:textId="60D8E80F" w:rsidR="00E6248B" w:rsidRDefault="00E6248B" w:rsidP="00E6248B">
      <w:pPr>
        <w:pStyle w:val="Heading1"/>
      </w:pPr>
      <w:bookmarkStart w:id="2" w:name="_Toc178772320"/>
      <w:bookmarkEnd w:id="1"/>
      <w:r>
        <w:lastRenderedPageBreak/>
        <w:t>PERNYATAAN</w:t>
      </w:r>
      <w:bookmarkEnd w:id="2"/>
    </w:p>
    <w:p w14:paraId="510AD695" w14:textId="77777777" w:rsidR="006E65F2" w:rsidRPr="006E65F2" w:rsidRDefault="006E65F2" w:rsidP="006E65F2">
      <w:pPr>
        <w:rPr>
          <w:lang w:val="en-US"/>
        </w:rPr>
      </w:pPr>
    </w:p>
    <w:p w14:paraId="194AD8A0" w14:textId="662EA9E0" w:rsidR="00E6248B" w:rsidRPr="006E65F2" w:rsidRDefault="000F52B2" w:rsidP="006E65F2">
      <w:pPr>
        <w:spacing w:after="0" w:line="360" w:lineRule="auto"/>
        <w:jc w:val="both"/>
        <w:rPr>
          <w:rFonts w:ascii="Times New Roman" w:hAnsi="Times New Roman" w:cs="Times New Roman"/>
          <w:sz w:val="24"/>
          <w:szCs w:val="24"/>
          <w:shd w:val="clear" w:color="auto" w:fill="FFFFFF"/>
        </w:rPr>
      </w:pPr>
      <w:r w:rsidRPr="006E65F2">
        <w:rPr>
          <w:rFonts w:ascii="Times New Roman" w:hAnsi="Times New Roman" w:cs="Times New Roman"/>
          <w:sz w:val="24"/>
          <w:szCs w:val="24"/>
          <w:shd w:val="clear" w:color="auto" w:fill="FFFFFF"/>
        </w:rPr>
        <w:t>Saya menyatakan bahwa laporan tugas akhir berjudul “</w:t>
      </w:r>
      <w:r w:rsidRPr="006E65F2">
        <w:rPr>
          <w:rFonts w:ascii="Times New Roman" w:hAnsi="Times New Roman" w:cs="Times New Roman"/>
          <w:b/>
          <w:bCs/>
          <w:sz w:val="24"/>
          <w:szCs w:val="24"/>
          <w:shd w:val="clear" w:color="auto" w:fill="FFFFFF"/>
        </w:rPr>
        <w:t>Rancang Bangun Sistem Informasi Manajemen Klinik Gigi (Studi Kasus: Klinik Gigi Xenon Dental House)</w:t>
      </w:r>
      <w:r w:rsidRPr="006E65F2">
        <w:rPr>
          <w:rFonts w:ascii="Times New Roman" w:hAnsi="Times New Roman" w:cs="Times New Roman"/>
          <w:sz w:val="24"/>
          <w:szCs w:val="24"/>
          <w:shd w:val="clear" w:color="auto" w:fill="FFFFFF"/>
        </w:rPr>
        <w:t>” ini merupakan karya asli saya dan sepanjang pengetahuan saya tidak ada karya atau pendapat yang pernah ditulis atau diterbitkan oleh orang lain untuk memenuhi syarat tugas akhir di perguruan tinggi lain, kecuali yang secara tertulis diacu dalam naskah ini dan dicantumkan dalam daftar pustaka.</w:t>
      </w:r>
    </w:p>
    <w:p w14:paraId="2737EE43" w14:textId="27BC4BCB" w:rsidR="008A686A" w:rsidRDefault="008A686A" w:rsidP="00E6248B">
      <w:pPr>
        <w:rPr>
          <w:rFonts w:ascii="Times New Roman" w:hAnsi="Times New Roman" w:cs="Times New Roman"/>
          <w:sz w:val="24"/>
          <w:szCs w:val="24"/>
          <w:lang w:val="en-US"/>
        </w:rPr>
      </w:pPr>
    </w:p>
    <w:p w14:paraId="7DB48136" w14:textId="419D1B64" w:rsidR="008A686A" w:rsidRDefault="008A686A" w:rsidP="008A686A">
      <w:pPr>
        <w:jc w:val="right"/>
        <w:rPr>
          <w:rFonts w:ascii="Times New Roman" w:hAnsi="Times New Roman" w:cs="Times New Roman"/>
          <w:sz w:val="24"/>
          <w:szCs w:val="24"/>
          <w:lang w:val="en-US"/>
        </w:rPr>
      </w:pPr>
      <w:r>
        <w:rPr>
          <w:rFonts w:ascii="Times New Roman" w:hAnsi="Times New Roman" w:cs="Times New Roman"/>
          <w:sz w:val="24"/>
          <w:szCs w:val="24"/>
          <w:lang w:val="en-US"/>
        </w:rPr>
        <w:t>Padang, 30 Agustus 2024</w:t>
      </w:r>
    </w:p>
    <w:p w14:paraId="43309EF3" w14:textId="515AD6E4" w:rsidR="008A686A" w:rsidRDefault="008A686A" w:rsidP="008A686A">
      <w:pPr>
        <w:ind w:left="2880" w:firstLine="720"/>
        <w:jc w:val="center"/>
        <w:rPr>
          <w:rFonts w:ascii="Times New Roman" w:hAnsi="Times New Roman" w:cs="Times New Roman"/>
          <w:sz w:val="24"/>
          <w:szCs w:val="24"/>
          <w:lang w:val="en-US"/>
        </w:rPr>
      </w:pPr>
      <w:r>
        <w:rPr>
          <w:rFonts w:ascii="Times New Roman" w:hAnsi="Times New Roman" w:cs="Times New Roman"/>
          <w:bCs/>
          <w:noProof/>
          <w:sz w:val="24"/>
          <w:szCs w:val="24"/>
          <w:lang w:val="en-US"/>
        </w:rPr>
        <w:drawing>
          <wp:anchor distT="0" distB="0" distL="114300" distR="114300" simplePos="0" relativeHeight="251662336" behindDoc="0" locked="0" layoutInCell="1" allowOverlap="1" wp14:anchorId="6347CB45" wp14:editId="3FF6478E">
            <wp:simplePos x="0" y="0"/>
            <wp:positionH relativeFrom="column">
              <wp:posOffset>4034118</wp:posOffset>
            </wp:positionH>
            <wp:positionV relativeFrom="paragraph">
              <wp:posOffset>61072</wp:posOffset>
            </wp:positionV>
            <wp:extent cx="962690" cy="1120345"/>
            <wp:effectExtent l="0" t="0" r="889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690" cy="112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 xml:space="preserve">  Penulis</w:t>
      </w:r>
    </w:p>
    <w:p w14:paraId="3F91DB4F" w14:textId="05872D2F" w:rsidR="008A686A" w:rsidRDefault="008A686A" w:rsidP="008A686A">
      <w:pPr>
        <w:jc w:val="right"/>
        <w:rPr>
          <w:rFonts w:ascii="Times New Roman" w:hAnsi="Times New Roman" w:cs="Times New Roman"/>
          <w:sz w:val="24"/>
          <w:szCs w:val="24"/>
          <w:lang w:val="en-US"/>
        </w:rPr>
      </w:pPr>
    </w:p>
    <w:p w14:paraId="18CC958F" w14:textId="4814645B" w:rsidR="008A686A" w:rsidRDefault="008A686A" w:rsidP="008A686A">
      <w:pPr>
        <w:jc w:val="right"/>
        <w:rPr>
          <w:rFonts w:ascii="Times New Roman" w:hAnsi="Times New Roman" w:cs="Times New Roman"/>
          <w:sz w:val="24"/>
          <w:szCs w:val="24"/>
          <w:lang w:val="en-US"/>
        </w:rPr>
      </w:pPr>
    </w:p>
    <w:p w14:paraId="4731F035" w14:textId="77777777" w:rsidR="008A686A" w:rsidRDefault="008A686A" w:rsidP="008A686A">
      <w:pPr>
        <w:jc w:val="right"/>
        <w:rPr>
          <w:rFonts w:ascii="Times New Roman" w:hAnsi="Times New Roman" w:cs="Times New Roman"/>
          <w:sz w:val="24"/>
          <w:szCs w:val="24"/>
          <w:lang w:val="en-US"/>
        </w:rPr>
      </w:pPr>
    </w:p>
    <w:p w14:paraId="5007C87E" w14:textId="2CC9ABD6" w:rsidR="008A686A" w:rsidRPr="000F52B2" w:rsidRDefault="008A686A" w:rsidP="008A686A">
      <w:pPr>
        <w:jc w:val="right"/>
        <w:rPr>
          <w:rFonts w:ascii="Times New Roman" w:hAnsi="Times New Roman" w:cs="Times New Roman"/>
          <w:sz w:val="24"/>
          <w:szCs w:val="24"/>
          <w:lang w:val="en-US"/>
        </w:rPr>
      </w:pPr>
      <w:r>
        <w:rPr>
          <w:rFonts w:ascii="Times New Roman" w:hAnsi="Times New Roman" w:cs="Times New Roman"/>
          <w:sz w:val="24"/>
          <w:szCs w:val="24"/>
          <w:lang w:val="en-US"/>
        </w:rPr>
        <w:t>Alif Abdul Rauf</w:t>
      </w:r>
    </w:p>
    <w:p w14:paraId="15914039" w14:textId="742FA04F" w:rsidR="00834983" w:rsidRPr="006E65F2" w:rsidRDefault="000F52B2" w:rsidP="006E65F2">
      <w:pPr>
        <w:rPr>
          <w:sz w:val="24"/>
          <w:szCs w:val="24"/>
          <w:lang w:val="en-US"/>
        </w:rPr>
      </w:pPr>
      <w:r>
        <w:rPr>
          <w:sz w:val="24"/>
          <w:szCs w:val="24"/>
          <w:lang w:val="en-US"/>
        </w:rPr>
        <w:br w:type="page"/>
      </w:r>
    </w:p>
    <w:p w14:paraId="317AC2B2" w14:textId="76E902F7" w:rsidR="006023EE" w:rsidRDefault="00834983" w:rsidP="00E6248B">
      <w:pPr>
        <w:pStyle w:val="Heading1"/>
      </w:pPr>
      <w:bookmarkStart w:id="3" w:name="_Toc178772321"/>
      <w:r>
        <w:lastRenderedPageBreak/>
        <w:t>KATA PENGANTAR</w:t>
      </w:r>
      <w:bookmarkEnd w:id="3"/>
    </w:p>
    <w:p w14:paraId="4FC0AB96" w14:textId="77777777" w:rsidR="00E6248B" w:rsidRPr="00E6248B" w:rsidRDefault="00E6248B" w:rsidP="00E6248B">
      <w:pPr>
        <w:rPr>
          <w:lang w:val="en-US"/>
        </w:rPr>
      </w:pPr>
    </w:p>
    <w:p w14:paraId="4D8BEAC6"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Puji syukur kehadirat Allah SWT atas rahmat dan karunia-Nya sehingga saya dapat menyelesaikan Laporan Tugas Akhir yang berjudul “Rancang Bangun Sistem Informasi Manajemen Klinik Gigi (Studi Kasus: Klinik Gigi Xenon Dental House)” sebagai salah satu syarat akademik untuk menyelesaikan mata kuliah tugas akhir di Departemen Sistem Informasi, Fakultas Teknologi Informasi, Universitas Andalas.</w:t>
      </w:r>
    </w:p>
    <w:p w14:paraId="0BBA8C0B"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p>
    <w:p w14:paraId="0E9B3ADF"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Dalam proses penyusunan tugas akhir ini, saya menerima banyak bantuan dan dukungan dari berbagai pihak. Oleh karena itu, saya ingin menyampaikan rasa terima kasih yang sebesar-besarnya kepada:</w:t>
      </w:r>
    </w:p>
    <w:p w14:paraId="742E2B51"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p>
    <w:p w14:paraId="3631984C" w14:textId="77777777"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Kedua orang tua dan keluarga yang selalu memberikan nasihat, semangat, dan doa dalam proses penyusunan tugas akhir ini.</w:t>
      </w:r>
    </w:p>
    <w:p w14:paraId="146E49B9" w14:textId="77777777"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Bapak Husnil Kamil, M.T., selaku Ketua Program Studi Sistem Informasi Universitas Andalas sekaligus pembimbing tugas akhir yang telah memberikan bimbingan selama proses penyusunan tugas akhir ini.</w:t>
      </w:r>
    </w:p>
    <w:p w14:paraId="13407719" w14:textId="77777777"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Bapak Fajril Akbar, M.Sc., selaku dosen pembimbing akademik yang senantiasa memberikan semangat dan arahan selama masa studi di Sistem Informasi Universitas Andalas.</w:t>
      </w:r>
    </w:p>
    <w:p w14:paraId="4281B292" w14:textId="70D95D60"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Teman-teman yang telah membantu dan mendampingi saya selama masa studi di Universitas Andalas</w:t>
      </w:r>
      <w:r>
        <w:rPr>
          <w:rFonts w:ascii="Times New Roman" w:hAnsi="Times New Roman" w:cs="Times New Roman"/>
          <w:sz w:val="24"/>
          <w:szCs w:val="24"/>
          <w:shd w:val="clear" w:color="auto" w:fill="FFFFFF"/>
          <w:lang w:val="en-US"/>
        </w:rPr>
        <w:t xml:space="preserve"> yang tidak dapat disebutkan satu per satu</w:t>
      </w:r>
      <w:r w:rsidRPr="006023EE">
        <w:rPr>
          <w:rFonts w:ascii="Times New Roman" w:hAnsi="Times New Roman" w:cs="Times New Roman"/>
          <w:sz w:val="24"/>
          <w:szCs w:val="24"/>
          <w:shd w:val="clear" w:color="auto" w:fill="FFFFFF"/>
        </w:rPr>
        <w:t>.</w:t>
      </w:r>
    </w:p>
    <w:p w14:paraId="096CEC64" w14:textId="01A2180F" w:rsidR="006023EE" w:rsidRP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Klinik Gigi Xenon Dental House serta seluruh pihak yang telah membantu dan memberikan dukungan dalam penyusunan tugas akhir ini.</w:t>
      </w:r>
    </w:p>
    <w:p w14:paraId="4FCD7E78"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68F0C722"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3DEEF648"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08C001C4"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146B90FA"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4F5492A9"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4C622CFB"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0DAAD757" w14:textId="77777777" w:rsidR="006023EE" w:rsidRDefault="006023EE" w:rsidP="006023EE">
      <w:pPr>
        <w:spacing w:after="0" w:line="360" w:lineRule="auto"/>
        <w:jc w:val="both"/>
        <w:rPr>
          <w:rFonts w:ascii="Times New Roman" w:hAnsi="Times New Roman" w:cs="Times New Roman"/>
          <w:bCs/>
          <w:sz w:val="24"/>
          <w:szCs w:val="24"/>
          <w:lang w:val="en-US"/>
        </w:rPr>
      </w:pPr>
      <w:r w:rsidRPr="006023EE">
        <w:rPr>
          <w:rFonts w:ascii="Times New Roman" w:hAnsi="Times New Roman" w:cs="Times New Roman"/>
          <w:bCs/>
          <w:sz w:val="24"/>
          <w:szCs w:val="24"/>
          <w:lang w:val="en-US"/>
        </w:rPr>
        <w:lastRenderedPageBreak/>
        <w:t>Penulis menyadari bahwa laporan tugas akhir ini masih jauh dari sempurna. Oleh karena itu, penulis sangat mengharapkan kritik dan saran yang membangun dari para pembaca. Kritik dan saran tersebut dapat disampaikan melalui email: alifabdulrauf@gmail.com. Semoga laporan tugas akhir ini dapat bermanfaat bagi penulis dan para pembaca.</w:t>
      </w:r>
    </w:p>
    <w:p w14:paraId="0A836D3C" w14:textId="77777777" w:rsidR="006023EE" w:rsidRDefault="006023EE" w:rsidP="006023EE">
      <w:pPr>
        <w:spacing w:after="0" w:line="360" w:lineRule="auto"/>
        <w:jc w:val="both"/>
        <w:rPr>
          <w:rFonts w:ascii="Times New Roman" w:hAnsi="Times New Roman" w:cs="Times New Roman"/>
          <w:bCs/>
          <w:sz w:val="24"/>
          <w:szCs w:val="24"/>
          <w:lang w:val="en-US"/>
        </w:rPr>
      </w:pPr>
    </w:p>
    <w:p w14:paraId="09F19B1A" w14:textId="77777777" w:rsidR="006023EE" w:rsidRDefault="006023EE" w:rsidP="006023EE">
      <w:pPr>
        <w:spacing w:after="0" w:line="36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Padang, 30 Agustus 2024</w:t>
      </w:r>
    </w:p>
    <w:p w14:paraId="7337CDB6" w14:textId="221F4EE3" w:rsidR="006023EE" w:rsidRDefault="00E6248B" w:rsidP="006023EE">
      <w:pPr>
        <w:spacing w:after="0" w:line="360" w:lineRule="auto"/>
        <w:ind w:left="3600"/>
        <w:jc w:val="center"/>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660288" behindDoc="0" locked="0" layoutInCell="1" allowOverlap="1" wp14:anchorId="5C5AFA8D" wp14:editId="006D4E5C">
            <wp:simplePos x="0" y="0"/>
            <wp:positionH relativeFrom="column">
              <wp:posOffset>4054046</wp:posOffset>
            </wp:positionH>
            <wp:positionV relativeFrom="paragraph">
              <wp:posOffset>192954</wp:posOffset>
            </wp:positionV>
            <wp:extent cx="962690" cy="1120345"/>
            <wp:effectExtent l="0" t="0" r="8890" b="381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690" cy="1120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23EE">
        <w:rPr>
          <w:rFonts w:ascii="Times New Roman" w:hAnsi="Times New Roman" w:cs="Times New Roman"/>
          <w:bCs/>
          <w:sz w:val="24"/>
          <w:szCs w:val="24"/>
          <w:lang w:val="en-US"/>
        </w:rPr>
        <w:t xml:space="preserve">   Penulis,</w:t>
      </w:r>
    </w:p>
    <w:p w14:paraId="0EEB8E37" w14:textId="6BF49C5B" w:rsidR="006023EE" w:rsidRDefault="006023EE" w:rsidP="006023EE">
      <w:pPr>
        <w:spacing w:after="0" w:line="360" w:lineRule="auto"/>
        <w:jc w:val="right"/>
        <w:rPr>
          <w:rFonts w:ascii="Times New Roman" w:hAnsi="Times New Roman" w:cs="Times New Roman"/>
          <w:bCs/>
          <w:sz w:val="24"/>
          <w:szCs w:val="24"/>
          <w:lang w:val="en-US"/>
        </w:rPr>
      </w:pPr>
    </w:p>
    <w:p w14:paraId="219E1EC5" w14:textId="3F904B3E" w:rsidR="006023EE" w:rsidRDefault="006023EE" w:rsidP="006023EE">
      <w:pPr>
        <w:spacing w:after="0" w:line="360" w:lineRule="auto"/>
        <w:jc w:val="right"/>
        <w:rPr>
          <w:rFonts w:ascii="Times New Roman" w:hAnsi="Times New Roman" w:cs="Times New Roman"/>
          <w:bCs/>
          <w:sz w:val="24"/>
          <w:szCs w:val="24"/>
          <w:lang w:val="en-US"/>
        </w:rPr>
      </w:pPr>
    </w:p>
    <w:p w14:paraId="41A534FA" w14:textId="45A4AD2A" w:rsidR="006023EE" w:rsidRDefault="006023EE" w:rsidP="006023EE">
      <w:pPr>
        <w:spacing w:after="0" w:line="360" w:lineRule="auto"/>
        <w:jc w:val="right"/>
        <w:rPr>
          <w:rFonts w:ascii="Times New Roman" w:hAnsi="Times New Roman" w:cs="Times New Roman"/>
          <w:bCs/>
          <w:sz w:val="24"/>
          <w:szCs w:val="24"/>
          <w:lang w:val="en-US"/>
        </w:rPr>
      </w:pPr>
    </w:p>
    <w:p w14:paraId="43E837BD" w14:textId="511AACCC" w:rsidR="006023EE" w:rsidRDefault="006023EE" w:rsidP="006023EE">
      <w:pPr>
        <w:spacing w:after="0" w:line="360" w:lineRule="auto"/>
        <w:jc w:val="right"/>
        <w:rPr>
          <w:rFonts w:ascii="Times New Roman" w:hAnsi="Times New Roman" w:cs="Times New Roman"/>
          <w:bCs/>
          <w:sz w:val="24"/>
          <w:szCs w:val="24"/>
          <w:lang w:val="en-US"/>
        </w:rPr>
      </w:pPr>
    </w:p>
    <w:p w14:paraId="588F98F1" w14:textId="4D2785F5" w:rsidR="00FE29F7" w:rsidRPr="006023EE" w:rsidRDefault="006023EE" w:rsidP="006023EE">
      <w:pPr>
        <w:spacing w:after="0" w:line="36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Alif Abdul Rauf</w:t>
      </w:r>
      <w:r w:rsidR="007A2E9A" w:rsidRPr="006023EE">
        <w:rPr>
          <w:rFonts w:ascii="Times New Roman" w:hAnsi="Times New Roman" w:cs="Times New Roman"/>
          <w:bCs/>
          <w:sz w:val="24"/>
          <w:szCs w:val="24"/>
          <w:lang w:val="en-US"/>
        </w:rPr>
        <w:br w:type="page"/>
      </w:r>
    </w:p>
    <w:p w14:paraId="156C5CB2" w14:textId="0A9D60AF" w:rsidR="00EF3D85" w:rsidRPr="00AB2A44" w:rsidRDefault="00FE29F7" w:rsidP="00B07A24">
      <w:pPr>
        <w:pStyle w:val="Heading1"/>
      </w:pPr>
      <w:bookmarkStart w:id="4" w:name="_Toc147417235"/>
      <w:bookmarkStart w:id="5" w:name="_Toc173852656"/>
      <w:bookmarkStart w:id="6" w:name="_Toc178772322"/>
      <w:r w:rsidRPr="00AB2A44">
        <w:lastRenderedPageBreak/>
        <w:t>DAFTAR ISI</w:t>
      </w:r>
      <w:bookmarkEnd w:id="4"/>
      <w:bookmarkEnd w:id="5"/>
      <w:bookmarkEnd w:id="6"/>
    </w:p>
    <w:p w14:paraId="6F4FD3C8" w14:textId="6D9C174F" w:rsidR="000837A8" w:rsidRPr="000837A8" w:rsidRDefault="00D03D13">
      <w:pPr>
        <w:pStyle w:val="TOC1"/>
        <w:tabs>
          <w:tab w:val="right" w:leader="dot" w:pos="7927"/>
        </w:tabs>
        <w:rPr>
          <w:rFonts w:ascii="Times New Roman" w:eastAsiaTheme="minorEastAsia" w:hAnsi="Times New Roman" w:cs="Times New Roman"/>
          <w:noProof/>
          <w:sz w:val="24"/>
          <w:szCs w:val="24"/>
          <w:lang w:val="en-ID" w:eastAsia="en-ID"/>
        </w:rPr>
      </w:pPr>
      <w:r w:rsidRPr="000837A8">
        <w:rPr>
          <w:rFonts w:ascii="Times New Roman" w:hAnsi="Times New Roman" w:cs="Times New Roman"/>
          <w:sz w:val="24"/>
          <w:szCs w:val="24"/>
          <w:lang w:val="en-US"/>
        </w:rPr>
        <w:fldChar w:fldCharType="begin"/>
      </w:r>
      <w:r w:rsidRPr="000837A8">
        <w:rPr>
          <w:rFonts w:ascii="Times New Roman" w:hAnsi="Times New Roman" w:cs="Times New Roman"/>
          <w:sz w:val="24"/>
          <w:szCs w:val="24"/>
          <w:lang w:val="en-US"/>
        </w:rPr>
        <w:instrText xml:space="preserve"> TOC \o "1-2" \h \z \u \t "Heading 5;5" </w:instrText>
      </w:r>
      <w:r w:rsidRPr="000837A8">
        <w:rPr>
          <w:rFonts w:ascii="Times New Roman" w:hAnsi="Times New Roman" w:cs="Times New Roman"/>
          <w:sz w:val="24"/>
          <w:szCs w:val="24"/>
          <w:lang w:val="en-US"/>
        </w:rPr>
        <w:fldChar w:fldCharType="separate"/>
      </w:r>
      <w:hyperlink w:anchor="_Toc178772320" w:history="1">
        <w:r w:rsidR="000837A8" w:rsidRPr="000837A8">
          <w:rPr>
            <w:rStyle w:val="Hyperlink"/>
            <w:rFonts w:ascii="Times New Roman" w:hAnsi="Times New Roman" w:cs="Times New Roman"/>
            <w:noProof/>
            <w:sz w:val="24"/>
            <w:szCs w:val="24"/>
          </w:rPr>
          <w:t>PERNYATA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ii</w:t>
        </w:r>
        <w:r w:rsidR="000837A8" w:rsidRPr="000837A8">
          <w:rPr>
            <w:rFonts w:ascii="Times New Roman" w:hAnsi="Times New Roman" w:cs="Times New Roman"/>
            <w:noProof/>
            <w:webHidden/>
            <w:sz w:val="24"/>
            <w:szCs w:val="24"/>
          </w:rPr>
          <w:fldChar w:fldCharType="end"/>
        </w:r>
      </w:hyperlink>
    </w:p>
    <w:p w14:paraId="647C82B6" w14:textId="58F3FD49"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21" w:history="1">
        <w:r w:rsidR="000837A8" w:rsidRPr="000837A8">
          <w:rPr>
            <w:rStyle w:val="Hyperlink"/>
            <w:rFonts w:ascii="Times New Roman" w:hAnsi="Times New Roman" w:cs="Times New Roman"/>
            <w:noProof/>
            <w:sz w:val="24"/>
            <w:szCs w:val="24"/>
          </w:rPr>
          <w:t>KATA PENGANTAR</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iii</w:t>
        </w:r>
        <w:r w:rsidR="000837A8" w:rsidRPr="000837A8">
          <w:rPr>
            <w:rFonts w:ascii="Times New Roman" w:hAnsi="Times New Roman" w:cs="Times New Roman"/>
            <w:noProof/>
            <w:webHidden/>
            <w:sz w:val="24"/>
            <w:szCs w:val="24"/>
          </w:rPr>
          <w:fldChar w:fldCharType="end"/>
        </w:r>
      </w:hyperlink>
    </w:p>
    <w:p w14:paraId="17AF5F0E" w14:textId="399F44DE"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22" w:history="1">
        <w:r w:rsidR="000837A8" w:rsidRPr="000837A8">
          <w:rPr>
            <w:rStyle w:val="Hyperlink"/>
            <w:rFonts w:ascii="Times New Roman" w:hAnsi="Times New Roman" w:cs="Times New Roman"/>
            <w:noProof/>
            <w:sz w:val="24"/>
            <w:szCs w:val="24"/>
          </w:rPr>
          <w:t>DAFTAR IS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v</w:t>
        </w:r>
        <w:r w:rsidR="000837A8" w:rsidRPr="000837A8">
          <w:rPr>
            <w:rFonts w:ascii="Times New Roman" w:hAnsi="Times New Roman" w:cs="Times New Roman"/>
            <w:noProof/>
            <w:webHidden/>
            <w:sz w:val="24"/>
            <w:szCs w:val="24"/>
          </w:rPr>
          <w:fldChar w:fldCharType="end"/>
        </w:r>
      </w:hyperlink>
    </w:p>
    <w:p w14:paraId="3DDE54E2" w14:textId="60EB6A38"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23" w:history="1">
        <w:r w:rsidR="000837A8" w:rsidRPr="000837A8">
          <w:rPr>
            <w:rStyle w:val="Hyperlink"/>
            <w:rFonts w:ascii="Times New Roman" w:hAnsi="Times New Roman" w:cs="Times New Roman"/>
            <w:noProof/>
            <w:sz w:val="24"/>
            <w:szCs w:val="24"/>
          </w:rPr>
          <w:t>DAFTAR GAMBAR</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vii</w:t>
        </w:r>
        <w:r w:rsidR="000837A8" w:rsidRPr="000837A8">
          <w:rPr>
            <w:rFonts w:ascii="Times New Roman" w:hAnsi="Times New Roman" w:cs="Times New Roman"/>
            <w:noProof/>
            <w:webHidden/>
            <w:sz w:val="24"/>
            <w:szCs w:val="24"/>
          </w:rPr>
          <w:fldChar w:fldCharType="end"/>
        </w:r>
      </w:hyperlink>
    </w:p>
    <w:p w14:paraId="156B2FCE" w14:textId="1A30A209"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24" w:history="1">
        <w:r w:rsidR="000837A8" w:rsidRPr="000837A8">
          <w:rPr>
            <w:rStyle w:val="Hyperlink"/>
            <w:rFonts w:ascii="Times New Roman" w:hAnsi="Times New Roman" w:cs="Times New Roman"/>
            <w:noProof/>
            <w:sz w:val="24"/>
            <w:szCs w:val="24"/>
          </w:rPr>
          <w:t>DAFTAR TABEL</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x</w:t>
        </w:r>
        <w:r w:rsidR="000837A8" w:rsidRPr="000837A8">
          <w:rPr>
            <w:rFonts w:ascii="Times New Roman" w:hAnsi="Times New Roman" w:cs="Times New Roman"/>
            <w:noProof/>
            <w:webHidden/>
            <w:sz w:val="24"/>
            <w:szCs w:val="24"/>
          </w:rPr>
          <w:fldChar w:fldCharType="end"/>
        </w:r>
      </w:hyperlink>
    </w:p>
    <w:p w14:paraId="4C15B32C" w14:textId="5C16F093"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25" w:history="1">
        <w:r w:rsidR="000837A8" w:rsidRPr="000837A8">
          <w:rPr>
            <w:rStyle w:val="Hyperlink"/>
            <w:rFonts w:ascii="Times New Roman" w:hAnsi="Times New Roman" w:cs="Times New Roman"/>
            <w:noProof/>
            <w:sz w:val="24"/>
            <w:szCs w:val="24"/>
          </w:rPr>
          <w:t>ABSTRAK</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xi</w:t>
        </w:r>
        <w:r w:rsidR="000837A8" w:rsidRPr="000837A8">
          <w:rPr>
            <w:rFonts w:ascii="Times New Roman" w:hAnsi="Times New Roman" w:cs="Times New Roman"/>
            <w:noProof/>
            <w:webHidden/>
            <w:sz w:val="24"/>
            <w:szCs w:val="24"/>
          </w:rPr>
          <w:fldChar w:fldCharType="end"/>
        </w:r>
      </w:hyperlink>
    </w:p>
    <w:p w14:paraId="778787CE" w14:textId="711B0C0A"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26" w:history="1">
        <w:r w:rsidR="000837A8" w:rsidRPr="000837A8">
          <w:rPr>
            <w:rStyle w:val="Hyperlink"/>
            <w:rFonts w:ascii="Times New Roman" w:hAnsi="Times New Roman" w:cs="Times New Roman"/>
            <w:noProof/>
            <w:sz w:val="24"/>
            <w:szCs w:val="24"/>
          </w:rPr>
          <w:t>BAB I  PENDAHULU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w:t>
        </w:r>
        <w:r w:rsidR="000837A8" w:rsidRPr="000837A8">
          <w:rPr>
            <w:rFonts w:ascii="Times New Roman" w:hAnsi="Times New Roman" w:cs="Times New Roman"/>
            <w:noProof/>
            <w:webHidden/>
            <w:sz w:val="24"/>
            <w:szCs w:val="24"/>
          </w:rPr>
          <w:fldChar w:fldCharType="end"/>
        </w:r>
      </w:hyperlink>
    </w:p>
    <w:p w14:paraId="2571EE76" w14:textId="4CA91D6D"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27" w:history="1">
        <w:r w:rsidR="000837A8" w:rsidRPr="000837A8">
          <w:rPr>
            <w:rStyle w:val="Hyperlink"/>
            <w:rFonts w:ascii="Times New Roman" w:hAnsi="Times New Roman" w:cs="Times New Roman"/>
            <w:noProof/>
            <w:sz w:val="24"/>
            <w:szCs w:val="24"/>
          </w:rPr>
          <w:t>1.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Latar Belakang</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w:t>
        </w:r>
        <w:r w:rsidR="000837A8" w:rsidRPr="000837A8">
          <w:rPr>
            <w:rFonts w:ascii="Times New Roman" w:hAnsi="Times New Roman" w:cs="Times New Roman"/>
            <w:noProof/>
            <w:webHidden/>
            <w:sz w:val="24"/>
            <w:szCs w:val="24"/>
          </w:rPr>
          <w:fldChar w:fldCharType="end"/>
        </w:r>
      </w:hyperlink>
    </w:p>
    <w:p w14:paraId="1ED5EBD4" w14:textId="76EE1D59"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28" w:history="1">
        <w:r w:rsidR="000837A8" w:rsidRPr="000837A8">
          <w:rPr>
            <w:rStyle w:val="Hyperlink"/>
            <w:rFonts w:ascii="Times New Roman" w:hAnsi="Times New Roman" w:cs="Times New Roman"/>
            <w:noProof/>
            <w:sz w:val="24"/>
            <w:szCs w:val="24"/>
          </w:rPr>
          <w:t>1.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Rumusan Masalah</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w:t>
        </w:r>
        <w:r w:rsidR="000837A8" w:rsidRPr="000837A8">
          <w:rPr>
            <w:rFonts w:ascii="Times New Roman" w:hAnsi="Times New Roman" w:cs="Times New Roman"/>
            <w:noProof/>
            <w:webHidden/>
            <w:sz w:val="24"/>
            <w:szCs w:val="24"/>
          </w:rPr>
          <w:fldChar w:fldCharType="end"/>
        </w:r>
      </w:hyperlink>
    </w:p>
    <w:p w14:paraId="0FC4D805" w14:textId="2C83B48E"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29" w:history="1">
        <w:r w:rsidR="000837A8" w:rsidRPr="000837A8">
          <w:rPr>
            <w:rStyle w:val="Hyperlink"/>
            <w:rFonts w:ascii="Times New Roman" w:hAnsi="Times New Roman" w:cs="Times New Roman"/>
            <w:noProof/>
            <w:sz w:val="24"/>
            <w:szCs w:val="24"/>
          </w:rPr>
          <w:t>1.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Batasan Masalah</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w:t>
        </w:r>
        <w:r w:rsidR="000837A8" w:rsidRPr="000837A8">
          <w:rPr>
            <w:rFonts w:ascii="Times New Roman" w:hAnsi="Times New Roman" w:cs="Times New Roman"/>
            <w:noProof/>
            <w:webHidden/>
            <w:sz w:val="24"/>
            <w:szCs w:val="24"/>
          </w:rPr>
          <w:fldChar w:fldCharType="end"/>
        </w:r>
      </w:hyperlink>
    </w:p>
    <w:p w14:paraId="0D9FED8B" w14:textId="7F76BDA4"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0" w:history="1">
        <w:r w:rsidR="000837A8" w:rsidRPr="000837A8">
          <w:rPr>
            <w:rStyle w:val="Hyperlink"/>
            <w:rFonts w:ascii="Times New Roman" w:hAnsi="Times New Roman" w:cs="Times New Roman"/>
            <w:noProof/>
            <w:sz w:val="24"/>
            <w:szCs w:val="24"/>
          </w:rPr>
          <w:t>1.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Tujuan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w:t>
        </w:r>
        <w:r w:rsidR="000837A8" w:rsidRPr="000837A8">
          <w:rPr>
            <w:rFonts w:ascii="Times New Roman" w:hAnsi="Times New Roman" w:cs="Times New Roman"/>
            <w:noProof/>
            <w:webHidden/>
            <w:sz w:val="24"/>
            <w:szCs w:val="24"/>
          </w:rPr>
          <w:fldChar w:fldCharType="end"/>
        </w:r>
      </w:hyperlink>
    </w:p>
    <w:p w14:paraId="4B68AA0A" w14:textId="4C977421"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1" w:history="1">
        <w:r w:rsidR="000837A8" w:rsidRPr="000837A8">
          <w:rPr>
            <w:rStyle w:val="Hyperlink"/>
            <w:rFonts w:ascii="Times New Roman" w:hAnsi="Times New Roman" w:cs="Times New Roman"/>
            <w:noProof/>
            <w:sz w:val="24"/>
            <w:szCs w:val="24"/>
          </w:rPr>
          <w:t>1.5</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istematika Penulis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w:t>
        </w:r>
        <w:r w:rsidR="000837A8" w:rsidRPr="000837A8">
          <w:rPr>
            <w:rFonts w:ascii="Times New Roman" w:hAnsi="Times New Roman" w:cs="Times New Roman"/>
            <w:noProof/>
            <w:webHidden/>
            <w:sz w:val="24"/>
            <w:szCs w:val="24"/>
          </w:rPr>
          <w:fldChar w:fldCharType="end"/>
        </w:r>
      </w:hyperlink>
    </w:p>
    <w:p w14:paraId="0950127C" w14:textId="1541FEF5"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32" w:history="1">
        <w:r w:rsidR="000837A8" w:rsidRPr="000837A8">
          <w:rPr>
            <w:rStyle w:val="Hyperlink"/>
            <w:rFonts w:ascii="Times New Roman" w:hAnsi="Times New Roman" w:cs="Times New Roman"/>
            <w:noProof/>
            <w:sz w:val="24"/>
            <w:szCs w:val="24"/>
          </w:rPr>
          <w:t>BAB II  TINJAUAN PUSTAK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w:t>
        </w:r>
        <w:r w:rsidR="000837A8" w:rsidRPr="000837A8">
          <w:rPr>
            <w:rFonts w:ascii="Times New Roman" w:hAnsi="Times New Roman" w:cs="Times New Roman"/>
            <w:noProof/>
            <w:webHidden/>
            <w:sz w:val="24"/>
            <w:szCs w:val="24"/>
          </w:rPr>
          <w:fldChar w:fldCharType="end"/>
        </w:r>
      </w:hyperlink>
    </w:p>
    <w:p w14:paraId="5FE1D225" w14:textId="3D8F8B92"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3" w:history="1">
        <w:r w:rsidR="000837A8" w:rsidRPr="000837A8">
          <w:rPr>
            <w:rStyle w:val="Hyperlink"/>
            <w:rFonts w:ascii="Times New Roman" w:hAnsi="Times New Roman" w:cs="Times New Roman"/>
            <w:noProof/>
            <w:sz w:val="24"/>
            <w:szCs w:val="24"/>
          </w:rPr>
          <w:t>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linik Gig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w:t>
        </w:r>
        <w:r w:rsidR="000837A8" w:rsidRPr="000837A8">
          <w:rPr>
            <w:rFonts w:ascii="Times New Roman" w:hAnsi="Times New Roman" w:cs="Times New Roman"/>
            <w:noProof/>
            <w:webHidden/>
            <w:sz w:val="24"/>
            <w:szCs w:val="24"/>
          </w:rPr>
          <w:fldChar w:fldCharType="end"/>
        </w:r>
      </w:hyperlink>
    </w:p>
    <w:p w14:paraId="7547D0FF" w14:textId="22CF5D82"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4" w:history="1">
        <w:r w:rsidR="000837A8" w:rsidRPr="000837A8">
          <w:rPr>
            <w:rStyle w:val="Hyperlink"/>
            <w:rFonts w:ascii="Times New Roman" w:hAnsi="Times New Roman" w:cs="Times New Roman"/>
            <w:noProof/>
            <w:sz w:val="24"/>
            <w:szCs w:val="24"/>
          </w:rPr>
          <w:t>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linik Gigi Xenon Dental House</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w:t>
        </w:r>
        <w:r w:rsidR="000837A8" w:rsidRPr="000837A8">
          <w:rPr>
            <w:rFonts w:ascii="Times New Roman" w:hAnsi="Times New Roman" w:cs="Times New Roman"/>
            <w:noProof/>
            <w:webHidden/>
            <w:sz w:val="24"/>
            <w:szCs w:val="24"/>
          </w:rPr>
          <w:fldChar w:fldCharType="end"/>
        </w:r>
      </w:hyperlink>
    </w:p>
    <w:p w14:paraId="5F29B4A1" w14:textId="0D81566B"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5" w:history="1">
        <w:r w:rsidR="000837A8" w:rsidRPr="000837A8">
          <w:rPr>
            <w:rStyle w:val="Hyperlink"/>
            <w:rFonts w:ascii="Times New Roman" w:hAnsi="Times New Roman" w:cs="Times New Roman"/>
            <w:noProof/>
            <w:sz w:val="24"/>
            <w:szCs w:val="24"/>
          </w:rPr>
          <w:t>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istem Informasi Manajeme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9</w:t>
        </w:r>
        <w:r w:rsidR="000837A8" w:rsidRPr="000837A8">
          <w:rPr>
            <w:rFonts w:ascii="Times New Roman" w:hAnsi="Times New Roman" w:cs="Times New Roman"/>
            <w:noProof/>
            <w:webHidden/>
            <w:sz w:val="24"/>
            <w:szCs w:val="24"/>
          </w:rPr>
          <w:fldChar w:fldCharType="end"/>
        </w:r>
      </w:hyperlink>
    </w:p>
    <w:p w14:paraId="5E037734" w14:textId="796E9AA6"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6" w:history="1">
        <w:r w:rsidR="000837A8" w:rsidRPr="000837A8">
          <w:rPr>
            <w:rStyle w:val="Hyperlink"/>
            <w:rFonts w:ascii="Times New Roman" w:hAnsi="Times New Roman" w:cs="Times New Roman"/>
            <w:noProof/>
            <w:sz w:val="24"/>
            <w:szCs w:val="24"/>
          </w:rPr>
          <w:t>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rogressive Web Apps (PW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0</w:t>
        </w:r>
        <w:r w:rsidR="000837A8" w:rsidRPr="000837A8">
          <w:rPr>
            <w:rFonts w:ascii="Times New Roman" w:hAnsi="Times New Roman" w:cs="Times New Roman"/>
            <w:noProof/>
            <w:webHidden/>
            <w:sz w:val="24"/>
            <w:szCs w:val="24"/>
          </w:rPr>
          <w:fldChar w:fldCharType="end"/>
        </w:r>
      </w:hyperlink>
    </w:p>
    <w:p w14:paraId="4600E340" w14:textId="79F11652"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7" w:history="1">
        <w:r w:rsidR="000837A8" w:rsidRPr="000837A8">
          <w:rPr>
            <w:rStyle w:val="Hyperlink"/>
            <w:rFonts w:ascii="Times New Roman" w:hAnsi="Times New Roman" w:cs="Times New Roman"/>
            <w:noProof/>
            <w:sz w:val="24"/>
            <w:szCs w:val="24"/>
          </w:rPr>
          <w:t>2.5</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lat Analisis dan Perancang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1</w:t>
        </w:r>
        <w:r w:rsidR="000837A8" w:rsidRPr="000837A8">
          <w:rPr>
            <w:rFonts w:ascii="Times New Roman" w:hAnsi="Times New Roman" w:cs="Times New Roman"/>
            <w:noProof/>
            <w:webHidden/>
            <w:sz w:val="24"/>
            <w:szCs w:val="24"/>
          </w:rPr>
          <w:fldChar w:fldCharType="end"/>
        </w:r>
      </w:hyperlink>
    </w:p>
    <w:p w14:paraId="2B1AF487" w14:textId="5A47C704"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38" w:history="1">
        <w:r w:rsidR="000837A8" w:rsidRPr="000837A8">
          <w:rPr>
            <w:rStyle w:val="Hyperlink"/>
            <w:rFonts w:ascii="Times New Roman" w:hAnsi="Times New Roman" w:cs="Times New Roman"/>
            <w:noProof/>
            <w:sz w:val="24"/>
            <w:szCs w:val="24"/>
          </w:rPr>
          <w:t>2.5.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Business Process Modelling Notation (BPM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1</w:t>
        </w:r>
        <w:r w:rsidR="000837A8" w:rsidRPr="000837A8">
          <w:rPr>
            <w:rFonts w:ascii="Times New Roman" w:hAnsi="Times New Roman" w:cs="Times New Roman"/>
            <w:noProof/>
            <w:webHidden/>
            <w:sz w:val="24"/>
            <w:szCs w:val="24"/>
          </w:rPr>
          <w:fldChar w:fldCharType="end"/>
        </w:r>
      </w:hyperlink>
    </w:p>
    <w:p w14:paraId="4423B68F" w14:textId="4910A0DF"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39" w:history="1">
        <w:r w:rsidR="000837A8" w:rsidRPr="000837A8">
          <w:rPr>
            <w:rStyle w:val="Hyperlink"/>
            <w:rFonts w:ascii="Times New Roman" w:hAnsi="Times New Roman" w:cs="Times New Roman"/>
            <w:noProof/>
            <w:sz w:val="24"/>
            <w:szCs w:val="24"/>
          </w:rPr>
          <w:t>2.5.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Use Case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4</w:t>
        </w:r>
        <w:r w:rsidR="000837A8" w:rsidRPr="000837A8">
          <w:rPr>
            <w:rFonts w:ascii="Times New Roman" w:hAnsi="Times New Roman" w:cs="Times New Roman"/>
            <w:noProof/>
            <w:webHidden/>
            <w:sz w:val="24"/>
            <w:szCs w:val="24"/>
          </w:rPr>
          <w:fldChar w:fldCharType="end"/>
        </w:r>
      </w:hyperlink>
    </w:p>
    <w:p w14:paraId="291F6BC9" w14:textId="5F331A7E"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0" w:history="1">
        <w:r w:rsidR="000837A8" w:rsidRPr="000837A8">
          <w:rPr>
            <w:rStyle w:val="Hyperlink"/>
            <w:rFonts w:ascii="Times New Roman" w:hAnsi="Times New Roman" w:cs="Times New Roman"/>
            <w:noProof/>
            <w:sz w:val="24"/>
            <w:szCs w:val="24"/>
          </w:rPr>
          <w:t>2.5.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Entity Relationship Diagram(ERD)</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6</w:t>
        </w:r>
        <w:r w:rsidR="000837A8" w:rsidRPr="000837A8">
          <w:rPr>
            <w:rFonts w:ascii="Times New Roman" w:hAnsi="Times New Roman" w:cs="Times New Roman"/>
            <w:noProof/>
            <w:webHidden/>
            <w:sz w:val="24"/>
            <w:szCs w:val="24"/>
          </w:rPr>
          <w:fldChar w:fldCharType="end"/>
        </w:r>
      </w:hyperlink>
    </w:p>
    <w:p w14:paraId="3576BDB6" w14:textId="0D11B6F1"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41" w:history="1">
        <w:r w:rsidR="000837A8" w:rsidRPr="000837A8">
          <w:rPr>
            <w:rStyle w:val="Hyperlink"/>
            <w:rFonts w:ascii="Times New Roman" w:hAnsi="Times New Roman" w:cs="Times New Roman"/>
            <w:noProof/>
            <w:sz w:val="24"/>
            <w:szCs w:val="24"/>
          </w:rPr>
          <w:t>BAB III METODE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8</w:t>
        </w:r>
        <w:r w:rsidR="000837A8" w:rsidRPr="000837A8">
          <w:rPr>
            <w:rFonts w:ascii="Times New Roman" w:hAnsi="Times New Roman" w:cs="Times New Roman"/>
            <w:noProof/>
            <w:webHidden/>
            <w:sz w:val="24"/>
            <w:szCs w:val="24"/>
          </w:rPr>
          <w:fldChar w:fldCharType="end"/>
        </w:r>
      </w:hyperlink>
    </w:p>
    <w:p w14:paraId="2758B1BB" w14:textId="59A8A1A3"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2" w:history="1">
        <w:r w:rsidR="000837A8" w:rsidRPr="000837A8">
          <w:rPr>
            <w:rStyle w:val="Hyperlink"/>
            <w:rFonts w:ascii="Times New Roman" w:hAnsi="Times New Roman" w:cs="Times New Roman"/>
            <w:noProof/>
            <w:sz w:val="24"/>
            <w:szCs w:val="24"/>
          </w:rPr>
          <w:t>3.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Objek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8</w:t>
        </w:r>
        <w:r w:rsidR="000837A8" w:rsidRPr="000837A8">
          <w:rPr>
            <w:rFonts w:ascii="Times New Roman" w:hAnsi="Times New Roman" w:cs="Times New Roman"/>
            <w:noProof/>
            <w:webHidden/>
            <w:sz w:val="24"/>
            <w:szCs w:val="24"/>
          </w:rPr>
          <w:fldChar w:fldCharType="end"/>
        </w:r>
      </w:hyperlink>
    </w:p>
    <w:p w14:paraId="10A718C5" w14:textId="070A74DC"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3" w:history="1">
        <w:r w:rsidR="000837A8" w:rsidRPr="000837A8">
          <w:rPr>
            <w:rStyle w:val="Hyperlink"/>
            <w:rFonts w:ascii="Times New Roman" w:hAnsi="Times New Roman" w:cs="Times New Roman"/>
            <w:noProof/>
            <w:sz w:val="24"/>
            <w:szCs w:val="24"/>
          </w:rPr>
          <w:t>3.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Metode Pengumpulan Dat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9</w:t>
        </w:r>
        <w:r w:rsidR="000837A8" w:rsidRPr="000837A8">
          <w:rPr>
            <w:rFonts w:ascii="Times New Roman" w:hAnsi="Times New Roman" w:cs="Times New Roman"/>
            <w:noProof/>
            <w:webHidden/>
            <w:sz w:val="24"/>
            <w:szCs w:val="24"/>
          </w:rPr>
          <w:fldChar w:fldCharType="end"/>
        </w:r>
      </w:hyperlink>
    </w:p>
    <w:p w14:paraId="756DFC21" w14:textId="0DFC8193"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4" w:history="1">
        <w:r w:rsidR="000837A8" w:rsidRPr="000837A8">
          <w:rPr>
            <w:rStyle w:val="Hyperlink"/>
            <w:rFonts w:ascii="Times New Roman" w:hAnsi="Times New Roman" w:cs="Times New Roman"/>
            <w:noProof/>
            <w:sz w:val="24"/>
            <w:szCs w:val="24"/>
          </w:rPr>
          <w:t>3.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Observas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9</w:t>
        </w:r>
        <w:r w:rsidR="000837A8" w:rsidRPr="000837A8">
          <w:rPr>
            <w:rFonts w:ascii="Times New Roman" w:hAnsi="Times New Roman" w:cs="Times New Roman"/>
            <w:noProof/>
            <w:webHidden/>
            <w:sz w:val="24"/>
            <w:szCs w:val="24"/>
          </w:rPr>
          <w:fldChar w:fldCharType="end"/>
        </w:r>
      </w:hyperlink>
    </w:p>
    <w:p w14:paraId="176E7188" w14:textId="43456BA7"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5" w:history="1">
        <w:r w:rsidR="000837A8" w:rsidRPr="000837A8">
          <w:rPr>
            <w:rStyle w:val="Hyperlink"/>
            <w:rFonts w:ascii="Times New Roman" w:hAnsi="Times New Roman" w:cs="Times New Roman"/>
            <w:noProof/>
            <w:sz w:val="24"/>
            <w:szCs w:val="24"/>
          </w:rPr>
          <w:t>3.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Wawancar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9</w:t>
        </w:r>
        <w:r w:rsidR="000837A8" w:rsidRPr="000837A8">
          <w:rPr>
            <w:rFonts w:ascii="Times New Roman" w:hAnsi="Times New Roman" w:cs="Times New Roman"/>
            <w:noProof/>
            <w:webHidden/>
            <w:sz w:val="24"/>
            <w:szCs w:val="24"/>
          </w:rPr>
          <w:fldChar w:fldCharType="end"/>
        </w:r>
      </w:hyperlink>
    </w:p>
    <w:p w14:paraId="0306257C" w14:textId="7DA86FA3"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6" w:history="1">
        <w:r w:rsidR="000837A8" w:rsidRPr="000837A8">
          <w:rPr>
            <w:rStyle w:val="Hyperlink"/>
            <w:rFonts w:ascii="Times New Roman" w:hAnsi="Times New Roman" w:cs="Times New Roman"/>
            <w:noProof/>
            <w:sz w:val="24"/>
            <w:szCs w:val="24"/>
          </w:rPr>
          <w:t>3.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Dokume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9</w:t>
        </w:r>
        <w:r w:rsidR="000837A8" w:rsidRPr="000837A8">
          <w:rPr>
            <w:rFonts w:ascii="Times New Roman" w:hAnsi="Times New Roman" w:cs="Times New Roman"/>
            <w:noProof/>
            <w:webHidden/>
            <w:sz w:val="24"/>
            <w:szCs w:val="24"/>
          </w:rPr>
          <w:fldChar w:fldCharType="end"/>
        </w:r>
      </w:hyperlink>
    </w:p>
    <w:p w14:paraId="1DD8A691" w14:textId="58C8299E"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7" w:history="1">
        <w:r w:rsidR="000837A8" w:rsidRPr="000837A8">
          <w:rPr>
            <w:rStyle w:val="Hyperlink"/>
            <w:rFonts w:ascii="Times New Roman" w:hAnsi="Times New Roman" w:cs="Times New Roman"/>
            <w:noProof/>
            <w:sz w:val="24"/>
            <w:szCs w:val="24"/>
          </w:rPr>
          <w:t>3.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tudi Literatur</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1B7ADC13" w14:textId="7972A80E"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8" w:history="1">
        <w:r w:rsidR="000837A8" w:rsidRPr="000837A8">
          <w:rPr>
            <w:rStyle w:val="Hyperlink"/>
            <w:rFonts w:ascii="Times New Roman" w:hAnsi="Times New Roman" w:cs="Times New Roman"/>
            <w:noProof/>
            <w:sz w:val="24"/>
            <w:szCs w:val="24"/>
          </w:rPr>
          <w:t>3.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Metode Pengembang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535995C0" w14:textId="0804324A"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9" w:history="1">
        <w:r w:rsidR="000837A8" w:rsidRPr="000837A8">
          <w:rPr>
            <w:rStyle w:val="Hyperlink"/>
            <w:rFonts w:ascii="Times New Roman" w:hAnsi="Times New Roman" w:cs="Times New Roman"/>
            <w:noProof/>
            <w:sz w:val="24"/>
            <w:szCs w:val="24"/>
          </w:rPr>
          <w:t>3.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Flowchart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2</w:t>
        </w:r>
        <w:r w:rsidR="000837A8" w:rsidRPr="000837A8">
          <w:rPr>
            <w:rFonts w:ascii="Times New Roman" w:hAnsi="Times New Roman" w:cs="Times New Roman"/>
            <w:noProof/>
            <w:webHidden/>
            <w:sz w:val="24"/>
            <w:szCs w:val="24"/>
          </w:rPr>
          <w:fldChar w:fldCharType="end"/>
        </w:r>
      </w:hyperlink>
    </w:p>
    <w:p w14:paraId="2ED2C037" w14:textId="2CD66042"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50" w:history="1">
        <w:r w:rsidR="000837A8" w:rsidRPr="000837A8">
          <w:rPr>
            <w:rStyle w:val="Hyperlink"/>
            <w:rFonts w:ascii="Times New Roman" w:hAnsi="Times New Roman" w:cs="Times New Roman"/>
            <w:noProof/>
            <w:sz w:val="24"/>
            <w:szCs w:val="24"/>
          </w:rPr>
          <w:t>BAB IV ANALISIS DAN PERANCANG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4</w:t>
        </w:r>
        <w:r w:rsidR="000837A8" w:rsidRPr="000837A8">
          <w:rPr>
            <w:rFonts w:ascii="Times New Roman" w:hAnsi="Times New Roman" w:cs="Times New Roman"/>
            <w:noProof/>
            <w:webHidden/>
            <w:sz w:val="24"/>
            <w:szCs w:val="24"/>
          </w:rPr>
          <w:fldChar w:fldCharType="end"/>
        </w:r>
      </w:hyperlink>
    </w:p>
    <w:p w14:paraId="6624D32C" w14:textId="6B6C0F92"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51" w:history="1">
        <w:r w:rsidR="000837A8" w:rsidRPr="000837A8">
          <w:rPr>
            <w:rStyle w:val="Hyperlink"/>
            <w:rFonts w:ascii="Times New Roman" w:hAnsi="Times New Roman" w:cs="Times New Roman"/>
            <w:noProof/>
            <w:sz w:val="24"/>
            <w:szCs w:val="24"/>
          </w:rPr>
          <w:t>4.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4</w:t>
        </w:r>
        <w:r w:rsidR="000837A8" w:rsidRPr="000837A8">
          <w:rPr>
            <w:rFonts w:ascii="Times New Roman" w:hAnsi="Times New Roman" w:cs="Times New Roman"/>
            <w:noProof/>
            <w:webHidden/>
            <w:sz w:val="24"/>
            <w:szCs w:val="24"/>
          </w:rPr>
          <w:fldChar w:fldCharType="end"/>
        </w:r>
      </w:hyperlink>
    </w:p>
    <w:p w14:paraId="2DC62CFB" w14:textId="70F6642A"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2" w:history="1">
        <w:r w:rsidR="000837A8" w:rsidRPr="000837A8">
          <w:rPr>
            <w:rStyle w:val="Hyperlink"/>
            <w:rFonts w:ascii="Times New Roman" w:hAnsi="Times New Roman" w:cs="Times New Roman"/>
            <w:noProof/>
            <w:sz w:val="24"/>
            <w:szCs w:val="24"/>
          </w:rPr>
          <w:t>4.1.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sistem yang Sedang Berjal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4</w:t>
        </w:r>
        <w:r w:rsidR="000837A8" w:rsidRPr="000837A8">
          <w:rPr>
            <w:rFonts w:ascii="Times New Roman" w:hAnsi="Times New Roman" w:cs="Times New Roman"/>
            <w:noProof/>
            <w:webHidden/>
            <w:sz w:val="24"/>
            <w:szCs w:val="24"/>
          </w:rPr>
          <w:fldChar w:fldCharType="end"/>
        </w:r>
      </w:hyperlink>
    </w:p>
    <w:p w14:paraId="26B8658A" w14:textId="04295C94"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3" w:history="1">
        <w:r w:rsidR="000837A8" w:rsidRPr="000837A8">
          <w:rPr>
            <w:rStyle w:val="Hyperlink"/>
            <w:rFonts w:ascii="Times New Roman" w:hAnsi="Times New Roman" w:cs="Times New Roman"/>
            <w:noProof/>
            <w:sz w:val="24"/>
            <w:szCs w:val="24"/>
          </w:rPr>
          <w:t>4.1.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istem yang Diusulk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7</w:t>
        </w:r>
        <w:r w:rsidR="000837A8" w:rsidRPr="000837A8">
          <w:rPr>
            <w:rFonts w:ascii="Times New Roman" w:hAnsi="Times New Roman" w:cs="Times New Roman"/>
            <w:noProof/>
            <w:webHidden/>
            <w:sz w:val="24"/>
            <w:szCs w:val="24"/>
          </w:rPr>
          <w:fldChar w:fldCharType="end"/>
        </w:r>
      </w:hyperlink>
    </w:p>
    <w:p w14:paraId="0B1C1622" w14:textId="181997D7"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4" w:history="1">
        <w:r w:rsidR="000837A8" w:rsidRPr="000837A8">
          <w:rPr>
            <w:rStyle w:val="Hyperlink"/>
            <w:rFonts w:ascii="Times New Roman" w:hAnsi="Times New Roman" w:cs="Times New Roman"/>
            <w:noProof/>
            <w:sz w:val="24"/>
            <w:szCs w:val="24"/>
          </w:rPr>
          <w:t>4.1.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Kebutuhan Fungsional</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0</w:t>
        </w:r>
        <w:r w:rsidR="000837A8" w:rsidRPr="000837A8">
          <w:rPr>
            <w:rFonts w:ascii="Times New Roman" w:hAnsi="Times New Roman" w:cs="Times New Roman"/>
            <w:noProof/>
            <w:webHidden/>
            <w:sz w:val="24"/>
            <w:szCs w:val="24"/>
          </w:rPr>
          <w:fldChar w:fldCharType="end"/>
        </w:r>
      </w:hyperlink>
    </w:p>
    <w:p w14:paraId="4F89D644" w14:textId="22614BD7"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5" w:history="1">
        <w:r w:rsidR="000837A8" w:rsidRPr="000837A8">
          <w:rPr>
            <w:rStyle w:val="Hyperlink"/>
            <w:rFonts w:ascii="Times New Roman" w:hAnsi="Times New Roman" w:cs="Times New Roman"/>
            <w:noProof/>
            <w:sz w:val="24"/>
            <w:szCs w:val="24"/>
          </w:rPr>
          <w:t>4.1.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Use Case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2</w:t>
        </w:r>
        <w:r w:rsidR="000837A8" w:rsidRPr="000837A8">
          <w:rPr>
            <w:rFonts w:ascii="Times New Roman" w:hAnsi="Times New Roman" w:cs="Times New Roman"/>
            <w:noProof/>
            <w:webHidden/>
            <w:sz w:val="24"/>
            <w:szCs w:val="24"/>
          </w:rPr>
          <w:fldChar w:fldCharType="end"/>
        </w:r>
      </w:hyperlink>
    </w:p>
    <w:p w14:paraId="75EDC637" w14:textId="71AB532A"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6" w:history="1">
        <w:r w:rsidR="000837A8" w:rsidRPr="000837A8">
          <w:rPr>
            <w:rStyle w:val="Hyperlink"/>
            <w:rFonts w:ascii="Times New Roman" w:hAnsi="Times New Roman" w:cs="Times New Roman"/>
            <w:noProof/>
            <w:sz w:val="24"/>
            <w:szCs w:val="24"/>
          </w:rPr>
          <w:t>4.1.5</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equence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4</w:t>
        </w:r>
        <w:r w:rsidR="000837A8" w:rsidRPr="000837A8">
          <w:rPr>
            <w:rFonts w:ascii="Times New Roman" w:hAnsi="Times New Roman" w:cs="Times New Roman"/>
            <w:noProof/>
            <w:webHidden/>
            <w:sz w:val="24"/>
            <w:szCs w:val="24"/>
          </w:rPr>
          <w:fldChar w:fldCharType="end"/>
        </w:r>
      </w:hyperlink>
    </w:p>
    <w:p w14:paraId="3DDA322D" w14:textId="72D7FB09"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57" w:history="1">
        <w:r w:rsidR="000837A8" w:rsidRPr="000837A8">
          <w:rPr>
            <w:rStyle w:val="Hyperlink"/>
            <w:rFonts w:ascii="Times New Roman" w:hAnsi="Times New Roman" w:cs="Times New Roman"/>
            <w:noProof/>
            <w:sz w:val="24"/>
            <w:szCs w:val="24"/>
          </w:rPr>
          <w:t>4.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rancangan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7</w:t>
        </w:r>
        <w:r w:rsidR="000837A8" w:rsidRPr="000837A8">
          <w:rPr>
            <w:rFonts w:ascii="Times New Roman" w:hAnsi="Times New Roman" w:cs="Times New Roman"/>
            <w:noProof/>
            <w:webHidden/>
            <w:sz w:val="24"/>
            <w:szCs w:val="24"/>
          </w:rPr>
          <w:fldChar w:fldCharType="end"/>
        </w:r>
      </w:hyperlink>
    </w:p>
    <w:p w14:paraId="76C3CE79" w14:textId="713E2C04"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8" w:history="1">
        <w:r w:rsidR="000837A8" w:rsidRPr="000837A8">
          <w:rPr>
            <w:rStyle w:val="Hyperlink"/>
            <w:rFonts w:ascii="Times New Roman" w:hAnsi="Times New Roman" w:cs="Times New Roman"/>
            <w:noProof/>
            <w:sz w:val="24"/>
            <w:szCs w:val="24"/>
          </w:rPr>
          <w:t>4.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rancangan Basis dat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7</w:t>
        </w:r>
        <w:r w:rsidR="000837A8" w:rsidRPr="000837A8">
          <w:rPr>
            <w:rFonts w:ascii="Times New Roman" w:hAnsi="Times New Roman" w:cs="Times New Roman"/>
            <w:noProof/>
            <w:webHidden/>
            <w:sz w:val="24"/>
            <w:szCs w:val="24"/>
          </w:rPr>
          <w:fldChar w:fldCharType="end"/>
        </w:r>
      </w:hyperlink>
    </w:p>
    <w:p w14:paraId="50D4E7E6" w14:textId="14C36644"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9" w:history="1">
        <w:r w:rsidR="000837A8" w:rsidRPr="000837A8">
          <w:rPr>
            <w:rStyle w:val="Hyperlink"/>
            <w:rFonts w:ascii="Times New Roman" w:hAnsi="Times New Roman" w:cs="Times New Roman"/>
            <w:noProof/>
            <w:sz w:val="24"/>
            <w:szCs w:val="24"/>
          </w:rPr>
          <w:t>4.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rsitektur Aplikas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3</w:t>
        </w:r>
        <w:r w:rsidR="000837A8" w:rsidRPr="000837A8">
          <w:rPr>
            <w:rFonts w:ascii="Times New Roman" w:hAnsi="Times New Roman" w:cs="Times New Roman"/>
            <w:noProof/>
            <w:webHidden/>
            <w:sz w:val="24"/>
            <w:szCs w:val="24"/>
          </w:rPr>
          <w:fldChar w:fldCharType="end"/>
        </w:r>
      </w:hyperlink>
    </w:p>
    <w:p w14:paraId="12D14AC8" w14:textId="03710F51"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0" w:history="1">
        <w:r w:rsidR="000837A8" w:rsidRPr="000837A8">
          <w:rPr>
            <w:rStyle w:val="Hyperlink"/>
            <w:rFonts w:ascii="Times New Roman" w:hAnsi="Times New Roman" w:cs="Times New Roman"/>
            <w:noProof/>
            <w:sz w:val="24"/>
            <w:szCs w:val="24"/>
          </w:rPr>
          <w:t>4.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Class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5</w:t>
        </w:r>
        <w:r w:rsidR="000837A8" w:rsidRPr="000837A8">
          <w:rPr>
            <w:rFonts w:ascii="Times New Roman" w:hAnsi="Times New Roman" w:cs="Times New Roman"/>
            <w:noProof/>
            <w:webHidden/>
            <w:sz w:val="24"/>
            <w:szCs w:val="24"/>
          </w:rPr>
          <w:fldChar w:fldCharType="end"/>
        </w:r>
      </w:hyperlink>
    </w:p>
    <w:p w14:paraId="022EA789" w14:textId="7EB74143"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1" w:history="1">
        <w:r w:rsidR="000837A8" w:rsidRPr="000837A8">
          <w:rPr>
            <w:rStyle w:val="Hyperlink"/>
            <w:rFonts w:ascii="Times New Roman" w:hAnsi="Times New Roman" w:cs="Times New Roman"/>
            <w:noProof/>
            <w:sz w:val="24"/>
            <w:szCs w:val="24"/>
          </w:rPr>
          <w:t>4.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Tampilan Mockup Antarmuk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9</w:t>
        </w:r>
        <w:r w:rsidR="000837A8" w:rsidRPr="000837A8">
          <w:rPr>
            <w:rFonts w:ascii="Times New Roman" w:hAnsi="Times New Roman" w:cs="Times New Roman"/>
            <w:noProof/>
            <w:webHidden/>
            <w:sz w:val="24"/>
            <w:szCs w:val="24"/>
          </w:rPr>
          <w:fldChar w:fldCharType="end"/>
        </w:r>
      </w:hyperlink>
    </w:p>
    <w:p w14:paraId="52DDF42E" w14:textId="23127151"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62" w:history="1">
        <w:r w:rsidR="000837A8" w:rsidRPr="000837A8">
          <w:rPr>
            <w:rStyle w:val="Hyperlink"/>
            <w:rFonts w:ascii="Times New Roman" w:hAnsi="Times New Roman" w:cs="Times New Roman"/>
            <w:noProof/>
            <w:sz w:val="24"/>
            <w:szCs w:val="24"/>
          </w:rPr>
          <w:t>BAB V IMPLEMENTASI DAN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4</w:t>
        </w:r>
        <w:r w:rsidR="000837A8" w:rsidRPr="000837A8">
          <w:rPr>
            <w:rFonts w:ascii="Times New Roman" w:hAnsi="Times New Roman" w:cs="Times New Roman"/>
            <w:noProof/>
            <w:webHidden/>
            <w:sz w:val="24"/>
            <w:szCs w:val="24"/>
          </w:rPr>
          <w:fldChar w:fldCharType="end"/>
        </w:r>
      </w:hyperlink>
    </w:p>
    <w:p w14:paraId="27ED7882" w14:textId="1D89D0EC"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63" w:history="1">
        <w:r w:rsidR="000837A8" w:rsidRPr="000837A8">
          <w:rPr>
            <w:rStyle w:val="Hyperlink"/>
            <w:rFonts w:ascii="Times New Roman" w:hAnsi="Times New Roman" w:cs="Times New Roman"/>
            <w:noProof/>
            <w:sz w:val="24"/>
            <w:szCs w:val="24"/>
          </w:rPr>
          <w:t>5.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Implementasi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4</w:t>
        </w:r>
        <w:r w:rsidR="000837A8" w:rsidRPr="000837A8">
          <w:rPr>
            <w:rFonts w:ascii="Times New Roman" w:hAnsi="Times New Roman" w:cs="Times New Roman"/>
            <w:noProof/>
            <w:webHidden/>
            <w:sz w:val="24"/>
            <w:szCs w:val="24"/>
          </w:rPr>
          <w:fldChar w:fldCharType="end"/>
        </w:r>
      </w:hyperlink>
    </w:p>
    <w:p w14:paraId="5C34DE01" w14:textId="402E2B43"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4" w:history="1">
        <w:r w:rsidR="000837A8" w:rsidRPr="000837A8">
          <w:rPr>
            <w:rStyle w:val="Hyperlink"/>
            <w:rFonts w:ascii="Times New Roman" w:hAnsi="Times New Roman" w:cs="Times New Roman"/>
            <w:noProof/>
            <w:sz w:val="24"/>
            <w:szCs w:val="24"/>
          </w:rPr>
          <w:t>5.1.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ngkodean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4</w:t>
        </w:r>
        <w:r w:rsidR="000837A8" w:rsidRPr="000837A8">
          <w:rPr>
            <w:rFonts w:ascii="Times New Roman" w:hAnsi="Times New Roman" w:cs="Times New Roman"/>
            <w:noProof/>
            <w:webHidden/>
            <w:sz w:val="24"/>
            <w:szCs w:val="24"/>
          </w:rPr>
          <w:fldChar w:fldCharType="end"/>
        </w:r>
      </w:hyperlink>
    </w:p>
    <w:p w14:paraId="7335B0D7" w14:textId="64920C08"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5" w:history="1">
        <w:r w:rsidR="000837A8" w:rsidRPr="000837A8">
          <w:rPr>
            <w:rStyle w:val="Hyperlink"/>
            <w:rFonts w:ascii="Times New Roman" w:hAnsi="Times New Roman" w:cs="Times New Roman"/>
            <w:noProof/>
            <w:sz w:val="24"/>
            <w:szCs w:val="24"/>
          </w:rPr>
          <w:t>5.1.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Implementasi Antarmuka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5</w:t>
        </w:r>
        <w:r w:rsidR="000837A8" w:rsidRPr="000837A8">
          <w:rPr>
            <w:rFonts w:ascii="Times New Roman" w:hAnsi="Times New Roman" w:cs="Times New Roman"/>
            <w:noProof/>
            <w:webHidden/>
            <w:sz w:val="24"/>
            <w:szCs w:val="24"/>
          </w:rPr>
          <w:fldChar w:fldCharType="end"/>
        </w:r>
      </w:hyperlink>
    </w:p>
    <w:p w14:paraId="6DCE1832" w14:textId="45257B71"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66" w:history="1">
        <w:r w:rsidR="000837A8" w:rsidRPr="000837A8">
          <w:rPr>
            <w:rStyle w:val="Hyperlink"/>
            <w:rFonts w:ascii="Times New Roman" w:hAnsi="Times New Roman" w:cs="Times New Roman"/>
            <w:noProof/>
            <w:sz w:val="24"/>
            <w:szCs w:val="24"/>
          </w:rPr>
          <w:t>5.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ngujian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8</w:t>
        </w:r>
        <w:r w:rsidR="000837A8" w:rsidRPr="000837A8">
          <w:rPr>
            <w:rFonts w:ascii="Times New Roman" w:hAnsi="Times New Roman" w:cs="Times New Roman"/>
            <w:noProof/>
            <w:webHidden/>
            <w:sz w:val="24"/>
            <w:szCs w:val="24"/>
          </w:rPr>
          <w:fldChar w:fldCharType="end"/>
        </w:r>
      </w:hyperlink>
    </w:p>
    <w:p w14:paraId="16832C2E" w14:textId="1E293DC4"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7" w:history="1">
        <w:r w:rsidR="000837A8" w:rsidRPr="000837A8">
          <w:rPr>
            <w:rStyle w:val="Hyperlink"/>
            <w:rFonts w:ascii="Times New Roman" w:hAnsi="Times New Roman" w:cs="Times New Roman"/>
            <w:noProof/>
            <w:sz w:val="24"/>
            <w:szCs w:val="24"/>
          </w:rPr>
          <w:t>5.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Fokus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8</w:t>
        </w:r>
        <w:r w:rsidR="000837A8" w:rsidRPr="000837A8">
          <w:rPr>
            <w:rFonts w:ascii="Times New Roman" w:hAnsi="Times New Roman" w:cs="Times New Roman"/>
            <w:noProof/>
            <w:webHidden/>
            <w:sz w:val="24"/>
            <w:szCs w:val="24"/>
          </w:rPr>
          <w:fldChar w:fldCharType="end"/>
        </w:r>
      </w:hyperlink>
    </w:p>
    <w:p w14:paraId="4142977C" w14:textId="5F090B67"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8" w:history="1">
        <w:r w:rsidR="000837A8" w:rsidRPr="000837A8">
          <w:rPr>
            <w:rStyle w:val="Hyperlink"/>
            <w:rFonts w:ascii="Times New Roman" w:hAnsi="Times New Roman" w:cs="Times New Roman"/>
            <w:noProof/>
            <w:sz w:val="24"/>
            <w:szCs w:val="24"/>
          </w:rPr>
          <w:t>5.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asus Hasil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0</w:t>
        </w:r>
        <w:r w:rsidR="000837A8" w:rsidRPr="000837A8">
          <w:rPr>
            <w:rFonts w:ascii="Times New Roman" w:hAnsi="Times New Roman" w:cs="Times New Roman"/>
            <w:noProof/>
            <w:webHidden/>
            <w:sz w:val="24"/>
            <w:szCs w:val="24"/>
          </w:rPr>
          <w:fldChar w:fldCharType="end"/>
        </w:r>
      </w:hyperlink>
    </w:p>
    <w:p w14:paraId="32BA416C" w14:textId="29856577"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9" w:history="1">
        <w:r w:rsidR="000837A8" w:rsidRPr="000837A8">
          <w:rPr>
            <w:rStyle w:val="Hyperlink"/>
            <w:rFonts w:ascii="Times New Roman" w:hAnsi="Times New Roman" w:cs="Times New Roman"/>
            <w:noProof/>
            <w:sz w:val="24"/>
            <w:szCs w:val="24"/>
          </w:rPr>
          <w:t>5.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esimpulan hasil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2</w:t>
        </w:r>
        <w:r w:rsidR="000837A8" w:rsidRPr="000837A8">
          <w:rPr>
            <w:rFonts w:ascii="Times New Roman" w:hAnsi="Times New Roman" w:cs="Times New Roman"/>
            <w:noProof/>
            <w:webHidden/>
            <w:sz w:val="24"/>
            <w:szCs w:val="24"/>
          </w:rPr>
          <w:fldChar w:fldCharType="end"/>
        </w:r>
      </w:hyperlink>
    </w:p>
    <w:p w14:paraId="2E6C89C0" w14:textId="72ECAAAD" w:rsidR="000837A8" w:rsidRPr="000837A8" w:rsidRDefault="00B82C0B">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70" w:history="1">
        <w:r w:rsidR="000837A8" w:rsidRPr="000837A8">
          <w:rPr>
            <w:rStyle w:val="Hyperlink"/>
            <w:rFonts w:ascii="Times New Roman" w:hAnsi="Times New Roman" w:cs="Times New Roman"/>
            <w:noProof/>
            <w:sz w:val="24"/>
            <w:szCs w:val="24"/>
          </w:rPr>
          <w:t>5.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lang w:val="en-US"/>
          </w:rPr>
          <w:t>Analisa dan Pembahasan Hasil</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5</w:t>
        </w:r>
        <w:r w:rsidR="000837A8" w:rsidRPr="000837A8">
          <w:rPr>
            <w:rFonts w:ascii="Times New Roman" w:hAnsi="Times New Roman" w:cs="Times New Roman"/>
            <w:noProof/>
            <w:webHidden/>
            <w:sz w:val="24"/>
            <w:szCs w:val="24"/>
          </w:rPr>
          <w:fldChar w:fldCharType="end"/>
        </w:r>
      </w:hyperlink>
    </w:p>
    <w:p w14:paraId="14ED6976" w14:textId="070581E4"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1" w:history="1">
        <w:r w:rsidR="000837A8" w:rsidRPr="000837A8">
          <w:rPr>
            <w:rStyle w:val="Hyperlink"/>
            <w:rFonts w:ascii="Times New Roman" w:hAnsi="Times New Roman" w:cs="Times New Roman"/>
            <w:noProof/>
            <w:sz w:val="24"/>
            <w:szCs w:val="24"/>
          </w:rPr>
          <w:t>BAB VI KESIMPULAN DAN SAR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9</w:t>
        </w:r>
        <w:r w:rsidR="000837A8" w:rsidRPr="000837A8">
          <w:rPr>
            <w:rFonts w:ascii="Times New Roman" w:hAnsi="Times New Roman" w:cs="Times New Roman"/>
            <w:noProof/>
            <w:webHidden/>
            <w:sz w:val="24"/>
            <w:szCs w:val="24"/>
          </w:rPr>
          <w:fldChar w:fldCharType="end"/>
        </w:r>
      </w:hyperlink>
    </w:p>
    <w:p w14:paraId="72F39E1E" w14:textId="44F8561C"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72" w:history="1">
        <w:r w:rsidR="000837A8" w:rsidRPr="000837A8">
          <w:rPr>
            <w:rStyle w:val="Hyperlink"/>
            <w:rFonts w:ascii="Times New Roman" w:hAnsi="Times New Roman" w:cs="Times New Roman"/>
            <w:noProof/>
            <w:sz w:val="24"/>
            <w:szCs w:val="24"/>
          </w:rPr>
          <w:t>6.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esimpul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9</w:t>
        </w:r>
        <w:r w:rsidR="000837A8" w:rsidRPr="000837A8">
          <w:rPr>
            <w:rFonts w:ascii="Times New Roman" w:hAnsi="Times New Roman" w:cs="Times New Roman"/>
            <w:noProof/>
            <w:webHidden/>
            <w:sz w:val="24"/>
            <w:szCs w:val="24"/>
          </w:rPr>
          <w:fldChar w:fldCharType="end"/>
        </w:r>
      </w:hyperlink>
    </w:p>
    <w:p w14:paraId="0705E554" w14:textId="1E7ABE0B" w:rsidR="000837A8" w:rsidRPr="000837A8" w:rsidRDefault="00B82C0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73" w:history="1">
        <w:r w:rsidR="000837A8" w:rsidRPr="000837A8">
          <w:rPr>
            <w:rStyle w:val="Hyperlink"/>
            <w:rFonts w:ascii="Times New Roman" w:hAnsi="Times New Roman" w:cs="Times New Roman"/>
            <w:noProof/>
            <w:sz w:val="24"/>
            <w:szCs w:val="24"/>
          </w:rPr>
          <w:t>6.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ar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9</w:t>
        </w:r>
        <w:r w:rsidR="000837A8" w:rsidRPr="000837A8">
          <w:rPr>
            <w:rFonts w:ascii="Times New Roman" w:hAnsi="Times New Roman" w:cs="Times New Roman"/>
            <w:noProof/>
            <w:webHidden/>
            <w:sz w:val="24"/>
            <w:szCs w:val="24"/>
          </w:rPr>
          <w:fldChar w:fldCharType="end"/>
        </w:r>
      </w:hyperlink>
    </w:p>
    <w:p w14:paraId="083B87E2" w14:textId="610DA129"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4" w:history="1">
        <w:r w:rsidR="000837A8" w:rsidRPr="000837A8">
          <w:rPr>
            <w:rStyle w:val="Hyperlink"/>
            <w:rFonts w:ascii="Times New Roman" w:hAnsi="Times New Roman" w:cs="Times New Roman"/>
            <w:noProof/>
            <w:sz w:val="24"/>
            <w:szCs w:val="24"/>
          </w:rPr>
          <w:t>DAFTAR PUSTAK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90</w:t>
        </w:r>
        <w:r w:rsidR="000837A8" w:rsidRPr="000837A8">
          <w:rPr>
            <w:rFonts w:ascii="Times New Roman" w:hAnsi="Times New Roman" w:cs="Times New Roman"/>
            <w:noProof/>
            <w:webHidden/>
            <w:sz w:val="24"/>
            <w:szCs w:val="24"/>
          </w:rPr>
          <w:fldChar w:fldCharType="end"/>
        </w:r>
      </w:hyperlink>
    </w:p>
    <w:p w14:paraId="6ED89DB3" w14:textId="2639A2A0"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5" w:history="1">
        <w:r w:rsidR="000837A8" w:rsidRPr="000837A8">
          <w:rPr>
            <w:rStyle w:val="Hyperlink"/>
            <w:rFonts w:ascii="Times New Roman" w:hAnsi="Times New Roman" w:cs="Times New Roman"/>
            <w:noProof/>
            <w:sz w:val="24"/>
            <w:szCs w:val="24"/>
          </w:rPr>
          <w:t>LAMPIRAN  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93</w:t>
        </w:r>
        <w:r w:rsidR="000837A8" w:rsidRPr="000837A8">
          <w:rPr>
            <w:rFonts w:ascii="Times New Roman" w:hAnsi="Times New Roman" w:cs="Times New Roman"/>
            <w:noProof/>
            <w:webHidden/>
            <w:sz w:val="24"/>
            <w:szCs w:val="24"/>
          </w:rPr>
          <w:fldChar w:fldCharType="end"/>
        </w:r>
      </w:hyperlink>
    </w:p>
    <w:p w14:paraId="0726C980" w14:textId="5943967E"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6" w:history="1">
        <w:r w:rsidR="000837A8" w:rsidRPr="000837A8">
          <w:rPr>
            <w:rStyle w:val="Hyperlink"/>
            <w:rFonts w:ascii="Times New Roman" w:hAnsi="Times New Roman" w:cs="Times New Roman"/>
            <w:noProof/>
            <w:sz w:val="24"/>
            <w:szCs w:val="24"/>
          </w:rPr>
          <w:t>LAMPIRAN  B</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05</w:t>
        </w:r>
        <w:r w:rsidR="000837A8" w:rsidRPr="000837A8">
          <w:rPr>
            <w:rFonts w:ascii="Times New Roman" w:hAnsi="Times New Roman" w:cs="Times New Roman"/>
            <w:noProof/>
            <w:webHidden/>
            <w:sz w:val="24"/>
            <w:szCs w:val="24"/>
          </w:rPr>
          <w:fldChar w:fldCharType="end"/>
        </w:r>
      </w:hyperlink>
    </w:p>
    <w:p w14:paraId="760CF582" w14:textId="12E57A92"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7" w:history="1">
        <w:r w:rsidR="000837A8" w:rsidRPr="000837A8">
          <w:rPr>
            <w:rStyle w:val="Hyperlink"/>
            <w:rFonts w:ascii="Times New Roman" w:hAnsi="Times New Roman" w:cs="Times New Roman"/>
            <w:noProof/>
            <w:sz w:val="24"/>
            <w:szCs w:val="24"/>
          </w:rPr>
          <w:t>LAMPIRAN  C</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09</w:t>
        </w:r>
        <w:r w:rsidR="000837A8" w:rsidRPr="000837A8">
          <w:rPr>
            <w:rFonts w:ascii="Times New Roman" w:hAnsi="Times New Roman" w:cs="Times New Roman"/>
            <w:noProof/>
            <w:webHidden/>
            <w:sz w:val="24"/>
            <w:szCs w:val="24"/>
          </w:rPr>
          <w:fldChar w:fldCharType="end"/>
        </w:r>
      </w:hyperlink>
    </w:p>
    <w:p w14:paraId="6A337D67" w14:textId="606B61AD"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8" w:history="1">
        <w:r w:rsidR="000837A8" w:rsidRPr="000837A8">
          <w:rPr>
            <w:rStyle w:val="Hyperlink"/>
            <w:rFonts w:ascii="Times New Roman" w:hAnsi="Times New Roman" w:cs="Times New Roman"/>
            <w:noProof/>
            <w:sz w:val="24"/>
            <w:szCs w:val="24"/>
          </w:rPr>
          <w:t>LAMPIRAN  D</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25</w:t>
        </w:r>
        <w:r w:rsidR="000837A8" w:rsidRPr="000837A8">
          <w:rPr>
            <w:rFonts w:ascii="Times New Roman" w:hAnsi="Times New Roman" w:cs="Times New Roman"/>
            <w:noProof/>
            <w:webHidden/>
            <w:sz w:val="24"/>
            <w:szCs w:val="24"/>
          </w:rPr>
          <w:fldChar w:fldCharType="end"/>
        </w:r>
      </w:hyperlink>
    </w:p>
    <w:p w14:paraId="545EB7F3" w14:textId="13D24582"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79" w:history="1">
        <w:r w:rsidR="000837A8" w:rsidRPr="000837A8">
          <w:rPr>
            <w:rStyle w:val="Hyperlink"/>
            <w:rFonts w:ascii="Times New Roman" w:hAnsi="Times New Roman" w:cs="Times New Roman"/>
            <w:noProof/>
            <w:sz w:val="24"/>
            <w:szCs w:val="24"/>
          </w:rPr>
          <w:t>LAMPIRAN E</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45</w:t>
        </w:r>
        <w:r w:rsidR="000837A8" w:rsidRPr="000837A8">
          <w:rPr>
            <w:rFonts w:ascii="Times New Roman" w:hAnsi="Times New Roman" w:cs="Times New Roman"/>
            <w:noProof/>
            <w:webHidden/>
            <w:sz w:val="24"/>
            <w:szCs w:val="24"/>
          </w:rPr>
          <w:fldChar w:fldCharType="end"/>
        </w:r>
      </w:hyperlink>
    </w:p>
    <w:p w14:paraId="50C3D5D2" w14:textId="071152E8"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80" w:history="1">
        <w:r w:rsidR="000837A8" w:rsidRPr="000837A8">
          <w:rPr>
            <w:rStyle w:val="Hyperlink"/>
            <w:rFonts w:ascii="Times New Roman" w:hAnsi="Times New Roman" w:cs="Times New Roman"/>
            <w:noProof/>
            <w:sz w:val="24"/>
            <w:szCs w:val="24"/>
          </w:rPr>
          <w:t>LAMPIRAN  F</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8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97</w:t>
        </w:r>
        <w:r w:rsidR="000837A8" w:rsidRPr="000837A8">
          <w:rPr>
            <w:rFonts w:ascii="Times New Roman" w:hAnsi="Times New Roman" w:cs="Times New Roman"/>
            <w:noProof/>
            <w:webHidden/>
            <w:sz w:val="24"/>
            <w:szCs w:val="24"/>
          </w:rPr>
          <w:fldChar w:fldCharType="end"/>
        </w:r>
      </w:hyperlink>
    </w:p>
    <w:p w14:paraId="03EEAC63" w14:textId="0DADE4B3" w:rsidR="000837A8" w:rsidRPr="000837A8" w:rsidRDefault="00B82C0B">
      <w:pPr>
        <w:pStyle w:val="TOC1"/>
        <w:tabs>
          <w:tab w:val="right" w:leader="dot" w:pos="7927"/>
        </w:tabs>
        <w:rPr>
          <w:rFonts w:ascii="Times New Roman" w:eastAsiaTheme="minorEastAsia" w:hAnsi="Times New Roman" w:cs="Times New Roman"/>
          <w:noProof/>
          <w:sz w:val="24"/>
          <w:szCs w:val="24"/>
          <w:lang w:val="en-ID" w:eastAsia="en-ID"/>
        </w:rPr>
      </w:pPr>
      <w:hyperlink w:anchor="_Toc178772381" w:history="1">
        <w:r w:rsidR="000837A8" w:rsidRPr="000837A8">
          <w:rPr>
            <w:rStyle w:val="Hyperlink"/>
            <w:rFonts w:ascii="Times New Roman" w:hAnsi="Times New Roman" w:cs="Times New Roman"/>
            <w:noProof/>
            <w:sz w:val="24"/>
            <w:szCs w:val="24"/>
          </w:rPr>
          <w:t>LAMPIRAN  G</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8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04</w:t>
        </w:r>
        <w:r w:rsidR="000837A8" w:rsidRPr="000837A8">
          <w:rPr>
            <w:rFonts w:ascii="Times New Roman" w:hAnsi="Times New Roman" w:cs="Times New Roman"/>
            <w:noProof/>
            <w:webHidden/>
            <w:sz w:val="24"/>
            <w:szCs w:val="24"/>
          </w:rPr>
          <w:fldChar w:fldCharType="end"/>
        </w:r>
      </w:hyperlink>
    </w:p>
    <w:p w14:paraId="2331CC92" w14:textId="7658164C" w:rsidR="00B23775" w:rsidRPr="000837A8" w:rsidRDefault="00D03D13" w:rsidP="00280A5E">
      <w:pPr>
        <w:tabs>
          <w:tab w:val="left" w:pos="1363"/>
        </w:tabs>
        <w:jc w:val="both"/>
        <w:rPr>
          <w:rFonts w:ascii="Times New Roman" w:hAnsi="Times New Roman" w:cs="Times New Roman"/>
          <w:sz w:val="24"/>
          <w:szCs w:val="24"/>
          <w:lang w:val="en-US"/>
        </w:rPr>
      </w:pPr>
      <w:r w:rsidRPr="000837A8">
        <w:rPr>
          <w:rFonts w:ascii="Times New Roman" w:hAnsi="Times New Roman" w:cs="Times New Roman"/>
          <w:sz w:val="24"/>
          <w:szCs w:val="24"/>
          <w:lang w:val="en-US"/>
        </w:rPr>
        <w:fldChar w:fldCharType="end"/>
      </w:r>
      <w:r w:rsidR="00280A5E" w:rsidRPr="000837A8">
        <w:rPr>
          <w:rFonts w:ascii="Times New Roman" w:hAnsi="Times New Roman" w:cs="Times New Roman"/>
          <w:sz w:val="24"/>
          <w:szCs w:val="24"/>
          <w:lang w:val="en-US"/>
        </w:rPr>
        <w:tab/>
      </w:r>
    </w:p>
    <w:p w14:paraId="3F44E1AB" w14:textId="113710DE" w:rsidR="00804E5F" w:rsidRDefault="00B23775" w:rsidP="00B23775">
      <w:pPr>
        <w:rPr>
          <w:rFonts w:ascii="Times New Roman" w:hAnsi="Times New Roman" w:cs="Times New Roman"/>
          <w:sz w:val="24"/>
          <w:szCs w:val="24"/>
          <w:lang w:val="en-US"/>
        </w:rPr>
      </w:pPr>
      <w:r w:rsidRPr="00AB2A44">
        <w:rPr>
          <w:rFonts w:ascii="Times New Roman" w:hAnsi="Times New Roman" w:cs="Times New Roman"/>
          <w:sz w:val="24"/>
          <w:szCs w:val="24"/>
          <w:lang w:val="en-US"/>
        </w:rPr>
        <w:br w:type="page"/>
      </w:r>
    </w:p>
    <w:p w14:paraId="088EBE50" w14:textId="6DB51F36" w:rsidR="00804E5F" w:rsidRPr="00804E5F" w:rsidRDefault="00804E5F" w:rsidP="00804E5F">
      <w:pPr>
        <w:jc w:val="center"/>
        <w:rPr>
          <w:rFonts w:ascii="Times New Roman" w:hAnsi="Times New Roman" w:cs="Times New Roman"/>
          <w:b/>
          <w:bCs/>
          <w:color w:val="000000" w:themeColor="text1"/>
          <w:sz w:val="24"/>
          <w:szCs w:val="24"/>
          <w:lang w:val="en-US"/>
        </w:rPr>
      </w:pPr>
      <w:bookmarkStart w:id="7" w:name="_Toc178772323"/>
      <w:r w:rsidRPr="00804E5F">
        <w:rPr>
          <w:rStyle w:val="Heading1Char"/>
          <w:rFonts w:eastAsia="Calibri"/>
        </w:rPr>
        <w:lastRenderedPageBreak/>
        <w:t>DAFTAR GAMBAR</w:t>
      </w:r>
      <w:bookmarkEnd w:id="7"/>
    </w:p>
    <w:sdt>
      <w:sdtPr>
        <w:rPr>
          <w:rFonts w:ascii="Times New Roman" w:hAnsi="Times New Roman" w:cs="Times New Roman"/>
          <w:sz w:val="24"/>
          <w:szCs w:val="24"/>
        </w:rPr>
        <w:id w:val="848374114"/>
        <w:docPartObj>
          <w:docPartGallery w:val="Table of Contents"/>
          <w:docPartUnique/>
        </w:docPartObj>
      </w:sdtPr>
      <w:sdtEndPr>
        <w:rPr>
          <w:b/>
          <w:bCs/>
          <w:noProof/>
        </w:rPr>
      </w:sdtEndPr>
      <w:sdtContent>
        <w:p w14:paraId="1FB0D4E3" w14:textId="2E685429" w:rsidR="00F51DF3" w:rsidRPr="00AB2A44" w:rsidRDefault="00F51DF3" w:rsidP="00280A5E">
          <w:pPr>
            <w:jc w:val="center"/>
            <w:rPr>
              <w:rFonts w:ascii="Times New Roman" w:hAnsi="Times New Roman" w:cs="Times New Roman"/>
              <w:b/>
              <w:bCs/>
              <w:sz w:val="24"/>
              <w:szCs w:val="24"/>
              <w:lang w:val="en-US"/>
            </w:rPr>
          </w:pPr>
        </w:p>
        <w:p w14:paraId="7B7439CB" w14:textId="0512D3A5" w:rsidR="00AB2A44" w:rsidRPr="00AB2A44" w:rsidRDefault="00280A5E">
          <w:pPr>
            <w:pStyle w:val="TOC3"/>
            <w:tabs>
              <w:tab w:val="right" w:leader="dot" w:pos="7927"/>
            </w:tabs>
            <w:rPr>
              <w:rFonts w:ascii="Times New Roman" w:eastAsiaTheme="minorEastAsia" w:hAnsi="Times New Roman" w:cs="Times New Roman"/>
              <w:noProof/>
              <w:sz w:val="24"/>
              <w:szCs w:val="24"/>
              <w:lang w:val="en-ID" w:eastAsia="en-ID"/>
            </w:rPr>
          </w:pPr>
          <w:r w:rsidRPr="00AB2A44">
            <w:rPr>
              <w:rFonts w:ascii="Times New Roman" w:hAnsi="Times New Roman" w:cs="Times New Roman"/>
              <w:sz w:val="24"/>
              <w:szCs w:val="24"/>
            </w:rPr>
            <w:fldChar w:fldCharType="begin"/>
          </w:r>
          <w:r w:rsidRPr="00AB2A44">
            <w:rPr>
              <w:rFonts w:ascii="Times New Roman" w:hAnsi="Times New Roman" w:cs="Times New Roman"/>
              <w:sz w:val="24"/>
              <w:szCs w:val="24"/>
            </w:rPr>
            <w:instrText xml:space="preserve"> TOC \o "3-3" \h \z \u </w:instrText>
          </w:r>
          <w:r w:rsidRPr="00AB2A44">
            <w:rPr>
              <w:rFonts w:ascii="Times New Roman" w:hAnsi="Times New Roman" w:cs="Times New Roman"/>
              <w:sz w:val="24"/>
              <w:szCs w:val="24"/>
            </w:rPr>
            <w:fldChar w:fldCharType="separate"/>
          </w:r>
          <w:hyperlink w:anchor="_Toc176816502" w:history="1">
            <w:r w:rsidR="00AB2A44" w:rsidRPr="00AB2A44">
              <w:rPr>
                <w:rStyle w:val="Hyperlink"/>
                <w:rFonts w:ascii="Times New Roman" w:hAnsi="Times New Roman" w:cs="Times New Roman"/>
                <w:noProof/>
                <w:sz w:val="24"/>
                <w:szCs w:val="24"/>
              </w:rPr>
              <w:t>Gambar 2.1 Struktur Organisasi Klinik Gigi Xenon Dental House</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w:t>
            </w:r>
            <w:r w:rsidR="00AB2A44" w:rsidRPr="00AB2A44">
              <w:rPr>
                <w:rFonts w:ascii="Times New Roman" w:hAnsi="Times New Roman" w:cs="Times New Roman"/>
                <w:noProof/>
                <w:webHidden/>
                <w:sz w:val="24"/>
                <w:szCs w:val="24"/>
              </w:rPr>
              <w:fldChar w:fldCharType="end"/>
            </w:r>
          </w:hyperlink>
        </w:p>
        <w:p w14:paraId="34DA08E6" w14:textId="528F3445"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3" w:history="1">
            <w:r w:rsidR="00AB2A44" w:rsidRPr="00AB2A44">
              <w:rPr>
                <w:rStyle w:val="Hyperlink"/>
                <w:rFonts w:ascii="Times New Roman" w:hAnsi="Times New Roman" w:cs="Times New Roman"/>
                <w:noProof/>
                <w:sz w:val="24"/>
                <w:szCs w:val="24"/>
              </w:rPr>
              <w:t xml:space="preserve">Gambar 2.2 Penerapan PWA pada </w:t>
            </w:r>
            <w:r w:rsidR="00AB2A44" w:rsidRPr="00AB2A44">
              <w:rPr>
                <w:rStyle w:val="Hyperlink"/>
                <w:rFonts w:ascii="Times New Roman" w:hAnsi="Times New Roman" w:cs="Times New Roman"/>
                <w:i/>
                <w:iCs/>
                <w:noProof/>
                <w:sz w:val="24"/>
                <w:szCs w:val="24"/>
              </w:rPr>
              <w:t>website</w:t>
            </w:r>
            <w:r w:rsidR="00AB2A44" w:rsidRPr="00AB2A44">
              <w:rPr>
                <w:rStyle w:val="Hyperlink"/>
                <w:rFonts w:ascii="Times New Roman" w:hAnsi="Times New Roman" w:cs="Times New Roman"/>
                <w:noProof/>
                <w:sz w:val="24"/>
                <w:szCs w:val="24"/>
              </w:rPr>
              <w:t xml:space="preserve"> trivago(Warrender, 2018)</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0</w:t>
            </w:r>
            <w:r w:rsidR="00AB2A44" w:rsidRPr="00AB2A44">
              <w:rPr>
                <w:rFonts w:ascii="Times New Roman" w:hAnsi="Times New Roman" w:cs="Times New Roman"/>
                <w:noProof/>
                <w:webHidden/>
                <w:sz w:val="24"/>
                <w:szCs w:val="24"/>
              </w:rPr>
              <w:fldChar w:fldCharType="end"/>
            </w:r>
          </w:hyperlink>
        </w:p>
        <w:p w14:paraId="2B94259D" w14:textId="3BC397A0"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4" w:history="1">
            <w:r w:rsidR="00AB2A44" w:rsidRPr="00AB2A44">
              <w:rPr>
                <w:rStyle w:val="Hyperlink"/>
                <w:rFonts w:ascii="Times New Roman" w:hAnsi="Times New Roman" w:cs="Times New Roman"/>
                <w:noProof/>
                <w:sz w:val="24"/>
                <w:szCs w:val="24"/>
              </w:rPr>
              <w:t xml:space="preserve">Gambar 2. 3 Notasi Swimlanes </w:t>
            </w:r>
            <w:r w:rsidR="00AB2A44" w:rsidRPr="00AB2A44">
              <w:rPr>
                <w:rStyle w:val="Hyperlink"/>
                <w:rFonts w:ascii="Times New Roman" w:hAnsi="Times New Roman" w:cs="Times New Roman"/>
                <w:noProof/>
                <w:sz w:val="24"/>
                <w:szCs w:val="24"/>
                <w:lang w:val="en-ID"/>
              </w:rPr>
              <w:t>(Ismanto, Hidayah and Charisma, 2020)</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2</w:t>
            </w:r>
            <w:r w:rsidR="00AB2A44" w:rsidRPr="00AB2A44">
              <w:rPr>
                <w:rFonts w:ascii="Times New Roman" w:hAnsi="Times New Roman" w:cs="Times New Roman"/>
                <w:noProof/>
                <w:webHidden/>
                <w:sz w:val="24"/>
                <w:szCs w:val="24"/>
              </w:rPr>
              <w:fldChar w:fldCharType="end"/>
            </w:r>
          </w:hyperlink>
        </w:p>
        <w:p w14:paraId="6D73CB81" w14:textId="6B4187C7"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5" w:history="1">
            <w:r w:rsidR="00AB2A44" w:rsidRPr="00AB2A44">
              <w:rPr>
                <w:rStyle w:val="Hyperlink"/>
                <w:rFonts w:ascii="Times New Roman" w:hAnsi="Times New Roman" w:cs="Times New Roman"/>
                <w:noProof/>
                <w:sz w:val="24"/>
                <w:szCs w:val="24"/>
              </w:rPr>
              <w:t xml:space="preserve">Gambar 2. 4 Notasi Connecting Object </w:t>
            </w:r>
            <w:r w:rsidR="00AB2A44" w:rsidRPr="00AB2A44">
              <w:rPr>
                <w:rStyle w:val="Hyperlink"/>
                <w:rFonts w:ascii="Times New Roman" w:hAnsi="Times New Roman" w:cs="Times New Roman"/>
                <w:noProof/>
                <w:sz w:val="24"/>
                <w:szCs w:val="24"/>
                <w:lang w:val="en-ID"/>
              </w:rPr>
              <w:t>(Ismanto, Hidayah and Charisma, 2020)</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3</w:t>
            </w:r>
            <w:r w:rsidR="00AB2A44" w:rsidRPr="00AB2A44">
              <w:rPr>
                <w:rFonts w:ascii="Times New Roman" w:hAnsi="Times New Roman" w:cs="Times New Roman"/>
                <w:noProof/>
                <w:webHidden/>
                <w:sz w:val="24"/>
                <w:szCs w:val="24"/>
              </w:rPr>
              <w:fldChar w:fldCharType="end"/>
            </w:r>
          </w:hyperlink>
        </w:p>
        <w:p w14:paraId="0E52FB0B" w14:textId="24DB642E"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6" w:history="1">
            <w:r w:rsidR="00AB2A44" w:rsidRPr="00AB2A44">
              <w:rPr>
                <w:rStyle w:val="Hyperlink"/>
                <w:rFonts w:ascii="Times New Roman" w:hAnsi="Times New Roman" w:cs="Times New Roman"/>
                <w:noProof/>
                <w:sz w:val="24"/>
                <w:szCs w:val="24"/>
              </w:rPr>
              <w:t>Gambar 2. 5 Notasi Start, Intermediate, dan End Event(Wagner, 2017)</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3</w:t>
            </w:r>
            <w:r w:rsidR="00AB2A44" w:rsidRPr="00AB2A44">
              <w:rPr>
                <w:rFonts w:ascii="Times New Roman" w:hAnsi="Times New Roman" w:cs="Times New Roman"/>
                <w:noProof/>
                <w:webHidden/>
                <w:sz w:val="24"/>
                <w:szCs w:val="24"/>
              </w:rPr>
              <w:fldChar w:fldCharType="end"/>
            </w:r>
          </w:hyperlink>
        </w:p>
        <w:p w14:paraId="20758D1F" w14:textId="603F0EF1"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7" w:history="1">
            <w:r w:rsidR="00AB2A44" w:rsidRPr="00AB2A44">
              <w:rPr>
                <w:rStyle w:val="Hyperlink"/>
                <w:rFonts w:ascii="Times New Roman" w:hAnsi="Times New Roman" w:cs="Times New Roman"/>
                <w:noProof/>
                <w:sz w:val="24"/>
                <w:szCs w:val="24"/>
              </w:rPr>
              <w:t xml:space="preserve">Gambar 2. 6 </w:t>
            </w:r>
            <w:r w:rsidR="00AB2A44" w:rsidRPr="00AB2A44">
              <w:rPr>
                <w:rStyle w:val="Hyperlink"/>
                <w:rFonts w:ascii="Times New Roman" w:hAnsi="Times New Roman" w:cs="Times New Roman"/>
                <w:i/>
                <w:iCs/>
                <w:noProof/>
                <w:sz w:val="24"/>
                <w:szCs w:val="24"/>
              </w:rPr>
              <w:t xml:space="preserve">Manual, user, service, receive task </w:t>
            </w:r>
            <w:r w:rsidR="00AB2A44" w:rsidRPr="00AB2A44">
              <w:rPr>
                <w:rStyle w:val="Hyperlink"/>
                <w:rFonts w:ascii="Times New Roman" w:hAnsi="Times New Roman" w:cs="Times New Roman"/>
                <w:noProof/>
                <w:sz w:val="24"/>
                <w:szCs w:val="24"/>
              </w:rPr>
              <w:t>(Stiehl, Raw and Smith, 2014)</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7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3</w:t>
            </w:r>
            <w:r w:rsidR="00AB2A44" w:rsidRPr="00AB2A44">
              <w:rPr>
                <w:rFonts w:ascii="Times New Roman" w:hAnsi="Times New Roman" w:cs="Times New Roman"/>
                <w:noProof/>
                <w:webHidden/>
                <w:sz w:val="24"/>
                <w:szCs w:val="24"/>
              </w:rPr>
              <w:fldChar w:fldCharType="end"/>
            </w:r>
          </w:hyperlink>
        </w:p>
        <w:p w14:paraId="58B3939C" w14:textId="54A081E2"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8" w:history="1">
            <w:r w:rsidR="00AB2A44" w:rsidRPr="00AB2A44">
              <w:rPr>
                <w:rStyle w:val="Hyperlink"/>
                <w:rFonts w:ascii="Times New Roman" w:hAnsi="Times New Roman" w:cs="Times New Roman"/>
                <w:noProof/>
                <w:sz w:val="24"/>
                <w:szCs w:val="24"/>
              </w:rPr>
              <w:t>Gambar 2. 7 Notasi Gateway(Stiehl, Raw and Smith, 2014)</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8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4</w:t>
            </w:r>
            <w:r w:rsidR="00AB2A44" w:rsidRPr="00AB2A44">
              <w:rPr>
                <w:rFonts w:ascii="Times New Roman" w:hAnsi="Times New Roman" w:cs="Times New Roman"/>
                <w:noProof/>
                <w:webHidden/>
                <w:sz w:val="24"/>
                <w:szCs w:val="24"/>
              </w:rPr>
              <w:fldChar w:fldCharType="end"/>
            </w:r>
          </w:hyperlink>
        </w:p>
        <w:p w14:paraId="7C32AE18" w14:textId="1B81689F"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09" w:history="1">
            <w:r w:rsidR="00AB2A44" w:rsidRPr="00AB2A44">
              <w:rPr>
                <w:rStyle w:val="Hyperlink"/>
                <w:rFonts w:ascii="Times New Roman" w:hAnsi="Times New Roman" w:cs="Times New Roman"/>
                <w:noProof/>
                <w:sz w:val="24"/>
                <w:szCs w:val="24"/>
              </w:rPr>
              <w:t xml:space="preserve">Gambar 2. 8 Notasi Artifacts </w:t>
            </w:r>
            <w:r w:rsidR="00AB2A44" w:rsidRPr="00AB2A44">
              <w:rPr>
                <w:rStyle w:val="Hyperlink"/>
                <w:rFonts w:ascii="Times New Roman" w:hAnsi="Times New Roman" w:cs="Times New Roman"/>
                <w:noProof/>
                <w:sz w:val="24"/>
                <w:szCs w:val="24"/>
                <w:lang w:val="en-ID"/>
              </w:rPr>
              <w:t>(Ismanto, Hidayah and Charisma, 2020)</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09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4</w:t>
            </w:r>
            <w:r w:rsidR="00AB2A44" w:rsidRPr="00AB2A44">
              <w:rPr>
                <w:rFonts w:ascii="Times New Roman" w:hAnsi="Times New Roman" w:cs="Times New Roman"/>
                <w:noProof/>
                <w:webHidden/>
                <w:sz w:val="24"/>
                <w:szCs w:val="24"/>
              </w:rPr>
              <w:fldChar w:fldCharType="end"/>
            </w:r>
          </w:hyperlink>
        </w:p>
        <w:p w14:paraId="3F4DDA89" w14:textId="1ED01CF0"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0" w:history="1">
            <w:r w:rsidR="00AB2A44" w:rsidRPr="00AB2A44">
              <w:rPr>
                <w:rStyle w:val="Hyperlink"/>
                <w:rFonts w:ascii="Times New Roman" w:hAnsi="Times New Roman" w:cs="Times New Roman"/>
                <w:noProof/>
                <w:sz w:val="24"/>
                <w:szCs w:val="24"/>
              </w:rPr>
              <w:t xml:space="preserve">Gambar 2.9 ERD hubungan instruktur dan pelajar </w:t>
            </w:r>
            <w:r w:rsidR="00AB2A44" w:rsidRPr="00AB2A44">
              <w:rPr>
                <w:rStyle w:val="Hyperlink"/>
                <w:rFonts w:ascii="Times New Roman" w:hAnsi="Times New Roman" w:cs="Times New Roman"/>
                <w:noProof/>
                <w:sz w:val="24"/>
                <w:szCs w:val="24"/>
                <w:lang w:val="en-ID"/>
              </w:rPr>
              <w:t>(Silberschatz, 2011)</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0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16</w:t>
            </w:r>
            <w:r w:rsidR="00AB2A44" w:rsidRPr="00AB2A44">
              <w:rPr>
                <w:rFonts w:ascii="Times New Roman" w:hAnsi="Times New Roman" w:cs="Times New Roman"/>
                <w:noProof/>
                <w:webHidden/>
                <w:sz w:val="24"/>
                <w:szCs w:val="24"/>
              </w:rPr>
              <w:fldChar w:fldCharType="end"/>
            </w:r>
          </w:hyperlink>
        </w:p>
        <w:p w14:paraId="28C59183" w14:textId="6FBD4272"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1" w:history="1">
            <w:r w:rsidR="00AB2A44" w:rsidRPr="00AB2A44">
              <w:rPr>
                <w:rStyle w:val="Hyperlink"/>
                <w:rFonts w:ascii="Times New Roman" w:hAnsi="Times New Roman" w:cs="Times New Roman"/>
                <w:noProof/>
                <w:sz w:val="24"/>
                <w:szCs w:val="24"/>
              </w:rPr>
              <w:t>Gambar 3.1 Waterfall Model(Sommerville, 2011)</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1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1</w:t>
            </w:r>
            <w:r w:rsidR="00AB2A44" w:rsidRPr="00AB2A44">
              <w:rPr>
                <w:rFonts w:ascii="Times New Roman" w:hAnsi="Times New Roman" w:cs="Times New Roman"/>
                <w:noProof/>
                <w:webHidden/>
                <w:sz w:val="24"/>
                <w:szCs w:val="24"/>
              </w:rPr>
              <w:fldChar w:fldCharType="end"/>
            </w:r>
          </w:hyperlink>
        </w:p>
        <w:p w14:paraId="3E6C1CF7" w14:textId="1AD727F3"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2" w:history="1">
            <w:r w:rsidR="00AB2A44" w:rsidRPr="00AB2A44">
              <w:rPr>
                <w:rStyle w:val="Hyperlink"/>
                <w:rFonts w:ascii="Times New Roman" w:hAnsi="Times New Roman" w:cs="Times New Roman"/>
                <w:noProof/>
                <w:sz w:val="24"/>
                <w:szCs w:val="24"/>
              </w:rPr>
              <w:t>Gambar 3.2 Tahapan Penelitia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3</w:t>
            </w:r>
            <w:r w:rsidR="00AB2A44" w:rsidRPr="00AB2A44">
              <w:rPr>
                <w:rFonts w:ascii="Times New Roman" w:hAnsi="Times New Roman" w:cs="Times New Roman"/>
                <w:noProof/>
                <w:webHidden/>
                <w:sz w:val="24"/>
                <w:szCs w:val="24"/>
              </w:rPr>
              <w:fldChar w:fldCharType="end"/>
            </w:r>
          </w:hyperlink>
        </w:p>
        <w:p w14:paraId="54A0096B" w14:textId="49360F3A"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3" w:history="1">
            <w:r w:rsidR="00AB2A44" w:rsidRPr="00AB2A44">
              <w:rPr>
                <w:rStyle w:val="Hyperlink"/>
                <w:rFonts w:ascii="Times New Roman" w:hAnsi="Times New Roman" w:cs="Times New Roman"/>
                <w:noProof/>
                <w:sz w:val="24"/>
                <w:szCs w:val="24"/>
              </w:rPr>
              <w:t>Gambar 4.1 BPMN Sistem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5</w:t>
            </w:r>
            <w:r w:rsidR="00AB2A44" w:rsidRPr="00AB2A44">
              <w:rPr>
                <w:rFonts w:ascii="Times New Roman" w:hAnsi="Times New Roman" w:cs="Times New Roman"/>
                <w:noProof/>
                <w:webHidden/>
                <w:sz w:val="24"/>
                <w:szCs w:val="24"/>
              </w:rPr>
              <w:fldChar w:fldCharType="end"/>
            </w:r>
          </w:hyperlink>
        </w:p>
        <w:p w14:paraId="1A9637F9" w14:textId="39099092"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4" w:history="1">
            <w:r w:rsidR="00AB2A44" w:rsidRPr="00AB2A44">
              <w:rPr>
                <w:rStyle w:val="Hyperlink"/>
                <w:rFonts w:ascii="Times New Roman" w:hAnsi="Times New Roman" w:cs="Times New Roman"/>
                <w:noProof/>
                <w:sz w:val="24"/>
                <w:szCs w:val="24"/>
              </w:rPr>
              <w:t>Gambar 4.2 BPMN Sistem pelayana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6</w:t>
            </w:r>
            <w:r w:rsidR="00AB2A44" w:rsidRPr="00AB2A44">
              <w:rPr>
                <w:rFonts w:ascii="Times New Roman" w:hAnsi="Times New Roman" w:cs="Times New Roman"/>
                <w:noProof/>
                <w:webHidden/>
                <w:sz w:val="24"/>
                <w:szCs w:val="24"/>
              </w:rPr>
              <w:fldChar w:fldCharType="end"/>
            </w:r>
          </w:hyperlink>
        </w:p>
        <w:p w14:paraId="0FEE06BB" w14:textId="6265F782"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5" w:history="1">
            <w:r w:rsidR="00AB2A44" w:rsidRPr="00AB2A44">
              <w:rPr>
                <w:rStyle w:val="Hyperlink"/>
                <w:rFonts w:ascii="Times New Roman" w:hAnsi="Times New Roman" w:cs="Times New Roman"/>
                <w:noProof/>
                <w:sz w:val="24"/>
                <w:szCs w:val="24"/>
              </w:rPr>
              <w:t>Gambar 4.3 BPMN manajemen jadwal</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7</w:t>
            </w:r>
            <w:r w:rsidR="00AB2A44" w:rsidRPr="00AB2A44">
              <w:rPr>
                <w:rFonts w:ascii="Times New Roman" w:hAnsi="Times New Roman" w:cs="Times New Roman"/>
                <w:noProof/>
                <w:webHidden/>
                <w:sz w:val="24"/>
                <w:szCs w:val="24"/>
              </w:rPr>
              <w:fldChar w:fldCharType="end"/>
            </w:r>
          </w:hyperlink>
        </w:p>
        <w:p w14:paraId="3984DB0C" w14:textId="186564DB"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6" w:history="1">
            <w:r w:rsidR="00AB2A44" w:rsidRPr="00AB2A44">
              <w:rPr>
                <w:rStyle w:val="Hyperlink"/>
                <w:rFonts w:ascii="Times New Roman" w:hAnsi="Times New Roman" w:cs="Times New Roman"/>
                <w:noProof/>
                <w:sz w:val="24"/>
                <w:szCs w:val="24"/>
              </w:rPr>
              <w:t>Gambar 4.4 BPMN Sistem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8</w:t>
            </w:r>
            <w:r w:rsidR="00AB2A44" w:rsidRPr="00AB2A44">
              <w:rPr>
                <w:rFonts w:ascii="Times New Roman" w:hAnsi="Times New Roman" w:cs="Times New Roman"/>
                <w:noProof/>
                <w:webHidden/>
                <w:sz w:val="24"/>
                <w:szCs w:val="24"/>
              </w:rPr>
              <w:fldChar w:fldCharType="end"/>
            </w:r>
          </w:hyperlink>
        </w:p>
        <w:p w14:paraId="38D42E28" w14:textId="5A69041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7" w:history="1">
            <w:r w:rsidR="00AB2A44" w:rsidRPr="00AB2A44">
              <w:rPr>
                <w:rStyle w:val="Hyperlink"/>
                <w:rFonts w:ascii="Times New Roman" w:hAnsi="Times New Roman" w:cs="Times New Roman"/>
                <w:noProof/>
                <w:sz w:val="24"/>
                <w:szCs w:val="24"/>
              </w:rPr>
              <w:t>Gambar 4.5 BPMN Sistem pelayanan yang diusulka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7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29</w:t>
            </w:r>
            <w:r w:rsidR="00AB2A44" w:rsidRPr="00AB2A44">
              <w:rPr>
                <w:rFonts w:ascii="Times New Roman" w:hAnsi="Times New Roman" w:cs="Times New Roman"/>
                <w:noProof/>
                <w:webHidden/>
                <w:sz w:val="24"/>
                <w:szCs w:val="24"/>
              </w:rPr>
              <w:fldChar w:fldCharType="end"/>
            </w:r>
          </w:hyperlink>
        </w:p>
        <w:p w14:paraId="3EFB835B" w14:textId="4CE37A49"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8" w:history="1">
            <w:r w:rsidR="00AB2A44" w:rsidRPr="00AB2A44">
              <w:rPr>
                <w:rStyle w:val="Hyperlink"/>
                <w:rFonts w:ascii="Times New Roman" w:hAnsi="Times New Roman" w:cs="Times New Roman"/>
                <w:noProof/>
                <w:sz w:val="24"/>
                <w:szCs w:val="24"/>
              </w:rPr>
              <w:t>Gambar 4.6 BPMN Perizinan dok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8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0</w:t>
            </w:r>
            <w:r w:rsidR="00AB2A44" w:rsidRPr="00AB2A44">
              <w:rPr>
                <w:rFonts w:ascii="Times New Roman" w:hAnsi="Times New Roman" w:cs="Times New Roman"/>
                <w:noProof/>
                <w:webHidden/>
                <w:sz w:val="24"/>
                <w:szCs w:val="24"/>
              </w:rPr>
              <w:fldChar w:fldCharType="end"/>
            </w:r>
          </w:hyperlink>
        </w:p>
        <w:p w14:paraId="51EB1732" w14:textId="53AF215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19" w:history="1">
            <w:r w:rsidR="00AB2A44" w:rsidRPr="00AB2A44">
              <w:rPr>
                <w:rStyle w:val="Hyperlink"/>
                <w:rFonts w:ascii="Times New Roman" w:hAnsi="Times New Roman" w:cs="Times New Roman"/>
                <w:noProof/>
                <w:sz w:val="24"/>
                <w:szCs w:val="24"/>
              </w:rPr>
              <w:t>Gambar 4.7 Use Case Diagram Sistem</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19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3</w:t>
            </w:r>
            <w:r w:rsidR="00AB2A44" w:rsidRPr="00AB2A44">
              <w:rPr>
                <w:rFonts w:ascii="Times New Roman" w:hAnsi="Times New Roman" w:cs="Times New Roman"/>
                <w:noProof/>
                <w:webHidden/>
                <w:sz w:val="24"/>
                <w:szCs w:val="24"/>
              </w:rPr>
              <w:fldChar w:fldCharType="end"/>
            </w:r>
          </w:hyperlink>
        </w:p>
        <w:p w14:paraId="42E5AA89" w14:textId="5C68249A"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0" w:history="1">
            <w:r w:rsidR="00AB2A44" w:rsidRPr="00AB2A44">
              <w:rPr>
                <w:rStyle w:val="Hyperlink"/>
                <w:rFonts w:ascii="Times New Roman" w:hAnsi="Times New Roman" w:cs="Times New Roman"/>
                <w:noProof/>
                <w:sz w:val="24"/>
                <w:szCs w:val="24"/>
              </w:rPr>
              <w:t>Gambar 4.8 Sequence Diagram input data us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0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4</w:t>
            </w:r>
            <w:r w:rsidR="00AB2A44" w:rsidRPr="00AB2A44">
              <w:rPr>
                <w:rFonts w:ascii="Times New Roman" w:hAnsi="Times New Roman" w:cs="Times New Roman"/>
                <w:noProof/>
                <w:webHidden/>
                <w:sz w:val="24"/>
                <w:szCs w:val="24"/>
              </w:rPr>
              <w:fldChar w:fldCharType="end"/>
            </w:r>
          </w:hyperlink>
        </w:p>
        <w:p w14:paraId="7FCC2DA5" w14:textId="1D812253"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1" w:history="1">
            <w:r w:rsidR="00AB2A44" w:rsidRPr="00AB2A44">
              <w:rPr>
                <w:rStyle w:val="Hyperlink"/>
                <w:rFonts w:ascii="Times New Roman" w:hAnsi="Times New Roman" w:cs="Times New Roman"/>
                <w:noProof/>
                <w:sz w:val="24"/>
                <w:szCs w:val="24"/>
              </w:rPr>
              <w:t>Gambar 4.9 Sequence diagram log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1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5</w:t>
            </w:r>
            <w:r w:rsidR="00AB2A44" w:rsidRPr="00AB2A44">
              <w:rPr>
                <w:rFonts w:ascii="Times New Roman" w:hAnsi="Times New Roman" w:cs="Times New Roman"/>
                <w:noProof/>
                <w:webHidden/>
                <w:sz w:val="24"/>
                <w:szCs w:val="24"/>
              </w:rPr>
              <w:fldChar w:fldCharType="end"/>
            </w:r>
          </w:hyperlink>
        </w:p>
        <w:p w14:paraId="57001803" w14:textId="0E4C6BC6"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2" w:history="1">
            <w:r w:rsidR="00AB2A44" w:rsidRPr="00AB2A44">
              <w:rPr>
                <w:rStyle w:val="Hyperlink"/>
                <w:rFonts w:ascii="Times New Roman" w:hAnsi="Times New Roman" w:cs="Times New Roman"/>
                <w:noProof/>
                <w:sz w:val="24"/>
                <w:szCs w:val="24"/>
              </w:rPr>
              <w:t>Gambar 4.10 Sequence diagram reservasi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6</w:t>
            </w:r>
            <w:r w:rsidR="00AB2A44" w:rsidRPr="00AB2A44">
              <w:rPr>
                <w:rFonts w:ascii="Times New Roman" w:hAnsi="Times New Roman" w:cs="Times New Roman"/>
                <w:noProof/>
                <w:webHidden/>
                <w:sz w:val="24"/>
                <w:szCs w:val="24"/>
              </w:rPr>
              <w:fldChar w:fldCharType="end"/>
            </w:r>
          </w:hyperlink>
        </w:p>
        <w:p w14:paraId="39A61BB5" w14:textId="3ECA9FBF"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3" w:history="1">
            <w:r w:rsidR="00AB2A44" w:rsidRPr="00AB2A44">
              <w:rPr>
                <w:rStyle w:val="Hyperlink"/>
                <w:rFonts w:ascii="Times New Roman" w:hAnsi="Times New Roman" w:cs="Times New Roman"/>
                <w:noProof/>
                <w:sz w:val="24"/>
                <w:szCs w:val="24"/>
              </w:rPr>
              <w:t>Gambar 4.11 Sequence diagram lihat dashboard own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6</w:t>
            </w:r>
            <w:r w:rsidR="00AB2A44" w:rsidRPr="00AB2A44">
              <w:rPr>
                <w:rFonts w:ascii="Times New Roman" w:hAnsi="Times New Roman" w:cs="Times New Roman"/>
                <w:noProof/>
                <w:webHidden/>
                <w:sz w:val="24"/>
                <w:szCs w:val="24"/>
              </w:rPr>
              <w:fldChar w:fldCharType="end"/>
            </w:r>
          </w:hyperlink>
        </w:p>
        <w:p w14:paraId="3481C8D2" w14:textId="244BE920"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4" w:history="1">
            <w:r w:rsidR="00AB2A44" w:rsidRPr="00AB2A44">
              <w:rPr>
                <w:rStyle w:val="Hyperlink"/>
                <w:rFonts w:ascii="Times New Roman" w:hAnsi="Times New Roman" w:cs="Times New Roman"/>
                <w:noProof/>
                <w:sz w:val="24"/>
                <w:szCs w:val="24"/>
              </w:rPr>
              <w:t>Gambar 4.12 ERD Sistem Informasi Manajemen Klinik</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37</w:t>
            </w:r>
            <w:r w:rsidR="00AB2A44" w:rsidRPr="00AB2A44">
              <w:rPr>
                <w:rFonts w:ascii="Times New Roman" w:hAnsi="Times New Roman" w:cs="Times New Roman"/>
                <w:noProof/>
                <w:webHidden/>
                <w:sz w:val="24"/>
                <w:szCs w:val="24"/>
              </w:rPr>
              <w:fldChar w:fldCharType="end"/>
            </w:r>
          </w:hyperlink>
        </w:p>
        <w:p w14:paraId="7201E080" w14:textId="701A8F1B"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5" w:history="1">
            <w:r w:rsidR="00AB2A44" w:rsidRPr="00AB2A44">
              <w:rPr>
                <w:rStyle w:val="Hyperlink"/>
                <w:rFonts w:ascii="Times New Roman" w:hAnsi="Times New Roman" w:cs="Times New Roman"/>
                <w:noProof/>
                <w:sz w:val="24"/>
                <w:szCs w:val="24"/>
              </w:rPr>
              <w:t xml:space="preserve">Gambar 4.13 Arsitektur Aplikasi </w:t>
            </w:r>
            <w:r w:rsidR="00AB2A44" w:rsidRPr="00AB2A44">
              <w:rPr>
                <w:rStyle w:val="Hyperlink"/>
                <w:rFonts w:ascii="Times New Roman" w:hAnsi="Times New Roman" w:cs="Times New Roman"/>
                <w:i/>
                <w:iCs/>
                <w:noProof/>
                <w:sz w:val="24"/>
                <w:szCs w:val="24"/>
              </w:rPr>
              <w:t>Website</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3</w:t>
            </w:r>
            <w:r w:rsidR="00AB2A44" w:rsidRPr="00AB2A44">
              <w:rPr>
                <w:rFonts w:ascii="Times New Roman" w:hAnsi="Times New Roman" w:cs="Times New Roman"/>
                <w:noProof/>
                <w:webHidden/>
                <w:sz w:val="24"/>
                <w:szCs w:val="24"/>
              </w:rPr>
              <w:fldChar w:fldCharType="end"/>
            </w:r>
          </w:hyperlink>
        </w:p>
        <w:p w14:paraId="4D0E81E4" w14:textId="4A489E4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6" w:history="1">
            <w:r w:rsidR="00AB2A44" w:rsidRPr="00AB2A44">
              <w:rPr>
                <w:rStyle w:val="Hyperlink"/>
                <w:rFonts w:ascii="Times New Roman" w:hAnsi="Times New Roman" w:cs="Times New Roman"/>
                <w:noProof/>
                <w:sz w:val="24"/>
                <w:szCs w:val="24"/>
              </w:rPr>
              <w:t>Gambar 4.14 Class Diagram Konfirmasi Reservasi Dari Pasie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6</w:t>
            </w:r>
            <w:r w:rsidR="00AB2A44" w:rsidRPr="00AB2A44">
              <w:rPr>
                <w:rFonts w:ascii="Times New Roman" w:hAnsi="Times New Roman" w:cs="Times New Roman"/>
                <w:noProof/>
                <w:webHidden/>
                <w:sz w:val="24"/>
                <w:szCs w:val="24"/>
              </w:rPr>
              <w:fldChar w:fldCharType="end"/>
            </w:r>
          </w:hyperlink>
        </w:p>
        <w:p w14:paraId="4099D72D" w14:textId="30EB278E"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7" w:history="1">
            <w:r w:rsidR="00AB2A44" w:rsidRPr="00AB2A44">
              <w:rPr>
                <w:rStyle w:val="Hyperlink"/>
                <w:rFonts w:ascii="Times New Roman" w:hAnsi="Times New Roman" w:cs="Times New Roman"/>
                <w:noProof/>
                <w:sz w:val="24"/>
                <w:szCs w:val="24"/>
              </w:rPr>
              <w:t>Gambar 4.15 Class Diagram Pengajuan Permintaan Izin Dok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7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7</w:t>
            </w:r>
            <w:r w:rsidR="00AB2A44" w:rsidRPr="00AB2A44">
              <w:rPr>
                <w:rFonts w:ascii="Times New Roman" w:hAnsi="Times New Roman" w:cs="Times New Roman"/>
                <w:noProof/>
                <w:webHidden/>
                <w:sz w:val="24"/>
                <w:szCs w:val="24"/>
              </w:rPr>
              <w:fldChar w:fldCharType="end"/>
            </w:r>
          </w:hyperlink>
        </w:p>
        <w:p w14:paraId="68E0C0E5" w14:textId="23F86D3B"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8" w:history="1">
            <w:r w:rsidR="00AB2A44" w:rsidRPr="00AB2A44">
              <w:rPr>
                <w:rStyle w:val="Hyperlink"/>
                <w:rFonts w:ascii="Times New Roman" w:hAnsi="Times New Roman" w:cs="Times New Roman"/>
                <w:noProof/>
                <w:sz w:val="24"/>
                <w:szCs w:val="24"/>
              </w:rPr>
              <w:t>Gambar 4.16 Class Diagram Pemilik Memutuskan Perizinan Dok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8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8</w:t>
            </w:r>
            <w:r w:rsidR="00AB2A44" w:rsidRPr="00AB2A44">
              <w:rPr>
                <w:rFonts w:ascii="Times New Roman" w:hAnsi="Times New Roman" w:cs="Times New Roman"/>
                <w:noProof/>
                <w:webHidden/>
                <w:sz w:val="24"/>
                <w:szCs w:val="24"/>
              </w:rPr>
              <w:fldChar w:fldCharType="end"/>
            </w:r>
          </w:hyperlink>
        </w:p>
        <w:p w14:paraId="11551272" w14:textId="1F83C21E"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29" w:history="1">
            <w:r w:rsidR="00AB2A44" w:rsidRPr="00AB2A44">
              <w:rPr>
                <w:rStyle w:val="Hyperlink"/>
                <w:rFonts w:ascii="Times New Roman" w:hAnsi="Times New Roman" w:cs="Times New Roman"/>
                <w:noProof/>
                <w:sz w:val="24"/>
                <w:szCs w:val="24"/>
              </w:rPr>
              <w:t>Gambar 4.17 Mockup Form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29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49</w:t>
            </w:r>
            <w:r w:rsidR="00AB2A44" w:rsidRPr="00AB2A44">
              <w:rPr>
                <w:rFonts w:ascii="Times New Roman" w:hAnsi="Times New Roman" w:cs="Times New Roman"/>
                <w:noProof/>
                <w:webHidden/>
                <w:sz w:val="24"/>
                <w:szCs w:val="24"/>
              </w:rPr>
              <w:fldChar w:fldCharType="end"/>
            </w:r>
          </w:hyperlink>
        </w:p>
        <w:p w14:paraId="07B15F8E" w14:textId="447BA21E"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0" w:history="1">
            <w:r w:rsidR="00AB2A44" w:rsidRPr="00AB2A44">
              <w:rPr>
                <w:rStyle w:val="Hyperlink"/>
                <w:rFonts w:ascii="Times New Roman" w:hAnsi="Times New Roman" w:cs="Times New Roman"/>
                <w:noProof/>
                <w:sz w:val="24"/>
                <w:szCs w:val="24"/>
              </w:rPr>
              <w:t>Gambar 4.18  Mockup Tampillan data us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0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0</w:t>
            </w:r>
            <w:r w:rsidR="00AB2A44" w:rsidRPr="00AB2A44">
              <w:rPr>
                <w:rFonts w:ascii="Times New Roman" w:hAnsi="Times New Roman" w:cs="Times New Roman"/>
                <w:noProof/>
                <w:webHidden/>
                <w:sz w:val="24"/>
                <w:szCs w:val="24"/>
              </w:rPr>
              <w:fldChar w:fldCharType="end"/>
            </w:r>
          </w:hyperlink>
        </w:p>
        <w:p w14:paraId="3AAB90A5" w14:textId="6FA2124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1" w:history="1">
            <w:r w:rsidR="00AB2A44" w:rsidRPr="00AB2A44">
              <w:rPr>
                <w:rStyle w:val="Hyperlink"/>
                <w:rFonts w:ascii="Times New Roman" w:hAnsi="Times New Roman" w:cs="Times New Roman"/>
                <w:noProof/>
                <w:sz w:val="24"/>
                <w:szCs w:val="24"/>
              </w:rPr>
              <w:t>Gambar 4.19 Mockup Dashboard akun own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1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1</w:t>
            </w:r>
            <w:r w:rsidR="00AB2A44" w:rsidRPr="00AB2A44">
              <w:rPr>
                <w:rFonts w:ascii="Times New Roman" w:hAnsi="Times New Roman" w:cs="Times New Roman"/>
                <w:noProof/>
                <w:webHidden/>
                <w:sz w:val="24"/>
                <w:szCs w:val="24"/>
              </w:rPr>
              <w:fldChar w:fldCharType="end"/>
            </w:r>
          </w:hyperlink>
        </w:p>
        <w:p w14:paraId="62D8DD69" w14:textId="1D6BDD72"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2" w:history="1">
            <w:r w:rsidR="00AB2A44" w:rsidRPr="00AB2A44">
              <w:rPr>
                <w:rStyle w:val="Hyperlink"/>
                <w:rFonts w:ascii="Times New Roman" w:hAnsi="Times New Roman" w:cs="Times New Roman"/>
                <w:noProof/>
                <w:sz w:val="24"/>
                <w:szCs w:val="24"/>
              </w:rPr>
              <w:t xml:space="preserve">Gambar 4.20 Mockup Landing page </w:t>
            </w:r>
            <w:r w:rsidR="00AB2A44" w:rsidRPr="00AB2A44">
              <w:rPr>
                <w:rStyle w:val="Hyperlink"/>
                <w:rFonts w:ascii="Times New Roman" w:hAnsi="Times New Roman" w:cs="Times New Roman"/>
                <w:i/>
                <w:iCs/>
                <w:noProof/>
                <w:sz w:val="24"/>
                <w:szCs w:val="24"/>
              </w:rPr>
              <w:t>website</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2</w:t>
            </w:r>
            <w:r w:rsidR="00AB2A44" w:rsidRPr="00AB2A44">
              <w:rPr>
                <w:rFonts w:ascii="Times New Roman" w:hAnsi="Times New Roman" w:cs="Times New Roman"/>
                <w:noProof/>
                <w:webHidden/>
                <w:sz w:val="24"/>
                <w:szCs w:val="24"/>
              </w:rPr>
              <w:fldChar w:fldCharType="end"/>
            </w:r>
          </w:hyperlink>
        </w:p>
        <w:p w14:paraId="34B2EC52" w14:textId="7FFA447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3" w:history="1">
            <w:r w:rsidR="00AB2A44" w:rsidRPr="00AB2A44">
              <w:rPr>
                <w:rStyle w:val="Hyperlink"/>
                <w:rFonts w:ascii="Times New Roman" w:hAnsi="Times New Roman" w:cs="Times New Roman"/>
                <w:noProof/>
                <w:sz w:val="24"/>
                <w:szCs w:val="24"/>
              </w:rPr>
              <w:t>Gambar 4.20 Mockup Antarmuka Offline PWA</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3</w:t>
            </w:r>
            <w:r w:rsidR="00AB2A44" w:rsidRPr="00AB2A44">
              <w:rPr>
                <w:rFonts w:ascii="Times New Roman" w:hAnsi="Times New Roman" w:cs="Times New Roman"/>
                <w:noProof/>
                <w:webHidden/>
                <w:sz w:val="24"/>
                <w:szCs w:val="24"/>
              </w:rPr>
              <w:fldChar w:fldCharType="end"/>
            </w:r>
          </w:hyperlink>
        </w:p>
        <w:p w14:paraId="4F20E433" w14:textId="723AECF5"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4" w:history="1">
            <w:r w:rsidR="00AB2A44" w:rsidRPr="00AB2A44">
              <w:rPr>
                <w:rStyle w:val="Hyperlink"/>
                <w:rFonts w:ascii="Times New Roman" w:hAnsi="Times New Roman" w:cs="Times New Roman"/>
                <w:noProof/>
                <w:sz w:val="24"/>
                <w:szCs w:val="24"/>
              </w:rPr>
              <w:t>Gambar 5.1 Potongan Kode Route Dok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5</w:t>
            </w:r>
            <w:r w:rsidR="00AB2A44" w:rsidRPr="00AB2A44">
              <w:rPr>
                <w:rFonts w:ascii="Times New Roman" w:hAnsi="Times New Roman" w:cs="Times New Roman"/>
                <w:noProof/>
                <w:webHidden/>
                <w:sz w:val="24"/>
                <w:szCs w:val="24"/>
              </w:rPr>
              <w:fldChar w:fldCharType="end"/>
            </w:r>
          </w:hyperlink>
        </w:p>
        <w:p w14:paraId="3BDF4D46" w14:textId="221B2696"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5" w:history="1">
            <w:r w:rsidR="00AB2A44" w:rsidRPr="00AB2A44">
              <w:rPr>
                <w:rStyle w:val="Hyperlink"/>
                <w:rFonts w:ascii="Times New Roman" w:hAnsi="Times New Roman" w:cs="Times New Roman"/>
                <w:noProof/>
                <w:sz w:val="24"/>
                <w:szCs w:val="24"/>
              </w:rPr>
              <w:t>Gambar 5.2 Potongan Kode Route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6</w:t>
            </w:r>
            <w:r w:rsidR="00AB2A44" w:rsidRPr="00AB2A44">
              <w:rPr>
                <w:rFonts w:ascii="Times New Roman" w:hAnsi="Times New Roman" w:cs="Times New Roman"/>
                <w:noProof/>
                <w:webHidden/>
                <w:sz w:val="24"/>
                <w:szCs w:val="24"/>
              </w:rPr>
              <w:fldChar w:fldCharType="end"/>
            </w:r>
          </w:hyperlink>
        </w:p>
        <w:p w14:paraId="00A43A9E" w14:textId="5E9E2CE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6" w:history="1">
            <w:r w:rsidR="00AB2A44" w:rsidRPr="00AB2A44">
              <w:rPr>
                <w:rStyle w:val="Hyperlink"/>
                <w:rFonts w:ascii="Times New Roman" w:hAnsi="Times New Roman" w:cs="Times New Roman"/>
                <w:noProof/>
                <w:sz w:val="24"/>
                <w:szCs w:val="24"/>
              </w:rPr>
              <w:t>Gambar 5.3 Potongan kode DataDokterControll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7</w:t>
            </w:r>
            <w:r w:rsidR="00AB2A44" w:rsidRPr="00AB2A44">
              <w:rPr>
                <w:rFonts w:ascii="Times New Roman" w:hAnsi="Times New Roman" w:cs="Times New Roman"/>
                <w:noProof/>
                <w:webHidden/>
                <w:sz w:val="24"/>
                <w:szCs w:val="24"/>
              </w:rPr>
              <w:fldChar w:fldCharType="end"/>
            </w:r>
          </w:hyperlink>
        </w:p>
        <w:p w14:paraId="37697E1D" w14:textId="5B7F4648"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7" w:history="1">
            <w:r w:rsidR="00AB2A44" w:rsidRPr="00AB2A44">
              <w:rPr>
                <w:rStyle w:val="Hyperlink"/>
                <w:rFonts w:ascii="Times New Roman" w:hAnsi="Times New Roman" w:cs="Times New Roman"/>
                <w:noProof/>
                <w:sz w:val="24"/>
                <w:szCs w:val="24"/>
              </w:rPr>
              <w:t>Gambar 5.4 Potongan kode DataDokterControll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7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58</w:t>
            </w:r>
            <w:r w:rsidR="00AB2A44" w:rsidRPr="00AB2A44">
              <w:rPr>
                <w:rFonts w:ascii="Times New Roman" w:hAnsi="Times New Roman" w:cs="Times New Roman"/>
                <w:noProof/>
                <w:webHidden/>
                <w:sz w:val="24"/>
                <w:szCs w:val="24"/>
              </w:rPr>
              <w:fldChar w:fldCharType="end"/>
            </w:r>
          </w:hyperlink>
        </w:p>
        <w:p w14:paraId="6517F9A6" w14:textId="7F0F98DA"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8" w:history="1">
            <w:r w:rsidR="00AB2A44" w:rsidRPr="00AB2A44">
              <w:rPr>
                <w:rStyle w:val="Hyperlink"/>
                <w:rFonts w:ascii="Times New Roman" w:hAnsi="Times New Roman" w:cs="Times New Roman"/>
                <w:noProof/>
                <w:sz w:val="24"/>
                <w:szCs w:val="24"/>
              </w:rPr>
              <w:t>Gambar 5.5 Potongan kode model detail jadwal</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8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0</w:t>
            </w:r>
            <w:r w:rsidR="00AB2A44" w:rsidRPr="00AB2A44">
              <w:rPr>
                <w:rFonts w:ascii="Times New Roman" w:hAnsi="Times New Roman" w:cs="Times New Roman"/>
                <w:noProof/>
                <w:webHidden/>
                <w:sz w:val="24"/>
                <w:szCs w:val="24"/>
              </w:rPr>
              <w:fldChar w:fldCharType="end"/>
            </w:r>
          </w:hyperlink>
        </w:p>
        <w:p w14:paraId="63D135CF" w14:textId="7296BA43"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39" w:history="1">
            <w:r w:rsidR="00AB2A44" w:rsidRPr="00AB2A44">
              <w:rPr>
                <w:rStyle w:val="Hyperlink"/>
                <w:rFonts w:ascii="Times New Roman" w:hAnsi="Times New Roman" w:cs="Times New Roman"/>
                <w:noProof/>
                <w:sz w:val="24"/>
                <w:szCs w:val="24"/>
              </w:rPr>
              <w:t>Gambar 5.6 Potongan kode model dok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39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1</w:t>
            </w:r>
            <w:r w:rsidR="00AB2A44" w:rsidRPr="00AB2A44">
              <w:rPr>
                <w:rFonts w:ascii="Times New Roman" w:hAnsi="Times New Roman" w:cs="Times New Roman"/>
                <w:noProof/>
                <w:webHidden/>
                <w:sz w:val="24"/>
                <w:szCs w:val="24"/>
              </w:rPr>
              <w:fldChar w:fldCharType="end"/>
            </w:r>
          </w:hyperlink>
        </w:p>
        <w:p w14:paraId="6C0A449A" w14:textId="6175CB62"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0" w:history="1">
            <w:r w:rsidR="00AB2A44" w:rsidRPr="00AB2A44">
              <w:rPr>
                <w:rStyle w:val="Hyperlink"/>
                <w:rFonts w:ascii="Times New Roman" w:hAnsi="Times New Roman" w:cs="Times New Roman"/>
                <w:noProof/>
                <w:sz w:val="24"/>
                <w:szCs w:val="24"/>
              </w:rPr>
              <w:t>Gambar 5.7 Potongan kode view datadokter_add</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0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2</w:t>
            </w:r>
            <w:r w:rsidR="00AB2A44" w:rsidRPr="00AB2A44">
              <w:rPr>
                <w:rFonts w:ascii="Times New Roman" w:hAnsi="Times New Roman" w:cs="Times New Roman"/>
                <w:noProof/>
                <w:webHidden/>
                <w:sz w:val="24"/>
                <w:szCs w:val="24"/>
              </w:rPr>
              <w:fldChar w:fldCharType="end"/>
            </w:r>
          </w:hyperlink>
        </w:p>
        <w:p w14:paraId="60F6B231" w14:textId="0130CAC8"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1" w:history="1">
            <w:r w:rsidR="00AB2A44" w:rsidRPr="00AB2A44">
              <w:rPr>
                <w:rStyle w:val="Hyperlink"/>
                <w:rFonts w:ascii="Times New Roman" w:hAnsi="Times New Roman" w:cs="Times New Roman"/>
                <w:noProof/>
                <w:sz w:val="24"/>
                <w:szCs w:val="24"/>
              </w:rPr>
              <w:t>Gambar 5.8 Potongan kode View datadok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1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3</w:t>
            </w:r>
            <w:r w:rsidR="00AB2A44" w:rsidRPr="00AB2A44">
              <w:rPr>
                <w:rFonts w:ascii="Times New Roman" w:hAnsi="Times New Roman" w:cs="Times New Roman"/>
                <w:noProof/>
                <w:webHidden/>
                <w:sz w:val="24"/>
                <w:szCs w:val="24"/>
              </w:rPr>
              <w:fldChar w:fldCharType="end"/>
            </w:r>
          </w:hyperlink>
        </w:p>
        <w:p w14:paraId="731EF184" w14:textId="76DEDECD"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2" w:history="1">
            <w:r w:rsidR="00AB2A44" w:rsidRPr="00AB2A44">
              <w:rPr>
                <w:rStyle w:val="Hyperlink"/>
                <w:rFonts w:ascii="Times New Roman" w:hAnsi="Times New Roman" w:cs="Times New Roman"/>
                <w:noProof/>
                <w:sz w:val="24"/>
                <w:szCs w:val="24"/>
              </w:rPr>
              <w:t>Gambar 5.9 Kode serviceworker.js</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4</w:t>
            </w:r>
            <w:r w:rsidR="00AB2A44" w:rsidRPr="00AB2A44">
              <w:rPr>
                <w:rFonts w:ascii="Times New Roman" w:hAnsi="Times New Roman" w:cs="Times New Roman"/>
                <w:noProof/>
                <w:webHidden/>
                <w:sz w:val="24"/>
                <w:szCs w:val="24"/>
              </w:rPr>
              <w:fldChar w:fldCharType="end"/>
            </w:r>
          </w:hyperlink>
        </w:p>
        <w:p w14:paraId="05244E7E" w14:textId="77634E37"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3" w:history="1">
            <w:r w:rsidR="00AB2A44" w:rsidRPr="00AB2A44">
              <w:rPr>
                <w:rStyle w:val="Hyperlink"/>
                <w:rFonts w:ascii="Times New Roman" w:hAnsi="Times New Roman" w:cs="Times New Roman"/>
                <w:noProof/>
                <w:sz w:val="24"/>
                <w:szCs w:val="24"/>
              </w:rPr>
              <w:t>Gambar 5.10 Kode manifest.jso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4</w:t>
            </w:r>
            <w:r w:rsidR="00AB2A44" w:rsidRPr="00AB2A44">
              <w:rPr>
                <w:rFonts w:ascii="Times New Roman" w:hAnsi="Times New Roman" w:cs="Times New Roman"/>
                <w:noProof/>
                <w:webHidden/>
                <w:sz w:val="24"/>
                <w:szCs w:val="24"/>
              </w:rPr>
              <w:fldChar w:fldCharType="end"/>
            </w:r>
          </w:hyperlink>
        </w:p>
        <w:p w14:paraId="5CE3DCDD" w14:textId="58CFBDEC"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4" w:history="1">
            <w:r w:rsidR="00AB2A44" w:rsidRPr="00AB2A44">
              <w:rPr>
                <w:rStyle w:val="Hyperlink"/>
                <w:rFonts w:ascii="Times New Roman" w:hAnsi="Times New Roman" w:cs="Times New Roman"/>
                <w:noProof/>
                <w:sz w:val="24"/>
                <w:szCs w:val="24"/>
              </w:rPr>
              <w:t>Gambar 5.11 Implementasi Antarmuka Halaman Dashboard Own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5</w:t>
            </w:r>
            <w:r w:rsidR="00AB2A44" w:rsidRPr="00AB2A44">
              <w:rPr>
                <w:rFonts w:ascii="Times New Roman" w:hAnsi="Times New Roman" w:cs="Times New Roman"/>
                <w:noProof/>
                <w:webHidden/>
                <w:sz w:val="24"/>
                <w:szCs w:val="24"/>
              </w:rPr>
              <w:fldChar w:fldCharType="end"/>
            </w:r>
          </w:hyperlink>
        </w:p>
        <w:p w14:paraId="2C9CE0C1" w14:textId="3FC5E0F7"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5" w:history="1">
            <w:r w:rsidR="00AB2A44" w:rsidRPr="00AB2A44">
              <w:rPr>
                <w:rStyle w:val="Hyperlink"/>
                <w:rFonts w:ascii="Times New Roman" w:hAnsi="Times New Roman" w:cs="Times New Roman"/>
                <w:noProof/>
                <w:sz w:val="24"/>
                <w:szCs w:val="24"/>
              </w:rPr>
              <w:t>Gambar 5.12 Implementasi Antarmuka Dashboard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6</w:t>
            </w:r>
            <w:r w:rsidR="00AB2A44" w:rsidRPr="00AB2A44">
              <w:rPr>
                <w:rFonts w:ascii="Times New Roman" w:hAnsi="Times New Roman" w:cs="Times New Roman"/>
                <w:noProof/>
                <w:webHidden/>
                <w:sz w:val="24"/>
                <w:szCs w:val="24"/>
              </w:rPr>
              <w:fldChar w:fldCharType="end"/>
            </w:r>
          </w:hyperlink>
        </w:p>
        <w:p w14:paraId="1967171F" w14:textId="29275A1B"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6" w:history="1">
            <w:r w:rsidR="00AB2A44" w:rsidRPr="00AB2A44">
              <w:rPr>
                <w:rStyle w:val="Hyperlink"/>
                <w:rFonts w:ascii="Times New Roman" w:hAnsi="Times New Roman" w:cs="Times New Roman"/>
                <w:noProof/>
                <w:sz w:val="24"/>
                <w:szCs w:val="24"/>
              </w:rPr>
              <w:t>Gambar 5.13 Implementasi Antarmuka Reservasi dari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7</w:t>
            </w:r>
            <w:r w:rsidR="00AB2A44" w:rsidRPr="00AB2A44">
              <w:rPr>
                <w:rFonts w:ascii="Times New Roman" w:hAnsi="Times New Roman" w:cs="Times New Roman"/>
                <w:noProof/>
                <w:webHidden/>
                <w:sz w:val="24"/>
                <w:szCs w:val="24"/>
              </w:rPr>
              <w:fldChar w:fldCharType="end"/>
            </w:r>
          </w:hyperlink>
        </w:p>
        <w:p w14:paraId="22EEACEC" w14:textId="7134DFCD"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7" w:history="1">
            <w:r w:rsidR="00AB2A44" w:rsidRPr="00AB2A44">
              <w:rPr>
                <w:rStyle w:val="Hyperlink"/>
                <w:rFonts w:ascii="Times New Roman" w:hAnsi="Times New Roman" w:cs="Times New Roman"/>
                <w:noProof/>
                <w:sz w:val="24"/>
                <w:szCs w:val="24"/>
              </w:rPr>
              <w:t>Gambar 5.14 Implementasi Antarmuka Reservasi Pasie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7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67</w:t>
            </w:r>
            <w:r w:rsidR="00AB2A44" w:rsidRPr="00AB2A44">
              <w:rPr>
                <w:rFonts w:ascii="Times New Roman" w:hAnsi="Times New Roman" w:cs="Times New Roman"/>
                <w:noProof/>
                <w:webHidden/>
                <w:sz w:val="24"/>
                <w:szCs w:val="24"/>
              </w:rPr>
              <w:fldChar w:fldCharType="end"/>
            </w:r>
          </w:hyperlink>
        </w:p>
        <w:p w14:paraId="396C971A" w14:textId="3EECC228"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8" w:history="1">
            <w:r w:rsidR="00AB2A44" w:rsidRPr="00AB2A44">
              <w:rPr>
                <w:rStyle w:val="Hyperlink"/>
                <w:rFonts w:ascii="Times New Roman" w:hAnsi="Times New Roman" w:cs="Times New Roman"/>
                <w:noProof/>
                <w:sz w:val="24"/>
                <w:szCs w:val="24"/>
              </w:rPr>
              <w:t>Gambar 5.15 Tampilan awal reservasi dari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8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1</w:t>
            </w:r>
            <w:r w:rsidR="00AB2A44" w:rsidRPr="00AB2A44">
              <w:rPr>
                <w:rFonts w:ascii="Times New Roman" w:hAnsi="Times New Roman" w:cs="Times New Roman"/>
                <w:noProof/>
                <w:webHidden/>
                <w:sz w:val="24"/>
                <w:szCs w:val="24"/>
              </w:rPr>
              <w:fldChar w:fldCharType="end"/>
            </w:r>
          </w:hyperlink>
        </w:p>
        <w:p w14:paraId="15ED9139" w14:textId="2C758B74"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49" w:history="1">
            <w:r w:rsidR="00AB2A44" w:rsidRPr="00AB2A44">
              <w:rPr>
                <w:rStyle w:val="Hyperlink"/>
                <w:rFonts w:ascii="Times New Roman" w:hAnsi="Times New Roman" w:cs="Times New Roman"/>
                <w:noProof/>
                <w:sz w:val="24"/>
                <w:szCs w:val="24"/>
              </w:rPr>
              <w:t>Gambar 5.16 Tampilan Form tambah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49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1</w:t>
            </w:r>
            <w:r w:rsidR="00AB2A44" w:rsidRPr="00AB2A44">
              <w:rPr>
                <w:rFonts w:ascii="Times New Roman" w:hAnsi="Times New Roman" w:cs="Times New Roman"/>
                <w:noProof/>
                <w:webHidden/>
                <w:sz w:val="24"/>
                <w:szCs w:val="24"/>
              </w:rPr>
              <w:fldChar w:fldCharType="end"/>
            </w:r>
          </w:hyperlink>
        </w:p>
        <w:p w14:paraId="55E8E3D7" w14:textId="56D0613E"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0" w:history="1">
            <w:r w:rsidR="00AB2A44" w:rsidRPr="00AB2A44">
              <w:rPr>
                <w:rStyle w:val="Hyperlink"/>
                <w:rFonts w:ascii="Times New Roman" w:hAnsi="Times New Roman" w:cs="Times New Roman"/>
                <w:noProof/>
                <w:sz w:val="24"/>
                <w:szCs w:val="24"/>
              </w:rPr>
              <w:t>Gambar 5.17 Tampilan reservasi setelah data berhasil ditambahka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0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2</w:t>
            </w:r>
            <w:r w:rsidR="00AB2A44" w:rsidRPr="00AB2A44">
              <w:rPr>
                <w:rFonts w:ascii="Times New Roman" w:hAnsi="Times New Roman" w:cs="Times New Roman"/>
                <w:noProof/>
                <w:webHidden/>
                <w:sz w:val="24"/>
                <w:szCs w:val="24"/>
              </w:rPr>
              <w:fldChar w:fldCharType="end"/>
            </w:r>
          </w:hyperlink>
        </w:p>
        <w:p w14:paraId="6279886B" w14:textId="1D8009E6"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1" w:history="1">
            <w:r w:rsidR="00AB2A44" w:rsidRPr="00AB2A44">
              <w:rPr>
                <w:rStyle w:val="Hyperlink"/>
                <w:rFonts w:ascii="Times New Roman" w:hAnsi="Times New Roman" w:cs="Times New Roman"/>
                <w:noProof/>
                <w:sz w:val="24"/>
                <w:szCs w:val="24"/>
              </w:rPr>
              <w:t>Gambar 5.18 Tampilan notifikasi saat input form reservasi tidak dii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1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3</w:t>
            </w:r>
            <w:r w:rsidR="00AB2A44" w:rsidRPr="00AB2A44">
              <w:rPr>
                <w:rFonts w:ascii="Times New Roman" w:hAnsi="Times New Roman" w:cs="Times New Roman"/>
                <w:noProof/>
                <w:webHidden/>
                <w:sz w:val="24"/>
                <w:szCs w:val="24"/>
              </w:rPr>
              <w:fldChar w:fldCharType="end"/>
            </w:r>
          </w:hyperlink>
        </w:p>
        <w:p w14:paraId="6B735E7D" w14:textId="62379AA8"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2" w:history="1">
            <w:r w:rsidR="00AB2A44" w:rsidRPr="00AB2A44">
              <w:rPr>
                <w:rStyle w:val="Hyperlink"/>
                <w:rFonts w:ascii="Times New Roman" w:hAnsi="Times New Roman" w:cs="Times New Roman"/>
                <w:noProof/>
                <w:sz w:val="24"/>
                <w:szCs w:val="24"/>
              </w:rPr>
              <w:t>Gambar 5.19 Tampilan form registrasi aku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4</w:t>
            </w:r>
            <w:r w:rsidR="00AB2A44" w:rsidRPr="00AB2A44">
              <w:rPr>
                <w:rFonts w:ascii="Times New Roman" w:hAnsi="Times New Roman" w:cs="Times New Roman"/>
                <w:noProof/>
                <w:webHidden/>
                <w:sz w:val="24"/>
                <w:szCs w:val="24"/>
              </w:rPr>
              <w:fldChar w:fldCharType="end"/>
            </w:r>
          </w:hyperlink>
        </w:p>
        <w:p w14:paraId="43FCD7A6" w14:textId="2D72F23A"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3" w:history="1">
            <w:r w:rsidR="00AB2A44" w:rsidRPr="00AB2A44">
              <w:rPr>
                <w:rStyle w:val="Hyperlink"/>
                <w:rFonts w:ascii="Times New Roman" w:hAnsi="Times New Roman" w:cs="Times New Roman"/>
                <w:noProof/>
                <w:sz w:val="24"/>
                <w:szCs w:val="24"/>
              </w:rPr>
              <w:t>Gambar 5.20 Tampilan Setelah pasien berhasil register</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4</w:t>
            </w:r>
            <w:r w:rsidR="00AB2A44" w:rsidRPr="00AB2A44">
              <w:rPr>
                <w:rFonts w:ascii="Times New Roman" w:hAnsi="Times New Roman" w:cs="Times New Roman"/>
                <w:noProof/>
                <w:webHidden/>
                <w:sz w:val="24"/>
                <w:szCs w:val="24"/>
              </w:rPr>
              <w:fldChar w:fldCharType="end"/>
            </w:r>
          </w:hyperlink>
        </w:p>
        <w:p w14:paraId="55E9C70E" w14:textId="3E1B43CF"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4" w:history="1">
            <w:r w:rsidR="00AB2A44" w:rsidRPr="00AB2A44">
              <w:rPr>
                <w:rStyle w:val="Hyperlink"/>
                <w:rFonts w:ascii="Times New Roman" w:hAnsi="Times New Roman" w:cs="Times New Roman"/>
                <w:noProof/>
                <w:sz w:val="24"/>
                <w:szCs w:val="24"/>
              </w:rPr>
              <w:t>Gambar 5.21 Penambahan data user setelah registrasi akun pasien dilakuka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5</w:t>
            </w:r>
            <w:r w:rsidR="00AB2A44" w:rsidRPr="00AB2A44">
              <w:rPr>
                <w:rFonts w:ascii="Times New Roman" w:hAnsi="Times New Roman" w:cs="Times New Roman"/>
                <w:noProof/>
                <w:webHidden/>
                <w:sz w:val="24"/>
                <w:szCs w:val="24"/>
              </w:rPr>
              <w:fldChar w:fldCharType="end"/>
            </w:r>
          </w:hyperlink>
        </w:p>
        <w:p w14:paraId="0486566E" w14:textId="5D5316AD"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5" w:history="1">
            <w:r w:rsidR="00AB2A44" w:rsidRPr="00AB2A44">
              <w:rPr>
                <w:rStyle w:val="Hyperlink"/>
                <w:rFonts w:ascii="Times New Roman" w:hAnsi="Times New Roman" w:cs="Times New Roman"/>
                <w:noProof/>
                <w:sz w:val="24"/>
                <w:szCs w:val="24"/>
              </w:rPr>
              <w:t>Gambar 5.22 Notifikasi saat mendaftarkan akun email yang sudah ada</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6</w:t>
            </w:r>
            <w:r w:rsidR="00AB2A44" w:rsidRPr="00AB2A44">
              <w:rPr>
                <w:rFonts w:ascii="Times New Roman" w:hAnsi="Times New Roman" w:cs="Times New Roman"/>
                <w:noProof/>
                <w:webHidden/>
                <w:sz w:val="24"/>
                <w:szCs w:val="24"/>
              </w:rPr>
              <w:fldChar w:fldCharType="end"/>
            </w:r>
          </w:hyperlink>
        </w:p>
        <w:p w14:paraId="30AE747B" w14:textId="41BF3E3D"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6" w:history="1">
            <w:r w:rsidR="00AB2A44" w:rsidRPr="00AB2A44">
              <w:rPr>
                <w:rStyle w:val="Hyperlink"/>
                <w:rFonts w:ascii="Times New Roman" w:hAnsi="Times New Roman" w:cs="Times New Roman"/>
                <w:noProof/>
                <w:sz w:val="24"/>
                <w:szCs w:val="24"/>
              </w:rPr>
              <w:t>Gambar 5.23 Tampilan form saat pasien melakukan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7</w:t>
            </w:r>
            <w:r w:rsidR="00AB2A44" w:rsidRPr="00AB2A44">
              <w:rPr>
                <w:rFonts w:ascii="Times New Roman" w:hAnsi="Times New Roman" w:cs="Times New Roman"/>
                <w:noProof/>
                <w:webHidden/>
                <w:sz w:val="24"/>
                <w:szCs w:val="24"/>
              </w:rPr>
              <w:fldChar w:fldCharType="end"/>
            </w:r>
          </w:hyperlink>
        </w:p>
        <w:p w14:paraId="2FB76734" w14:textId="46E56E98"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7" w:history="1">
            <w:r w:rsidR="00AB2A44" w:rsidRPr="00AB2A44">
              <w:rPr>
                <w:rStyle w:val="Hyperlink"/>
                <w:rFonts w:ascii="Times New Roman" w:hAnsi="Times New Roman" w:cs="Times New Roman"/>
                <w:noProof/>
                <w:sz w:val="24"/>
                <w:szCs w:val="24"/>
              </w:rPr>
              <w:t>Gambar 5.24 Tampilan history pasien selesai melakukan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7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7</w:t>
            </w:r>
            <w:r w:rsidR="00AB2A44" w:rsidRPr="00AB2A44">
              <w:rPr>
                <w:rFonts w:ascii="Times New Roman" w:hAnsi="Times New Roman" w:cs="Times New Roman"/>
                <w:noProof/>
                <w:webHidden/>
                <w:sz w:val="24"/>
                <w:szCs w:val="24"/>
              </w:rPr>
              <w:fldChar w:fldCharType="end"/>
            </w:r>
          </w:hyperlink>
        </w:p>
        <w:p w14:paraId="29FF0B89" w14:textId="618D319C"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8" w:history="1">
            <w:r w:rsidR="00AB2A44" w:rsidRPr="00AB2A44">
              <w:rPr>
                <w:rStyle w:val="Hyperlink"/>
                <w:rFonts w:ascii="Times New Roman" w:hAnsi="Times New Roman" w:cs="Times New Roman"/>
                <w:noProof/>
                <w:sz w:val="24"/>
                <w:szCs w:val="24"/>
              </w:rPr>
              <w:t>Gambar 5.25 Tampilan user admin setelah pasien selesai melakukan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8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8</w:t>
            </w:r>
            <w:r w:rsidR="00AB2A44" w:rsidRPr="00AB2A44">
              <w:rPr>
                <w:rFonts w:ascii="Times New Roman" w:hAnsi="Times New Roman" w:cs="Times New Roman"/>
                <w:noProof/>
                <w:webHidden/>
                <w:sz w:val="24"/>
                <w:szCs w:val="24"/>
              </w:rPr>
              <w:fldChar w:fldCharType="end"/>
            </w:r>
          </w:hyperlink>
        </w:p>
        <w:p w14:paraId="386A51D9" w14:textId="3BC00055"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59" w:history="1">
            <w:r w:rsidR="00AB2A44" w:rsidRPr="00AB2A44">
              <w:rPr>
                <w:rStyle w:val="Hyperlink"/>
                <w:rFonts w:ascii="Times New Roman" w:hAnsi="Times New Roman" w:cs="Times New Roman"/>
                <w:noProof/>
                <w:sz w:val="24"/>
                <w:szCs w:val="24"/>
              </w:rPr>
              <w:t>Gambar 5.26 Tampilan data reservasi admin setelah reservasi pasien diterima</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59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8</w:t>
            </w:r>
            <w:r w:rsidR="00AB2A44" w:rsidRPr="00AB2A44">
              <w:rPr>
                <w:rFonts w:ascii="Times New Roman" w:hAnsi="Times New Roman" w:cs="Times New Roman"/>
                <w:noProof/>
                <w:webHidden/>
                <w:sz w:val="24"/>
                <w:szCs w:val="24"/>
              </w:rPr>
              <w:fldChar w:fldCharType="end"/>
            </w:r>
          </w:hyperlink>
        </w:p>
        <w:p w14:paraId="61D2CBD2" w14:textId="67C8C160"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0" w:history="1">
            <w:r w:rsidR="00AB2A44" w:rsidRPr="00AB2A44">
              <w:rPr>
                <w:rStyle w:val="Hyperlink"/>
                <w:rFonts w:ascii="Times New Roman" w:hAnsi="Times New Roman" w:cs="Times New Roman"/>
                <w:noProof/>
                <w:sz w:val="24"/>
                <w:szCs w:val="24"/>
              </w:rPr>
              <w:t>Gambar 5.27 Tampilan data reservasi admin setelah reservasi pasien diterima</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0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8</w:t>
            </w:r>
            <w:r w:rsidR="00AB2A44" w:rsidRPr="00AB2A44">
              <w:rPr>
                <w:rFonts w:ascii="Times New Roman" w:hAnsi="Times New Roman" w:cs="Times New Roman"/>
                <w:noProof/>
                <w:webHidden/>
                <w:sz w:val="24"/>
                <w:szCs w:val="24"/>
              </w:rPr>
              <w:fldChar w:fldCharType="end"/>
            </w:r>
          </w:hyperlink>
        </w:p>
        <w:p w14:paraId="6EE216E5" w14:textId="3633380D"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1" w:history="1">
            <w:r w:rsidR="00AB2A44" w:rsidRPr="00AB2A44">
              <w:rPr>
                <w:rStyle w:val="Hyperlink"/>
                <w:rFonts w:ascii="Times New Roman" w:hAnsi="Times New Roman" w:cs="Times New Roman"/>
                <w:noProof/>
                <w:sz w:val="24"/>
                <w:szCs w:val="24"/>
              </w:rPr>
              <w:t>Gambar 5.28 Tampilan history reservasi pasien setelah melakukan reservas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1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79</w:t>
            </w:r>
            <w:r w:rsidR="00AB2A44" w:rsidRPr="00AB2A44">
              <w:rPr>
                <w:rFonts w:ascii="Times New Roman" w:hAnsi="Times New Roman" w:cs="Times New Roman"/>
                <w:noProof/>
                <w:webHidden/>
                <w:sz w:val="24"/>
                <w:szCs w:val="24"/>
              </w:rPr>
              <w:fldChar w:fldCharType="end"/>
            </w:r>
          </w:hyperlink>
        </w:p>
        <w:p w14:paraId="729546B3" w14:textId="47C120D7"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2" w:history="1">
            <w:r w:rsidR="00AB2A44" w:rsidRPr="00AB2A44">
              <w:rPr>
                <w:rStyle w:val="Hyperlink"/>
                <w:rFonts w:ascii="Times New Roman" w:hAnsi="Times New Roman" w:cs="Times New Roman"/>
                <w:noProof/>
                <w:sz w:val="24"/>
                <w:szCs w:val="24"/>
              </w:rPr>
              <w:t>Gambar 5.29 Tampilan reservasi pasien setelah melakukan reservasi pada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2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0</w:t>
            </w:r>
            <w:r w:rsidR="00AB2A44" w:rsidRPr="00AB2A44">
              <w:rPr>
                <w:rFonts w:ascii="Times New Roman" w:hAnsi="Times New Roman" w:cs="Times New Roman"/>
                <w:noProof/>
                <w:webHidden/>
                <w:sz w:val="24"/>
                <w:szCs w:val="24"/>
              </w:rPr>
              <w:fldChar w:fldCharType="end"/>
            </w:r>
          </w:hyperlink>
        </w:p>
        <w:p w14:paraId="63C63670" w14:textId="7483D7AA"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3" w:history="1">
            <w:r w:rsidR="00AB2A44" w:rsidRPr="00AB2A44">
              <w:rPr>
                <w:rStyle w:val="Hyperlink"/>
                <w:rFonts w:ascii="Times New Roman" w:hAnsi="Times New Roman" w:cs="Times New Roman"/>
                <w:noProof/>
                <w:sz w:val="24"/>
                <w:szCs w:val="24"/>
              </w:rPr>
              <w:t>Gambar 5.30 Tampilan histori reservasi pasien setelah ditolak admi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3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0</w:t>
            </w:r>
            <w:r w:rsidR="00AB2A44" w:rsidRPr="00AB2A44">
              <w:rPr>
                <w:rFonts w:ascii="Times New Roman" w:hAnsi="Times New Roman" w:cs="Times New Roman"/>
                <w:noProof/>
                <w:webHidden/>
                <w:sz w:val="24"/>
                <w:szCs w:val="24"/>
              </w:rPr>
              <w:fldChar w:fldCharType="end"/>
            </w:r>
          </w:hyperlink>
        </w:p>
        <w:p w14:paraId="462358CE" w14:textId="657DB46C"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4" w:history="1">
            <w:r w:rsidR="00AB2A44" w:rsidRPr="00AB2A44">
              <w:rPr>
                <w:rStyle w:val="Hyperlink"/>
                <w:rFonts w:ascii="Times New Roman" w:hAnsi="Times New Roman" w:cs="Times New Roman"/>
                <w:noProof/>
                <w:sz w:val="24"/>
                <w:szCs w:val="24"/>
              </w:rPr>
              <w:t>Gambar 5.31 Tampilan landing page saat server aktif</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4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1</w:t>
            </w:r>
            <w:r w:rsidR="00AB2A44" w:rsidRPr="00AB2A44">
              <w:rPr>
                <w:rFonts w:ascii="Times New Roman" w:hAnsi="Times New Roman" w:cs="Times New Roman"/>
                <w:noProof/>
                <w:webHidden/>
                <w:sz w:val="24"/>
                <w:szCs w:val="24"/>
              </w:rPr>
              <w:fldChar w:fldCharType="end"/>
            </w:r>
          </w:hyperlink>
        </w:p>
        <w:p w14:paraId="5512A2D0" w14:textId="130BAF8B"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5" w:history="1">
            <w:r w:rsidR="00AB2A44" w:rsidRPr="00AB2A44">
              <w:rPr>
                <w:rStyle w:val="Hyperlink"/>
                <w:rFonts w:ascii="Times New Roman" w:hAnsi="Times New Roman" w:cs="Times New Roman"/>
                <w:noProof/>
                <w:sz w:val="24"/>
                <w:szCs w:val="24"/>
              </w:rPr>
              <w:t>Gambar 5.32 Tampilan saat server dimatikan</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5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2</w:t>
            </w:r>
            <w:r w:rsidR="00AB2A44" w:rsidRPr="00AB2A44">
              <w:rPr>
                <w:rFonts w:ascii="Times New Roman" w:hAnsi="Times New Roman" w:cs="Times New Roman"/>
                <w:noProof/>
                <w:webHidden/>
                <w:sz w:val="24"/>
                <w:szCs w:val="24"/>
              </w:rPr>
              <w:fldChar w:fldCharType="end"/>
            </w:r>
          </w:hyperlink>
        </w:p>
        <w:p w14:paraId="46FCE672" w14:textId="15FD51CE" w:rsidR="00AB2A44" w:rsidRPr="00AB2A44" w:rsidRDefault="00B82C0B">
          <w:pPr>
            <w:pStyle w:val="TOC3"/>
            <w:tabs>
              <w:tab w:val="right" w:leader="dot" w:pos="7927"/>
            </w:tabs>
            <w:rPr>
              <w:rFonts w:ascii="Times New Roman" w:eastAsiaTheme="minorEastAsia" w:hAnsi="Times New Roman" w:cs="Times New Roman"/>
              <w:noProof/>
              <w:sz w:val="24"/>
              <w:szCs w:val="24"/>
              <w:lang w:val="en-ID" w:eastAsia="en-ID"/>
            </w:rPr>
          </w:pPr>
          <w:hyperlink w:anchor="_Toc176816566" w:history="1">
            <w:r w:rsidR="00AB2A44" w:rsidRPr="00AB2A44">
              <w:rPr>
                <w:rStyle w:val="Hyperlink"/>
                <w:rFonts w:ascii="Times New Roman" w:hAnsi="Times New Roman" w:cs="Times New Roman"/>
                <w:noProof/>
                <w:sz w:val="24"/>
                <w:szCs w:val="24"/>
              </w:rPr>
              <w:t>Gambar 5.33 Tampilan landing page tetap muncul setelah server mati</w:t>
            </w:r>
            <w:r w:rsidR="00AB2A44" w:rsidRPr="00AB2A44">
              <w:rPr>
                <w:rFonts w:ascii="Times New Roman" w:hAnsi="Times New Roman" w:cs="Times New Roman"/>
                <w:noProof/>
                <w:webHidden/>
                <w:sz w:val="24"/>
                <w:szCs w:val="24"/>
              </w:rPr>
              <w:tab/>
            </w:r>
            <w:r w:rsidR="00AB2A44" w:rsidRPr="00AB2A44">
              <w:rPr>
                <w:rFonts w:ascii="Times New Roman" w:hAnsi="Times New Roman" w:cs="Times New Roman"/>
                <w:noProof/>
                <w:webHidden/>
                <w:sz w:val="24"/>
                <w:szCs w:val="24"/>
              </w:rPr>
              <w:fldChar w:fldCharType="begin"/>
            </w:r>
            <w:r w:rsidR="00AB2A44" w:rsidRPr="00AB2A44">
              <w:rPr>
                <w:rFonts w:ascii="Times New Roman" w:hAnsi="Times New Roman" w:cs="Times New Roman"/>
                <w:noProof/>
                <w:webHidden/>
                <w:sz w:val="24"/>
                <w:szCs w:val="24"/>
              </w:rPr>
              <w:instrText xml:space="preserve"> PAGEREF _Toc176816566 \h </w:instrText>
            </w:r>
            <w:r w:rsidR="00AB2A44" w:rsidRPr="00AB2A44">
              <w:rPr>
                <w:rFonts w:ascii="Times New Roman" w:hAnsi="Times New Roman" w:cs="Times New Roman"/>
                <w:noProof/>
                <w:webHidden/>
                <w:sz w:val="24"/>
                <w:szCs w:val="24"/>
              </w:rPr>
            </w:r>
            <w:r w:rsidR="00AB2A44" w:rsidRPr="00AB2A44">
              <w:rPr>
                <w:rFonts w:ascii="Times New Roman" w:hAnsi="Times New Roman" w:cs="Times New Roman"/>
                <w:noProof/>
                <w:webHidden/>
                <w:sz w:val="24"/>
                <w:szCs w:val="24"/>
              </w:rPr>
              <w:fldChar w:fldCharType="separate"/>
            </w:r>
            <w:r w:rsidR="005B754B">
              <w:rPr>
                <w:rFonts w:ascii="Times New Roman" w:hAnsi="Times New Roman" w:cs="Times New Roman"/>
                <w:noProof/>
                <w:webHidden/>
                <w:sz w:val="24"/>
                <w:szCs w:val="24"/>
              </w:rPr>
              <w:t>82</w:t>
            </w:r>
            <w:r w:rsidR="00AB2A44" w:rsidRPr="00AB2A44">
              <w:rPr>
                <w:rFonts w:ascii="Times New Roman" w:hAnsi="Times New Roman" w:cs="Times New Roman"/>
                <w:noProof/>
                <w:webHidden/>
                <w:sz w:val="24"/>
                <w:szCs w:val="24"/>
              </w:rPr>
              <w:fldChar w:fldCharType="end"/>
            </w:r>
          </w:hyperlink>
        </w:p>
        <w:p w14:paraId="3748C578" w14:textId="6F2177EE" w:rsidR="00280A5E" w:rsidRPr="00AB2A44" w:rsidRDefault="00280A5E" w:rsidP="00280A5E">
          <w:pPr>
            <w:jc w:val="center"/>
            <w:rPr>
              <w:rFonts w:ascii="Times New Roman" w:hAnsi="Times New Roman" w:cs="Times New Roman"/>
              <w:sz w:val="24"/>
              <w:szCs w:val="24"/>
            </w:rPr>
          </w:pPr>
          <w:r w:rsidRPr="00AB2A44">
            <w:rPr>
              <w:rFonts w:ascii="Times New Roman" w:hAnsi="Times New Roman" w:cs="Times New Roman"/>
              <w:sz w:val="24"/>
              <w:szCs w:val="24"/>
            </w:rPr>
            <w:fldChar w:fldCharType="end"/>
          </w:r>
        </w:p>
        <w:p w14:paraId="33409F69" w14:textId="14FE3C5F" w:rsidR="00280A5E" w:rsidRPr="00AB2A44" w:rsidRDefault="00B82C0B">
          <w:pPr>
            <w:rPr>
              <w:rFonts w:ascii="Times New Roman" w:hAnsi="Times New Roman" w:cs="Times New Roman"/>
              <w:sz w:val="24"/>
              <w:szCs w:val="24"/>
            </w:rPr>
          </w:pPr>
        </w:p>
      </w:sdtContent>
    </w:sdt>
    <w:p w14:paraId="5666B93F" w14:textId="77777777" w:rsidR="008F1B97" w:rsidRPr="00AB2A44" w:rsidRDefault="008F1B97" w:rsidP="00280A5E">
      <w:pPr>
        <w:tabs>
          <w:tab w:val="left" w:pos="1363"/>
        </w:tabs>
        <w:jc w:val="both"/>
        <w:rPr>
          <w:rFonts w:ascii="Times New Roman" w:hAnsi="Times New Roman" w:cs="Times New Roman"/>
          <w:sz w:val="24"/>
          <w:szCs w:val="24"/>
          <w:lang w:val="en-US"/>
        </w:rPr>
      </w:pPr>
    </w:p>
    <w:p w14:paraId="4F3A2BB7" w14:textId="77777777" w:rsidR="00F87956" w:rsidRPr="00AB2A44" w:rsidRDefault="00B23775" w:rsidP="00F622BB">
      <w:pPr>
        <w:pStyle w:val="Heading1"/>
      </w:pPr>
      <w:r w:rsidRPr="00AB2A44">
        <w:br w:type="page"/>
      </w:r>
      <w:bookmarkStart w:id="8" w:name="_Toc178772324"/>
      <w:r w:rsidR="00F87956" w:rsidRPr="00AB2A44">
        <w:lastRenderedPageBreak/>
        <w:t>DAFTAR TABEL</w:t>
      </w:r>
      <w:bookmarkEnd w:id="8"/>
    </w:p>
    <w:p w14:paraId="30473322" w14:textId="77777777" w:rsidR="00F87956" w:rsidRPr="00AB2A44" w:rsidRDefault="00F87956" w:rsidP="00F87956">
      <w:pPr>
        <w:tabs>
          <w:tab w:val="left" w:pos="1363"/>
        </w:tabs>
        <w:rPr>
          <w:rFonts w:ascii="Times New Roman" w:hAnsi="Times New Roman" w:cs="Times New Roman"/>
          <w:sz w:val="24"/>
          <w:szCs w:val="24"/>
          <w:lang w:val="en-US"/>
        </w:rPr>
      </w:pPr>
    </w:p>
    <w:p w14:paraId="18E30A88" w14:textId="6E0E788E" w:rsidR="00B749B5" w:rsidRPr="002B1D07" w:rsidRDefault="00F87956" w:rsidP="002B1D07">
      <w:pPr>
        <w:pStyle w:val="TOC4"/>
        <w:rPr>
          <w:rFonts w:ascii="Times New Roman" w:eastAsiaTheme="minorEastAsia" w:hAnsi="Times New Roman" w:cs="Times New Roman"/>
          <w:noProof/>
          <w:lang w:val="en-ID" w:eastAsia="en-ID"/>
        </w:rPr>
      </w:pPr>
      <w:r w:rsidRPr="00AB2A44">
        <w:rPr>
          <w:lang w:val="en-US"/>
        </w:rPr>
        <w:fldChar w:fldCharType="begin"/>
      </w:r>
      <w:r w:rsidRPr="00AB2A44">
        <w:rPr>
          <w:lang w:val="en-US"/>
        </w:rPr>
        <w:instrText xml:space="preserve"> TOC \o "4-4" \h \z \u </w:instrText>
      </w:r>
      <w:r w:rsidRPr="00AB2A44">
        <w:rPr>
          <w:lang w:val="en-US"/>
        </w:rPr>
        <w:fldChar w:fldCharType="separate"/>
      </w:r>
      <w:hyperlink w:anchor="_Toc177416231" w:history="1">
        <w:r w:rsidR="00B749B5" w:rsidRPr="002B1D07">
          <w:rPr>
            <w:rStyle w:val="Hyperlink"/>
            <w:rFonts w:ascii="Times New Roman" w:hAnsi="Times New Roman" w:cs="Times New Roman"/>
            <w:noProof/>
            <w:sz w:val="24"/>
            <w:szCs w:val="24"/>
          </w:rPr>
          <w:t>Tabel 2.1 Simbol dalam Use Case Diagram</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1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15</w:t>
        </w:r>
        <w:r w:rsidR="00B749B5" w:rsidRPr="002B1D07">
          <w:rPr>
            <w:rFonts w:ascii="Times New Roman" w:hAnsi="Times New Roman" w:cs="Times New Roman"/>
            <w:noProof/>
            <w:webHidden/>
          </w:rPr>
          <w:fldChar w:fldCharType="end"/>
        </w:r>
      </w:hyperlink>
    </w:p>
    <w:p w14:paraId="5917C5A4" w14:textId="2A263C46" w:rsidR="00B749B5" w:rsidRPr="002B1D07" w:rsidRDefault="00B82C0B" w:rsidP="002B1D07">
      <w:pPr>
        <w:pStyle w:val="TOC4"/>
        <w:rPr>
          <w:rFonts w:ascii="Times New Roman" w:eastAsiaTheme="minorEastAsia" w:hAnsi="Times New Roman" w:cs="Times New Roman"/>
          <w:noProof/>
          <w:lang w:val="en-ID" w:eastAsia="en-ID"/>
        </w:rPr>
      </w:pPr>
      <w:hyperlink w:anchor="_Toc177416232" w:history="1">
        <w:r w:rsidR="00B749B5" w:rsidRPr="002B1D07">
          <w:rPr>
            <w:rStyle w:val="Hyperlink"/>
            <w:rFonts w:ascii="Times New Roman" w:hAnsi="Times New Roman" w:cs="Times New Roman"/>
            <w:noProof/>
            <w:sz w:val="24"/>
            <w:szCs w:val="24"/>
          </w:rPr>
          <w:t>Tabel 4.1 Tabel Perawata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2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38</w:t>
        </w:r>
        <w:r w:rsidR="00B749B5" w:rsidRPr="002B1D07">
          <w:rPr>
            <w:rFonts w:ascii="Times New Roman" w:hAnsi="Times New Roman" w:cs="Times New Roman"/>
            <w:noProof/>
            <w:webHidden/>
          </w:rPr>
          <w:fldChar w:fldCharType="end"/>
        </w:r>
      </w:hyperlink>
    </w:p>
    <w:p w14:paraId="0006144D" w14:textId="7D181EE7" w:rsidR="00B749B5" w:rsidRPr="002B1D07" w:rsidRDefault="00B82C0B" w:rsidP="002B1D07">
      <w:pPr>
        <w:pStyle w:val="TOC4"/>
        <w:rPr>
          <w:rFonts w:ascii="Times New Roman" w:eastAsiaTheme="minorEastAsia" w:hAnsi="Times New Roman" w:cs="Times New Roman"/>
          <w:noProof/>
          <w:lang w:val="en-ID" w:eastAsia="en-ID"/>
        </w:rPr>
      </w:pPr>
      <w:hyperlink w:anchor="_Toc177416233" w:history="1">
        <w:r w:rsidR="00B749B5" w:rsidRPr="002B1D07">
          <w:rPr>
            <w:rStyle w:val="Hyperlink"/>
            <w:rFonts w:ascii="Times New Roman" w:hAnsi="Times New Roman" w:cs="Times New Roman"/>
            <w:noProof/>
            <w:sz w:val="24"/>
            <w:szCs w:val="24"/>
          </w:rPr>
          <w:t>Tabel 4.2 Tabel Lokasi</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3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38</w:t>
        </w:r>
        <w:r w:rsidR="00B749B5" w:rsidRPr="002B1D07">
          <w:rPr>
            <w:rFonts w:ascii="Times New Roman" w:hAnsi="Times New Roman" w:cs="Times New Roman"/>
            <w:noProof/>
            <w:webHidden/>
          </w:rPr>
          <w:fldChar w:fldCharType="end"/>
        </w:r>
      </w:hyperlink>
    </w:p>
    <w:p w14:paraId="04457AC9" w14:textId="74325314" w:rsidR="00B749B5" w:rsidRPr="002B1D07" w:rsidRDefault="00B82C0B" w:rsidP="002B1D07">
      <w:pPr>
        <w:pStyle w:val="TOC4"/>
        <w:rPr>
          <w:rFonts w:ascii="Times New Roman" w:eastAsiaTheme="minorEastAsia" w:hAnsi="Times New Roman" w:cs="Times New Roman"/>
          <w:noProof/>
          <w:lang w:val="en-ID" w:eastAsia="en-ID"/>
        </w:rPr>
      </w:pPr>
      <w:hyperlink w:anchor="_Toc177416234" w:history="1">
        <w:r w:rsidR="00B749B5" w:rsidRPr="002B1D07">
          <w:rPr>
            <w:rStyle w:val="Hyperlink"/>
            <w:rFonts w:ascii="Times New Roman" w:hAnsi="Times New Roman" w:cs="Times New Roman"/>
            <w:noProof/>
            <w:sz w:val="24"/>
            <w:szCs w:val="24"/>
          </w:rPr>
          <w:t>Tabel 4.3 Tabel Detail jadwal</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4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39</w:t>
        </w:r>
        <w:r w:rsidR="00B749B5" w:rsidRPr="002B1D07">
          <w:rPr>
            <w:rFonts w:ascii="Times New Roman" w:hAnsi="Times New Roman" w:cs="Times New Roman"/>
            <w:noProof/>
            <w:webHidden/>
          </w:rPr>
          <w:fldChar w:fldCharType="end"/>
        </w:r>
      </w:hyperlink>
    </w:p>
    <w:p w14:paraId="788415F5" w14:textId="1E2B4B95" w:rsidR="00B749B5" w:rsidRPr="002B1D07" w:rsidRDefault="00B82C0B" w:rsidP="002B1D07">
      <w:pPr>
        <w:pStyle w:val="TOC4"/>
        <w:rPr>
          <w:rFonts w:ascii="Times New Roman" w:eastAsiaTheme="minorEastAsia" w:hAnsi="Times New Roman" w:cs="Times New Roman"/>
          <w:noProof/>
          <w:lang w:val="en-ID" w:eastAsia="en-ID"/>
        </w:rPr>
      </w:pPr>
      <w:hyperlink w:anchor="_Toc177416235" w:history="1">
        <w:r w:rsidR="00B749B5" w:rsidRPr="002B1D07">
          <w:rPr>
            <w:rStyle w:val="Hyperlink"/>
            <w:rFonts w:ascii="Times New Roman" w:hAnsi="Times New Roman" w:cs="Times New Roman"/>
            <w:noProof/>
            <w:sz w:val="24"/>
            <w:szCs w:val="24"/>
          </w:rPr>
          <w:t>Tabel 4.4 Tabel Pengeluara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5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39</w:t>
        </w:r>
        <w:r w:rsidR="00B749B5" w:rsidRPr="002B1D07">
          <w:rPr>
            <w:rFonts w:ascii="Times New Roman" w:hAnsi="Times New Roman" w:cs="Times New Roman"/>
            <w:noProof/>
            <w:webHidden/>
          </w:rPr>
          <w:fldChar w:fldCharType="end"/>
        </w:r>
      </w:hyperlink>
    </w:p>
    <w:p w14:paraId="7E4B548D" w14:textId="49BF6661" w:rsidR="00B749B5" w:rsidRPr="002B1D07" w:rsidRDefault="00B82C0B" w:rsidP="002B1D07">
      <w:pPr>
        <w:pStyle w:val="TOC4"/>
        <w:rPr>
          <w:rFonts w:ascii="Times New Roman" w:eastAsiaTheme="minorEastAsia" w:hAnsi="Times New Roman" w:cs="Times New Roman"/>
          <w:noProof/>
          <w:lang w:val="en-ID" w:eastAsia="en-ID"/>
        </w:rPr>
      </w:pPr>
      <w:hyperlink w:anchor="_Toc177416236" w:history="1">
        <w:r w:rsidR="00B749B5" w:rsidRPr="002B1D07">
          <w:rPr>
            <w:rStyle w:val="Hyperlink"/>
            <w:rFonts w:ascii="Times New Roman" w:hAnsi="Times New Roman" w:cs="Times New Roman"/>
            <w:noProof/>
            <w:sz w:val="24"/>
            <w:szCs w:val="24"/>
          </w:rPr>
          <w:t>Tabel 4.5 Tabel Izin Dokter</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6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40</w:t>
        </w:r>
        <w:r w:rsidR="00B749B5" w:rsidRPr="002B1D07">
          <w:rPr>
            <w:rFonts w:ascii="Times New Roman" w:hAnsi="Times New Roman" w:cs="Times New Roman"/>
            <w:noProof/>
            <w:webHidden/>
          </w:rPr>
          <w:fldChar w:fldCharType="end"/>
        </w:r>
      </w:hyperlink>
    </w:p>
    <w:p w14:paraId="2AF7994A" w14:textId="55079567" w:rsidR="00B749B5" w:rsidRPr="002B1D07" w:rsidRDefault="00B82C0B" w:rsidP="002B1D07">
      <w:pPr>
        <w:pStyle w:val="TOC4"/>
        <w:rPr>
          <w:rFonts w:ascii="Times New Roman" w:eastAsiaTheme="minorEastAsia" w:hAnsi="Times New Roman" w:cs="Times New Roman"/>
          <w:noProof/>
          <w:lang w:val="en-ID" w:eastAsia="en-ID"/>
        </w:rPr>
      </w:pPr>
      <w:hyperlink w:anchor="_Toc177416237" w:history="1">
        <w:r w:rsidR="00B749B5" w:rsidRPr="002B1D07">
          <w:rPr>
            <w:rStyle w:val="Hyperlink"/>
            <w:rFonts w:ascii="Times New Roman" w:hAnsi="Times New Roman" w:cs="Times New Roman"/>
            <w:noProof/>
            <w:sz w:val="24"/>
            <w:szCs w:val="24"/>
          </w:rPr>
          <w:t>Tabel 4.6 Tabel Users</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7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40</w:t>
        </w:r>
        <w:r w:rsidR="00B749B5" w:rsidRPr="002B1D07">
          <w:rPr>
            <w:rFonts w:ascii="Times New Roman" w:hAnsi="Times New Roman" w:cs="Times New Roman"/>
            <w:noProof/>
            <w:webHidden/>
          </w:rPr>
          <w:fldChar w:fldCharType="end"/>
        </w:r>
      </w:hyperlink>
    </w:p>
    <w:p w14:paraId="77C06D4B" w14:textId="2D92BE60" w:rsidR="00B749B5" w:rsidRPr="002B1D07" w:rsidRDefault="00B82C0B" w:rsidP="002B1D07">
      <w:pPr>
        <w:pStyle w:val="TOC4"/>
        <w:rPr>
          <w:rFonts w:ascii="Times New Roman" w:eastAsiaTheme="minorEastAsia" w:hAnsi="Times New Roman" w:cs="Times New Roman"/>
          <w:noProof/>
          <w:lang w:val="en-ID" w:eastAsia="en-ID"/>
        </w:rPr>
      </w:pPr>
      <w:hyperlink w:anchor="_Toc177416238" w:history="1">
        <w:r w:rsidR="00B749B5" w:rsidRPr="002B1D07">
          <w:rPr>
            <w:rStyle w:val="Hyperlink"/>
            <w:rFonts w:ascii="Times New Roman" w:hAnsi="Times New Roman" w:cs="Times New Roman"/>
            <w:noProof/>
            <w:sz w:val="24"/>
            <w:szCs w:val="24"/>
          </w:rPr>
          <w:t>Tabel 4.7 Tabel Dokter</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8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41</w:t>
        </w:r>
        <w:r w:rsidR="00B749B5" w:rsidRPr="002B1D07">
          <w:rPr>
            <w:rFonts w:ascii="Times New Roman" w:hAnsi="Times New Roman" w:cs="Times New Roman"/>
            <w:noProof/>
            <w:webHidden/>
          </w:rPr>
          <w:fldChar w:fldCharType="end"/>
        </w:r>
      </w:hyperlink>
    </w:p>
    <w:p w14:paraId="2C2DC60A" w14:textId="5CFF9458" w:rsidR="00B749B5" w:rsidRPr="002B1D07" w:rsidRDefault="00B82C0B" w:rsidP="002B1D07">
      <w:pPr>
        <w:pStyle w:val="TOC4"/>
        <w:rPr>
          <w:rFonts w:ascii="Times New Roman" w:eastAsiaTheme="minorEastAsia" w:hAnsi="Times New Roman" w:cs="Times New Roman"/>
          <w:noProof/>
          <w:lang w:val="en-ID" w:eastAsia="en-ID"/>
        </w:rPr>
      </w:pPr>
      <w:hyperlink w:anchor="_Toc177416239" w:history="1">
        <w:r w:rsidR="00B749B5" w:rsidRPr="002B1D07">
          <w:rPr>
            <w:rStyle w:val="Hyperlink"/>
            <w:rFonts w:ascii="Times New Roman" w:hAnsi="Times New Roman" w:cs="Times New Roman"/>
            <w:noProof/>
            <w:sz w:val="24"/>
            <w:szCs w:val="24"/>
          </w:rPr>
          <w:t>Tabel 4.8 Tabel Perawatan_reservasi</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39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41</w:t>
        </w:r>
        <w:r w:rsidR="00B749B5" w:rsidRPr="002B1D07">
          <w:rPr>
            <w:rFonts w:ascii="Times New Roman" w:hAnsi="Times New Roman" w:cs="Times New Roman"/>
            <w:noProof/>
            <w:webHidden/>
          </w:rPr>
          <w:fldChar w:fldCharType="end"/>
        </w:r>
      </w:hyperlink>
    </w:p>
    <w:p w14:paraId="731347C5" w14:textId="743C34F8" w:rsidR="00B749B5" w:rsidRPr="002B1D07" w:rsidRDefault="00B82C0B" w:rsidP="002B1D07">
      <w:pPr>
        <w:pStyle w:val="TOC4"/>
        <w:rPr>
          <w:rFonts w:ascii="Times New Roman" w:eastAsiaTheme="minorEastAsia" w:hAnsi="Times New Roman" w:cs="Times New Roman"/>
          <w:noProof/>
          <w:lang w:val="en-ID" w:eastAsia="en-ID"/>
        </w:rPr>
      </w:pPr>
      <w:hyperlink w:anchor="_Toc177416240" w:history="1">
        <w:r w:rsidR="00B749B5" w:rsidRPr="002B1D07">
          <w:rPr>
            <w:rStyle w:val="Hyperlink"/>
            <w:rFonts w:ascii="Times New Roman" w:hAnsi="Times New Roman" w:cs="Times New Roman"/>
            <w:noProof/>
            <w:sz w:val="24"/>
            <w:szCs w:val="24"/>
          </w:rPr>
          <w:t>Tabel 4.9 Tabel Perawata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0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42</w:t>
        </w:r>
        <w:r w:rsidR="00B749B5" w:rsidRPr="002B1D07">
          <w:rPr>
            <w:rFonts w:ascii="Times New Roman" w:hAnsi="Times New Roman" w:cs="Times New Roman"/>
            <w:noProof/>
            <w:webHidden/>
          </w:rPr>
          <w:fldChar w:fldCharType="end"/>
        </w:r>
      </w:hyperlink>
    </w:p>
    <w:p w14:paraId="45B53E1D" w14:textId="6E2B22E4" w:rsidR="00B749B5" w:rsidRPr="002B1D07" w:rsidRDefault="00B82C0B" w:rsidP="002B1D07">
      <w:pPr>
        <w:pStyle w:val="TOC4"/>
        <w:rPr>
          <w:rFonts w:ascii="Times New Roman" w:eastAsiaTheme="minorEastAsia" w:hAnsi="Times New Roman" w:cs="Times New Roman"/>
          <w:noProof/>
          <w:lang w:val="en-ID" w:eastAsia="en-ID"/>
        </w:rPr>
      </w:pPr>
      <w:hyperlink w:anchor="_Toc177416241" w:history="1">
        <w:r w:rsidR="00B749B5" w:rsidRPr="002B1D07">
          <w:rPr>
            <w:rStyle w:val="Hyperlink"/>
            <w:rFonts w:ascii="Times New Roman" w:hAnsi="Times New Roman" w:cs="Times New Roman"/>
            <w:noProof/>
            <w:sz w:val="24"/>
            <w:szCs w:val="24"/>
          </w:rPr>
          <w:t>Tabel 4.10 Tabel Pasie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1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42</w:t>
        </w:r>
        <w:r w:rsidR="00B749B5" w:rsidRPr="002B1D07">
          <w:rPr>
            <w:rFonts w:ascii="Times New Roman" w:hAnsi="Times New Roman" w:cs="Times New Roman"/>
            <w:noProof/>
            <w:webHidden/>
          </w:rPr>
          <w:fldChar w:fldCharType="end"/>
        </w:r>
      </w:hyperlink>
    </w:p>
    <w:p w14:paraId="551CA797" w14:textId="2FEF4813" w:rsidR="00B749B5" w:rsidRPr="002B1D07" w:rsidRDefault="00B82C0B" w:rsidP="002B1D07">
      <w:pPr>
        <w:pStyle w:val="TOC4"/>
        <w:rPr>
          <w:rFonts w:ascii="Times New Roman" w:eastAsiaTheme="minorEastAsia" w:hAnsi="Times New Roman" w:cs="Times New Roman"/>
          <w:noProof/>
          <w:lang w:val="en-ID" w:eastAsia="en-ID"/>
        </w:rPr>
      </w:pPr>
      <w:hyperlink w:anchor="_Toc177416242" w:history="1">
        <w:r w:rsidR="00B749B5" w:rsidRPr="002B1D07">
          <w:rPr>
            <w:rStyle w:val="Hyperlink"/>
            <w:rFonts w:ascii="Times New Roman" w:hAnsi="Times New Roman" w:cs="Times New Roman"/>
            <w:noProof/>
            <w:sz w:val="24"/>
            <w:szCs w:val="24"/>
          </w:rPr>
          <w:t>Tabel 5.1 Pengujian Aplikasi</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2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68</w:t>
        </w:r>
        <w:r w:rsidR="00B749B5" w:rsidRPr="002B1D07">
          <w:rPr>
            <w:rFonts w:ascii="Times New Roman" w:hAnsi="Times New Roman" w:cs="Times New Roman"/>
            <w:noProof/>
            <w:webHidden/>
          </w:rPr>
          <w:fldChar w:fldCharType="end"/>
        </w:r>
      </w:hyperlink>
    </w:p>
    <w:p w14:paraId="0421A80F" w14:textId="439347C3" w:rsidR="00B749B5" w:rsidRPr="002B1D07" w:rsidRDefault="00B82C0B" w:rsidP="002B1D07">
      <w:pPr>
        <w:pStyle w:val="TOC4"/>
        <w:rPr>
          <w:rFonts w:ascii="Times New Roman" w:eastAsiaTheme="minorEastAsia" w:hAnsi="Times New Roman" w:cs="Times New Roman"/>
          <w:noProof/>
          <w:lang w:val="en-ID" w:eastAsia="en-ID"/>
        </w:rPr>
      </w:pPr>
      <w:hyperlink w:anchor="_Toc177416245" w:history="1">
        <w:r w:rsidR="00B749B5" w:rsidRPr="002B1D07">
          <w:rPr>
            <w:rStyle w:val="Hyperlink"/>
            <w:rFonts w:ascii="Times New Roman" w:hAnsi="Times New Roman" w:cs="Times New Roman"/>
            <w:noProof/>
            <w:sz w:val="24"/>
            <w:szCs w:val="24"/>
          </w:rPr>
          <w:t>Tabel 5.2 Pengujian kondisi benar input reservasi dari admi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5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70</w:t>
        </w:r>
        <w:r w:rsidR="00B749B5" w:rsidRPr="002B1D07">
          <w:rPr>
            <w:rFonts w:ascii="Times New Roman" w:hAnsi="Times New Roman" w:cs="Times New Roman"/>
            <w:noProof/>
            <w:webHidden/>
          </w:rPr>
          <w:fldChar w:fldCharType="end"/>
        </w:r>
      </w:hyperlink>
    </w:p>
    <w:p w14:paraId="1A39026C" w14:textId="79C79DC9" w:rsidR="00B749B5" w:rsidRPr="002B1D07" w:rsidRDefault="00B82C0B" w:rsidP="002B1D07">
      <w:pPr>
        <w:pStyle w:val="TOC4"/>
        <w:rPr>
          <w:rFonts w:ascii="Times New Roman" w:eastAsiaTheme="minorEastAsia" w:hAnsi="Times New Roman" w:cs="Times New Roman"/>
          <w:noProof/>
          <w:lang w:val="en-ID" w:eastAsia="en-ID"/>
        </w:rPr>
      </w:pPr>
      <w:hyperlink w:anchor="_Toc177416246" w:history="1">
        <w:r w:rsidR="00B749B5" w:rsidRPr="002B1D07">
          <w:rPr>
            <w:rStyle w:val="Hyperlink"/>
            <w:rFonts w:ascii="Times New Roman" w:hAnsi="Times New Roman" w:cs="Times New Roman"/>
            <w:noProof/>
            <w:sz w:val="24"/>
            <w:szCs w:val="24"/>
          </w:rPr>
          <w:t>Tabel 5.3 Pengujian alternatif reservasi dari admi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6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72</w:t>
        </w:r>
        <w:r w:rsidR="00B749B5" w:rsidRPr="002B1D07">
          <w:rPr>
            <w:rFonts w:ascii="Times New Roman" w:hAnsi="Times New Roman" w:cs="Times New Roman"/>
            <w:noProof/>
            <w:webHidden/>
          </w:rPr>
          <w:fldChar w:fldCharType="end"/>
        </w:r>
      </w:hyperlink>
    </w:p>
    <w:p w14:paraId="181E9AD7" w14:textId="0124F736" w:rsidR="00B749B5" w:rsidRPr="002B1D07" w:rsidRDefault="00B82C0B" w:rsidP="002B1D07">
      <w:pPr>
        <w:pStyle w:val="TOC4"/>
        <w:rPr>
          <w:rFonts w:ascii="Times New Roman" w:eastAsiaTheme="minorEastAsia" w:hAnsi="Times New Roman" w:cs="Times New Roman"/>
          <w:noProof/>
          <w:lang w:val="en-ID" w:eastAsia="en-ID"/>
        </w:rPr>
      </w:pPr>
      <w:hyperlink w:anchor="_Toc177416247" w:history="1">
        <w:r w:rsidR="00B749B5" w:rsidRPr="002B1D07">
          <w:rPr>
            <w:rStyle w:val="Hyperlink"/>
            <w:rFonts w:ascii="Times New Roman" w:hAnsi="Times New Roman" w:cs="Times New Roman"/>
            <w:noProof/>
            <w:sz w:val="24"/>
            <w:szCs w:val="24"/>
          </w:rPr>
          <w:t>Tabel 5.4 Pengujian kondisi benar registrasi pasie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7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73</w:t>
        </w:r>
        <w:r w:rsidR="00B749B5" w:rsidRPr="002B1D07">
          <w:rPr>
            <w:rFonts w:ascii="Times New Roman" w:hAnsi="Times New Roman" w:cs="Times New Roman"/>
            <w:noProof/>
            <w:webHidden/>
          </w:rPr>
          <w:fldChar w:fldCharType="end"/>
        </w:r>
      </w:hyperlink>
    </w:p>
    <w:p w14:paraId="6926E705" w14:textId="02CA8541" w:rsidR="00B749B5" w:rsidRPr="002B1D07" w:rsidRDefault="00B82C0B" w:rsidP="002B1D07">
      <w:pPr>
        <w:pStyle w:val="TOC4"/>
        <w:rPr>
          <w:rFonts w:ascii="Times New Roman" w:eastAsiaTheme="minorEastAsia" w:hAnsi="Times New Roman" w:cs="Times New Roman"/>
          <w:noProof/>
          <w:lang w:val="en-ID" w:eastAsia="en-ID"/>
        </w:rPr>
      </w:pPr>
      <w:hyperlink w:anchor="_Toc177416248" w:history="1">
        <w:r w:rsidR="00B749B5" w:rsidRPr="002B1D07">
          <w:rPr>
            <w:rStyle w:val="Hyperlink"/>
            <w:rFonts w:ascii="Times New Roman" w:hAnsi="Times New Roman" w:cs="Times New Roman"/>
            <w:noProof/>
            <w:sz w:val="24"/>
            <w:szCs w:val="24"/>
          </w:rPr>
          <w:t>Tabel 5.5 Pengujian alternatif registrasi akun pasie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8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75</w:t>
        </w:r>
        <w:r w:rsidR="00B749B5" w:rsidRPr="002B1D07">
          <w:rPr>
            <w:rFonts w:ascii="Times New Roman" w:hAnsi="Times New Roman" w:cs="Times New Roman"/>
            <w:noProof/>
            <w:webHidden/>
          </w:rPr>
          <w:fldChar w:fldCharType="end"/>
        </w:r>
      </w:hyperlink>
    </w:p>
    <w:p w14:paraId="14799E82" w14:textId="396E1D3C" w:rsidR="00B749B5" w:rsidRPr="002B1D07" w:rsidRDefault="00B82C0B" w:rsidP="002B1D07">
      <w:pPr>
        <w:pStyle w:val="TOC4"/>
        <w:rPr>
          <w:rFonts w:ascii="Times New Roman" w:eastAsiaTheme="minorEastAsia" w:hAnsi="Times New Roman" w:cs="Times New Roman"/>
          <w:noProof/>
          <w:lang w:val="en-ID" w:eastAsia="en-ID"/>
        </w:rPr>
      </w:pPr>
      <w:hyperlink w:anchor="_Toc177416249" w:history="1">
        <w:r w:rsidR="00B749B5" w:rsidRPr="002B1D07">
          <w:rPr>
            <w:rStyle w:val="Hyperlink"/>
            <w:rFonts w:ascii="Times New Roman" w:hAnsi="Times New Roman" w:cs="Times New Roman"/>
            <w:noProof/>
            <w:sz w:val="24"/>
            <w:szCs w:val="24"/>
          </w:rPr>
          <w:t>Tabel 5.6 Pengujian kondisi benar reservasi dari pasie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49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76</w:t>
        </w:r>
        <w:r w:rsidR="00B749B5" w:rsidRPr="002B1D07">
          <w:rPr>
            <w:rFonts w:ascii="Times New Roman" w:hAnsi="Times New Roman" w:cs="Times New Roman"/>
            <w:noProof/>
            <w:webHidden/>
          </w:rPr>
          <w:fldChar w:fldCharType="end"/>
        </w:r>
      </w:hyperlink>
    </w:p>
    <w:p w14:paraId="18C2A617" w14:textId="3415F352" w:rsidR="00B749B5" w:rsidRPr="002B1D07" w:rsidRDefault="00B82C0B" w:rsidP="002B1D07">
      <w:pPr>
        <w:pStyle w:val="TOC4"/>
        <w:rPr>
          <w:rFonts w:ascii="Times New Roman" w:eastAsiaTheme="minorEastAsia" w:hAnsi="Times New Roman" w:cs="Times New Roman"/>
          <w:noProof/>
          <w:lang w:val="en-ID" w:eastAsia="en-ID"/>
        </w:rPr>
      </w:pPr>
      <w:hyperlink w:anchor="_Toc177416250" w:history="1">
        <w:r w:rsidR="00B749B5" w:rsidRPr="002B1D07">
          <w:rPr>
            <w:rStyle w:val="Hyperlink"/>
            <w:rFonts w:ascii="Times New Roman" w:hAnsi="Times New Roman" w:cs="Times New Roman"/>
            <w:noProof/>
            <w:sz w:val="24"/>
            <w:szCs w:val="24"/>
          </w:rPr>
          <w:t>Tabel 5.7 Pengujian alternatif reservasi dari pasie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50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79</w:t>
        </w:r>
        <w:r w:rsidR="00B749B5" w:rsidRPr="002B1D07">
          <w:rPr>
            <w:rFonts w:ascii="Times New Roman" w:hAnsi="Times New Roman" w:cs="Times New Roman"/>
            <w:noProof/>
            <w:webHidden/>
          </w:rPr>
          <w:fldChar w:fldCharType="end"/>
        </w:r>
      </w:hyperlink>
    </w:p>
    <w:p w14:paraId="7E6A710E" w14:textId="14E1F6C0" w:rsidR="00B749B5" w:rsidRPr="002B1D07" w:rsidRDefault="00B82C0B" w:rsidP="002B1D07">
      <w:pPr>
        <w:pStyle w:val="TOC4"/>
        <w:rPr>
          <w:rFonts w:ascii="Times New Roman" w:eastAsiaTheme="minorEastAsia" w:hAnsi="Times New Roman" w:cs="Times New Roman"/>
          <w:noProof/>
          <w:lang w:val="en-ID" w:eastAsia="en-ID"/>
        </w:rPr>
      </w:pPr>
      <w:hyperlink w:anchor="_Toc177416251" w:history="1">
        <w:r w:rsidR="00B749B5" w:rsidRPr="002B1D07">
          <w:rPr>
            <w:rStyle w:val="Hyperlink"/>
            <w:rFonts w:ascii="Times New Roman" w:hAnsi="Times New Roman" w:cs="Times New Roman"/>
            <w:noProof/>
            <w:sz w:val="24"/>
            <w:szCs w:val="24"/>
          </w:rPr>
          <w:t xml:space="preserve">Tabel 5.8 Pengujian mode offline pada </w:t>
        </w:r>
        <w:r w:rsidR="00B749B5" w:rsidRPr="002B1D07">
          <w:rPr>
            <w:rStyle w:val="Hyperlink"/>
            <w:rFonts w:ascii="Times New Roman" w:hAnsi="Times New Roman" w:cs="Times New Roman"/>
            <w:i/>
            <w:iCs/>
            <w:noProof/>
            <w:sz w:val="24"/>
            <w:szCs w:val="24"/>
          </w:rPr>
          <w:t>website</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51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81</w:t>
        </w:r>
        <w:r w:rsidR="00B749B5" w:rsidRPr="002B1D07">
          <w:rPr>
            <w:rFonts w:ascii="Times New Roman" w:hAnsi="Times New Roman" w:cs="Times New Roman"/>
            <w:noProof/>
            <w:webHidden/>
          </w:rPr>
          <w:fldChar w:fldCharType="end"/>
        </w:r>
      </w:hyperlink>
    </w:p>
    <w:p w14:paraId="548028D6" w14:textId="63EDD4B0" w:rsidR="000837A8" w:rsidRPr="002B1D07" w:rsidRDefault="00B82C0B" w:rsidP="002B1D07">
      <w:pPr>
        <w:pStyle w:val="TOC4"/>
        <w:rPr>
          <w:rFonts w:ascii="Times New Roman" w:hAnsi="Times New Roman" w:cs="Times New Roman"/>
          <w:noProof/>
        </w:rPr>
      </w:pPr>
      <w:hyperlink w:anchor="_Toc177416252" w:history="1">
        <w:r w:rsidR="00B749B5" w:rsidRPr="002B1D07">
          <w:rPr>
            <w:rStyle w:val="Hyperlink"/>
            <w:rFonts w:ascii="Times New Roman" w:hAnsi="Times New Roman" w:cs="Times New Roman"/>
            <w:noProof/>
            <w:sz w:val="24"/>
            <w:szCs w:val="24"/>
          </w:rPr>
          <w:t>Tabel 5.9 Kesimpulan hasil pengujian</w:t>
        </w:r>
        <w:r w:rsidR="00B749B5" w:rsidRPr="002B1D07">
          <w:rPr>
            <w:rFonts w:ascii="Times New Roman" w:hAnsi="Times New Roman" w:cs="Times New Roman"/>
            <w:noProof/>
            <w:webHidden/>
          </w:rPr>
          <w:tab/>
        </w:r>
        <w:r w:rsidR="00B749B5" w:rsidRPr="002B1D07">
          <w:rPr>
            <w:rFonts w:ascii="Times New Roman" w:hAnsi="Times New Roman" w:cs="Times New Roman"/>
            <w:noProof/>
            <w:webHidden/>
          </w:rPr>
          <w:fldChar w:fldCharType="begin"/>
        </w:r>
        <w:r w:rsidR="00B749B5" w:rsidRPr="002B1D07">
          <w:rPr>
            <w:rFonts w:ascii="Times New Roman" w:hAnsi="Times New Roman" w:cs="Times New Roman"/>
            <w:noProof/>
            <w:webHidden/>
          </w:rPr>
          <w:instrText xml:space="preserve"> PAGEREF _Toc177416252 \h </w:instrText>
        </w:r>
        <w:r w:rsidR="00B749B5" w:rsidRPr="002B1D07">
          <w:rPr>
            <w:rFonts w:ascii="Times New Roman" w:hAnsi="Times New Roman" w:cs="Times New Roman"/>
            <w:noProof/>
            <w:webHidden/>
          </w:rPr>
        </w:r>
        <w:r w:rsidR="00B749B5" w:rsidRPr="002B1D07">
          <w:rPr>
            <w:rFonts w:ascii="Times New Roman" w:hAnsi="Times New Roman" w:cs="Times New Roman"/>
            <w:noProof/>
            <w:webHidden/>
          </w:rPr>
          <w:fldChar w:fldCharType="separate"/>
        </w:r>
        <w:r w:rsidR="005B754B">
          <w:rPr>
            <w:rFonts w:ascii="Times New Roman" w:hAnsi="Times New Roman" w:cs="Times New Roman"/>
            <w:noProof/>
            <w:webHidden/>
          </w:rPr>
          <w:t>83</w:t>
        </w:r>
        <w:r w:rsidR="00B749B5" w:rsidRPr="002B1D07">
          <w:rPr>
            <w:rFonts w:ascii="Times New Roman" w:hAnsi="Times New Roman" w:cs="Times New Roman"/>
            <w:noProof/>
            <w:webHidden/>
          </w:rPr>
          <w:fldChar w:fldCharType="end"/>
        </w:r>
      </w:hyperlink>
    </w:p>
    <w:p w14:paraId="3CA1C798" w14:textId="5DA7441E" w:rsidR="000837A8" w:rsidRDefault="000837A8" w:rsidP="000837A8">
      <w:pPr>
        <w:pStyle w:val="Heading1"/>
      </w:pPr>
      <w:r w:rsidRPr="002B1D07">
        <w:rPr>
          <w:noProof/>
        </w:rPr>
        <w:br w:type="column"/>
      </w:r>
      <w:bookmarkStart w:id="9" w:name="_Toc178772325"/>
      <w:r>
        <w:lastRenderedPageBreak/>
        <w:t>ABSTRAK</w:t>
      </w:r>
      <w:bookmarkEnd w:id="9"/>
    </w:p>
    <w:p w14:paraId="5B353C0C" w14:textId="2A8EC4A5" w:rsidR="002B1D07" w:rsidRPr="002B1D07" w:rsidRDefault="002B1D07" w:rsidP="002B1D07">
      <w:pPr>
        <w:pStyle w:val="TOC4"/>
        <w:rPr>
          <w:rFonts w:ascii="Times New Roman" w:hAnsi="Times New Roman" w:cs="Times New Roman"/>
          <w:i/>
          <w:iCs/>
          <w:noProof/>
          <w:sz w:val="24"/>
          <w:szCs w:val="24"/>
          <w:lang w:val="en-ID" w:eastAsia="en-ID"/>
        </w:rPr>
      </w:pPr>
      <w:r w:rsidRPr="002B1D07">
        <w:rPr>
          <w:rFonts w:ascii="Times New Roman" w:hAnsi="Times New Roman" w:cs="Times New Roman"/>
          <w:i/>
          <w:iCs/>
          <w:noProof/>
          <w:sz w:val="24"/>
          <w:szCs w:val="24"/>
          <w:lang w:val="en-ID" w:eastAsia="en-ID"/>
        </w:rPr>
        <w:t>Klinik Gigi Xenon Dental House adalah</w:t>
      </w:r>
      <w:r>
        <w:rPr>
          <w:rFonts w:ascii="Times New Roman" w:hAnsi="Times New Roman" w:cs="Times New Roman"/>
          <w:i/>
          <w:iCs/>
          <w:noProof/>
          <w:sz w:val="24"/>
          <w:szCs w:val="24"/>
          <w:lang w:val="en-ID" w:eastAsia="en-ID"/>
        </w:rPr>
        <w:t xml:space="preserve"> klinik gigi yang menyediakan </w:t>
      </w:r>
      <w:r w:rsidRPr="002B1D07">
        <w:rPr>
          <w:rFonts w:ascii="Times New Roman" w:hAnsi="Times New Roman" w:cs="Times New Roman"/>
          <w:i/>
          <w:iCs/>
          <w:noProof/>
          <w:sz w:val="24"/>
          <w:szCs w:val="24"/>
          <w:lang w:val="en-ID" w:eastAsia="en-ID"/>
        </w:rPr>
        <w:t>layanan kesehatan gigi yang didirikan pada tahun 2020 di Kota Padang dan telah berkembang dengan memiliki cabang di Kota Bukittinggi. Dalam operasionalnya, klinik ini menghadapi beberapa tantangan dalam pengelolaan data dan layanan. Pertama, proses reservasi masih dilakukan secara manual melalui WhatsApp, yang dapat menyebabkan miskomunikasi dan kesalahan penjadwalan.</w:t>
      </w:r>
      <w:r w:rsidR="00E4022C">
        <w:rPr>
          <w:rFonts w:ascii="Times New Roman" w:hAnsi="Times New Roman" w:cs="Times New Roman"/>
          <w:i/>
          <w:iCs/>
          <w:noProof/>
          <w:sz w:val="24"/>
          <w:szCs w:val="24"/>
          <w:lang w:val="en-ID" w:eastAsia="en-ID"/>
        </w:rPr>
        <w:t xml:space="preserve"> Kedua,</w:t>
      </w:r>
      <w:r w:rsidR="00E4022C" w:rsidRPr="00E4022C">
        <w:rPr>
          <w:rFonts w:ascii="Times New Roman" w:hAnsi="Times New Roman" w:cs="Times New Roman"/>
          <w:sz w:val="24"/>
          <w:szCs w:val="24"/>
          <w:lang w:val="en-US"/>
        </w:rPr>
        <w:t xml:space="preserve"> </w:t>
      </w:r>
      <w:r w:rsidR="00E4022C">
        <w:rPr>
          <w:rFonts w:ascii="Times New Roman" w:hAnsi="Times New Roman" w:cs="Times New Roman"/>
          <w:sz w:val="24"/>
          <w:szCs w:val="24"/>
          <w:lang w:val="en-US"/>
        </w:rPr>
        <w:t>t</w:t>
      </w:r>
      <w:r w:rsidR="00E4022C" w:rsidRPr="009C7DAB">
        <w:rPr>
          <w:rFonts w:ascii="Times New Roman" w:hAnsi="Times New Roman" w:cs="Times New Roman"/>
          <w:sz w:val="24"/>
          <w:szCs w:val="24"/>
          <w:lang w:val="en-US"/>
        </w:rPr>
        <w:t>idak adanya satu pusat data yang terintegrasi</w:t>
      </w:r>
      <w:r w:rsidR="00AA59D3">
        <w:rPr>
          <w:rFonts w:ascii="Times New Roman" w:hAnsi="Times New Roman" w:cs="Times New Roman"/>
          <w:sz w:val="24"/>
          <w:szCs w:val="24"/>
          <w:lang w:val="en-US"/>
        </w:rPr>
        <w:t xml:space="preserve"> yang mana </w:t>
      </w:r>
      <w:r w:rsidR="00AA59D3" w:rsidRPr="00AA59D3">
        <w:rPr>
          <w:rFonts w:ascii="Times New Roman" w:hAnsi="Times New Roman" w:cs="Times New Roman"/>
          <w:sz w:val="24"/>
          <w:szCs w:val="24"/>
          <w:lang w:val="en-US"/>
        </w:rPr>
        <w:t xml:space="preserve">saat ini menggunakan berbagai media untuk mencatat data, mulai dari catatan manual hingga </w:t>
      </w:r>
      <w:r w:rsidR="00AA59D3">
        <w:rPr>
          <w:rFonts w:ascii="Times New Roman" w:hAnsi="Times New Roman" w:cs="Times New Roman"/>
          <w:sz w:val="24"/>
          <w:szCs w:val="24"/>
          <w:lang w:val="en-US"/>
        </w:rPr>
        <w:t xml:space="preserve">pencatatan </w:t>
      </w:r>
      <w:r w:rsidR="00AA59D3" w:rsidRPr="00AA59D3">
        <w:rPr>
          <w:rFonts w:ascii="Times New Roman" w:hAnsi="Times New Roman" w:cs="Times New Roman"/>
          <w:sz w:val="24"/>
          <w:szCs w:val="24"/>
          <w:lang w:val="en-US"/>
        </w:rPr>
        <w:t>reservasi melalui WhatsApp</w:t>
      </w:r>
      <w:r w:rsidR="00AA59D3">
        <w:rPr>
          <w:rFonts w:ascii="Times New Roman" w:hAnsi="Times New Roman" w:cs="Times New Roman"/>
          <w:sz w:val="24"/>
          <w:szCs w:val="24"/>
          <w:lang w:val="en-US"/>
        </w:rPr>
        <w:t>.</w:t>
      </w:r>
      <w:r w:rsidRPr="002B1D07">
        <w:rPr>
          <w:rFonts w:ascii="Times New Roman" w:hAnsi="Times New Roman" w:cs="Times New Roman"/>
          <w:i/>
          <w:iCs/>
          <w:noProof/>
          <w:sz w:val="24"/>
          <w:szCs w:val="24"/>
          <w:lang w:val="en-ID" w:eastAsia="en-ID"/>
        </w:rPr>
        <w:t xml:space="preserve"> </w:t>
      </w:r>
      <w:r w:rsidR="00E4022C">
        <w:rPr>
          <w:rFonts w:ascii="Times New Roman" w:hAnsi="Times New Roman" w:cs="Times New Roman"/>
          <w:i/>
          <w:iCs/>
          <w:noProof/>
          <w:sz w:val="24"/>
          <w:szCs w:val="24"/>
          <w:lang w:val="en-ID" w:eastAsia="en-ID"/>
        </w:rPr>
        <w:t>Ketiga</w:t>
      </w:r>
      <w:r w:rsidRPr="002B1D07">
        <w:rPr>
          <w:rFonts w:ascii="Times New Roman" w:hAnsi="Times New Roman" w:cs="Times New Roman"/>
          <w:i/>
          <w:iCs/>
          <w:noProof/>
          <w:sz w:val="24"/>
          <w:szCs w:val="24"/>
          <w:lang w:val="en-ID" w:eastAsia="en-ID"/>
        </w:rPr>
        <w:t>, pencatatan rekam medis masih menggunakan media kertas yang berisiko rusak atau hilang serta membutuhkan ruang penyimpanan fisik</w:t>
      </w:r>
      <w:r w:rsidR="00093215">
        <w:rPr>
          <w:rFonts w:ascii="Times New Roman" w:hAnsi="Times New Roman" w:cs="Times New Roman"/>
          <w:i/>
          <w:iCs/>
          <w:noProof/>
          <w:sz w:val="24"/>
          <w:szCs w:val="24"/>
          <w:lang w:val="en-ID" w:eastAsia="en-ID"/>
        </w:rPr>
        <w:t xml:space="preserve"> dan </w:t>
      </w:r>
      <w:r w:rsidRPr="002B1D07">
        <w:rPr>
          <w:rFonts w:ascii="Times New Roman" w:hAnsi="Times New Roman" w:cs="Times New Roman"/>
          <w:i/>
          <w:iCs/>
          <w:noProof/>
          <w:sz w:val="24"/>
          <w:szCs w:val="24"/>
          <w:lang w:val="en-ID" w:eastAsia="en-ID"/>
        </w:rPr>
        <w:t xml:space="preserve">. </w:t>
      </w:r>
      <w:r w:rsidR="00E4022C">
        <w:rPr>
          <w:rFonts w:ascii="Times New Roman" w:hAnsi="Times New Roman" w:cs="Times New Roman"/>
          <w:i/>
          <w:iCs/>
          <w:noProof/>
          <w:sz w:val="24"/>
          <w:szCs w:val="24"/>
          <w:lang w:val="en-ID" w:eastAsia="en-ID"/>
        </w:rPr>
        <w:t>Keempat</w:t>
      </w:r>
      <w:r w:rsidRPr="002B1D07">
        <w:rPr>
          <w:rFonts w:ascii="Times New Roman" w:hAnsi="Times New Roman" w:cs="Times New Roman"/>
          <w:i/>
          <w:iCs/>
          <w:noProof/>
          <w:sz w:val="24"/>
          <w:szCs w:val="24"/>
          <w:lang w:val="en-ID" w:eastAsia="en-ID"/>
        </w:rPr>
        <w:t>, tidak adanya sistem visualisasi data real-time</w:t>
      </w:r>
      <w:r w:rsidR="00AA59D3">
        <w:rPr>
          <w:rFonts w:ascii="Times New Roman" w:hAnsi="Times New Roman" w:cs="Times New Roman"/>
          <w:i/>
          <w:iCs/>
          <w:noProof/>
          <w:sz w:val="24"/>
          <w:szCs w:val="24"/>
          <w:lang w:val="en-ID" w:eastAsia="en-ID"/>
        </w:rPr>
        <w:t xml:space="preserve"> yang dapat</w:t>
      </w:r>
      <w:r w:rsidRPr="002B1D07">
        <w:rPr>
          <w:rFonts w:ascii="Times New Roman" w:hAnsi="Times New Roman" w:cs="Times New Roman"/>
          <w:i/>
          <w:iCs/>
          <w:noProof/>
          <w:sz w:val="24"/>
          <w:szCs w:val="24"/>
          <w:lang w:val="en-ID" w:eastAsia="en-ID"/>
        </w:rPr>
        <w:t xml:space="preserve"> menyulitkan pemantauan kinerja klinik, tren pasien, tren layanan perawatan, dan produktivitas dokter. Oleh karena itu, dibutuhkan sebuah sistem informasi manajemen klinik gigi untuk mengoptimalkan pengelolaan operasional klinik. Penelitian ini menggunakan metode waterfall dengan teknik pengumpulan data melalui observasi, wawancara, analisis dokumen, dan studi literatur. Sistem informasi yang dibangun berbasis web dengan mengimplementasikan teknologi Progressive Web Apps (PWA), menggunakan framework Laravel 11, dan API Twilio untuk integrasi notifikasi WhatsApp. Hasil penelitian menunjukkan bahwa sistem informasi manajemen klinik gigi berhasil dibangun sesuai dengan perancangan. Sistem ini menyediakan sentralisasi data, meningkatkan keamanan dan akurasi data, mengotomatisasi penjadwalan dan reservasi, serta menyediakan fitur visualisasi data untuk pemantauan kinerja klinik. Implementasi PWA memungkinkan akses offline, sementara integrasi WhatsApp memfasilitasi komunikasi antara klinik dan pasien.</w:t>
      </w:r>
    </w:p>
    <w:p w14:paraId="0460BFE1" w14:textId="244D6EFA" w:rsidR="00B749B5" w:rsidRPr="002B1D07" w:rsidRDefault="002B1D07" w:rsidP="002B1D07">
      <w:pPr>
        <w:pStyle w:val="TOC4"/>
        <w:rPr>
          <w:rFonts w:ascii="Times New Roman" w:hAnsi="Times New Roman" w:cs="Times New Roman"/>
          <w:i/>
          <w:iCs/>
          <w:noProof/>
          <w:sz w:val="24"/>
          <w:szCs w:val="24"/>
          <w:lang w:val="en-ID" w:eastAsia="en-ID"/>
        </w:rPr>
      </w:pPr>
      <w:r w:rsidRPr="002B1D07">
        <w:rPr>
          <w:rFonts w:ascii="Times New Roman" w:hAnsi="Times New Roman" w:cs="Times New Roman"/>
          <w:i/>
          <w:iCs/>
          <w:noProof/>
          <w:sz w:val="24"/>
          <w:szCs w:val="24"/>
          <w:lang w:val="en-ID" w:eastAsia="en-ID"/>
        </w:rPr>
        <w:t>Kata Kunci: Sistem Informasi Manajemen, Klinik Gigi, Progressive Web Apps, Laravel, Twilio, Visualisasi Data</w:t>
      </w:r>
    </w:p>
    <w:p w14:paraId="2DA85800" w14:textId="734A2F20" w:rsidR="00F87956" w:rsidRPr="00B23775" w:rsidRDefault="00F87956" w:rsidP="00F87956">
      <w:pPr>
        <w:tabs>
          <w:tab w:val="left" w:pos="1363"/>
        </w:tabs>
        <w:rPr>
          <w:rFonts w:ascii="Times New Roman" w:hAnsi="Times New Roman" w:cs="Times New Roman"/>
          <w:sz w:val="24"/>
          <w:szCs w:val="24"/>
          <w:lang w:val="en-US"/>
        </w:rPr>
        <w:sectPr w:rsidR="00F87956" w:rsidRPr="00B23775" w:rsidSect="0052486A">
          <w:footerReference w:type="default" r:id="rId10"/>
          <w:pgSz w:w="11906" w:h="16838"/>
          <w:pgMar w:top="1701" w:right="1701" w:bottom="1701" w:left="2268" w:header="720" w:footer="720" w:gutter="0"/>
          <w:pgNumType w:fmt="lowerRoman" w:start="1"/>
          <w:cols w:space="720"/>
          <w:titlePg/>
          <w:docGrid w:linePitch="299"/>
        </w:sectPr>
      </w:pPr>
      <w:r w:rsidRPr="00AB2A44">
        <w:rPr>
          <w:rFonts w:ascii="Times New Roman" w:hAnsi="Times New Roman" w:cs="Times New Roman"/>
          <w:sz w:val="24"/>
          <w:szCs w:val="24"/>
          <w:lang w:val="en-US"/>
        </w:rPr>
        <w:fldChar w:fldCharType="end"/>
      </w:r>
    </w:p>
    <w:p w14:paraId="1CEBC80E" w14:textId="25A30A92" w:rsidR="00FE29F7" w:rsidRPr="00B23775" w:rsidRDefault="00FE29F7" w:rsidP="004F344E">
      <w:pPr>
        <w:pStyle w:val="Heading1"/>
      </w:pPr>
      <w:bookmarkStart w:id="10" w:name="_Toc147417238"/>
      <w:bookmarkStart w:id="11" w:name="_Toc173852657"/>
      <w:bookmarkStart w:id="12" w:name="_Toc178772326"/>
      <w:bookmarkStart w:id="13" w:name="_Hlk178773433"/>
      <w:r w:rsidRPr="00B23775">
        <w:lastRenderedPageBreak/>
        <w:t xml:space="preserve">BAB I </w:t>
      </w:r>
      <w:r w:rsidRPr="00B23775">
        <w:br/>
        <w:t>PENDAHULUAN</w:t>
      </w:r>
      <w:bookmarkEnd w:id="10"/>
      <w:bookmarkEnd w:id="11"/>
      <w:bookmarkEnd w:id="12"/>
    </w:p>
    <w:p w14:paraId="1C667158" w14:textId="57B0FF8D" w:rsidR="00FE29F7" w:rsidRPr="00A42F29" w:rsidRDefault="00FE29F7" w:rsidP="00981B01">
      <w:pPr>
        <w:pStyle w:val="Heading2"/>
        <w:numPr>
          <w:ilvl w:val="1"/>
          <w:numId w:val="21"/>
        </w:numPr>
        <w:ind w:left="426" w:hanging="426"/>
      </w:pPr>
      <w:bookmarkStart w:id="14" w:name="_Toc147417239"/>
      <w:bookmarkStart w:id="15" w:name="_Toc173852658"/>
      <w:bookmarkStart w:id="16" w:name="_Toc178772327"/>
      <w:r w:rsidRPr="00A42F29">
        <w:t>Latar Belakang</w:t>
      </w:r>
      <w:bookmarkEnd w:id="14"/>
      <w:bookmarkEnd w:id="15"/>
      <w:bookmarkEnd w:id="16"/>
    </w:p>
    <w:p w14:paraId="574D3326" w14:textId="77777777" w:rsidR="00BF3F77" w:rsidRPr="00B23775" w:rsidRDefault="00BF3F77" w:rsidP="00E70754">
      <w:pPr>
        <w:spacing w:after="0" w:line="360" w:lineRule="auto"/>
        <w:ind w:firstLine="566"/>
        <w:jc w:val="both"/>
        <w:rPr>
          <w:rFonts w:ascii="Times New Roman" w:eastAsia="Times New Roman" w:hAnsi="Times New Roman" w:cs="Times New Roman"/>
          <w:sz w:val="24"/>
          <w:szCs w:val="24"/>
          <w:lang w:val="en-US"/>
        </w:rPr>
      </w:pPr>
    </w:p>
    <w:p w14:paraId="46A90D81" w14:textId="0B1A598B" w:rsidR="00372133" w:rsidRPr="00B23775" w:rsidRDefault="00372133" w:rsidP="00C963C7">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Dalam era globalisasi yang semakin maju, perkembangan teknologi informasi menjadi esensial sebagai alat pendukung untuk mempermudah berbagai aktivitas di berbagai sektor, termasuk di dalamnya organisasi, lembaga, instansi, dan perusahaan. Penerapan teknologi informasi telah membawa berbagai kemudahan yang signifikan dalam kehidupan sehari-hari, termasuk di bidang pelayanan kesehatan. Meskipun sistem informasi telah ada dalam berbagai organisasi, termasuk klinik gigi, masih terdapat permasalahan mendasar yang perlu diatasi</w:t>
      </w:r>
      <w:r w:rsidR="00BF3F77" w:rsidRPr="00B23775">
        <w:rPr>
          <w:rFonts w:ascii="Times New Roman" w:eastAsia="Times New Roman" w:hAnsi="Times New Roman" w:cs="Times New Roman"/>
          <w:sz w:val="24"/>
          <w:szCs w:val="24"/>
          <w:lang w:val="en-US"/>
        </w:rPr>
        <w:t>.</w:t>
      </w:r>
      <w:r w:rsidR="00885825" w:rsidRPr="00B23775">
        <w:rPr>
          <w:rFonts w:ascii="Times New Roman" w:eastAsia="Times New Roman" w:hAnsi="Times New Roman" w:cs="Times New Roman"/>
          <w:sz w:val="24"/>
          <w:szCs w:val="24"/>
          <w:lang w:val="en-US"/>
        </w:rPr>
        <w:fldChar w:fldCharType="begin" w:fldLock="1"/>
      </w:r>
      <w:r w:rsidR="00A54868" w:rsidRPr="00B23775">
        <w:rPr>
          <w:rFonts w:ascii="Times New Roman" w:eastAsia="Times New Roman" w:hAnsi="Times New Roman" w:cs="Times New Roman"/>
          <w:sz w:val="24"/>
          <w:szCs w:val="24"/>
          <w:lang w:val="en-US"/>
        </w:rPr>
        <w:instrText>ADDIN CSL_CITATION {"citationItems":[{"id":"ITEM-1","itemData":{"DOI":"10.38204/jrak.v7i2.625","ISSN":"2407-8298","abstract":"Saat ini di dunia bisnis terjadi perubahan dengan kecepatan yang lebih cepat dan lebih cepat. Alasan yang diberikan untuk ini adalah globalisasi, investasi teknologi informasi (TI) yang tinggi dan laju perubahan teknologi yang cepat. . Dengan adopsi teknologi informasi yang populer, model bisnis dan jenis layanan di industri sangat dipengaruhi. Pertimbangkan industri jasa profesional seperti kantor akuntan, jasa adalah kegiatan bisnis utama dalam pekerjaan mereka sehari-hari. Perusahaan-perusahaan ini sekarang menghadapi masalah kritis tentang bagaimana menerapkan teknologi informasi secara efektif dan meningkatkan kualitas layanan mereka. Organisasi merespons dengan cara yang berbeda dan pada tingkat yang berbeda terhadap berbagai peluang dan tekanan berbasis teknologi informasi. Tujuan dari penelitian ini adalah untuk fokus pada efek perubahan organisasi terkait teknologi informasi pada fungsi akuntansi manajemen dan untuk berkontribusi pada tubuh pengetahuan tentang sejauh mana teknologi informasi mempengaruhi kemampuan untuk menyelesaikan tugas akuntansi, kemudian menemukan manfaat strategis teknologi informasi yang diinvestasikan dengan aktivitas nilai yang sesuai. Hubungan antara teknologi informasi dan praktik akuntansi diselidiki secara kualitatif menggunakan enam studi kasus dan akan mengukur dampak teknologi informasi pada tugas akuntan. Temuan menunjukkan kecenderungan untuk perubahan dan desentralisasi tugas akuntansi. Temuan menunjukkan bahwa investasi TI memang membantu untuk kegiatan dalam kegiatan bisnis sehari-hari di perusahaan tersebut, apakah itu strategi-sentris, manajerial, atau kegiatan operasional.","author":[{"dropping-particle":"","family":"Indah","given":"Putri Novianti;","non-dropping-particle":"","parse-names":false,"suffix":""},{"dropping-particle":"","family":"Mira","given":"Ismirani Fudsyi;","non-dropping-particle":"","parse-names":false,"suffix":""},{"dropping-particle":"","family":"Rita","given":"Komalasari;","non-dropping-particle":"","parse-names":false,"suffix":""},{"dropping-particle":"","family":"Zen","given":"Munawar;","non-dropping-particle":"","parse-names":false,"suffix":""}],"container-title":"JRAK (Jurnal Riset Akuntansi dan Bisnis)","id":"ITEM-1","issue":"2","issued":{"date-parts":[["2021","7","17"]]},"page":"47-58","title":"PERAN TEKNOLOGI INFORMASI PADA PERUBAHAN ORGANISASI DAN FUNGSI AKUNTANSI MANAJEMEN","type":"article-journal","volume":"7"},"uris":["http://www.mendeley.com/documents/?uuid=888a82a0-147c-4b7c-90c6-3bb8ac5bc46e"]}],"mendeley":{"formattedCitation":"(Indah &lt;i&gt;et al.&lt;/i&gt;, 2021)","plainTextFormattedCitation":"(Indah et al., 2021)","previouslyFormattedCitation":"(Indah &lt;i&gt;et al.&lt;/i&gt;, 2021)"},"properties":{"noteIndex":0},"schema":"https://github.com/citation-style-language/schema/raw/master/csl-citation.json"}</w:instrText>
      </w:r>
      <w:r w:rsidR="00885825" w:rsidRPr="00B23775">
        <w:rPr>
          <w:rFonts w:ascii="Times New Roman" w:eastAsia="Times New Roman" w:hAnsi="Times New Roman" w:cs="Times New Roman"/>
          <w:sz w:val="24"/>
          <w:szCs w:val="24"/>
          <w:lang w:val="en-US"/>
        </w:rPr>
        <w:fldChar w:fldCharType="separate"/>
      </w:r>
      <w:r w:rsidR="00885825" w:rsidRPr="00B23775">
        <w:rPr>
          <w:rFonts w:ascii="Times New Roman" w:eastAsia="Times New Roman" w:hAnsi="Times New Roman" w:cs="Times New Roman"/>
          <w:noProof/>
          <w:sz w:val="24"/>
          <w:szCs w:val="24"/>
          <w:lang w:val="en-US"/>
        </w:rPr>
        <w:t xml:space="preserve">(Indah </w:t>
      </w:r>
      <w:r w:rsidR="00885825" w:rsidRPr="00B23775">
        <w:rPr>
          <w:rFonts w:ascii="Times New Roman" w:eastAsia="Times New Roman" w:hAnsi="Times New Roman" w:cs="Times New Roman"/>
          <w:i/>
          <w:noProof/>
          <w:sz w:val="24"/>
          <w:szCs w:val="24"/>
          <w:lang w:val="en-US"/>
        </w:rPr>
        <w:t>et al.</w:t>
      </w:r>
      <w:r w:rsidR="00885825" w:rsidRPr="00B23775">
        <w:rPr>
          <w:rFonts w:ascii="Times New Roman" w:eastAsia="Times New Roman" w:hAnsi="Times New Roman" w:cs="Times New Roman"/>
          <w:noProof/>
          <w:sz w:val="24"/>
          <w:szCs w:val="24"/>
          <w:lang w:val="en-US"/>
        </w:rPr>
        <w:t>, 2021)</w:t>
      </w:r>
      <w:r w:rsidR="00885825" w:rsidRPr="00B23775">
        <w:rPr>
          <w:rFonts w:ascii="Times New Roman" w:eastAsia="Times New Roman" w:hAnsi="Times New Roman" w:cs="Times New Roman"/>
          <w:sz w:val="24"/>
          <w:szCs w:val="24"/>
          <w:lang w:val="en-US"/>
        </w:rPr>
        <w:fldChar w:fldCharType="end"/>
      </w:r>
      <w:r w:rsidR="00FE29F7" w:rsidRPr="00B23775">
        <w:rPr>
          <w:rFonts w:ascii="Times New Roman" w:eastAsia="Times New Roman" w:hAnsi="Times New Roman" w:cs="Times New Roman"/>
          <w:sz w:val="24"/>
          <w:szCs w:val="24"/>
          <w:lang w:val="en-US"/>
        </w:rPr>
        <w:t xml:space="preserve">. </w:t>
      </w:r>
    </w:p>
    <w:p w14:paraId="08F54957" w14:textId="1534AB11" w:rsidR="002035D6" w:rsidRPr="00B23775" w:rsidRDefault="00372133" w:rsidP="00CC1AA7">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Sebagai contoh, kita bisa merujuk pada Klinik Gigi Xenon Dental House, yang merupakan salah satu penyedia layanan kesehatan gigi di Kota Padang.</w:t>
      </w:r>
      <w:r w:rsidR="00E4623D" w:rsidRPr="00B23775">
        <w:rPr>
          <w:rFonts w:ascii="Times New Roman" w:eastAsia="Times New Roman" w:hAnsi="Times New Roman" w:cs="Times New Roman"/>
          <w:sz w:val="24"/>
          <w:szCs w:val="24"/>
          <w:lang w:val="en-US"/>
        </w:rPr>
        <w:t xml:space="preserve"> Setelah dilakukan wawancara</w:t>
      </w:r>
      <w:r w:rsidR="003718E8" w:rsidRPr="00B23775">
        <w:rPr>
          <w:rFonts w:ascii="Times New Roman" w:eastAsia="Times New Roman" w:hAnsi="Times New Roman" w:cs="Times New Roman"/>
          <w:sz w:val="24"/>
          <w:szCs w:val="24"/>
          <w:lang w:val="en-US"/>
        </w:rPr>
        <w:t xml:space="preserve"> dan karyawan</w:t>
      </w:r>
      <w:r w:rsidR="00E4623D" w:rsidRPr="00B23775">
        <w:rPr>
          <w:rFonts w:ascii="Times New Roman" w:eastAsia="Times New Roman" w:hAnsi="Times New Roman" w:cs="Times New Roman"/>
          <w:sz w:val="24"/>
          <w:szCs w:val="24"/>
          <w:lang w:val="en-US"/>
        </w:rPr>
        <w:t xml:space="preserve"> dengan Pemilik Klinik Gigi Xenon Dental House,</w:t>
      </w:r>
      <w:r w:rsidRPr="00B23775">
        <w:rPr>
          <w:rFonts w:ascii="Times New Roman" w:eastAsia="Times New Roman" w:hAnsi="Times New Roman" w:cs="Times New Roman"/>
          <w:sz w:val="24"/>
          <w:szCs w:val="24"/>
          <w:lang w:val="en-US"/>
        </w:rPr>
        <w:t xml:space="preserve"> </w:t>
      </w:r>
      <w:r w:rsidR="00E4623D" w:rsidRPr="00B23775">
        <w:rPr>
          <w:rFonts w:ascii="Times New Roman" w:eastAsia="Times New Roman" w:hAnsi="Times New Roman" w:cs="Times New Roman"/>
          <w:sz w:val="24"/>
          <w:szCs w:val="24"/>
          <w:lang w:val="en-US"/>
        </w:rPr>
        <w:t>p</w:t>
      </w:r>
      <w:r w:rsidR="002035D6" w:rsidRPr="00B23775">
        <w:rPr>
          <w:rFonts w:ascii="Times New Roman" w:eastAsia="Times New Roman" w:hAnsi="Times New Roman" w:cs="Times New Roman"/>
          <w:sz w:val="24"/>
          <w:szCs w:val="24"/>
          <w:lang w:val="en-US"/>
        </w:rPr>
        <w:t>roses bisnis pada k</w:t>
      </w:r>
      <w:r w:rsidRPr="00B23775">
        <w:rPr>
          <w:rFonts w:ascii="Times New Roman" w:eastAsia="Times New Roman" w:hAnsi="Times New Roman" w:cs="Times New Roman"/>
          <w:sz w:val="24"/>
          <w:szCs w:val="24"/>
          <w:lang w:val="en-US"/>
        </w:rPr>
        <w:t>linik ini masih melakukan sebagian besar administrasi</w:t>
      </w:r>
      <w:r w:rsidR="00C963C7" w:rsidRPr="00B23775">
        <w:rPr>
          <w:rFonts w:ascii="Times New Roman" w:eastAsia="Times New Roman" w:hAnsi="Times New Roman" w:cs="Times New Roman"/>
          <w:sz w:val="24"/>
          <w:szCs w:val="24"/>
          <w:lang w:val="en-US"/>
        </w:rPr>
        <w:t>nya</w:t>
      </w:r>
      <w:r w:rsidRPr="00B23775">
        <w:rPr>
          <w:rFonts w:ascii="Times New Roman" w:eastAsia="Times New Roman" w:hAnsi="Times New Roman" w:cs="Times New Roman"/>
          <w:sz w:val="24"/>
          <w:szCs w:val="24"/>
          <w:lang w:val="en-US"/>
        </w:rPr>
        <w:t xml:space="preserve"> secara manual</w:t>
      </w:r>
      <w:r w:rsidR="002035D6" w:rsidRPr="00B23775">
        <w:rPr>
          <w:rFonts w:ascii="Times New Roman" w:eastAsia="Times New Roman" w:hAnsi="Times New Roman" w:cs="Times New Roman"/>
          <w:sz w:val="24"/>
          <w:szCs w:val="24"/>
          <w:lang w:val="en-US"/>
        </w:rPr>
        <w:t xml:space="preserve"> yang mana bisa dikembangkan menjadi proses bisnis yang lebih baik lagi</w:t>
      </w:r>
      <w:r w:rsidRPr="00B23775">
        <w:rPr>
          <w:rFonts w:ascii="Times New Roman" w:eastAsia="Times New Roman" w:hAnsi="Times New Roman" w:cs="Times New Roman"/>
          <w:sz w:val="24"/>
          <w:szCs w:val="24"/>
          <w:lang w:val="en-US"/>
        </w:rPr>
        <w:t xml:space="preserve">. Pendaftaran pasien, dan proses </w:t>
      </w:r>
      <w:r w:rsidR="00943267" w:rsidRPr="00B23775">
        <w:rPr>
          <w:rFonts w:ascii="Times New Roman" w:eastAsia="Times New Roman" w:hAnsi="Times New Roman" w:cs="Times New Roman"/>
          <w:sz w:val="24"/>
          <w:szCs w:val="24"/>
          <w:lang w:val="en-US"/>
        </w:rPr>
        <w:t>pencatatan</w:t>
      </w:r>
      <w:r w:rsidRPr="00B23775">
        <w:rPr>
          <w:rFonts w:ascii="Times New Roman" w:eastAsia="Times New Roman" w:hAnsi="Times New Roman" w:cs="Times New Roman"/>
          <w:sz w:val="24"/>
          <w:szCs w:val="24"/>
          <w:lang w:val="en-US"/>
        </w:rPr>
        <w:t xml:space="preserve"> masih bergantung pada proses manual yang </w:t>
      </w:r>
      <w:r w:rsidR="002507E7">
        <w:rPr>
          <w:rFonts w:ascii="Times New Roman" w:eastAsia="Times New Roman" w:hAnsi="Times New Roman" w:cs="Times New Roman"/>
          <w:sz w:val="24"/>
          <w:szCs w:val="24"/>
          <w:lang w:val="en-US"/>
        </w:rPr>
        <w:t>sangat bergantung dengan keterampilan dan ketelitian manusia</w:t>
      </w:r>
      <w:r w:rsidR="00E63648">
        <w:rPr>
          <w:rFonts w:ascii="Times New Roman" w:eastAsia="Times New Roman" w:hAnsi="Times New Roman" w:cs="Times New Roman"/>
          <w:sz w:val="24"/>
          <w:szCs w:val="24"/>
          <w:lang w:val="en-US"/>
        </w:rPr>
        <w:t>,</w:t>
      </w:r>
      <w:r w:rsidR="00734F3C" w:rsidRPr="00B23775">
        <w:rPr>
          <w:rFonts w:ascii="Times New Roman" w:eastAsia="Times New Roman" w:hAnsi="Times New Roman" w:cs="Times New Roman"/>
          <w:sz w:val="24"/>
          <w:szCs w:val="24"/>
          <w:lang w:val="en-US"/>
        </w:rPr>
        <w:t xml:space="preserve"> serta dapat menimbulkan </w:t>
      </w:r>
      <w:r w:rsidR="00734F3C" w:rsidRPr="00B23775">
        <w:rPr>
          <w:rFonts w:ascii="Times New Roman" w:eastAsia="Times New Roman" w:hAnsi="Times New Roman" w:cs="Times New Roman"/>
          <w:i/>
          <w:iCs/>
          <w:sz w:val="24"/>
          <w:szCs w:val="24"/>
          <w:lang w:val="en-US"/>
        </w:rPr>
        <w:t>human error</w:t>
      </w:r>
      <w:r w:rsidRPr="00B23775">
        <w:rPr>
          <w:rFonts w:ascii="Times New Roman" w:eastAsia="Times New Roman" w:hAnsi="Times New Roman" w:cs="Times New Roman"/>
          <w:sz w:val="24"/>
          <w:szCs w:val="24"/>
          <w:lang w:val="en-US"/>
        </w:rPr>
        <w:t>.</w:t>
      </w:r>
    </w:p>
    <w:p w14:paraId="78AB6C59" w14:textId="2B4F09AD" w:rsidR="000522E9" w:rsidRPr="00B23775" w:rsidRDefault="002035D6" w:rsidP="00C963C7">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Klinik Gigi Xenon Dental House melayani berbagai kelompok usia, mulai dari anak-anak hingga orang dewasa, </w:t>
      </w:r>
      <w:r w:rsidR="00903196" w:rsidRPr="00B23775">
        <w:rPr>
          <w:rFonts w:ascii="Times New Roman" w:eastAsia="Times New Roman" w:hAnsi="Times New Roman" w:cs="Times New Roman"/>
          <w:sz w:val="24"/>
          <w:szCs w:val="24"/>
          <w:lang w:val="en-US"/>
        </w:rPr>
        <w:t>yang dilayani oleh</w:t>
      </w:r>
      <w:r w:rsidRPr="00B23775">
        <w:rPr>
          <w:rFonts w:ascii="Times New Roman" w:eastAsia="Times New Roman" w:hAnsi="Times New Roman" w:cs="Times New Roman"/>
          <w:sz w:val="24"/>
          <w:szCs w:val="24"/>
          <w:lang w:val="en-US"/>
        </w:rPr>
        <w:t xml:space="preserve"> dokter-dokter</w:t>
      </w:r>
      <w:r w:rsidR="00903196"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 xml:space="preserve">dengan </w:t>
      </w:r>
      <w:r w:rsidR="00903196" w:rsidRPr="00B23775">
        <w:rPr>
          <w:rFonts w:ascii="Times New Roman" w:eastAsia="Times New Roman" w:hAnsi="Times New Roman" w:cs="Times New Roman"/>
          <w:sz w:val="24"/>
          <w:szCs w:val="24"/>
          <w:lang w:val="en-US"/>
        </w:rPr>
        <w:t xml:space="preserve">berbagai </w:t>
      </w:r>
      <w:r w:rsidRPr="00B23775">
        <w:rPr>
          <w:rFonts w:ascii="Times New Roman" w:eastAsia="Times New Roman" w:hAnsi="Times New Roman" w:cs="Times New Roman"/>
          <w:sz w:val="24"/>
          <w:szCs w:val="24"/>
          <w:lang w:val="en-US"/>
        </w:rPr>
        <w:t>jadwal</w:t>
      </w:r>
      <w:r w:rsidR="00607141" w:rsidRPr="00B23775">
        <w:rPr>
          <w:rFonts w:ascii="Times New Roman" w:eastAsia="Times New Roman" w:hAnsi="Times New Roman" w:cs="Times New Roman"/>
          <w:sz w:val="24"/>
          <w:szCs w:val="24"/>
          <w:lang w:val="en-US"/>
        </w:rPr>
        <w:t xml:space="preserve"> reservasi yang ada</w:t>
      </w:r>
      <w:r w:rsidRPr="00B23775">
        <w:rPr>
          <w:rFonts w:ascii="Times New Roman" w:eastAsia="Times New Roman" w:hAnsi="Times New Roman" w:cs="Times New Roman"/>
          <w:sz w:val="24"/>
          <w:szCs w:val="24"/>
          <w:lang w:val="en-US"/>
        </w:rPr>
        <w:t xml:space="preserve">. Ketidaksesuaian jadwal </w:t>
      </w:r>
      <w:r w:rsidR="00607141" w:rsidRPr="00B23775">
        <w:rPr>
          <w:rFonts w:ascii="Times New Roman" w:eastAsia="Times New Roman" w:hAnsi="Times New Roman" w:cs="Times New Roman"/>
          <w:sz w:val="24"/>
          <w:szCs w:val="24"/>
          <w:lang w:val="en-US"/>
        </w:rPr>
        <w:t xml:space="preserve"> reservasi </w:t>
      </w:r>
      <w:r w:rsidRPr="00B23775">
        <w:rPr>
          <w:rFonts w:ascii="Times New Roman" w:eastAsia="Times New Roman" w:hAnsi="Times New Roman" w:cs="Times New Roman"/>
          <w:sz w:val="24"/>
          <w:szCs w:val="24"/>
          <w:lang w:val="en-US"/>
        </w:rPr>
        <w:t xml:space="preserve">terjadi akibat kesalahan dalam penjadwalan yang </w:t>
      </w:r>
      <w:r w:rsidR="00607141" w:rsidRPr="00B23775">
        <w:rPr>
          <w:rFonts w:ascii="Times New Roman" w:eastAsia="Times New Roman" w:hAnsi="Times New Roman" w:cs="Times New Roman"/>
          <w:sz w:val="24"/>
          <w:szCs w:val="24"/>
          <w:lang w:val="en-US"/>
        </w:rPr>
        <w:t xml:space="preserve">saat ini </w:t>
      </w:r>
      <w:r w:rsidR="001D23A5">
        <w:rPr>
          <w:rFonts w:ascii="Times New Roman" w:eastAsia="Times New Roman" w:hAnsi="Times New Roman" w:cs="Times New Roman"/>
          <w:sz w:val="24"/>
          <w:szCs w:val="24"/>
          <w:lang w:val="en-US"/>
        </w:rPr>
        <w:t xml:space="preserve">dicatat </w:t>
      </w:r>
      <w:r w:rsidR="00695855" w:rsidRPr="00B23775">
        <w:rPr>
          <w:rFonts w:ascii="Times New Roman" w:eastAsia="Times New Roman" w:hAnsi="Times New Roman" w:cs="Times New Roman"/>
          <w:sz w:val="24"/>
          <w:szCs w:val="24"/>
          <w:lang w:val="en-US"/>
        </w:rPr>
        <w:t>menggunakan aplikasi Whatsapp saja dan tidak menggunakan s</w:t>
      </w:r>
      <w:r w:rsidR="002507E7">
        <w:rPr>
          <w:rFonts w:ascii="Times New Roman" w:eastAsia="Times New Roman" w:hAnsi="Times New Roman" w:cs="Times New Roman"/>
          <w:sz w:val="24"/>
          <w:szCs w:val="24"/>
          <w:lang w:val="en-US"/>
        </w:rPr>
        <w:t>i</w:t>
      </w:r>
      <w:r w:rsidR="00695855" w:rsidRPr="00B23775">
        <w:rPr>
          <w:rFonts w:ascii="Times New Roman" w:eastAsia="Times New Roman" w:hAnsi="Times New Roman" w:cs="Times New Roman"/>
          <w:sz w:val="24"/>
          <w:szCs w:val="24"/>
          <w:lang w:val="en-US"/>
        </w:rPr>
        <w:t xml:space="preserve">stem khusus </w:t>
      </w:r>
      <w:r w:rsidR="00903196" w:rsidRPr="00B23775">
        <w:rPr>
          <w:rFonts w:ascii="Times New Roman" w:eastAsia="Times New Roman" w:hAnsi="Times New Roman" w:cs="Times New Roman"/>
          <w:sz w:val="24"/>
          <w:szCs w:val="24"/>
          <w:lang w:val="en-US"/>
        </w:rPr>
        <w:t>reservasi</w:t>
      </w:r>
      <w:r w:rsidRPr="00B23775">
        <w:rPr>
          <w:rFonts w:ascii="Times New Roman" w:eastAsia="Times New Roman" w:hAnsi="Times New Roman" w:cs="Times New Roman"/>
          <w:sz w:val="24"/>
          <w:szCs w:val="24"/>
          <w:lang w:val="en-US"/>
        </w:rPr>
        <w:t>.</w:t>
      </w:r>
      <w:r w:rsidR="00695855" w:rsidRPr="00B23775">
        <w:rPr>
          <w:rFonts w:ascii="Times New Roman" w:eastAsia="Times New Roman" w:hAnsi="Times New Roman" w:cs="Times New Roman"/>
          <w:sz w:val="24"/>
          <w:szCs w:val="24"/>
          <w:lang w:val="en-US"/>
        </w:rPr>
        <w:t xml:space="preserve"> Saat ini reservasi di klinik ini hanya dapat dilakukan dengan menghubungi nomor WhatsApp admin klinik atau datang langsung ke klinik. </w:t>
      </w:r>
      <w:r w:rsidRPr="00B23775">
        <w:rPr>
          <w:rFonts w:ascii="Times New Roman" w:eastAsia="Times New Roman" w:hAnsi="Times New Roman" w:cs="Times New Roman"/>
          <w:sz w:val="24"/>
          <w:szCs w:val="24"/>
          <w:lang w:val="en-US"/>
        </w:rPr>
        <w:t>Selain itu, staf klinik harus membuat laporan</w:t>
      </w:r>
      <w:r w:rsidR="000522E9"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rekam medis</w:t>
      </w:r>
      <w:r w:rsidR="00943267"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yang juga dilakukan secara manual</w:t>
      </w:r>
      <w:r w:rsidR="000522E9" w:rsidRPr="00B23775">
        <w:rPr>
          <w:rFonts w:ascii="Times New Roman" w:eastAsia="Times New Roman" w:hAnsi="Times New Roman" w:cs="Times New Roman"/>
          <w:sz w:val="24"/>
          <w:szCs w:val="24"/>
          <w:lang w:val="en-US"/>
        </w:rPr>
        <w:t xml:space="preserve"> menggunakan media kertas yang </w:t>
      </w:r>
      <w:r w:rsidR="002507E7">
        <w:rPr>
          <w:rFonts w:ascii="Times New Roman" w:eastAsia="Times New Roman" w:hAnsi="Times New Roman" w:cs="Times New Roman"/>
          <w:sz w:val="24"/>
          <w:szCs w:val="24"/>
          <w:lang w:val="en-US"/>
        </w:rPr>
        <w:t xml:space="preserve">membutuhkan ruang fisik </w:t>
      </w:r>
      <w:r w:rsidR="003474D3">
        <w:rPr>
          <w:rFonts w:ascii="Times New Roman" w:eastAsia="Times New Roman" w:hAnsi="Times New Roman" w:cs="Times New Roman"/>
          <w:sz w:val="24"/>
          <w:szCs w:val="24"/>
          <w:lang w:val="en-US"/>
        </w:rPr>
        <w:t xml:space="preserve">yang </w:t>
      </w:r>
      <w:r w:rsidR="000522E9" w:rsidRPr="00B23775">
        <w:rPr>
          <w:rFonts w:ascii="Times New Roman" w:eastAsia="Times New Roman" w:hAnsi="Times New Roman" w:cs="Times New Roman"/>
          <w:sz w:val="24"/>
          <w:szCs w:val="24"/>
          <w:lang w:val="en-US"/>
        </w:rPr>
        <w:t>disimpan terpisah</w:t>
      </w:r>
      <w:r w:rsidR="002507E7">
        <w:rPr>
          <w:rFonts w:ascii="Times New Roman" w:eastAsia="Times New Roman" w:hAnsi="Times New Roman" w:cs="Times New Roman"/>
          <w:sz w:val="24"/>
          <w:szCs w:val="24"/>
          <w:lang w:val="en-US"/>
        </w:rPr>
        <w:t xml:space="preserve"> dan mudah rusak</w:t>
      </w:r>
      <w:r w:rsidRPr="00B23775">
        <w:rPr>
          <w:rFonts w:ascii="Times New Roman" w:eastAsia="Times New Roman" w:hAnsi="Times New Roman" w:cs="Times New Roman"/>
          <w:sz w:val="24"/>
          <w:szCs w:val="24"/>
          <w:lang w:val="en-US"/>
        </w:rPr>
        <w:t>.</w:t>
      </w:r>
      <w:r w:rsidR="00C963C7" w:rsidRPr="00B23775">
        <w:rPr>
          <w:rFonts w:ascii="Times New Roman" w:eastAsia="Times New Roman" w:hAnsi="Times New Roman" w:cs="Times New Roman"/>
          <w:sz w:val="24"/>
          <w:szCs w:val="24"/>
          <w:lang w:val="en-US"/>
        </w:rPr>
        <w:t xml:space="preserve"> </w:t>
      </w:r>
      <w:r w:rsidR="003474D3">
        <w:rPr>
          <w:rFonts w:ascii="Times New Roman" w:eastAsia="Times New Roman" w:hAnsi="Times New Roman" w:cs="Times New Roman"/>
          <w:sz w:val="24"/>
          <w:szCs w:val="24"/>
          <w:lang w:val="en-US"/>
        </w:rPr>
        <w:t xml:space="preserve">Sistem manual yang ada saat ini juga tidak menyediakan kemampuan </w:t>
      </w:r>
      <w:r w:rsidR="00DA537E">
        <w:rPr>
          <w:rFonts w:ascii="Times New Roman" w:eastAsia="Times New Roman" w:hAnsi="Times New Roman" w:cs="Times New Roman"/>
          <w:sz w:val="24"/>
          <w:szCs w:val="24"/>
          <w:lang w:val="en-US"/>
        </w:rPr>
        <w:t xml:space="preserve">visualisasi </w:t>
      </w:r>
      <w:r w:rsidR="00DA537E" w:rsidRPr="00DA537E">
        <w:rPr>
          <w:rFonts w:ascii="Times New Roman" w:eastAsia="Times New Roman" w:hAnsi="Times New Roman" w:cs="Times New Roman"/>
          <w:i/>
          <w:iCs/>
          <w:sz w:val="24"/>
          <w:szCs w:val="24"/>
          <w:lang w:val="en-US"/>
        </w:rPr>
        <w:t>realtime</w:t>
      </w:r>
      <w:r w:rsidR="00DA537E">
        <w:rPr>
          <w:rFonts w:ascii="Times New Roman" w:eastAsia="Times New Roman" w:hAnsi="Times New Roman" w:cs="Times New Roman"/>
          <w:sz w:val="24"/>
          <w:szCs w:val="24"/>
          <w:lang w:val="en-US"/>
        </w:rPr>
        <w:t xml:space="preserve"> </w:t>
      </w:r>
      <w:r w:rsidR="003474D3">
        <w:rPr>
          <w:rFonts w:ascii="Times New Roman" w:eastAsia="Times New Roman" w:hAnsi="Times New Roman" w:cs="Times New Roman"/>
          <w:sz w:val="24"/>
          <w:szCs w:val="24"/>
          <w:lang w:val="en-US"/>
        </w:rPr>
        <w:t xml:space="preserve">data yang mana menyebabkan </w:t>
      </w:r>
      <w:r w:rsidR="008E6A29">
        <w:rPr>
          <w:rFonts w:ascii="Times New Roman" w:eastAsia="Times New Roman" w:hAnsi="Times New Roman" w:cs="Times New Roman"/>
          <w:sz w:val="24"/>
          <w:szCs w:val="24"/>
          <w:lang w:val="en-US"/>
        </w:rPr>
        <w:t>kurang</w:t>
      </w:r>
      <w:r w:rsidR="00DA537E">
        <w:rPr>
          <w:rFonts w:ascii="Times New Roman" w:eastAsia="Times New Roman" w:hAnsi="Times New Roman" w:cs="Times New Roman"/>
          <w:sz w:val="24"/>
          <w:szCs w:val="24"/>
          <w:lang w:val="en-US"/>
        </w:rPr>
        <w:t xml:space="preserve">nya </w:t>
      </w:r>
      <w:r w:rsidR="00B03A2E">
        <w:rPr>
          <w:rFonts w:ascii="Times New Roman" w:eastAsia="Times New Roman" w:hAnsi="Times New Roman" w:cs="Times New Roman"/>
          <w:sz w:val="24"/>
          <w:szCs w:val="24"/>
          <w:lang w:val="en-US"/>
        </w:rPr>
        <w:t>penyajian informasi yang jelas untuk</w:t>
      </w:r>
      <w:r w:rsidR="008E6A29">
        <w:rPr>
          <w:rFonts w:ascii="Times New Roman" w:eastAsia="Times New Roman" w:hAnsi="Times New Roman" w:cs="Times New Roman"/>
          <w:sz w:val="24"/>
          <w:szCs w:val="24"/>
          <w:lang w:val="en-US"/>
        </w:rPr>
        <w:t xml:space="preserve"> </w:t>
      </w:r>
      <w:r w:rsidR="00B03A2E">
        <w:rPr>
          <w:rFonts w:ascii="Times New Roman" w:eastAsia="Times New Roman" w:hAnsi="Times New Roman" w:cs="Times New Roman"/>
          <w:sz w:val="24"/>
          <w:szCs w:val="24"/>
          <w:lang w:val="en-US"/>
        </w:rPr>
        <w:t xml:space="preserve">memantau </w:t>
      </w:r>
      <w:r w:rsidR="003474D3">
        <w:rPr>
          <w:rFonts w:ascii="Times New Roman" w:eastAsia="Times New Roman" w:hAnsi="Times New Roman" w:cs="Times New Roman"/>
          <w:sz w:val="24"/>
          <w:szCs w:val="24"/>
          <w:lang w:val="en-US"/>
        </w:rPr>
        <w:t>kinerja klinik, tren pasien</w:t>
      </w:r>
      <w:r w:rsidR="008E6A29">
        <w:rPr>
          <w:rFonts w:ascii="Times New Roman" w:eastAsia="Times New Roman" w:hAnsi="Times New Roman" w:cs="Times New Roman"/>
          <w:sz w:val="24"/>
          <w:szCs w:val="24"/>
          <w:lang w:val="en-US"/>
        </w:rPr>
        <w:t xml:space="preserve">, </w:t>
      </w:r>
      <w:r w:rsidR="008E6A29" w:rsidRPr="008E6A29">
        <w:rPr>
          <w:rFonts w:ascii="Times New Roman" w:eastAsia="Times New Roman" w:hAnsi="Times New Roman" w:cs="Times New Roman"/>
          <w:sz w:val="24"/>
          <w:szCs w:val="24"/>
          <w:lang w:val="en-US"/>
        </w:rPr>
        <w:t>tren layanan perawatan, serta produktivitas dokte</w:t>
      </w:r>
      <w:r w:rsidR="008E6A29">
        <w:rPr>
          <w:rFonts w:ascii="Times New Roman" w:eastAsia="Times New Roman" w:hAnsi="Times New Roman" w:cs="Times New Roman"/>
          <w:sz w:val="24"/>
          <w:szCs w:val="24"/>
          <w:lang w:val="en-US"/>
        </w:rPr>
        <w:t xml:space="preserve">r. </w:t>
      </w:r>
      <w:r w:rsidR="00A53763" w:rsidRPr="00B23775">
        <w:rPr>
          <w:rFonts w:ascii="Times New Roman" w:eastAsia="Times New Roman" w:hAnsi="Times New Roman" w:cs="Times New Roman"/>
          <w:sz w:val="24"/>
          <w:szCs w:val="24"/>
          <w:lang w:val="en-US"/>
        </w:rPr>
        <w:lastRenderedPageBreak/>
        <w:t>P</w:t>
      </w:r>
      <w:r w:rsidR="0041494F" w:rsidRPr="00B23775">
        <w:rPr>
          <w:rFonts w:ascii="Times New Roman" w:eastAsia="Times New Roman" w:hAnsi="Times New Roman" w:cs="Times New Roman"/>
          <w:sz w:val="24"/>
          <w:szCs w:val="24"/>
          <w:lang w:val="en-US"/>
        </w:rPr>
        <w:t xml:space="preserve">roses yang manual </w:t>
      </w:r>
      <w:r w:rsidR="00A53763" w:rsidRPr="00B23775">
        <w:rPr>
          <w:rFonts w:ascii="Times New Roman" w:eastAsia="Times New Roman" w:hAnsi="Times New Roman" w:cs="Times New Roman"/>
          <w:sz w:val="24"/>
          <w:szCs w:val="24"/>
          <w:lang w:val="en-US"/>
        </w:rPr>
        <w:t>ini</w:t>
      </w:r>
      <w:r w:rsidR="00BF09B2">
        <w:rPr>
          <w:rFonts w:ascii="Times New Roman" w:eastAsia="Times New Roman" w:hAnsi="Times New Roman" w:cs="Times New Roman"/>
          <w:sz w:val="24"/>
          <w:szCs w:val="24"/>
          <w:lang w:val="en-US"/>
        </w:rPr>
        <w:t xml:space="preserve"> </w:t>
      </w:r>
      <w:r w:rsidR="008E6A29">
        <w:rPr>
          <w:rFonts w:ascii="Times New Roman" w:eastAsia="Times New Roman" w:hAnsi="Times New Roman" w:cs="Times New Roman"/>
          <w:sz w:val="24"/>
          <w:szCs w:val="24"/>
          <w:lang w:val="en-US"/>
        </w:rPr>
        <w:t xml:space="preserve">juga </w:t>
      </w:r>
      <w:r w:rsidR="0041494F" w:rsidRPr="00B23775">
        <w:rPr>
          <w:rFonts w:ascii="Times New Roman" w:eastAsia="Times New Roman" w:hAnsi="Times New Roman" w:cs="Times New Roman"/>
          <w:sz w:val="24"/>
          <w:szCs w:val="24"/>
          <w:lang w:val="en-US"/>
        </w:rPr>
        <w:t xml:space="preserve">membuat </w:t>
      </w:r>
      <w:r w:rsidR="00A53763" w:rsidRPr="00B23775">
        <w:rPr>
          <w:rFonts w:ascii="Times New Roman" w:eastAsia="Times New Roman" w:hAnsi="Times New Roman" w:cs="Times New Roman"/>
          <w:sz w:val="24"/>
          <w:szCs w:val="24"/>
          <w:lang w:val="en-US"/>
        </w:rPr>
        <w:t>ketidakefis</w:t>
      </w:r>
      <w:r w:rsidR="00F51DF3">
        <w:rPr>
          <w:rFonts w:ascii="Times New Roman" w:eastAsia="Times New Roman" w:hAnsi="Times New Roman" w:cs="Times New Roman"/>
          <w:sz w:val="24"/>
          <w:szCs w:val="24"/>
          <w:lang w:val="en-US"/>
        </w:rPr>
        <w:t>i</w:t>
      </w:r>
      <w:r w:rsidR="00A53763" w:rsidRPr="00B23775">
        <w:rPr>
          <w:rFonts w:ascii="Times New Roman" w:eastAsia="Times New Roman" w:hAnsi="Times New Roman" w:cs="Times New Roman"/>
          <w:sz w:val="24"/>
          <w:szCs w:val="24"/>
          <w:lang w:val="en-US"/>
        </w:rPr>
        <w:t xml:space="preserve">enan pada proses </w:t>
      </w:r>
      <w:r w:rsidR="0041494F" w:rsidRPr="00B23775">
        <w:rPr>
          <w:rFonts w:ascii="Times New Roman" w:eastAsia="Times New Roman" w:hAnsi="Times New Roman" w:cs="Times New Roman"/>
          <w:sz w:val="24"/>
          <w:szCs w:val="24"/>
          <w:lang w:val="en-US"/>
        </w:rPr>
        <w:t xml:space="preserve">klinik gigi, sebagai contoh pada klinik gigi Dental Echo Clinic pengolahan data yang dilakukan secara manual membutuhkan waktu yang lama </w:t>
      </w:r>
      <w:r w:rsidR="00010A7A" w:rsidRPr="00010A7A">
        <w:rPr>
          <w:rFonts w:ascii="Times New Roman" w:eastAsia="Times New Roman" w:hAnsi="Times New Roman" w:cs="Times New Roman"/>
          <w:sz w:val="24"/>
          <w:szCs w:val="24"/>
          <w:lang w:val="en-US"/>
        </w:rPr>
        <w:t>menimbulkan ketidak validan</w:t>
      </w:r>
      <w:r w:rsidR="00010A7A">
        <w:rPr>
          <w:rFonts w:ascii="Times New Roman" w:eastAsia="Times New Roman" w:hAnsi="Times New Roman" w:cs="Times New Roman"/>
          <w:sz w:val="24"/>
          <w:szCs w:val="24"/>
          <w:lang w:val="en-US"/>
        </w:rPr>
        <w:t xml:space="preserve"> </w:t>
      </w:r>
      <w:r w:rsidR="0041494F" w:rsidRPr="00B23775">
        <w:rPr>
          <w:rFonts w:ascii="Times New Roman" w:eastAsia="Times New Roman" w:hAnsi="Times New Roman" w:cs="Times New Roman"/>
          <w:sz w:val="24"/>
          <w:szCs w:val="24"/>
          <w:lang w:val="en-US"/>
        </w:rPr>
        <w:t>data dan kerahasiaan data tidak bisa terjaga dengan baik</w:t>
      </w:r>
      <w:r w:rsidR="00A53763" w:rsidRPr="00B23775">
        <w:rPr>
          <w:rFonts w:ascii="Times New Roman" w:eastAsia="Times New Roman" w:hAnsi="Times New Roman" w:cs="Times New Roman"/>
          <w:sz w:val="24"/>
          <w:szCs w:val="24"/>
          <w:lang w:val="en-US"/>
        </w:rPr>
        <w:t xml:space="preserve"> </w:t>
      </w:r>
      <w:r w:rsidR="00A53763" w:rsidRPr="00B23775">
        <w:rPr>
          <w:rFonts w:ascii="Times New Roman" w:eastAsia="Times New Roman" w:hAnsi="Times New Roman" w:cs="Times New Roman"/>
          <w:sz w:val="24"/>
          <w:szCs w:val="24"/>
          <w:lang w:val="en-US"/>
        </w:rPr>
        <w:fldChar w:fldCharType="begin" w:fldLock="1"/>
      </w:r>
      <w:r w:rsidR="00EE0FFA" w:rsidRPr="00B23775">
        <w:rPr>
          <w:rFonts w:ascii="Times New Roman" w:eastAsia="Times New Roman" w:hAnsi="Times New Roman" w:cs="Times New Roman"/>
          <w:sz w:val="24"/>
          <w:szCs w:val="24"/>
          <w:lang w:val="en-US"/>
        </w:rPr>
        <w:instrText>ADDIN CSL_CITATION {"citationItems":[{"id":"ITEM-1","itemData":{"DOI":"10.36085/jsai.v2i1.158","ISSN":"2614-3062","abstract":"Dental Echo Clinic merupakan Klinik gigi yang berada di Tangerang yang dibangun untuk menunjang aspek kesehatan dan pelayanan kesehatan gigi, Echo Dental Clinic memiliki sistem informasi yang berjalan secara konvensional dimana administrasi pasien masih menggunakan formulir. Untuk meningkatkan kinerja Dental Echo Clinic sebagai salah satu pelayanan kesehatan gigi di Tangerang, maka diusulkan sebuah Perancangan sistem informasi pelayanan klinik gigi yang selanjutnya disebut Analisa Dan Perancangan Aplikasi Sistem Pelayanan Klinik Gigi. tujuan penelitian ini untuk Meningkatkan efektivitas waktu dalam pelayanan klinik gigi, Meningkatkan efisiensi sistem pencatatan dalam pelayanan klinik gigi serta untuk Meminimalisir kerugian atas terjadinya kesalahaan pencatatan data pasien. Metode pengembangan untuk Perancangan sistem pelayanan klinik gigi ini menggunakan metode Waterfall. Hasil dalam penelitian ini  diharapkan Perancangan sistem ini dapat membantu meningkatkan efektivitas waktu dalam proses pelayanan klinik gigi, membantu meningkatkan efisiensi sistem pencatatan dalam klinik gigi secara cepat dan akuat, serta dapat membantu meminimalisir kerugian atas terjadian kesalahan pencatatan data pasien. memberikan solusi dari permasalahan yang timbul ketika sistem yang ada masih menggunakan cara konvensional, perancangan sistem ini mempermudah proses pencarian data pasien, rekam medis, proses pengolahan data administrasi pasien, membuat laporan dan dapat memudahkan petugas dalam melakukan pekerjaannya. Keywords— klinik, system informasi, waterfall, rekamedis.","author":[{"dropping-particle":"","family":"Lestari","given":"Dewi","non-dropping-particle":"","parse-names":false,"suffix":""}],"container-title":"JSAI (Journal Scientific and Applied Informatics)","id":"ITEM-1","issue":"1","issued":{"date-parts":[["2019"]]},"page":"127-134","title":"Analisa Dan Perancangan Aplikasi Sistem Pelayanan Klinik Gigi (Studi Kasus: Dental Echo Clinic)","type":"article-journal","volume":"2"},"uris":["http://www.mendeley.com/documents/?uuid=a20b3243-89a6-4b3d-b58c-b4a19557c03d"]}],"mendeley":{"formattedCitation":"(Lestari, 2019)","plainTextFormattedCitation":"(Lestari, 2019)","previouslyFormattedCitation":"(Lestari, 2019)"},"properties":{"noteIndex":0},"schema":"https://github.com/citation-style-language/schema/raw/master/csl-citation.json"}</w:instrText>
      </w:r>
      <w:r w:rsidR="00A53763" w:rsidRPr="00B23775">
        <w:rPr>
          <w:rFonts w:ascii="Times New Roman" w:eastAsia="Times New Roman" w:hAnsi="Times New Roman" w:cs="Times New Roman"/>
          <w:sz w:val="24"/>
          <w:szCs w:val="24"/>
          <w:lang w:val="en-US"/>
        </w:rPr>
        <w:fldChar w:fldCharType="separate"/>
      </w:r>
      <w:r w:rsidR="00A53763" w:rsidRPr="00B23775">
        <w:rPr>
          <w:rFonts w:ascii="Times New Roman" w:eastAsia="Times New Roman" w:hAnsi="Times New Roman" w:cs="Times New Roman"/>
          <w:noProof/>
          <w:sz w:val="24"/>
          <w:szCs w:val="24"/>
          <w:lang w:val="en-US"/>
        </w:rPr>
        <w:t>(Lestari, 2019)</w:t>
      </w:r>
      <w:r w:rsidR="00A53763" w:rsidRPr="00B23775">
        <w:rPr>
          <w:rFonts w:ascii="Times New Roman" w:eastAsia="Times New Roman" w:hAnsi="Times New Roman" w:cs="Times New Roman"/>
          <w:sz w:val="24"/>
          <w:szCs w:val="24"/>
          <w:lang w:val="en-US"/>
        </w:rPr>
        <w:fldChar w:fldCharType="end"/>
      </w:r>
      <w:r w:rsidR="00A53763" w:rsidRPr="00B23775">
        <w:rPr>
          <w:rFonts w:ascii="Times New Roman" w:eastAsia="Times New Roman" w:hAnsi="Times New Roman" w:cs="Times New Roman"/>
          <w:sz w:val="24"/>
          <w:szCs w:val="24"/>
          <w:lang w:val="en-US"/>
        </w:rPr>
        <w:t>.</w:t>
      </w:r>
    </w:p>
    <w:p w14:paraId="44AA6166" w14:textId="756B2ECD" w:rsidR="006648D6" w:rsidRPr="00B23775" w:rsidRDefault="00FE29F7" w:rsidP="006648D6">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Beberapa penelitian sebelumnya telah mengkaji sistem </w:t>
      </w:r>
      <w:r w:rsidR="009B52A4" w:rsidRPr="00B23775">
        <w:rPr>
          <w:rFonts w:ascii="Times New Roman" w:eastAsia="Times New Roman" w:hAnsi="Times New Roman" w:cs="Times New Roman"/>
          <w:sz w:val="24"/>
          <w:szCs w:val="24"/>
          <w:lang w:val="en-US"/>
        </w:rPr>
        <w:t xml:space="preserve">informasi </w:t>
      </w:r>
      <w:r w:rsidRPr="00B23775">
        <w:rPr>
          <w:rFonts w:ascii="Times New Roman" w:eastAsia="Times New Roman" w:hAnsi="Times New Roman" w:cs="Times New Roman"/>
          <w:sz w:val="24"/>
          <w:szCs w:val="24"/>
          <w:lang w:val="en-US"/>
        </w:rPr>
        <w:t xml:space="preserve">manajemen dalam konteks pelayanan kesehatan. Sebagai contoh, penelitian oleh </w:t>
      </w:r>
      <w:r w:rsidR="00760596">
        <w:rPr>
          <w:rFonts w:ascii="Times New Roman" w:eastAsia="Times New Roman" w:hAnsi="Times New Roman" w:cs="Times New Roman"/>
          <w:sz w:val="24"/>
          <w:szCs w:val="24"/>
          <w:lang w:val="en-US"/>
        </w:rPr>
        <w:t>M</w:t>
      </w:r>
      <w:r w:rsidRPr="00B23775">
        <w:rPr>
          <w:rFonts w:ascii="Times New Roman" w:eastAsia="Times New Roman" w:hAnsi="Times New Roman" w:cs="Times New Roman"/>
          <w:sz w:val="24"/>
          <w:szCs w:val="24"/>
          <w:lang w:val="en-US"/>
        </w:rPr>
        <w:t>ahdalena,</w:t>
      </w:r>
      <w:r w:rsidR="00760596">
        <w:rPr>
          <w:rFonts w:ascii="Times New Roman" w:eastAsia="Times New Roman" w:hAnsi="Times New Roman" w:cs="Times New Roman"/>
          <w:sz w:val="24"/>
          <w:szCs w:val="24"/>
          <w:lang w:val="en-US"/>
        </w:rPr>
        <w:t xml:space="preserve"> A</w:t>
      </w:r>
      <w:r w:rsidRPr="00B23775">
        <w:rPr>
          <w:rFonts w:ascii="Times New Roman" w:eastAsia="Times New Roman" w:hAnsi="Times New Roman" w:cs="Times New Roman"/>
          <w:sz w:val="24"/>
          <w:szCs w:val="24"/>
          <w:lang w:val="en-US"/>
        </w:rPr>
        <w:t xml:space="preserve">lamsyah </w:t>
      </w:r>
      <w:r w:rsidR="00760596">
        <w:rPr>
          <w:rFonts w:ascii="Times New Roman" w:eastAsia="Times New Roman" w:hAnsi="Times New Roman" w:cs="Times New Roman"/>
          <w:sz w:val="24"/>
          <w:szCs w:val="24"/>
          <w:lang w:val="en-US"/>
        </w:rPr>
        <w:t>&amp;</w:t>
      </w:r>
      <w:r w:rsidRPr="00B23775">
        <w:rPr>
          <w:rFonts w:ascii="Times New Roman" w:eastAsia="Times New Roman" w:hAnsi="Times New Roman" w:cs="Times New Roman"/>
          <w:sz w:val="24"/>
          <w:szCs w:val="24"/>
          <w:lang w:val="en-US"/>
        </w:rPr>
        <w:t xml:space="preserve"> </w:t>
      </w:r>
      <w:r w:rsidR="00760596">
        <w:rPr>
          <w:rFonts w:ascii="Times New Roman" w:eastAsia="Times New Roman" w:hAnsi="Times New Roman" w:cs="Times New Roman"/>
          <w:sz w:val="24"/>
          <w:szCs w:val="24"/>
          <w:lang w:val="en-US"/>
        </w:rPr>
        <w:t>S</w:t>
      </w:r>
      <w:r w:rsidRPr="00B23775">
        <w:rPr>
          <w:rFonts w:ascii="Times New Roman" w:eastAsia="Times New Roman" w:hAnsi="Times New Roman" w:cs="Times New Roman"/>
          <w:sz w:val="24"/>
          <w:szCs w:val="24"/>
          <w:lang w:val="en-US"/>
        </w:rPr>
        <w:t xml:space="preserve">idik (2023) yang berjudul  “Sistem Informasi Manajemen dan Keuangan Berbasis Web pada Klinik Gigi Eldental Banjarmasin”. Sistem ini bertujuan untuk meningkatkan kualitas pelayanan yang diberikan oleh klinik dengan mengatasi keterbatasan sistem manual yang ada saat ini untuk data pasien, pencatatan keuangan, dan rekam medis. Para peneliti menggunakan metode Waterfall dan bahasa pemrograman PHP dengan Framework Laravel untuk mengembangkan sistem, yang mencakup fitur-fitur seperti manajemen data untuk dokter, perawat, pasien, obat-obatan, keuangan, dan pelaporan. </w:t>
      </w:r>
      <w:r w:rsidR="00285F5D" w:rsidRPr="00B23775">
        <w:rPr>
          <w:rFonts w:ascii="Times New Roman" w:eastAsia="Times New Roman" w:hAnsi="Times New Roman" w:cs="Times New Roman"/>
          <w:sz w:val="24"/>
          <w:szCs w:val="24"/>
          <w:lang w:val="en-US"/>
        </w:rPr>
        <w:t xml:space="preserve">Web ini menghasilkan proses pendataan yang lebih efisien, </w:t>
      </w:r>
      <w:r w:rsidR="006648D6" w:rsidRPr="00B23775">
        <w:rPr>
          <w:rFonts w:ascii="Times New Roman" w:eastAsia="Times New Roman" w:hAnsi="Times New Roman" w:cs="Times New Roman"/>
          <w:sz w:val="24"/>
          <w:szCs w:val="24"/>
          <w:lang w:val="en-US"/>
        </w:rPr>
        <w:t>dan mempermudah klinik dalam pembuatan laporan keuangan dan inventaris.</w:t>
      </w:r>
    </w:p>
    <w:p w14:paraId="1F325C6C" w14:textId="52C506D1" w:rsidR="0033731A" w:rsidRPr="00B23775" w:rsidRDefault="0033731A" w:rsidP="0033731A">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Penelitian oleh Rafiqah Majidah dkk </w:t>
      </w:r>
      <w:r w:rsidRPr="00B23775">
        <w:rPr>
          <w:rFonts w:ascii="Times New Roman" w:eastAsia="Times New Roman" w:hAnsi="Times New Roman" w:cs="Times New Roman"/>
          <w:sz w:val="24"/>
          <w:szCs w:val="24"/>
          <w:lang w:val="en-US"/>
        </w:rPr>
        <w:fldChar w:fldCharType="begin" w:fldLock="1"/>
      </w:r>
      <w:r w:rsidRPr="00B23775">
        <w:rPr>
          <w:rFonts w:ascii="Times New Roman" w:eastAsia="Times New Roman" w:hAnsi="Times New Roman" w:cs="Times New Roman"/>
          <w:sz w:val="24"/>
          <w:szCs w:val="24"/>
          <w:lang w:val="en-US"/>
        </w:rPr>
        <w:instrText>ADDIN CSL_CITATION {"citationItems":[{"id":"ITEM-1","itemData":{"abstract":"… Diagram yang menampilkan interaksi antar objek dengan menunjukkan pesan-pesan yang ditukar oleh objek-objek tersebut saat melakukan aksi tertentu merupakan pengertian dari …","author":[{"dropping-particle":"","family":"Majidah","given":"R","non-dropping-particle":"","parse-names":false,"suffix":""},{"dropping-particle":"","family":"Rusdianto","given":"D S","non-dropping-particle":"","parse-names":false,"suffix":""},{"dropping-particle":"","family":"...","given":"","non-dropping-particle":"","parse-names":false,"suffix":""}],"container-title":"… Informasi dan …","id":"ITEM-1","issue":"5","issued":{"date-parts":[["2019"]]},"page":"5042-5048","title":"Pengembangan Sistem Informasi Pengelolaan Klinik Gigi Berbasis Website Menggunakan Prinsip Point of Sale (Studi Kasus: Klinik Gigi Senyum Sehat Dental …","type":"article-journal","volume":"3"},"uris":["http://www.mendeley.com/documents/?uuid=77a5c894-3bb7-4610-8564-ef9142084f80"]}],"mendeley":{"formattedCitation":"(Majidah, Rusdianto and ..., 2019)","manualFormatting":"(Majidah, Rusdianto ,2019)","plainTextFormattedCitation":"(Majidah, Rusdianto and ..., 2019)","previouslyFormattedCitation":"(Majidah, Rusdianto and ..., 2019)"},"properties":{"noteIndex":0},"schema":"https://github.com/citation-style-language/schema/raw/master/csl-citation.json"}</w:instrText>
      </w:r>
      <w:r w:rsidRPr="00B23775">
        <w:rPr>
          <w:rFonts w:ascii="Times New Roman" w:eastAsia="Times New Roman" w:hAnsi="Times New Roman" w:cs="Times New Roman"/>
          <w:sz w:val="24"/>
          <w:szCs w:val="24"/>
          <w:lang w:val="en-US"/>
        </w:rPr>
        <w:fldChar w:fldCharType="separate"/>
      </w:r>
      <w:r w:rsidRPr="00B23775">
        <w:rPr>
          <w:rFonts w:ascii="Times New Roman" w:eastAsia="Times New Roman" w:hAnsi="Times New Roman" w:cs="Times New Roman"/>
          <w:noProof/>
          <w:sz w:val="24"/>
          <w:szCs w:val="24"/>
          <w:lang w:val="en-US"/>
        </w:rPr>
        <w:t>(Majidah, Rusdianto ,2019)</w:t>
      </w:r>
      <w:r w:rsidRPr="00B23775">
        <w:rPr>
          <w:rFonts w:ascii="Times New Roman" w:eastAsia="Times New Roman" w:hAnsi="Times New Roman" w:cs="Times New Roman"/>
          <w:sz w:val="24"/>
          <w:szCs w:val="24"/>
          <w:lang w:val="en-US"/>
        </w:rPr>
        <w:fldChar w:fldCharType="end"/>
      </w:r>
      <w:r w:rsidRPr="00B23775">
        <w:rPr>
          <w:rFonts w:ascii="Times New Roman" w:eastAsia="Times New Roman" w:hAnsi="Times New Roman" w:cs="Times New Roman"/>
          <w:sz w:val="24"/>
          <w:szCs w:val="24"/>
          <w:lang w:val="en-US"/>
        </w:rPr>
        <w:t xml:space="preserve"> berjudul “Pengembangan Sistem Informasi Pengelolaan Klinik Gigi Berbasis </w:t>
      </w:r>
      <w:r w:rsidRPr="00F622BB">
        <w:rPr>
          <w:rFonts w:ascii="Times New Roman" w:eastAsia="Times New Roman" w:hAnsi="Times New Roman" w:cs="Times New Roman"/>
          <w:i/>
          <w:iCs/>
          <w:sz w:val="24"/>
          <w:szCs w:val="24"/>
          <w:lang w:val="en-US"/>
        </w:rPr>
        <w:t>Website</w:t>
      </w:r>
      <w:r w:rsidRPr="00B23775">
        <w:rPr>
          <w:rFonts w:ascii="Times New Roman" w:eastAsia="Times New Roman" w:hAnsi="Times New Roman" w:cs="Times New Roman"/>
          <w:sz w:val="24"/>
          <w:szCs w:val="24"/>
          <w:lang w:val="en-US"/>
        </w:rPr>
        <w:t xml:space="preserve"> Menggunakan Prinsip Point of Sale” juga membahas penerapan sistem informasi pada klinik. Jurnal mengusulkan sebuah sistem yang menggabungkan prinsip-prinsip point of sale dengan sistem berbasis </w:t>
      </w:r>
      <w:r w:rsidRPr="00F622BB">
        <w:rPr>
          <w:rFonts w:ascii="Times New Roman" w:eastAsia="Times New Roman" w:hAnsi="Times New Roman" w:cs="Times New Roman"/>
          <w:i/>
          <w:iCs/>
          <w:sz w:val="24"/>
          <w:szCs w:val="24"/>
          <w:lang w:val="en-US"/>
        </w:rPr>
        <w:t>website</w:t>
      </w:r>
      <w:r w:rsidRPr="00B23775">
        <w:rPr>
          <w:rFonts w:ascii="Times New Roman" w:eastAsia="Times New Roman" w:hAnsi="Times New Roman" w:cs="Times New Roman"/>
          <w:sz w:val="24"/>
          <w:szCs w:val="24"/>
          <w:lang w:val="en-US"/>
        </w:rPr>
        <w:t xml:space="preserve"> penerapan sistem informasi pengelolaan klinik gigi menggunakan </w:t>
      </w:r>
      <w:r w:rsidRPr="00760596">
        <w:rPr>
          <w:rFonts w:ascii="Times New Roman" w:eastAsia="Times New Roman" w:hAnsi="Times New Roman" w:cs="Times New Roman"/>
          <w:i/>
          <w:iCs/>
          <w:sz w:val="24"/>
          <w:szCs w:val="24"/>
          <w:lang w:val="en-US"/>
        </w:rPr>
        <w:t>point of sale</w:t>
      </w:r>
      <w:r w:rsidRPr="00B23775">
        <w:rPr>
          <w:rFonts w:ascii="Times New Roman" w:eastAsia="Times New Roman" w:hAnsi="Times New Roman" w:cs="Times New Roman"/>
          <w:sz w:val="24"/>
          <w:szCs w:val="24"/>
          <w:lang w:val="en-US"/>
        </w:rPr>
        <w:t xml:space="preserve">. Selain itu, sistem ini juga membantu mengatasi masalah kurangnya efisiensi kerja dalam hal waktu dan upaya yang dikeluarkan hingga 30 kali lebih cepat dibandingkan dengan sebelum menggunakan sistem. </w:t>
      </w:r>
    </w:p>
    <w:p w14:paraId="03BCA71C" w14:textId="23BFE208" w:rsidR="00FE29F7" w:rsidRPr="00B23775" w:rsidRDefault="00FE29F7" w:rsidP="008D473C">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Penelitian lainnya yang berjudul "</w:t>
      </w:r>
      <w:r w:rsidR="00262093" w:rsidRPr="00B23775">
        <w:rPr>
          <w:rFonts w:ascii="Times New Roman" w:eastAsia="Times New Roman" w:hAnsi="Times New Roman" w:cs="Times New Roman"/>
          <w:sz w:val="24"/>
          <w:szCs w:val="24"/>
          <w:lang w:val="en-US"/>
        </w:rPr>
        <w:t xml:space="preserve">Sistem Informasi Manajemen Klinik Gigi Berbasis Client Server </w:t>
      </w:r>
      <w:r w:rsidRPr="00B23775">
        <w:rPr>
          <w:rFonts w:ascii="Times New Roman" w:eastAsia="Times New Roman" w:hAnsi="Times New Roman" w:cs="Times New Roman"/>
          <w:sz w:val="24"/>
          <w:szCs w:val="24"/>
          <w:lang w:val="en-US"/>
        </w:rPr>
        <w:t>(</w:t>
      </w:r>
      <w:r w:rsidR="00D3745F" w:rsidRPr="00B23775">
        <w:rPr>
          <w:rFonts w:ascii="Times New Roman" w:hAnsi="Times New Roman" w:cs="Times New Roman"/>
          <w:noProof/>
          <w:sz w:val="24"/>
          <w:szCs w:val="24"/>
          <w:lang w:val="en-US"/>
        </w:rPr>
        <w:t>Sari Ira Puspita</w:t>
      </w:r>
      <w:r w:rsidR="00D3745F" w:rsidRPr="00B23775">
        <w:rPr>
          <w:rFonts w:ascii="Times New Roman" w:eastAsia="Times New Roman" w:hAnsi="Times New Roman" w:cs="Times New Roman"/>
          <w:sz w:val="24"/>
          <w:szCs w:val="24"/>
          <w:lang w:val="en-US"/>
        </w:rPr>
        <w:t xml:space="preserve"> , </w:t>
      </w:r>
      <w:r w:rsidRPr="00B23775">
        <w:rPr>
          <w:rFonts w:ascii="Times New Roman" w:eastAsia="Times New Roman" w:hAnsi="Times New Roman" w:cs="Times New Roman"/>
          <w:sz w:val="24"/>
          <w:szCs w:val="24"/>
          <w:lang w:val="en-US"/>
        </w:rPr>
        <w:t>201</w:t>
      </w:r>
      <w:r w:rsidR="00262093" w:rsidRPr="00B23775">
        <w:rPr>
          <w:rFonts w:ascii="Times New Roman" w:eastAsia="Times New Roman" w:hAnsi="Times New Roman" w:cs="Times New Roman"/>
          <w:sz w:val="24"/>
          <w:szCs w:val="24"/>
          <w:lang w:val="en-US"/>
        </w:rPr>
        <w:t>7</w:t>
      </w:r>
      <w:r w:rsidRPr="00B23775">
        <w:rPr>
          <w:rFonts w:ascii="Times New Roman" w:eastAsia="Times New Roman" w:hAnsi="Times New Roman" w:cs="Times New Roman"/>
          <w:sz w:val="24"/>
          <w:szCs w:val="24"/>
          <w:lang w:val="en-US"/>
        </w:rPr>
        <w:t xml:space="preserve">). </w:t>
      </w:r>
      <w:r w:rsidR="00262093" w:rsidRPr="00B23775">
        <w:rPr>
          <w:rFonts w:ascii="Times New Roman" w:eastAsia="Times New Roman" w:hAnsi="Times New Roman" w:cs="Times New Roman"/>
          <w:sz w:val="24"/>
          <w:szCs w:val="24"/>
          <w:lang w:val="en-US"/>
        </w:rPr>
        <w:t xml:space="preserve">Penelitian </w:t>
      </w:r>
      <w:r w:rsidRPr="00B23775">
        <w:rPr>
          <w:rFonts w:ascii="Times New Roman" w:eastAsia="Times New Roman" w:hAnsi="Times New Roman" w:cs="Times New Roman"/>
          <w:sz w:val="24"/>
          <w:szCs w:val="24"/>
          <w:lang w:val="en-US"/>
        </w:rPr>
        <w:t xml:space="preserve">ini membahas tentang </w:t>
      </w:r>
      <w:r w:rsidR="00262093" w:rsidRPr="00B23775">
        <w:rPr>
          <w:rFonts w:ascii="Times New Roman" w:eastAsia="Times New Roman" w:hAnsi="Times New Roman" w:cs="Times New Roman"/>
          <w:sz w:val="24"/>
          <w:szCs w:val="24"/>
          <w:lang w:val="en-US"/>
        </w:rPr>
        <w:t>sistem informasi manajemen klinik gigi yang bertujuan untuk menggantikan sistem pencatatan manual dan pengolahan data ke sistem komputerisasi, untuk mengatasi hambatan yang sering terjadi terkait dengan ketidakmampuan untuk menyediakan informasi secara cepat, akurat, dan tepat waktu</w:t>
      </w:r>
      <w:r w:rsidRPr="00B23775">
        <w:rPr>
          <w:rFonts w:ascii="Times New Roman" w:eastAsia="Times New Roman" w:hAnsi="Times New Roman" w:cs="Times New Roman"/>
          <w:sz w:val="24"/>
          <w:szCs w:val="24"/>
          <w:lang w:val="en-US"/>
        </w:rPr>
        <w:t>. Sistem ini mencakup fitur-fitur seperti</w:t>
      </w:r>
      <w:r w:rsidR="00262093"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 xml:space="preserve">pendaftaran pasien, rekam medis, diagnosis, pengobatan, dan resep. </w:t>
      </w:r>
      <w:r w:rsidR="00262093" w:rsidRPr="00B23775">
        <w:rPr>
          <w:rFonts w:ascii="Times New Roman" w:eastAsia="Times New Roman" w:hAnsi="Times New Roman" w:cs="Times New Roman"/>
          <w:sz w:val="24"/>
          <w:szCs w:val="24"/>
          <w:lang w:val="en-US"/>
        </w:rPr>
        <w:lastRenderedPageBreak/>
        <w:t xml:space="preserve">Penelitian ini menghasilkan </w:t>
      </w:r>
      <w:r w:rsidR="008D473C" w:rsidRPr="00B23775">
        <w:rPr>
          <w:rFonts w:ascii="Times New Roman" w:eastAsia="Times New Roman" w:hAnsi="Times New Roman" w:cs="Times New Roman"/>
          <w:sz w:val="24"/>
          <w:szCs w:val="24"/>
          <w:lang w:val="en-US"/>
        </w:rPr>
        <w:t>peningkatan pelayanan pada pihak RSJ Pekanbaru serta memudahkan, memperpendek proses, dan menghemat waktu dalam pengerjaan proses pelayanan klinik gigi.</w:t>
      </w:r>
    </w:p>
    <w:p w14:paraId="1A7AA069" w14:textId="083F8FE9" w:rsidR="00B1537E" w:rsidRPr="00B23775" w:rsidRDefault="00FE29F7" w:rsidP="00ED2E36">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Penelitian-penelitian ini relevan dengan penelitian yang sedang dilakukan, yang bertujuan untuk mengembangkan sistem informasi manajemen klinik gigi</w:t>
      </w:r>
      <w:r w:rsidR="00B1537E" w:rsidRPr="00B23775">
        <w:rPr>
          <w:rFonts w:ascii="Times New Roman" w:eastAsia="Times New Roman" w:hAnsi="Times New Roman" w:cs="Times New Roman"/>
          <w:sz w:val="24"/>
          <w:szCs w:val="24"/>
          <w:lang w:val="en-US"/>
        </w:rPr>
        <w:t xml:space="preserve"> yang lebih baik</w:t>
      </w:r>
      <w:r w:rsidRPr="00B23775">
        <w:rPr>
          <w:rFonts w:ascii="Times New Roman" w:eastAsia="Times New Roman" w:hAnsi="Times New Roman" w:cs="Times New Roman"/>
          <w:sz w:val="24"/>
          <w:szCs w:val="24"/>
          <w:lang w:val="en-US"/>
        </w:rPr>
        <w:t>.</w:t>
      </w:r>
      <w:r w:rsidR="00E53198">
        <w:rPr>
          <w:rFonts w:ascii="Times New Roman" w:eastAsia="Times New Roman" w:hAnsi="Times New Roman" w:cs="Times New Roman"/>
          <w:sz w:val="24"/>
          <w:szCs w:val="24"/>
          <w:lang w:val="en-US"/>
        </w:rPr>
        <w:t xml:space="preserve"> Dari penelitian penelitian ini juga terlihat bahwa penerapan sistem informasi pada klinik dibutuhkan dan dapat meningkatkan efisiensi dan kualitas dari dari pelayanan klinik.</w:t>
      </w:r>
      <w:r w:rsidR="001034BF" w:rsidRPr="00B23775">
        <w:rPr>
          <w:rFonts w:ascii="Times New Roman" w:eastAsia="Times New Roman" w:hAnsi="Times New Roman" w:cs="Times New Roman"/>
          <w:sz w:val="24"/>
          <w:szCs w:val="24"/>
          <w:lang w:val="en-US"/>
        </w:rPr>
        <w:t xml:space="preserve"> Meskipun terdapat penelitian terkait, belum ada yang menerapkan pendekatan Progressive Web Applications (PWA). </w:t>
      </w:r>
      <w:r w:rsidR="00ED2E36" w:rsidRPr="00ED2E36">
        <w:rPr>
          <w:rFonts w:ascii="Times New Roman" w:eastAsia="Times New Roman" w:hAnsi="Times New Roman" w:cs="Times New Roman"/>
          <w:sz w:val="24"/>
          <w:szCs w:val="24"/>
          <w:lang w:val="en-US"/>
        </w:rPr>
        <w:t>PWA merupakan teknologi Web-based development, yang</w:t>
      </w:r>
      <w:r w:rsidR="00ED2E36">
        <w:rPr>
          <w:rFonts w:ascii="Times New Roman" w:eastAsia="Times New Roman" w:hAnsi="Times New Roman" w:cs="Times New Roman"/>
          <w:sz w:val="24"/>
          <w:szCs w:val="24"/>
          <w:lang w:val="en-US"/>
        </w:rPr>
        <w:t xml:space="preserve"> </w:t>
      </w:r>
      <w:r w:rsidR="00ED2E36" w:rsidRPr="00ED2E36">
        <w:rPr>
          <w:rFonts w:ascii="Times New Roman" w:eastAsia="Times New Roman" w:hAnsi="Times New Roman" w:cs="Times New Roman"/>
          <w:sz w:val="24"/>
          <w:szCs w:val="24"/>
          <w:lang w:val="en-US"/>
        </w:rPr>
        <w:t xml:space="preserve">memungkinkan agar suatu </w:t>
      </w:r>
      <w:r w:rsidR="00ED2E36" w:rsidRPr="00F622BB">
        <w:rPr>
          <w:rFonts w:ascii="Times New Roman" w:eastAsia="Times New Roman" w:hAnsi="Times New Roman" w:cs="Times New Roman"/>
          <w:i/>
          <w:iCs/>
          <w:sz w:val="24"/>
          <w:szCs w:val="24"/>
          <w:lang w:val="en-US"/>
        </w:rPr>
        <w:t>website</w:t>
      </w:r>
      <w:r w:rsidR="00ED2E36" w:rsidRPr="00ED2E36">
        <w:rPr>
          <w:rFonts w:ascii="Times New Roman" w:eastAsia="Times New Roman" w:hAnsi="Times New Roman" w:cs="Times New Roman"/>
          <w:sz w:val="24"/>
          <w:szCs w:val="24"/>
          <w:lang w:val="en-US"/>
        </w:rPr>
        <w:t xml:space="preserve"> dapat memiliki karakteristik / </w:t>
      </w:r>
      <w:r w:rsidR="00ED2E36" w:rsidRPr="00B07A24">
        <w:rPr>
          <w:rFonts w:ascii="Times New Roman" w:eastAsia="Times New Roman" w:hAnsi="Times New Roman" w:cs="Times New Roman"/>
          <w:i/>
          <w:iCs/>
          <w:sz w:val="24"/>
          <w:szCs w:val="24"/>
          <w:lang w:val="en-US"/>
        </w:rPr>
        <w:t>experience</w:t>
      </w:r>
      <w:r w:rsidR="00ED2E36" w:rsidRPr="00ED2E36">
        <w:rPr>
          <w:rFonts w:ascii="Times New Roman" w:eastAsia="Times New Roman" w:hAnsi="Times New Roman" w:cs="Times New Roman"/>
          <w:sz w:val="24"/>
          <w:szCs w:val="24"/>
          <w:lang w:val="en-US"/>
        </w:rPr>
        <w:t xml:space="preserve"> layaknya menggunakan suatu aplikasi mobile native, sehingga dapat memberikan pengalaman yang berkesan kepada user</w:t>
      </w:r>
      <w:r w:rsidR="00ED2E36">
        <w:rPr>
          <w:rFonts w:ascii="Times New Roman" w:eastAsia="Times New Roman" w:hAnsi="Times New Roman" w:cs="Times New Roman"/>
          <w:sz w:val="24"/>
          <w:szCs w:val="24"/>
          <w:lang w:val="en-US"/>
        </w:rPr>
        <w:fldChar w:fldCharType="begin" w:fldLock="1"/>
      </w:r>
      <w:r w:rsidR="007C71AA">
        <w:rPr>
          <w:rFonts w:ascii="Times New Roman" w:eastAsia="Times New Roman" w:hAnsi="Times New Roman" w:cs="Times New Roman"/>
          <w:sz w:val="24"/>
          <w:szCs w:val="24"/>
          <w:lang w:val="en-US"/>
        </w:rPr>
        <w:instrText>ADDIN CSL_CITATION {"citationItems":[{"id":"ITEM-1","itemData":{"DOI":"10.55645/kharismatech.v18i2.445","ISSN":"1907-2317","abstract":"Penelitian ini bertujuan untuk mengimplementasi teknologi Progressive Web Apps (PWA) pada website Frizfoo menggunakan framework Express.js sehingga dapat diakses dalam bentuk aplikasi native melalui home screen smartphone pengguna dan dalam keadaan offline. Penerapan PWA sebagai salah satu fitur “should have” bertujuan untuk memberikan nilai tambah dan meningkatkan performance website, serta mengatasi keterbatasan website dalam menampilkan halaman offline, dan menghindari biaya pengembangan aplikasi native di berbagai platform sistem operasi. Metode pengumpulan data melibatkan studi literatur dan pengukuran langsung menggunakan beberapa tools. Pengujian yang dilakukan meliputi, pengujian installable, kriteria PWA, performance, size transferred resources, offline mode. Komponen yang digunakan dalam PWA meliputi web app manifest, service worker, cache storage. Implementasi PWA melibatkan pembuatan web app manifest, file registrasi service worker, konfigurasi file service worker, penambahan tag script, pembuatan route khusus dalam Express.js, pengujian PWA. Hasil pengujian menunjukkan website Frizfoo dapat diinstal dan digunakan dengan baik pada berbagai tipe perangkat mobile. PWA berhasil diimplementasikan dan memenuhi seluruh kriteria PWA, dengan mendapatkan skor total 10 pada Lighthouse dan skor total 25 pada PWABuilder. Hasil pengujian performance pada Lighthouse dan GTMetrix mengalami peningkatan sebesar 36% setelah implementasi PWA. Ukuran size transferred resources berkurang dari 3.1 MB menjadi 1.8 MB dan waktu load website berkurang dari 3,65 detik menjadi 826 ms, sehingga website dapat dimuat lebih cepat. Dan Fitur offline mode website Frizfoo berhasil digunakan dalam kondisi offline atau koneksi internet yang tidak stabil.","author":[{"dropping-particle":"","family":"Karli","given":"Theodorus","non-dropping-particle":"","parse-names":false,"suffix":""},{"dropping-particle":"","family":"Muawwal","given":"Ahyar","non-dropping-particle":"","parse-names":false,"suffix":""},{"dropping-particle":"","family":"Thayf","given":"Mohammad Sofyan S","non-dropping-particle":"","parse-names":false,"suffix":""}],"container-title":"KHARISMA Tech","id":"ITEM-1","issue":"2","issued":{"date-parts":[["2023"]]},"page":"110-124","title":"Implementasi Progressive Web Application Pada Website Frizfoo Menggunakan Express.Js","type":"article-journal","volume":"18"},"uris":["http://www.mendeley.com/documents/?uuid=9cd68ae7-f447-4c4c-978c-53b5faa2ca7c"]}],"mendeley":{"formattedCitation":"(Karli, Muawwal and Thayf, 2023)","plainTextFormattedCitation":"(Karli, Muawwal and Thayf, 2023)","previouslyFormattedCitation":"(Karli, Muawwal and Thayf, 2023)"},"properties":{"noteIndex":0},"schema":"https://github.com/citation-style-language/schema/raw/master/csl-citation.json"}</w:instrText>
      </w:r>
      <w:r w:rsidR="00ED2E36">
        <w:rPr>
          <w:rFonts w:ascii="Times New Roman" w:eastAsia="Times New Roman" w:hAnsi="Times New Roman" w:cs="Times New Roman"/>
          <w:sz w:val="24"/>
          <w:szCs w:val="24"/>
          <w:lang w:val="en-US"/>
        </w:rPr>
        <w:fldChar w:fldCharType="separate"/>
      </w:r>
      <w:r w:rsidR="00ED2E36" w:rsidRPr="00ED2E36">
        <w:rPr>
          <w:rFonts w:ascii="Times New Roman" w:eastAsia="Times New Roman" w:hAnsi="Times New Roman" w:cs="Times New Roman"/>
          <w:noProof/>
          <w:sz w:val="24"/>
          <w:szCs w:val="24"/>
          <w:lang w:val="en-US"/>
        </w:rPr>
        <w:t>(Karli, Muawwal and Thayf, 2023)</w:t>
      </w:r>
      <w:r w:rsidR="00ED2E36">
        <w:rPr>
          <w:rFonts w:ascii="Times New Roman" w:eastAsia="Times New Roman" w:hAnsi="Times New Roman" w:cs="Times New Roman"/>
          <w:sz w:val="24"/>
          <w:szCs w:val="24"/>
          <w:lang w:val="en-US"/>
        </w:rPr>
        <w:fldChar w:fldCharType="end"/>
      </w:r>
      <w:r w:rsidR="00ED2E36">
        <w:rPr>
          <w:rFonts w:ascii="Times New Roman" w:eastAsia="Times New Roman" w:hAnsi="Times New Roman" w:cs="Times New Roman"/>
          <w:sz w:val="24"/>
          <w:szCs w:val="24"/>
          <w:lang w:val="en-US"/>
        </w:rPr>
        <w:t>.</w:t>
      </w:r>
      <w:r w:rsidR="00A53841">
        <w:rPr>
          <w:rFonts w:ascii="Times New Roman" w:eastAsia="Times New Roman" w:hAnsi="Times New Roman" w:cs="Times New Roman"/>
          <w:sz w:val="24"/>
          <w:szCs w:val="24"/>
          <w:lang w:val="en-US"/>
        </w:rPr>
        <w:t xml:space="preserve"> </w:t>
      </w:r>
      <w:r w:rsidR="001034BF" w:rsidRPr="00B23775">
        <w:rPr>
          <w:rFonts w:ascii="Times New Roman" w:eastAsia="Times New Roman" w:hAnsi="Times New Roman" w:cs="Times New Roman"/>
          <w:sz w:val="24"/>
          <w:szCs w:val="24"/>
          <w:lang w:val="en-US"/>
        </w:rPr>
        <w:t xml:space="preserve">Dalam penelitian ini, sistem informasi yang dirancang akan menggunakan </w:t>
      </w:r>
      <w:r w:rsidR="00AC528E" w:rsidRPr="00B23775">
        <w:rPr>
          <w:rFonts w:ascii="Times New Roman" w:eastAsia="Times New Roman" w:hAnsi="Times New Roman" w:cs="Times New Roman"/>
          <w:sz w:val="24"/>
          <w:szCs w:val="24"/>
          <w:lang w:val="en-US"/>
        </w:rPr>
        <w:t>pendekatan</w:t>
      </w:r>
      <w:r w:rsidR="00B1537E" w:rsidRPr="00B23775">
        <w:rPr>
          <w:rFonts w:ascii="Times New Roman" w:eastAsia="Times New Roman" w:hAnsi="Times New Roman" w:cs="Times New Roman"/>
          <w:sz w:val="24"/>
          <w:szCs w:val="24"/>
          <w:lang w:val="en-US"/>
        </w:rPr>
        <w:t xml:space="preserve"> </w:t>
      </w:r>
      <w:r w:rsidR="00AC528E" w:rsidRPr="00B23775">
        <w:rPr>
          <w:rFonts w:ascii="Times New Roman" w:eastAsia="Times New Roman" w:hAnsi="Times New Roman" w:cs="Times New Roman"/>
          <w:sz w:val="24"/>
          <w:szCs w:val="24"/>
          <w:lang w:val="en-US"/>
        </w:rPr>
        <w:t xml:space="preserve">Progressive Web Applications (PWA) yang </w:t>
      </w:r>
      <w:r w:rsidR="00A54868" w:rsidRPr="00B23775">
        <w:rPr>
          <w:rFonts w:ascii="Times New Roman" w:eastAsia="Times New Roman" w:hAnsi="Times New Roman" w:cs="Times New Roman"/>
          <w:sz w:val="24"/>
          <w:szCs w:val="24"/>
          <w:lang w:val="en-US"/>
        </w:rPr>
        <w:t xml:space="preserve">membuat </w:t>
      </w:r>
      <w:r w:rsidR="00A54868" w:rsidRPr="009636A1">
        <w:rPr>
          <w:rFonts w:ascii="Times New Roman" w:eastAsia="Times New Roman" w:hAnsi="Times New Roman" w:cs="Times New Roman"/>
          <w:i/>
          <w:iCs/>
          <w:sz w:val="24"/>
          <w:szCs w:val="24"/>
          <w:lang w:val="en-US"/>
        </w:rPr>
        <w:t>website</w:t>
      </w:r>
      <w:r w:rsidR="00A54868" w:rsidRPr="00B23775">
        <w:rPr>
          <w:rFonts w:ascii="Times New Roman" w:eastAsia="Times New Roman" w:hAnsi="Times New Roman" w:cs="Times New Roman"/>
          <w:sz w:val="24"/>
          <w:szCs w:val="24"/>
          <w:lang w:val="en-US"/>
        </w:rPr>
        <w:t xml:space="preserve"> dapat dijalankan dalam keadaan </w:t>
      </w:r>
      <w:r w:rsidR="00A54868" w:rsidRPr="00B23775">
        <w:rPr>
          <w:rFonts w:ascii="Times New Roman" w:eastAsia="Times New Roman" w:hAnsi="Times New Roman" w:cs="Times New Roman"/>
          <w:i/>
          <w:iCs/>
          <w:sz w:val="24"/>
          <w:szCs w:val="24"/>
          <w:lang w:val="en-US"/>
        </w:rPr>
        <w:t>offline</w:t>
      </w:r>
      <w:r w:rsidR="00A54868" w:rsidRPr="00B23775">
        <w:rPr>
          <w:rFonts w:ascii="Times New Roman" w:eastAsia="Times New Roman" w:hAnsi="Times New Roman" w:cs="Times New Roman"/>
          <w:sz w:val="24"/>
          <w:szCs w:val="24"/>
          <w:lang w:val="en-US"/>
        </w:rPr>
        <w:t xml:space="preserve"> dan lebih cepat dalam memuat data</w:t>
      </w:r>
      <w:r w:rsidR="00A54868" w:rsidRPr="00B23775">
        <w:rPr>
          <w:rFonts w:ascii="Times New Roman" w:eastAsia="Times New Roman" w:hAnsi="Times New Roman" w:cs="Times New Roman"/>
          <w:sz w:val="24"/>
          <w:szCs w:val="24"/>
          <w:lang w:val="en-US"/>
        </w:rPr>
        <w:fldChar w:fldCharType="begin" w:fldLock="1"/>
      </w:r>
      <w:r w:rsidR="0042587E" w:rsidRPr="00B23775">
        <w:rPr>
          <w:rFonts w:ascii="Times New Roman" w:eastAsia="Times New Roman" w:hAnsi="Times New Roman" w:cs="Times New Roman"/>
          <w:sz w:val="24"/>
          <w:szCs w:val="24"/>
          <w:lang w:val="en-US"/>
        </w:rPr>
        <w:instrText>ADDIN CSL_CITATION {"citationItems":[{"id":"ITEM-1","itemData":{"DOI":"10.56923/jtek.v1i01.48","ISSN":"2809-0381","abstract":"Sistem informasi akademik merupakan sistem dibangun dalam mempermudah melakukan kegiatan administrasi akademik di lembaga pendidikan dan dilakukan secara online. Pengolahan data akademik di SMA Negeri 7 Buru Selatan masih menggunakan lembaran kertas dan arsip (manual) sehingga menyebabkan data yang ada mudah hilang atau rusak serta pencarian data membutuhkan waktu lama. Tujuan penelitian ini merancang sistem informasi akademik berbasis web untuk mendukung kegiatan operasional serta mempermudah sekolah dalam penyampaian informasi dengan penerapan Progressive Web Apps (PWA) menjadikan akses mudah siswa guru ketika masuk aplikasi dengan tampilan mobile web pada perangkat smartphone. Metode pengujian yang digunakan adalah metode black-box testing, yaitu sistem dieksekusi melalui uji coba dan memeriksa fungsional dari aplikasi web. Hasil pengujian aplikasi ini siswa, guru, kepala sekolah melakukan login untuk masuk ke tampilan utama. Menu utama terdapat data siswa, data guru, penilaian, asesmen, jadwal pelajaran dan halaman profil. Kesimpulan pengujian sistem informasi sudah sesuai yang diinginkan pihak sekolah dalam memberikan kemudahan menyampaikan informasi dan aplikasi dapat berjalan dengan baik serta tidak ditemukan bug.","author":[{"dropping-particle":"","family":"Muddin","given":"Saripuddin","non-dropping-particle":"","parse-names":false,"suffix":""},{"dropping-particle":"","family":"Tehuayo","given":"Haris","non-dropping-particle":"","parse-names":false,"suffix":""},{"dropping-particle":"","family":"Iksan","given":"Fandi","non-dropping-particle":"","parse-names":false,"suffix":""}],"container-title":"Jurnal Teknologi dan Komputer (JTEK)","id":"ITEM-1","issue":"01","issued":{"date-parts":[["2021"]]},"page":"16-23","title":"Penerapan Teknologi Progressive Web Apps (PWA) Pada Sistem Informasi Sma Negeri 7 Buru Selatan","type":"article-journal","volume":"1"},"uris":["http://www.mendeley.com/documents/?uuid=673c170f-2586-485c-a4de-efb32309f215"]}],"mendeley":{"formattedCitation":"(Muddin, Tehuayo and Iksan, 2021)","plainTextFormattedCitation":"(Muddin, Tehuayo and Iksan, 2021)","previouslyFormattedCitation":"(Muddin, Tehuayo and Iksan, 2021)"},"properties":{"noteIndex":0},"schema":"https://github.com/citation-style-language/schema/raw/master/csl-citation.json"}</w:instrText>
      </w:r>
      <w:r w:rsidR="00A54868" w:rsidRPr="00B23775">
        <w:rPr>
          <w:rFonts w:ascii="Times New Roman" w:eastAsia="Times New Roman" w:hAnsi="Times New Roman" w:cs="Times New Roman"/>
          <w:sz w:val="24"/>
          <w:szCs w:val="24"/>
          <w:lang w:val="en-US"/>
        </w:rPr>
        <w:fldChar w:fldCharType="separate"/>
      </w:r>
      <w:r w:rsidR="00A54868" w:rsidRPr="00B23775">
        <w:rPr>
          <w:rFonts w:ascii="Times New Roman" w:eastAsia="Times New Roman" w:hAnsi="Times New Roman" w:cs="Times New Roman"/>
          <w:noProof/>
          <w:sz w:val="24"/>
          <w:szCs w:val="24"/>
          <w:lang w:val="en-US"/>
        </w:rPr>
        <w:t>(Muddin, Tehuayo and Iksan, 2021)</w:t>
      </w:r>
      <w:r w:rsidR="00A54868" w:rsidRPr="00B23775">
        <w:rPr>
          <w:rFonts w:ascii="Times New Roman" w:eastAsia="Times New Roman" w:hAnsi="Times New Roman" w:cs="Times New Roman"/>
          <w:sz w:val="24"/>
          <w:szCs w:val="24"/>
          <w:lang w:val="en-US"/>
        </w:rPr>
        <w:fldChar w:fldCharType="end"/>
      </w:r>
      <w:r w:rsidR="00A54868" w:rsidRPr="00B23775">
        <w:rPr>
          <w:rFonts w:ascii="Times New Roman" w:eastAsia="Times New Roman" w:hAnsi="Times New Roman" w:cs="Times New Roman"/>
          <w:sz w:val="24"/>
          <w:szCs w:val="24"/>
          <w:lang w:val="en-US"/>
        </w:rPr>
        <w:t xml:space="preserve">. </w:t>
      </w:r>
      <w:r w:rsidR="00B1537E" w:rsidRPr="00B23775">
        <w:rPr>
          <w:rFonts w:ascii="Times New Roman" w:eastAsia="Times New Roman" w:hAnsi="Times New Roman" w:cs="Times New Roman"/>
          <w:sz w:val="24"/>
          <w:szCs w:val="24"/>
          <w:lang w:val="en-US"/>
        </w:rPr>
        <w:t xml:space="preserve"> </w:t>
      </w:r>
      <w:r w:rsidR="00A54868" w:rsidRPr="00B23775">
        <w:rPr>
          <w:rFonts w:ascii="Times New Roman" w:eastAsia="Times New Roman" w:hAnsi="Times New Roman" w:cs="Times New Roman"/>
          <w:sz w:val="24"/>
          <w:szCs w:val="24"/>
          <w:lang w:val="en-US"/>
        </w:rPr>
        <w:t xml:space="preserve">Sistem informasi </w:t>
      </w:r>
      <w:r w:rsidR="00774A06" w:rsidRPr="00B23775">
        <w:rPr>
          <w:rFonts w:ascii="Times New Roman" w:eastAsia="Times New Roman" w:hAnsi="Times New Roman" w:cs="Times New Roman"/>
          <w:sz w:val="24"/>
          <w:szCs w:val="24"/>
          <w:lang w:val="en-US"/>
        </w:rPr>
        <w:t xml:space="preserve">ini </w:t>
      </w:r>
      <w:r w:rsidR="00297AAC" w:rsidRPr="00B23775">
        <w:rPr>
          <w:rFonts w:ascii="Times New Roman" w:eastAsia="Times New Roman" w:hAnsi="Times New Roman" w:cs="Times New Roman"/>
          <w:sz w:val="24"/>
          <w:szCs w:val="24"/>
          <w:lang w:val="en-US"/>
        </w:rPr>
        <w:t xml:space="preserve">semoga </w:t>
      </w:r>
      <w:r w:rsidR="00A54868" w:rsidRPr="00B23775">
        <w:rPr>
          <w:rFonts w:ascii="Times New Roman" w:eastAsia="Times New Roman" w:hAnsi="Times New Roman" w:cs="Times New Roman"/>
          <w:sz w:val="24"/>
          <w:szCs w:val="24"/>
          <w:lang w:val="en-US"/>
        </w:rPr>
        <w:t xml:space="preserve">memberikan </w:t>
      </w:r>
      <w:r w:rsidR="00B1537E" w:rsidRPr="00B23775">
        <w:rPr>
          <w:rFonts w:ascii="Times New Roman" w:eastAsia="Times New Roman" w:hAnsi="Times New Roman" w:cs="Times New Roman"/>
          <w:sz w:val="24"/>
          <w:szCs w:val="24"/>
          <w:lang w:val="en-US"/>
        </w:rPr>
        <w:t>kemudahan kepada pasien dan membantu klinik dalam pendaftaran pasien, pengelolaan data yang, pelayanan yang lebih baik,</w:t>
      </w:r>
      <w:r w:rsidR="0063203F">
        <w:rPr>
          <w:rFonts w:ascii="Times New Roman" w:eastAsia="Times New Roman" w:hAnsi="Times New Roman" w:cs="Times New Roman"/>
          <w:sz w:val="24"/>
          <w:szCs w:val="24"/>
          <w:lang w:val="en-US"/>
        </w:rPr>
        <w:t xml:space="preserve"> </w:t>
      </w:r>
      <w:r w:rsidR="00B1537E" w:rsidRPr="00B23775">
        <w:rPr>
          <w:rFonts w:ascii="Times New Roman" w:eastAsia="Times New Roman" w:hAnsi="Times New Roman" w:cs="Times New Roman"/>
          <w:sz w:val="24"/>
          <w:szCs w:val="24"/>
          <w:lang w:val="en-US"/>
        </w:rPr>
        <w:t xml:space="preserve">peningkatan produktivitas, dan </w:t>
      </w:r>
      <w:r w:rsidR="0063203F">
        <w:rPr>
          <w:rFonts w:ascii="Times New Roman" w:eastAsia="Times New Roman" w:hAnsi="Times New Roman" w:cs="Times New Roman"/>
          <w:sz w:val="24"/>
          <w:szCs w:val="24"/>
          <w:lang w:val="en-US"/>
        </w:rPr>
        <w:t>proses yang lebih baik</w:t>
      </w:r>
      <w:r w:rsidR="00B1537E" w:rsidRPr="00B23775">
        <w:rPr>
          <w:rFonts w:ascii="Times New Roman" w:eastAsia="Times New Roman" w:hAnsi="Times New Roman" w:cs="Times New Roman"/>
          <w:sz w:val="24"/>
          <w:szCs w:val="24"/>
          <w:lang w:val="en-US"/>
        </w:rPr>
        <w:t xml:space="preserve">. Sistem informasi ini diharapkan dapat diakses dan dimanfaatkan oleh masyarakat luas, sehingga dapat berfungsi secara optimal di </w:t>
      </w:r>
      <w:r w:rsidR="00780763" w:rsidRPr="00B23775">
        <w:rPr>
          <w:rFonts w:ascii="Times New Roman" w:eastAsia="Times New Roman" w:hAnsi="Times New Roman" w:cs="Times New Roman"/>
          <w:sz w:val="24"/>
          <w:szCs w:val="24"/>
          <w:lang w:val="en-US"/>
        </w:rPr>
        <w:t xml:space="preserve">Klinik </w:t>
      </w:r>
      <w:r w:rsidR="00B1537E" w:rsidRPr="00B23775">
        <w:rPr>
          <w:rFonts w:ascii="Times New Roman" w:eastAsia="Times New Roman" w:hAnsi="Times New Roman" w:cs="Times New Roman"/>
          <w:sz w:val="24"/>
          <w:szCs w:val="24"/>
          <w:lang w:val="en-US"/>
        </w:rPr>
        <w:t>Gigi Xenon Dental House.</w:t>
      </w:r>
    </w:p>
    <w:p w14:paraId="39951B31" w14:textId="327B352D" w:rsidR="00FE29F7" w:rsidRPr="00B23775" w:rsidRDefault="00FE29F7" w:rsidP="00B1537E">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Berdasarkan dari permasalahan tersebut</w:t>
      </w:r>
      <w:r w:rsidR="00DF1E38" w:rsidRPr="00B23775">
        <w:rPr>
          <w:rFonts w:ascii="Times New Roman" w:eastAsia="Times New Roman" w:hAnsi="Times New Roman" w:cs="Times New Roman"/>
          <w:sz w:val="24"/>
          <w:szCs w:val="24"/>
          <w:lang w:val="en-US"/>
        </w:rPr>
        <w:t xml:space="preserve"> dilaksanakan </w:t>
      </w:r>
      <w:r w:rsidRPr="00B23775">
        <w:rPr>
          <w:rFonts w:ascii="Times New Roman" w:eastAsia="Times New Roman" w:hAnsi="Times New Roman" w:cs="Times New Roman"/>
          <w:sz w:val="24"/>
          <w:szCs w:val="24"/>
          <w:lang w:val="en-US"/>
        </w:rPr>
        <w:t>penelitian di Klinik Gigi Xenon Dental House dengan judul “RANCANG BANGUN SISTEM INFORMASI MANAJEMEN KLINIK GIGI”  (Studi Kasus : Klinik Gigi Xenon Dental House)”.</w:t>
      </w:r>
      <w:r w:rsidR="00B1537E" w:rsidRPr="00B23775">
        <w:rPr>
          <w:rFonts w:ascii="Times New Roman" w:eastAsia="Times New Roman" w:hAnsi="Times New Roman" w:cs="Times New Roman"/>
          <w:sz w:val="24"/>
          <w:szCs w:val="24"/>
          <w:lang w:val="en-US"/>
        </w:rPr>
        <w:t xml:space="preserve"> Dengan penelitian ini, diharapkan dapat memberikan kontribusi yang berarti </w:t>
      </w:r>
      <w:r w:rsidR="00310659">
        <w:rPr>
          <w:rFonts w:ascii="Times New Roman" w:eastAsia="Times New Roman" w:hAnsi="Times New Roman" w:cs="Times New Roman"/>
          <w:sz w:val="24"/>
          <w:szCs w:val="24"/>
          <w:lang w:val="en-US"/>
        </w:rPr>
        <w:t>terhadap</w:t>
      </w:r>
      <w:r w:rsidR="00B1537E" w:rsidRPr="00B23775">
        <w:rPr>
          <w:rFonts w:ascii="Times New Roman" w:eastAsia="Times New Roman" w:hAnsi="Times New Roman" w:cs="Times New Roman"/>
          <w:sz w:val="24"/>
          <w:szCs w:val="24"/>
          <w:lang w:val="en-US"/>
        </w:rPr>
        <w:t xml:space="preserve"> klinik ini dan pada akhirnya meningkatkan kualitas layanan kesehatan gigi di masyarakat.</w:t>
      </w:r>
    </w:p>
    <w:p w14:paraId="6B034A7A" w14:textId="14939DA5" w:rsidR="00B1537E" w:rsidRDefault="00B1537E" w:rsidP="00B1537E">
      <w:pPr>
        <w:spacing w:after="0" w:line="360" w:lineRule="auto"/>
        <w:ind w:firstLine="566"/>
        <w:jc w:val="both"/>
        <w:rPr>
          <w:rFonts w:ascii="Times New Roman" w:eastAsia="Times New Roman" w:hAnsi="Times New Roman" w:cs="Times New Roman"/>
          <w:sz w:val="24"/>
          <w:szCs w:val="24"/>
          <w:lang w:val="en-US"/>
        </w:rPr>
      </w:pPr>
    </w:p>
    <w:p w14:paraId="7E138374" w14:textId="4DA6E20A" w:rsidR="008E6A29" w:rsidRDefault="008E6A29" w:rsidP="00B1537E">
      <w:pPr>
        <w:spacing w:after="0" w:line="360" w:lineRule="auto"/>
        <w:ind w:firstLine="566"/>
        <w:jc w:val="both"/>
        <w:rPr>
          <w:rFonts w:ascii="Times New Roman" w:eastAsia="Times New Roman" w:hAnsi="Times New Roman" w:cs="Times New Roman"/>
          <w:sz w:val="24"/>
          <w:szCs w:val="24"/>
          <w:lang w:val="en-US"/>
        </w:rPr>
      </w:pPr>
    </w:p>
    <w:p w14:paraId="163A7EDD" w14:textId="3D92A3C9" w:rsidR="008E6A29" w:rsidRDefault="008E6A29" w:rsidP="00B1537E">
      <w:pPr>
        <w:spacing w:after="0" w:line="360" w:lineRule="auto"/>
        <w:ind w:firstLine="566"/>
        <w:jc w:val="both"/>
        <w:rPr>
          <w:rFonts w:ascii="Times New Roman" w:eastAsia="Times New Roman" w:hAnsi="Times New Roman" w:cs="Times New Roman"/>
          <w:sz w:val="24"/>
          <w:szCs w:val="24"/>
          <w:lang w:val="en-US"/>
        </w:rPr>
      </w:pPr>
    </w:p>
    <w:p w14:paraId="3DA22392" w14:textId="4312E578" w:rsidR="008E6A29" w:rsidRDefault="008E6A29" w:rsidP="00E63648">
      <w:pPr>
        <w:spacing w:after="0" w:line="360" w:lineRule="auto"/>
        <w:jc w:val="both"/>
        <w:rPr>
          <w:rFonts w:ascii="Times New Roman" w:eastAsia="Times New Roman" w:hAnsi="Times New Roman" w:cs="Times New Roman"/>
          <w:sz w:val="24"/>
          <w:szCs w:val="24"/>
          <w:lang w:val="en-US"/>
        </w:rPr>
      </w:pPr>
    </w:p>
    <w:p w14:paraId="46FA09A8" w14:textId="77777777" w:rsidR="00E63648" w:rsidRPr="00B23775" w:rsidRDefault="00E63648" w:rsidP="00E63648">
      <w:pPr>
        <w:spacing w:after="0" w:line="360" w:lineRule="auto"/>
        <w:jc w:val="both"/>
        <w:rPr>
          <w:rFonts w:ascii="Times New Roman" w:eastAsia="Times New Roman" w:hAnsi="Times New Roman" w:cs="Times New Roman"/>
          <w:sz w:val="24"/>
          <w:szCs w:val="24"/>
          <w:lang w:val="en-US"/>
        </w:rPr>
      </w:pPr>
    </w:p>
    <w:p w14:paraId="208FF386" w14:textId="41623933" w:rsidR="00FE29F7" w:rsidRPr="00B23775" w:rsidRDefault="00FE29F7" w:rsidP="00981B01">
      <w:pPr>
        <w:pStyle w:val="Heading2"/>
        <w:numPr>
          <w:ilvl w:val="1"/>
          <w:numId w:val="21"/>
        </w:numPr>
        <w:ind w:left="426" w:hanging="426"/>
      </w:pPr>
      <w:bookmarkStart w:id="17" w:name="_Toc147417240"/>
      <w:bookmarkStart w:id="18" w:name="_Toc173852659"/>
      <w:bookmarkStart w:id="19" w:name="_Toc178772328"/>
      <w:r w:rsidRPr="00B23775">
        <w:lastRenderedPageBreak/>
        <w:t>Rumusan Masalah</w:t>
      </w:r>
      <w:bookmarkEnd w:id="17"/>
      <w:bookmarkEnd w:id="18"/>
      <w:bookmarkEnd w:id="19"/>
    </w:p>
    <w:p w14:paraId="79B91073" w14:textId="6536DC4D" w:rsidR="00FE29F7" w:rsidRDefault="00FE29F7" w:rsidP="00E70754">
      <w:pPr>
        <w:spacing w:after="0" w:line="360" w:lineRule="auto"/>
        <w:ind w:firstLine="540"/>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rPr>
        <w:t>Berdasarkan latar belakang yang telah disebutkan sebelumnya, rumusan masalah dalam penelitian ini adalah bagaimana</w:t>
      </w:r>
      <w:r w:rsidR="00B42A52">
        <w:rPr>
          <w:rFonts w:ascii="Times New Roman" w:eastAsia="Times New Roman" w:hAnsi="Times New Roman" w:cs="Times New Roman"/>
          <w:sz w:val="24"/>
          <w:szCs w:val="24"/>
          <w:lang w:val="en-US"/>
        </w:rPr>
        <w:t xml:space="preserve"> membangun sistem informasi manajemen klinik gigi pada klinik gigi Xenon Dental House.</w:t>
      </w:r>
    </w:p>
    <w:p w14:paraId="04AE6FBC" w14:textId="77777777" w:rsidR="00B42A52" w:rsidRPr="00B23775" w:rsidRDefault="00B42A52" w:rsidP="00E70754">
      <w:pPr>
        <w:spacing w:after="0" w:line="360" w:lineRule="auto"/>
        <w:ind w:firstLine="540"/>
        <w:jc w:val="both"/>
        <w:rPr>
          <w:rFonts w:ascii="Times New Roman" w:eastAsia="Times New Roman" w:hAnsi="Times New Roman" w:cs="Times New Roman"/>
          <w:sz w:val="24"/>
          <w:szCs w:val="24"/>
        </w:rPr>
      </w:pPr>
    </w:p>
    <w:p w14:paraId="4BB8F56D" w14:textId="59CBD71C" w:rsidR="00FE29F7" w:rsidRPr="00B23775" w:rsidRDefault="00FE29F7" w:rsidP="00981B01">
      <w:pPr>
        <w:pStyle w:val="Heading2"/>
        <w:numPr>
          <w:ilvl w:val="1"/>
          <w:numId w:val="21"/>
        </w:numPr>
        <w:ind w:left="426" w:hanging="426"/>
      </w:pPr>
      <w:bookmarkStart w:id="20" w:name="_Toc147417241"/>
      <w:bookmarkStart w:id="21" w:name="_Toc173852660"/>
      <w:bookmarkStart w:id="22" w:name="_Toc178772329"/>
      <w:r w:rsidRPr="00B23775">
        <w:t>Batasan Masalah</w:t>
      </w:r>
      <w:bookmarkEnd w:id="20"/>
      <w:bookmarkEnd w:id="21"/>
      <w:bookmarkEnd w:id="22"/>
    </w:p>
    <w:p w14:paraId="2F01F83A" w14:textId="32E91736" w:rsidR="00FE29F7" w:rsidRPr="00B23775" w:rsidRDefault="00FE29F7" w:rsidP="006648D6">
      <w:pPr>
        <w:spacing w:after="0" w:line="360" w:lineRule="auto"/>
        <w:ind w:firstLine="540"/>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 xml:space="preserve">Berdasarkan rumusan masalah seperti yang dijelaskan sebelumnya, maka batasan masalah dalam tugas akhir ini adalah: </w:t>
      </w:r>
    </w:p>
    <w:p w14:paraId="21828BA1" w14:textId="40FFD28D" w:rsidR="00FE29F7" w:rsidRPr="00B23775" w:rsidRDefault="00FE29F7" w:rsidP="00981B01">
      <w:pPr>
        <w:numPr>
          <w:ilvl w:val="0"/>
          <w:numId w:val="1"/>
        </w:numPr>
        <w:spacing w:after="0" w:line="360" w:lineRule="auto"/>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Sistem informasi ini mencakup pengelolaan data pasien, dokter, pengelol</w:t>
      </w:r>
      <w:r w:rsidR="0069652F" w:rsidRPr="00B23775">
        <w:rPr>
          <w:rFonts w:ascii="Times New Roman" w:eastAsia="Times New Roman" w:hAnsi="Times New Roman" w:cs="Times New Roman"/>
          <w:sz w:val="24"/>
          <w:szCs w:val="24"/>
          <w:lang w:val="en-US"/>
        </w:rPr>
        <w:t>a</w:t>
      </w:r>
      <w:r w:rsidRPr="00B23775">
        <w:rPr>
          <w:rFonts w:ascii="Times New Roman" w:eastAsia="Times New Roman" w:hAnsi="Times New Roman" w:cs="Times New Roman"/>
          <w:sz w:val="24"/>
          <w:szCs w:val="24"/>
        </w:rPr>
        <w:t>an data reka</w:t>
      </w:r>
      <w:r w:rsidR="008535ED" w:rsidRPr="00B23775">
        <w:rPr>
          <w:rFonts w:ascii="Times New Roman" w:eastAsia="Times New Roman" w:hAnsi="Times New Roman" w:cs="Times New Roman"/>
          <w:sz w:val="24"/>
          <w:szCs w:val="24"/>
          <w:lang w:val="en-US"/>
        </w:rPr>
        <w:t>m</w:t>
      </w:r>
      <w:r w:rsidRPr="00B23775">
        <w:rPr>
          <w:rFonts w:ascii="Times New Roman" w:eastAsia="Times New Roman" w:hAnsi="Times New Roman" w:cs="Times New Roman"/>
          <w:sz w:val="24"/>
          <w:szCs w:val="24"/>
        </w:rPr>
        <w:t xml:space="preserve"> medis, pengelolaan </w:t>
      </w:r>
      <w:r w:rsidR="00903196" w:rsidRPr="00B23775">
        <w:rPr>
          <w:rFonts w:ascii="Times New Roman" w:eastAsia="Times New Roman" w:hAnsi="Times New Roman" w:cs="Times New Roman"/>
          <w:sz w:val="24"/>
          <w:szCs w:val="24"/>
          <w:lang w:val="en-US"/>
        </w:rPr>
        <w:t xml:space="preserve">reservasi, </w:t>
      </w:r>
      <w:r w:rsidRPr="00B23775">
        <w:rPr>
          <w:rFonts w:ascii="Times New Roman" w:eastAsia="Times New Roman" w:hAnsi="Times New Roman" w:cs="Times New Roman"/>
          <w:sz w:val="24"/>
          <w:szCs w:val="24"/>
        </w:rPr>
        <w:t xml:space="preserve"> </w:t>
      </w:r>
      <w:r w:rsidR="00D206A2" w:rsidRPr="00B23775">
        <w:rPr>
          <w:rFonts w:ascii="Times New Roman" w:eastAsia="Times New Roman" w:hAnsi="Times New Roman" w:cs="Times New Roman"/>
          <w:sz w:val="24"/>
          <w:szCs w:val="24"/>
          <w:lang w:val="en-US"/>
        </w:rPr>
        <w:t xml:space="preserve">izin dokter, pengelolaan data layanan perawatan, </w:t>
      </w:r>
      <w:r w:rsidR="00971336">
        <w:rPr>
          <w:rFonts w:ascii="Times New Roman" w:eastAsia="Times New Roman" w:hAnsi="Times New Roman" w:cs="Times New Roman"/>
          <w:sz w:val="24"/>
          <w:szCs w:val="24"/>
          <w:lang w:val="en-US"/>
        </w:rPr>
        <w:t>visualisasi</w:t>
      </w:r>
      <w:r w:rsidR="00D206A2" w:rsidRPr="00B23775">
        <w:rPr>
          <w:rFonts w:ascii="Times New Roman" w:eastAsia="Times New Roman" w:hAnsi="Times New Roman" w:cs="Times New Roman"/>
          <w:sz w:val="24"/>
          <w:szCs w:val="24"/>
          <w:lang w:val="en-US"/>
        </w:rPr>
        <w:t xml:space="preserve"> data klinik.</w:t>
      </w:r>
    </w:p>
    <w:p w14:paraId="03BA2CED" w14:textId="77777777" w:rsidR="00FE29F7" w:rsidRPr="00B23775" w:rsidRDefault="00FE29F7" w:rsidP="00981B01">
      <w:pPr>
        <w:numPr>
          <w:ilvl w:val="0"/>
          <w:numId w:val="1"/>
        </w:numPr>
        <w:spacing w:after="0" w:line="360" w:lineRule="auto"/>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 xml:space="preserve">Sistem informasi manajemen pada klinik gigi xenon dental house dilakukan sampai tahap implementasi dan pengujian. </w:t>
      </w:r>
    </w:p>
    <w:p w14:paraId="137E44C0" w14:textId="6807865B" w:rsidR="00FE29F7" w:rsidRPr="00B23775" w:rsidRDefault="00FE29F7" w:rsidP="00981B01">
      <w:pPr>
        <w:numPr>
          <w:ilvl w:val="0"/>
          <w:numId w:val="1"/>
        </w:numPr>
        <w:spacing w:after="0" w:line="360" w:lineRule="auto"/>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 xml:space="preserve"> Pengujian aplikasi hanya sebatas memeriksa ketersediaan fungsional dan kesesuaian dengan rancangan sistem yang diusulkan.</w:t>
      </w:r>
    </w:p>
    <w:p w14:paraId="6E203A69" w14:textId="1CDA6EF8" w:rsidR="00FE29F7" w:rsidRPr="00B23775" w:rsidRDefault="00FE29F7" w:rsidP="00981B01">
      <w:pPr>
        <w:pStyle w:val="Heading2"/>
        <w:numPr>
          <w:ilvl w:val="1"/>
          <w:numId w:val="21"/>
        </w:numPr>
        <w:ind w:left="426" w:hanging="426"/>
      </w:pPr>
      <w:bookmarkStart w:id="23" w:name="_Toc147417242"/>
      <w:bookmarkStart w:id="24" w:name="_Toc173852661"/>
      <w:bookmarkStart w:id="25" w:name="_Toc178772330"/>
      <w:r w:rsidRPr="00B23775">
        <w:t>Tujuan Penelitian</w:t>
      </w:r>
      <w:bookmarkEnd w:id="23"/>
      <w:bookmarkEnd w:id="24"/>
      <w:bookmarkEnd w:id="25"/>
    </w:p>
    <w:p w14:paraId="6B2DB67A" w14:textId="39BF751E" w:rsidR="00FE29F7" w:rsidRPr="00B23775" w:rsidRDefault="004A3953" w:rsidP="0069652F">
      <w:pPr>
        <w:spacing w:after="0" w:line="360" w:lineRule="auto"/>
        <w:ind w:firstLine="540"/>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Tujuan dari penelitian ini adalah </w:t>
      </w:r>
      <w:r w:rsidR="0069652F" w:rsidRPr="00B23775">
        <w:rPr>
          <w:rFonts w:ascii="Times New Roman" w:eastAsia="Times New Roman" w:hAnsi="Times New Roman" w:cs="Times New Roman"/>
          <w:sz w:val="24"/>
          <w:szCs w:val="24"/>
        </w:rPr>
        <w:t xml:space="preserve">membangun sebuah </w:t>
      </w:r>
      <w:r w:rsidR="00010A7A">
        <w:rPr>
          <w:rFonts w:ascii="Times New Roman" w:eastAsia="Times New Roman" w:hAnsi="Times New Roman" w:cs="Times New Roman"/>
          <w:sz w:val="24"/>
          <w:szCs w:val="24"/>
          <w:lang w:val="en-US"/>
        </w:rPr>
        <w:t>sistem</w:t>
      </w:r>
      <w:r w:rsidR="0069652F" w:rsidRPr="00B23775">
        <w:rPr>
          <w:rFonts w:ascii="Times New Roman" w:eastAsia="Times New Roman" w:hAnsi="Times New Roman" w:cs="Times New Roman"/>
          <w:sz w:val="24"/>
          <w:szCs w:val="24"/>
        </w:rPr>
        <w:t xml:space="preserve"> informasi manajemen klinik gigi pada Klinik Gigi Xenon Dental House</w:t>
      </w:r>
      <w:r w:rsidR="0069652F" w:rsidRPr="00B23775">
        <w:rPr>
          <w:rFonts w:ascii="Times New Roman" w:eastAsia="Times New Roman" w:hAnsi="Times New Roman" w:cs="Times New Roman"/>
          <w:sz w:val="24"/>
          <w:szCs w:val="24"/>
          <w:lang w:val="en-US"/>
        </w:rPr>
        <w:t xml:space="preserve"> untuk mengatasi kendala serta </w:t>
      </w:r>
      <w:r w:rsidR="00F73692">
        <w:rPr>
          <w:rFonts w:ascii="Times New Roman" w:eastAsia="Times New Roman" w:hAnsi="Times New Roman" w:cs="Times New Roman"/>
          <w:sz w:val="24"/>
          <w:szCs w:val="24"/>
          <w:lang w:val="en-US"/>
        </w:rPr>
        <w:t>membantu</w:t>
      </w:r>
      <w:r w:rsidR="0069652F" w:rsidRPr="00B23775">
        <w:rPr>
          <w:rFonts w:ascii="Times New Roman" w:eastAsia="Times New Roman" w:hAnsi="Times New Roman" w:cs="Times New Roman"/>
          <w:sz w:val="24"/>
          <w:szCs w:val="24"/>
          <w:lang w:val="en-US"/>
        </w:rPr>
        <w:t xml:space="preserve"> pada manajemen klinik gigi seperti </w:t>
      </w:r>
      <w:r w:rsidR="000366DA" w:rsidRPr="00B23775">
        <w:rPr>
          <w:rFonts w:ascii="Times New Roman" w:eastAsia="Times New Roman" w:hAnsi="Times New Roman" w:cs="Times New Roman"/>
          <w:sz w:val="24"/>
          <w:szCs w:val="24"/>
        </w:rPr>
        <w:t>pengelolaan data pasien, dokter, pengelol</w:t>
      </w:r>
      <w:r w:rsidR="000366DA" w:rsidRPr="00B23775">
        <w:rPr>
          <w:rFonts w:ascii="Times New Roman" w:eastAsia="Times New Roman" w:hAnsi="Times New Roman" w:cs="Times New Roman"/>
          <w:sz w:val="24"/>
          <w:szCs w:val="24"/>
          <w:lang w:val="en-US"/>
        </w:rPr>
        <w:t>a</w:t>
      </w:r>
      <w:r w:rsidR="000366DA" w:rsidRPr="00B23775">
        <w:rPr>
          <w:rFonts w:ascii="Times New Roman" w:eastAsia="Times New Roman" w:hAnsi="Times New Roman" w:cs="Times New Roman"/>
          <w:sz w:val="24"/>
          <w:szCs w:val="24"/>
        </w:rPr>
        <w:t>an data reka</w:t>
      </w:r>
      <w:r w:rsidR="000366DA" w:rsidRPr="00B23775">
        <w:rPr>
          <w:rFonts w:ascii="Times New Roman" w:eastAsia="Times New Roman" w:hAnsi="Times New Roman" w:cs="Times New Roman"/>
          <w:sz w:val="24"/>
          <w:szCs w:val="24"/>
          <w:lang w:val="en-US"/>
        </w:rPr>
        <w:t>m</w:t>
      </w:r>
      <w:r w:rsidR="000366DA" w:rsidRPr="00B23775">
        <w:rPr>
          <w:rFonts w:ascii="Times New Roman" w:eastAsia="Times New Roman" w:hAnsi="Times New Roman" w:cs="Times New Roman"/>
          <w:sz w:val="24"/>
          <w:szCs w:val="24"/>
        </w:rPr>
        <w:t xml:space="preserve"> medis, pengelolaan </w:t>
      </w:r>
      <w:r w:rsidR="000366DA" w:rsidRPr="00B23775">
        <w:rPr>
          <w:rFonts w:ascii="Times New Roman" w:eastAsia="Times New Roman" w:hAnsi="Times New Roman" w:cs="Times New Roman"/>
          <w:sz w:val="24"/>
          <w:szCs w:val="24"/>
          <w:lang w:val="en-US"/>
        </w:rPr>
        <w:t xml:space="preserve">reservasi, </w:t>
      </w:r>
      <w:r w:rsidR="000366DA" w:rsidRPr="00B23775">
        <w:rPr>
          <w:rFonts w:ascii="Times New Roman" w:eastAsia="Times New Roman" w:hAnsi="Times New Roman" w:cs="Times New Roman"/>
          <w:sz w:val="24"/>
          <w:szCs w:val="24"/>
        </w:rPr>
        <w:t xml:space="preserve"> </w:t>
      </w:r>
      <w:r w:rsidR="000366DA" w:rsidRPr="00B23775">
        <w:rPr>
          <w:rFonts w:ascii="Times New Roman" w:eastAsia="Times New Roman" w:hAnsi="Times New Roman" w:cs="Times New Roman"/>
          <w:sz w:val="24"/>
          <w:szCs w:val="24"/>
          <w:lang w:val="en-US"/>
        </w:rPr>
        <w:t xml:space="preserve">izin dokter, pengelolaan data </w:t>
      </w:r>
      <w:r w:rsidR="00010A7A">
        <w:rPr>
          <w:rFonts w:ascii="Times New Roman" w:eastAsia="Times New Roman" w:hAnsi="Times New Roman" w:cs="Times New Roman"/>
          <w:sz w:val="24"/>
          <w:szCs w:val="24"/>
          <w:lang w:val="en-US"/>
        </w:rPr>
        <w:t>pelayanan</w:t>
      </w:r>
      <w:r w:rsidR="000366DA" w:rsidRPr="00B23775">
        <w:rPr>
          <w:rFonts w:ascii="Times New Roman" w:eastAsia="Times New Roman" w:hAnsi="Times New Roman" w:cs="Times New Roman"/>
          <w:sz w:val="24"/>
          <w:szCs w:val="24"/>
          <w:lang w:val="en-US"/>
        </w:rPr>
        <w:t xml:space="preserve"> perawatan, </w:t>
      </w:r>
      <w:r w:rsidR="00971336">
        <w:rPr>
          <w:rFonts w:ascii="Times New Roman" w:eastAsia="Times New Roman" w:hAnsi="Times New Roman" w:cs="Times New Roman"/>
          <w:sz w:val="24"/>
          <w:szCs w:val="24"/>
          <w:lang w:val="en-US"/>
        </w:rPr>
        <w:t>visualisasi</w:t>
      </w:r>
      <w:r w:rsidR="000366DA" w:rsidRPr="00B23775">
        <w:rPr>
          <w:rFonts w:ascii="Times New Roman" w:eastAsia="Times New Roman" w:hAnsi="Times New Roman" w:cs="Times New Roman"/>
          <w:sz w:val="24"/>
          <w:szCs w:val="24"/>
          <w:lang w:val="en-US"/>
        </w:rPr>
        <w:t xml:space="preserve"> data klinik </w:t>
      </w:r>
      <w:r w:rsidR="0069652F" w:rsidRPr="00B23775">
        <w:rPr>
          <w:rFonts w:ascii="Times New Roman" w:eastAsia="Times New Roman" w:hAnsi="Times New Roman" w:cs="Times New Roman"/>
          <w:sz w:val="24"/>
          <w:szCs w:val="24"/>
          <w:lang w:val="en-US"/>
        </w:rPr>
        <w:t xml:space="preserve">di </w:t>
      </w:r>
      <w:r w:rsidR="0069652F" w:rsidRPr="00B23775">
        <w:rPr>
          <w:rFonts w:ascii="Times New Roman" w:eastAsia="Times New Roman" w:hAnsi="Times New Roman" w:cs="Times New Roman"/>
          <w:sz w:val="24"/>
          <w:szCs w:val="24"/>
        </w:rPr>
        <w:t>Klinik Gigi Xenon Dental House</w:t>
      </w:r>
      <w:r w:rsidR="0069652F" w:rsidRPr="00B23775">
        <w:rPr>
          <w:rFonts w:ascii="Times New Roman" w:eastAsia="Times New Roman" w:hAnsi="Times New Roman" w:cs="Times New Roman"/>
          <w:sz w:val="24"/>
          <w:szCs w:val="24"/>
          <w:lang w:val="en-US"/>
        </w:rPr>
        <w:t>.</w:t>
      </w:r>
    </w:p>
    <w:p w14:paraId="1359AE87" w14:textId="77777777" w:rsidR="00FE29F7" w:rsidRPr="00B23775" w:rsidRDefault="00FE29F7" w:rsidP="00E70754">
      <w:pPr>
        <w:spacing w:after="0" w:line="360" w:lineRule="auto"/>
        <w:ind w:firstLine="630"/>
        <w:jc w:val="both"/>
        <w:rPr>
          <w:rFonts w:ascii="Times New Roman" w:eastAsia="Times New Roman" w:hAnsi="Times New Roman" w:cs="Times New Roman"/>
          <w:sz w:val="24"/>
          <w:szCs w:val="24"/>
        </w:rPr>
      </w:pPr>
    </w:p>
    <w:p w14:paraId="72893C58" w14:textId="559AB446" w:rsidR="00FE29F7" w:rsidRPr="00B23775" w:rsidRDefault="00FE29F7" w:rsidP="00981B01">
      <w:pPr>
        <w:pStyle w:val="Heading2"/>
        <w:numPr>
          <w:ilvl w:val="1"/>
          <w:numId w:val="21"/>
        </w:numPr>
        <w:ind w:left="426" w:hanging="426"/>
      </w:pPr>
      <w:bookmarkStart w:id="26" w:name="_Toc147417244"/>
      <w:bookmarkStart w:id="27" w:name="_Toc173852662"/>
      <w:bookmarkStart w:id="28" w:name="_Toc178772331"/>
      <w:r w:rsidRPr="00B23775">
        <w:t>Sistematika Penulisan</w:t>
      </w:r>
      <w:bookmarkEnd w:id="26"/>
      <w:bookmarkEnd w:id="27"/>
      <w:bookmarkEnd w:id="28"/>
    </w:p>
    <w:p w14:paraId="3ECD61B2" w14:textId="0B2DD79C" w:rsidR="004A3953" w:rsidRPr="00B23775" w:rsidRDefault="00FE29F7" w:rsidP="00E70754">
      <w:pPr>
        <w:spacing w:after="0" w:line="360" w:lineRule="auto"/>
        <w:ind w:firstLine="540"/>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Sistematika penulisan penelitian ini adalah sebagai berikut:</w:t>
      </w:r>
    </w:p>
    <w:p w14:paraId="6829BF9B" w14:textId="77777777" w:rsidR="004A3953" w:rsidRPr="00B23775" w:rsidRDefault="004A3953" w:rsidP="00E70754">
      <w:pPr>
        <w:spacing w:line="360" w:lineRule="auto"/>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BAB I : PENDAHULUAN</w:t>
      </w:r>
    </w:p>
    <w:p w14:paraId="24A88443" w14:textId="77777777" w:rsidR="004A3953" w:rsidRPr="00B23775" w:rsidRDefault="004A3953" w:rsidP="006C797B">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latar belakang masalah, rumusan masalah, batasan masalah, tujuan penelitian, serta sistematika penulisan laporan.</w:t>
      </w:r>
    </w:p>
    <w:p w14:paraId="6FE6C7D8" w14:textId="77777777" w:rsidR="004A3953" w:rsidRPr="00B23775" w:rsidRDefault="004A3953" w:rsidP="006C797B">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BAB II : TINJAUAN PUSTAKA</w:t>
      </w:r>
    </w:p>
    <w:p w14:paraId="038D8A94" w14:textId="77777777" w:rsidR="004A3953" w:rsidRPr="00B23775" w:rsidRDefault="004A3953" w:rsidP="006C797B">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lastRenderedPageBreak/>
        <w:t>Bab ini berisi tentang landasan teori dan informasi pendukung yang digunakan untuk penelitian ini.</w:t>
      </w:r>
    </w:p>
    <w:p w14:paraId="680A12D3" w14:textId="77777777" w:rsidR="004A3953" w:rsidRPr="00B23775" w:rsidRDefault="004A3953" w:rsidP="006C797B">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BAB III : METODOLOGI PENELITIAN</w:t>
      </w:r>
    </w:p>
    <w:p w14:paraId="39EC7DD9" w14:textId="7D74ECCA" w:rsidR="00046620" w:rsidRPr="008E6A29" w:rsidRDefault="004A3953"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 xml:space="preserve">Bab ini menjelaskan tentang objek penelitian, metode pengumpulan data, metode pengembangan sistem yang digunakan, dan flowchart penelitian. </w:t>
      </w:r>
    </w:p>
    <w:p w14:paraId="7B7EB4C0" w14:textId="01C69270" w:rsidR="00046620" w:rsidRPr="00B23775" w:rsidRDefault="00046620" w:rsidP="00046620">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 xml:space="preserve">BAB IV: ANALISIS DAN PERANCANGAN SISTEM </w:t>
      </w:r>
    </w:p>
    <w:p w14:paraId="484087AB" w14:textId="48FA80AA" w:rsidR="00046620" w:rsidRPr="00B23775" w:rsidRDefault="00046620"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analisis sistem yang berjalan, analisis kebutuhan dan</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 xml:space="preserve">perancangan pada sistem usulan untuk menjawab permasalahan pada sistem lama yang digambarkan melalui diagram dan tools pendukung lainnya.  </w:t>
      </w:r>
    </w:p>
    <w:p w14:paraId="6EA17513" w14:textId="77777777" w:rsidR="00046620" w:rsidRPr="00B23775" w:rsidRDefault="00046620" w:rsidP="00046620">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 xml:space="preserve">BAB V: IMPLEMENTASI DAN PENGUJIAN </w:t>
      </w:r>
    </w:p>
    <w:p w14:paraId="77CB4F16" w14:textId="42A5F1A1" w:rsidR="00046620" w:rsidRPr="00B23775" w:rsidRDefault="00046620"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implementasi dari hasil analisis dan perancangan sistem yang</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telah dijabarkan pada bab sebelumnya. Pada bab ini juga akan dijelaskan pengujian</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yang dilakukan terhadap sistem usulan berdasarkan rancangan yang telah dibuat</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 xml:space="preserve">pada bab sebelumnya. </w:t>
      </w:r>
    </w:p>
    <w:p w14:paraId="4DA5ECFD" w14:textId="77777777" w:rsidR="00046620" w:rsidRPr="00B23775" w:rsidRDefault="00046620" w:rsidP="00046620">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 xml:space="preserve">BAB VI: PENUTUP </w:t>
      </w:r>
    </w:p>
    <w:p w14:paraId="5908F810" w14:textId="5A5773AA" w:rsidR="00046620" w:rsidRPr="00B23775" w:rsidRDefault="00046620"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kesimpulan dari penelitian dan saran terhadap pengembangan</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kedepannya.</w:t>
      </w:r>
    </w:p>
    <w:p w14:paraId="41A5E232" w14:textId="6886EC62" w:rsidR="00FE29F7" w:rsidRPr="00B23775" w:rsidRDefault="00FE29F7" w:rsidP="006C797B">
      <w:pPr>
        <w:spacing w:line="360" w:lineRule="auto"/>
        <w:jc w:val="both"/>
        <w:rPr>
          <w:rFonts w:ascii="Times New Roman" w:hAnsi="Times New Roman" w:cs="Times New Roman"/>
          <w:bCs/>
          <w:sz w:val="24"/>
          <w:szCs w:val="24"/>
        </w:rPr>
      </w:pPr>
      <w:r w:rsidRPr="00B23775">
        <w:rPr>
          <w:rFonts w:ascii="Times New Roman" w:hAnsi="Times New Roman" w:cs="Times New Roman"/>
          <w:bCs/>
          <w:sz w:val="24"/>
          <w:szCs w:val="24"/>
        </w:rPr>
        <w:br w:type="page"/>
      </w:r>
    </w:p>
    <w:p w14:paraId="13E35EE6" w14:textId="3DCF7F58" w:rsidR="00FE29F7" w:rsidRPr="00B23775" w:rsidRDefault="00FE29F7" w:rsidP="00574578">
      <w:pPr>
        <w:pStyle w:val="Heading1"/>
      </w:pPr>
      <w:bookmarkStart w:id="29" w:name="_Toc147417245"/>
      <w:bookmarkStart w:id="30" w:name="_Toc173852663"/>
      <w:bookmarkStart w:id="31" w:name="_Toc178772332"/>
      <w:r w:rsidRPr="00B23775">
        <w:lastRenderedPageBreak/>
        <w:t xml:space="preserve">BAB II </w:t>
      </w:r>
      <w:r w:rsidRPr="00B23775">
        <w:br/>
        <w:t>TINJAUAN PUSTAKA</w:t>
      </w:r>
      <w:bookmarkEnd w:id="29"/>
      <w:bookmarkEnd w:id="30"/>
      <w:bookmarkEnd w:id="31"/>
    </w:p>
    <w:p w14:paraId="14BC6304" w14:textId="77777777" w:rsidR="00FE29F7" w:rsidRPr="00B23775" w:rsidRDefault="00FE29F7" w:rsidP="00E70754">
      <w:pPr>
        <w:spacing w:line="360" w:lineRule="auto"/>
        <w:rPr>
          <w:rFonts w:ascii="Times New Roman" w:hAnsi="Times New Roman" w:cs="Times New Roman"/>
          <w:sz w:val="24"/>
          <w:szCs w:val="24"/>
        </w:rPr>
      </w:pPr>
    </w:p>
    <w:p w14:paraId="6ABAE6A1" w14:textId="02BF67D7" w:rsidR="00C4396F" w:rsidRPr="00B23775" w:rsidRDefault="00C4396F" w:rsidP="00E70754">
      <w:pPr>
        <w:spacing w:after="0" w:line="360" w:lineRule="auto"/>
        <w:ind w:firstLine="540"/>
        <w:jc w:val="both"/>
        <w:rPr>
          <w:rFonts w:ascii="Times New Roman" w:hAnsi="Times New Roman" w:cs="Times New Roman"/>
          <w:sz w:val="24"/>
          <w:szCs w:val="24"/>
          <w:lang w:val="en-US"/>
        </w:rPr>
      </w:pPr>
      <w:r w:rsidRPr="00B23775">
        <w:rPr>
          <w:rFonts w:ascii="Times New Roman" w:hAnsi="Times New Roman" w:cs="Times New Roman"/>
          <w:sz w:val="24"/>
          <w:szCs w:val="24"/>
        </w:rPr>
        <w:t xml:space="preserve">Bab ini </w:t>
      </w:r>
      <w:r w:rsidRPr="00B23775">
        <w:rPr>
          <w:rFonts w:ascii="Times New Roman" w:hAnsi="Times New Roman" w:cs="Times New Roman"/>
          <w:sz w:val="24"/>
          <w:szCs w:val="24"/>
          <w:lang w:val="en-US"/>
        </w:rPr>
        <w:t>menjelaskan</w:t>
      </w:r>
      <w:r w:rsidRPr="00B23775">
        <w:rPr>
          <w:rFonts w:ascii="Times New Roman" w:hAnsi="Times New Roman" w:cs="Times New Roman"/>
          <w:sz w:val="24"/>
          <w:szCs w:val="24"/>
        </w:rPr>
        <w:t xml:space="preserve"> teori dan informasi pendukung yang digunakan dalam penelitian pembangunan sistem informasi </w:t>
      </w:r>
      <w:r w:rsidRPr="00B23775">
        <w:rPr>
          <w:rFonts w:ascii="Times New Roman" w:hAnsi="Times New Roman" w:cs="Times New Roman"/>
          <w:sz w:val="24"/>
          <w:szCs w:val="24"/>
          <w:lang w:val="en-US"/>
        </w:rPr>
        <w:t xml:space="preserve">manajemen klinik gigi xenon dental house. </w:t>
      </w:r>
    </w:p>
    <w:p w14:paraId="77F98424" w14:textId="41732F38" w:rsidR="00D031F0" w:rsidRPr="00B23775" w:rsidRDefault="00D031F0" w:rsidP="00981B01">
      <w:pPr>
        <w:pStyle w:val="Heading2"/>
        <w:numPr>
          <w:ilvl w:val="1"/>
          <w:numId w:val="8"/>
        </w:numPr>
        <w:ind w:left="426" w:hanging="426"/>
      </w:pPr>
      <w:bookmarkStart w:id="32" w:name="_Toc173852664"/>
      <w:bookmarkStart w:id="33" w:name="_Toc178772333"/>
      <w:r w:rsidRPr="00B23775">
        <w:t>Klinik Gigi</w:t>
      </w:r>
      <w:bookmarkEnd w:id="32"/>
      <w:bookmarkEnd w:id="33"/>
      <w:r w:rsidRPr="00B23775">
        <w:t xml:space="preserve"> </w:t>
      </w:r>
    </w:p>
    <w:p w14:paraId="3A4F4CB1" w14:textId="038273C7" w:rsidR="00D031F0" w:rsidRPr="00B23775" w:rsidRDefault="00D031F0" w:rsidP="00214D37">
      <w:pPr>
        <w:spacing w:line="360" w:lineRule="auto"/>
        <w:ind w:firstLine="720"/>
        <w:jc w:val="both"/>
        <w:rPr>
          <w:rFonts w:ascii="Times New Roman" w:hAnsi="Times New Roman" w:cs="Times New Roman"/>
          <w:sz w:val="24"/>
          <w:szCs w:val="24"/>
          <w:lang w:val="en-US"/>
        </w:rPr>
      </w:pPr>
      <w:bookmarkStart w:id="34" w:name="_Hlk179450526"/>
      <w:r w:rsidRPr="00B23775">
        <w:rPr>
          <w:rFonts w:ascii="Times New Roman" w:hAnsi="Times New Roman" w:cs="Times New Roman"/>
          <w:sz w:val="24"/>
          <w:szCs w:val="24"/>
          <w:lang w:val="en-US"/>
        </w:rPr>
        <w:t xml:space="preserve">Dalam Peraturan Menteri Kesehatan nomor </w:t>
      </w:r>
      <w:r w:rsidR="00130F09">
        <w:rPr>
          <w:rFonts w:ascii="Times New Roman" w:hAnsi="Times New Roman" w:cs="Times New Roman"/>
          <w:sz w:val="24"/>
          <w:szCs w:val="24"/>
          <w:lang w:val="en-US"/>
        </w:rPr>
        <w:t>028</w:t>
      </w:r>
      <w:r w:rsidRPr="00B23775">
        <w:rPr>
          <w:rFonts w:ascii="Times New Roman" w:hAnsi="Times New Roman" w:cs="Times New Roman"/>
          <w:sz w:val="24"/>
          <w:szCs w:val="24"/>
          <w:lang w:val="en-US"/>
        </w:rPr>
        <w:t>/Menkes/Per/</w:t>
      </w:r>
      <w:r w:rsidR="00130F09">
        <w:rPr>
          <w:rFonts w:ascii="Times New Roman" w:hAnsi="Times New Roman" w:cs="Times New Roman"/>
          <w:sz w:val="24"/>
          <w:szCs w:val="24"/>
          <w:lang w:val="en-US"/>
        </w:rPr>
        <w:t>I</w:t>
      </w:r>
      <w:r w:rsidRPr="00B23775">
        <w:rPr>
          <w:rFonts w:ascii="Times New Roman" w:hAnsi="Times New Roman" w:cs="Times New Roman"/>
          <w:sz w:val="24"/>
          <w:szCs w:val="24"/>
          <w:lang w:val="en-US"/>
        </w:rPr>
        <w:t>/</w:t>
      </w:r>
      <w:r w:rsidR="00130F09">
        <w:rPr>
          <w:rFonts w:ascii="Times New Roman" w:hAnsi="Times New Roman" w:cs="Times New Roman"/>
          <w:sz w:val="24"/>
          <w:szCs w:val="24"/>
          <w:lang w:val="en-US"/>
        </w:rPr>
        <w:t>2011</w:t>
      </w:r>
      <w:r w:rsidR="00214D37">
        <w:rPr>
          <w:rFonts w:ascii="Times New Roman" w:hAnsi="Times New Roman" w:cs="Times New Roman"/>
          <w:sz w:val="24"/>
          <w:szCs w:val="24"/>
          <w:lang w:val="en-US"/>
        </w:rPr>
        <w:t xml:space="preserve"> </w:t>
      </w:r>
      <w:r w:rsidR="00214D37">
        <w:rPr>
          <w:rFonts w:ascii="Times New Roman" w:hAnsi="Times New Roman" w:cs="Times New Roman"/>
          <w:sz w:val="24"/>
          <w:szCs w:val="24"/>
          <w:lang w:val="en-US"/>
        </w:rPr>
        <w:fldChar w:fldCharType="begin" w:fldLock="1"/>
      </w:r>
      <w:r w:rsidR="0046201B">
        <w:rPr>
          <w:rFonts w:ascii="Times New Roman" w:hAnsi="Times New Roman" w:cs="Times New Roman"/>
          <w:sz w:val="24"/>
          <w:szCs w:val="24"/>
          <w:lang w:val="en-US"/>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kes RI 2011","given":"","non-dropping-particle":"","parse-names":false,"suffix":""}],"container-title":"Menteri Kesehatan Republik Indonesia Peraturan Menteri Kesehatan Republik Indonesia","id":"ITEM-1","issue":"879","issued":{"date-parts":[["2011"]]},"page":"2004-2006","title":"Permenkes No. 028 tentang Klinik 2011","type":"article-journal","volume":"Nomor 65"},"uris":["http://www.mendeley.com/documents/?uuid=5012cd01-3044-437e-9d1d-4932bf874b49"]}],"mendeley":{"formattedCitation":"(Kemenkes RI 2011, 2011)","plainTextFormattedCitation":"(Kemenkes RI 2011, 2011)","previouslyFormattedCitation":"(Kemenkes RI 2011, 2011)"},"properties":{"noteIndex":0},"schema":"https://github.com/citation-style-language/schema/raw/master/csl-citation.json"}</w:instrText>
      </w:r>
      <w:r w:rsidR="00214D37">
        <w:rPr>
          <w:rFonts w:ascii="Times New Roman" w:hAnsi="Times New Roman" w:cs="Times New Roman"/>
          <w:sz w:val="24"/>
          <w:szCs w:val="24"/>
          <w:lang w:val="en-US"/>
        </w:rPr>
        <w:fldChar w:fldCharType="separate"/>
      </w:r>
      <w:r w:rsidR="00214D37" w:rsidRPr="00214D37">
        <w:rPr>
          <w:rFonts w:ascii="Times New Roman" w:hAnsi="Times New Roman" w:cs="Times New Roman"/>
          <w:noProof/>
          <w:sz w:val="24"/>
          <w:szCs w:val="24"/>
          <w:lang w:val="en-US"/>
        </w:rPr>
        <w:t>(Kemenkes RI 2011, 2011)</w:t>
      </w:r>
      <w:r w:rsidR="00214D37">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klinik dijelaskan sebagai </w:t>
      </w:r>
      <w:r w:rsidR="00130F09" w:rsidRPr="00130F09">
        <w:rPr>
          <w:rFonts w:ascii="Times New Roman" w:hAnsi="Times New Roman" w:cs="Times New Roman"/>
          <w:sz w:val="24"/>
          <w:szCs w:val="24"/>
          <w:lang w:val="en-US"/>
        </w:rPr>
        <w:t>fasilitas pelayanan kesehatan yang menyelenggarakan</w:t>
      </w:r>
      <w:r w:rsidR="00130F09">
        <w:rPr>
          <w:rFonts w:ascii="Times New Roman" w:hAnsi="Times New Roman" w:cs="Times New Roman"/>
          <w:sz w:val="24"/>
          <w:szCs w:val="24"/>
          <w:lang w:val="en-US"/>
        </w:rPr>
        <w:t xml:space="preserve"> </w:t>
      </w:r>
      <w:r w:rsidR="00130F09" w:rsidRPr="00130F09">
        <w:rPr>
          <w:rFonts w:ascii="Times New Roman" w:hAnsi="Times New Roman" w:cs="Times New Roman"/>
          <w:sz w:val="24"/>
          <w:szCs w:val="24"/>
          <w:lang w:val="en-US"/>
        </w:rPr>
        <w:t>pelayanan kesehatan perorangan yang menyediakan pelayanan medis dasar</w:t>
      </w:r>
      <w:r w:rsidR="00130F09">
        <w:rPr>
          <w:rFonts w:ascii="Times New Roman" w:hAnsi="Times New Roman" w:cs="Times New Roman"/>
          <w:sz w:val="24"/>
          <w:szCs w:val="24"/>
          <w:lang w:val="en-US"/>
        </w:rPr>
        <w:t xml:space="preserve"> </w:t>
      </w:r>
      <w:r w:rsidR="00130F09" w:rsidRPr="00130F09">
        <w:rPr>
          <w:rFonts w:ascii="Times New Roman" w:hAnsi="Times New Roman" w:cs="Times New Roman"/>
          <w:sz w:val="24"/>
          <w:szCs w:val="24"/>
          <w:lang w:val="en-US"/>
        </w:rPr>
        <w:t>dan</w:t>
      </w:r>
      <w:r w:rsidR="00FB26AD">
        <w:rPr>
          <w:rFonts w:ascii="Times New Roman" w:hAnsi="Times New Roman" w:cs="Times New Roman"/>
          <w:sz w:val="24"/>
          <w:szCs w:val="24"/>
          <w:lang w:val="en-US"/>
        </w:rPr>
        <w:t xml:space="preserve"> a</w:t>
      </w:r>
      <w:r w:rsidR="00130F09" w:rsidRPr="00130F09">
        <w:rPr>
          <w:rFonts w:ascii="Times New Roman" w:hAnsi="Times New Roman" w:cs="Times New Roman"/>
          <w:sz w:val="24"/>
          <w:szCs w:val="24"/>
          <w:lang w:val="en-US"/>
        </w:rPr>
        <w:t>tau spesialistik, diselenggarakan oleh lebih dari satu jenis tenaga</w:t>
      </w:r>
      <w:r w:rsidR="00130F09">
        <w:rPr>
          <w:rFonts w:ascii="Times New Roman" w:hAnsi="Times New Roman" w:cs="Times New Roman"/>
          <w:sz w:val="24"/>
          <w:szCs w:val="24"/>
          <w:lang w:val="en-US"/>
        </w:rPr>
        <w:t xml:space="preserve"> </w:t>
      </w:r>
      <w:r w:rsidR="00130F09" w:rsidRPr="00130F09">
        <w:rPr>
          <w:rFonts w:ascii="Times New Roman" w:hAnsi="Times New Roman" w:cs="Times New Roman"/>
          <w:sz w:val="24"/>
          <w:szCs w:val="24"/>
          <w:lang w:val="en-US"/>
        </w:rPr>
        <w:t>kesehatan dan dipimpin oleh seorang tenaga medis.</w:t>
      </w:r>
      <w:r w:rsidRPr="00B23775">
        <w:rPr>
          <w:rFonts w:ascii="Times New Roman" w:hAnsi="Times New Roman" w:cs="Times New Roman"/>
          <w:sz w:val="24"/>
          <w:szCs w:val="24"/>
          <w:lang w:val="en-US"/>
        </w:rPr>
        <w:t>. Lebih khusus, klinik gigi</w:t>
      </w:r>
      <w:r w:rsidR="00214D37">
        <w:rPr>
          <w:rFonts w:ascii="Times New Roman" w:hAnsi="Times New Roman" w:cs="Times New Roman"/>
          <w:sz w:val="24"/>
          <w:szCs w:val="24"/>
          <w:lang w:val="en-US"/>
        </w:rPr>
        <w:t xml:space="preserve"> adalah</w:t>
      </w:r>
      <w:r w:rsidRPr="00B23775">
        <w:rPr>
          <w:rFonts w:ascii="Times New Roman" w:hAnsi="Times New Roman" w:cs="Times New Roman"/>
          <w:sz w:val="24"/>
          <w:szCs w:val="24"/>
          <w:lang w:val="en-US"/>
        </w:rPr>
        <w:t xml:space="preserve"> </w:t>
      </w:r>
      <w:r w:rsidR="00214D37">
        <w:rPr>
          <w:rFonts w:ascii="Times New Roman" w:hAnsi="Times New Roman" w:cs="Times New Roman"/>
          <w:sz w:val="24"/>
          <w:szCs w:val="24"/>
          <w:lang w:val="en-US"/>
        </w:rPr>
        <w:t xml:space="preserve">klinik yang memberikan pelayanan medik dasar yang dapat </w:t>
      </w:r>
      <w:r w:rsidR="00214D37" w:rsidRPr="00214D37">
        <w:rPr>
          <w:rFonts w:ascii="Times New Roman" w:hAnsi="Times New Roman" w:cs="Times New Roman"/>
          <w:sz w:val="24"/>
          <w:szCs w:val="24"/>
          <w:lang w:val="en-US"/>
        </w:rPr>
        <w:t>mengkhususkan pelayanan pada satu bidang tertentu berdasarkan disiplin ilmu, organ atau jenis penyakit tertentu</w:t>
      </w:r>
      <w:r w:rsidR="00FF629B">
        <w:rPr>
          <w:rFonts w:ascii="Times New Roman" w:hAnsi="Times New Roman" w:cs="Times New Roman"/>
          <w:sz w:val="24"/>
          <w:szCs w:val="24"/>
          <w:lang w:val="en-US"/>
        </w:rPr>
        <w:fldChar w:fldCharType="begin" w:fldLock="1"/>
      </w:r>
      <w:r w:rsidR="005923B7">
        <w:rPr>
          <w:rFonts w:ascii="Times New Roman" w:hAnsi="Times New Roman" w:cs="Times New Roman"/>
          <w:sz w:val="24"/>
          <w:szCs w:val="24"/>
          <w:lang w:val="en-US"/>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kes RI 2011","given":"","non-dropping-particle":"","parse-names":false,"suffix":""}],"container-title":"Menteri Kesehatan Republik Indonesia Peraturan Menteri Kesehatan Republik Indonesia","id":"ITEM-1","issue":"879","issued":{"date-parts":[["2011"]]},"page":"2004-2006","title":"Permenkes No. 028 tentang Klinik 2011","type":"article-journal","volume":"Nomor 65"},"uris":["http://www.mendeley.com/documents/?uuid=5012cd01-3044-437e-9d1d-4932bf874b49"]}],"mendeley":{"formattedCitation":"(Kemenkes RI 2011, 2011)","plainTextFormattedCitation":"(Kemenkes RI 2011, 2011)","previouslyFormattedCitation":"(Kemenkes RI 2011, 2011)"},"properties":{"noteIndex":0},"schema":"https://github.com/citation-style-language/schema/raw/master/csl-citation.json"}</w:instrText>
      </w:r>
      <w:r w:rsidR="00FF629B">
        <w:rPr>
          <w:rFonts w:ascii="Times New Roman" w:hAnsi="Times New Roman" w:cs="Times New Roman"/>
          <w:sz w:val="24"/>
          <w:szCs w:val="24"/>
          <w:lang w:val="en-US"/>
        </w:rPr>
        <w:fldChar w:fldCharType="separate"/>
      </w:r>
      <w:r w:rsidR="00FF629B" w:rsidRPr="00FF629B">
        <w:rPr>
          <w:rFonts w:ascii="Times New Roman" w:hAnsi="Times New Roman" w:cs="Times New Roman"/>
          <w:noProof/>
          <w:sz w:val="24"/>
          <w:szCs w:val="24"/>
          <w:lang w:val="en-US"/>
        </w:rPr>
        <w:t>(Kemenkes RI 2011, 2011)</w:t>
      </w:r>
      <w:r w:rsidR="00FF629B">
        <w:rPr>
          <w:rFonts w:ascii="Times New Roman" w:hAnsi="Times New Roman" w:cs="Times New Roman"/>
          <w:sz w:val="24"/>
          <w:szCs w:val="24"/>
          <w:lang w:val="en-US"/>
        </w:rPr>
        <w:fldChar w:fldCharType="end"/>
      </w:r>
      <w:r w:rsidR="0046201B">
        <w:rPr>
          <w:rFonts w:ascii="Times New Roman" w:hAnsi="Times New Roman" w:cs="Times New Roman"/>
          <w:sz w:val="24"/>
          <w:szCs w:val="24"/>
          <w:lang w:val="en-US"/>
        </w:rPr>
        <w:t xml:space="preserve"> </w:t>
      </w:r>
      <w:r w:rsidR="00214D37">
        <w:rPr>
          <w:rFonts w:ascii="Times New Roman" w:hAnsi="Times New Roman" w:cs="Times New Roman"/>
          <w:sz w:val="24"/>
          <w:szCs w:val="24"/>
          <w:lang w:val="en-US"/>
        </w:rPr>
        <w:t>.</w:t>
      </w:r>
      <w:r w:rsidRPr="00B23775">
        <w:rPr>
          <w:rFonts w:ascii="Times New Roman" w:hAnsi="Times New Roman" w:cs="Times New Roman"/>
          <w:sz w:val="24"/>
          <w:szCs w:val="24"/>
          <w:lang w:val="en-US"/>
        </w:rPr>
        <w:t xml:space="preserve"> </w:t>
      </w:r>
    </w:p>
    <w:bookmarkEnd w:id="34"/>
    <w:p w14:paraId="5FC8BDE2" w14:textId="73F5185A" w:rsidR="00EE2CC4" w:rsidRPr="00B23775" w:rsidRDefault="00D031F0" w:rsidP="00C323D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iasanya, ketika seseorang datang ke klinik atau </w:t>
      </w:r>
      <w:r w:rsidR="00010A7A">
        <w:rPr>
          <w:rFonts w:ascii="Times New Roman" w:hAnsi="Times New Roman" w:cs="Times New Roman"/>
          <w:sz w:val="24"/>
          <w:szCs w:val="24"/>
          <w:lang w:val="en-US"/>
        </w:rPr>
        <w:t>praktek</w:t>
      </w:r>
      <w:r w:rsidRPr="00B23775">
        <w:rPr>
          <w:rFonts w:ascii="Times New Roman" w:hAnsi="Times New Roman" w:cs="Times New Roman"/>
          <w:sz w:val="24"/>
          <w:szCs w:val="24"/>
          <w:lang w:val="en-US"/>
        </w:rPr>
        <w:t xml:space="preserve"> dokter gigi pribadi, tidak disebutkan secara eksplisit kategori atau jenis klinik gigi yang dikunjungi, karena klinik gigi yang dikunjungi cenderung menyediakan beragam jenis perawatan gigi dan mulut. Namun, dalam konteks rumah sakit atau poliklinik gigi, ruang perawatan gigi sering kali dibagi menjadi berbagai kategori sesuai dengan jenis perawatan yang disediakan oleh dokter gigi yang bertugas di klinik tersebut. Setiap jenis klinik gigi umumnya memiliki dokter gigi spesialis yang berkompeten di bidangnya</w:t>
      </w:r>
      <w:r w:rsidRPr="00B23775">
        <w:rPr>
          <w:rFonts w:ascii="Times New Roman" w:hAnsi="Times New Roman" w:cs="Times New Roman"/>
          <w:sz w:val="24"/>
          <w:szCs w:val="24"/>
          <w:lang w:val="en-US"/>
        </w:rPr>
        <w:fldChar w:fldCharType="begin" w:fldLock="1"/>
      </w:r>
      <w:r w:rsidRPr="00B23775">
        <w:rPr>
          <w:rFonts w:ascii="Times New Roman" w:hAnsi="Times New Roman" w:cs="Times New Roman"/>
          <w:sz w:val="24"/>
          <w:szCs w:val="24"/>
          <w:lang w:val="en-US"/>
        </w:rPr>
        <w:instrText>ADDIN CSL_CITATION {"citationItems":[{"id":"ITEM-1","itemData":{"ISBN":"6020011208","abstract":"Penelitian ini dilatarbelakangi karena pihak klinik masih menggunakan media buku dalam mencatat semua data-data pasien sehingga menyulitkan pada saat penyajian datanya. Penyajian data biasanya membutuhkan waktu yang lama dan bisa menyebabkan data hilang atau rusak karena hanya dicatat dalam sebuah buku. Oleh karena itu, hadirnya perkembangan teknologi Sistem Informasi berbasis Web dan Android diharapkan dapat memberikan solusi dari permasalahan yang ada pada Klinik Gigi sehingga kesalahan-kesalahan seperti yang telah dijelaskan tadi dapat diminimalisir. Perancangan dalam membangun sistem ini terbagi atas Data Flow Diagram, use case diagram, dan perancangan antarmuka. Aplikasi ini berbasis dan dirancang menggunakan bahasa pemrograman HTML5, CSS3, PHP, Javasript / JQuery, MySqL, Web Browser: chroom, Mozilla Firefox C#(c Sharp). Pembangunan aplikasi ini menggunakan Bootstrap, codeigniter Framework, yang menggunakan pengujian Black Box. Hasil penelitian ini adalah sebuah apliksi web dan Android. Kesimpulan dari penelitian ini yaitu memudahkan pihak klinik dalam mendata dan menyajikan data klinik secara efektif dan efisien. serta memudahkan pasien untuk berkonsultasi via online dengan dokter telah tercapai.","author":[{"dropping-particle":"","family":"Muntihana","given":"Vimila","non-dropping-particle":"","parse-names":false,"suffix":""},{"dropping-particle":"","family":"Informatika","given":"Jurusan Teknik","non-dropping-particle":"","parse-names":false,"suffix":""},{"dropping-particle":"","family":"Sains","given":"Fakultas","non-dropping-particle":"","parse-names":false,"suffix":""},{"dropping-particle":"","family":"Teknologi","given":"D A N","non-dropping-particle":"","parse-names":false,"suffix":""}],"id":"ITEM-1","issued":{"date-parts":[["2017"]]},"title":"Berbasis Web Dan Android Pada Klinik Gigi Lisda","type":"book"},"uris":["http://www.mendeley.com/documents/?uuid=938e8e2c-bd8d-4fb9-a4c7-79266c0fddda"]}],"mendeley":{"formattedCitation":"(Muntihana &lt;i&gt;et al.&lt;/i&gt;, 2017)","plainTextFormattedCitation":"(Muntihana et al., 2017)","previouslyFormattedCitation":"(Muntihana &lt;i&gt;et al.&lt;/i&gt;, 2017)"},"properties":{"noteIndex":0},"schema":"https://github.com/citation-style-language/schema/raw/master/csl-citation.json"}</w:instrText>
      </w:r>
      <w:r w:rsidRPr="00B23775">
        <w:rPr>
          <w:rFonts w:ascii="Times New Roman" w:hAnsi="Times New Roman" w:cs="Times New Roman"/>
          <w:sz w:val="24"/>
          <w:szCs w:val="24"/>
          <w:lang w:val="en-US"/>
        </w:rPr>
        <w:fldChar w:fldCharType="separate"/>
      </w:r>
      <w:r w:rsidRPr="00B23775">
        <w:rPr>
          <w:rFonts w:ascii="Times New Roman" w:hAnsi="Times New Roman" w:cs="Times New Roman"/>
          <w:noProof/>
          <w:sz w:val="24"/>
          <w:szCs w:val="24"/>
          <w:lang w:val="en-US"/>
        </w:rPr>
        <w:t xml:space="preserve">(Muntihana </w:t>
      </w:r>
      <w:r w:rsidRPr="00B23775">
        <w:rPr>
          <w:rFonts w:ascii="Times New Roman" w:hAnsi="Times New Roman" w:cs="Times New Roman"/>
          <w:i/>
          <w:noProof/>
          <w:sz w:val="24"/>
          <w:szCs w:val="24"/>
          <w:lang w:val="en-US"/>
        </w:rPr>
        <w:t>et al.</w:t>
      </w:r>
      <w:r w:rsidRPr="00B23775">
        <w:rPr>
          <w:rFonts w:ascii="Times New Roman" w:hAnsi="Times New Roman" w:cs="Times New Roman"/>
          <w:noProof/>
          <w:sz w:val="24"/>
          <w:szCs w:val="24"/>
          <w:lang w:val="en-US"/>
        </w:rPr>
        <w:t>, 2017)</w:t>
      </w:r>
      <w:r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w:t>
      </w:r>
    </w:p>
    <w:p w14:paraId="0C2D6AD7" w14:textId="07464E0A" w:rsidR="001A709E" w:rsidRPr="00B23775" w:rsidRDefault="001A709E" w:rsidP="001A709E">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Klinik tidak hanya berfungsi sebagai tempat untuk memberikan layanan medis, tetapi juga memiliki peran penting dalam membantu masyarakat sekitarnya melalui pengamatan terhadap kondisi tubuh mereka. Pengamatan ini dapat dilakukan melalui pemeriksaan terhadap keluhan-keluhan yang disampaikan oleh pasien. Seluruh hasil pemeriksaan dokter kemudian terdokumentasikan dalam rekam medik, mencakup diagnosa penyakit, tindakan medis, dan resep obat. Proses di klinik, selain mencakup pemeriksaan kondisi tubuh pasien, juga melibatkan </w:t>
      </w:r>
      <w:r w:rsidRPr="00B23775">
        <w:rPr>
          <w:rFonts w:ascii="Times New Roman" w:hAnsi="Times New Roman" w:cs="Times New Roman"/>
          <w:sz w:val="24"/>
          <w:szCs w:val="24"/>
          <w:lang w:val="en-US"/>
        </w:rPr>
        <w:lastRenderedPageBreak/>
        <w:t>administrasi klinik yang berfungsi untuk mencatat semua kegiatan sesuai dengan proses bisnis yang berlangsung. Hal ini mencakup pendaftaran pasien, pencatatan data obat, pemeriksaan laboratorium, dan pembayaran obat. Pentingnya informasi dalam konteks pelayanan kesehatan, termasuk di dalamnya klinik, sangat besar. Informasi yang diperoleh dengan cepat, tepat, dan akurat akan berkontribusi pada penyelenggaraan layanan yang terbaik bagi pasien, meningkatkan tingkat kepuasan mereka. Penggunaan komputer dalam pengolahan data di klinik akan membantu meningkatkan efektivitas dan efisiensi proses tersebut.</w:t>
      </w:r>
    </w:p>
    <w:p w14:paraId="57F7E536" w14:textId="5A7050D9" w:rsidR="00C323DD" w:rsidRPr="00B23775" w:rsidRDefault="001A709E" w:rsidP="008535E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Klinik, sebagai fasilitas pelayanan kesehatan, memiliki peran signifikan tidak hanya dalam merawat pasien, tetapi juga dalam membantu masyarakat sekitar melalui observasi terhadap kondisi tubuh mereka. Observasi ini dilakukan melalui pemeriksaan terhadap keluhan-keluhan pasien, di mana hasilnya dicatat dalam rekam medik yang mencakup diagnosa penyakit, tindakan dokter, dan resep obat. Meskipun fokus utama adalah pada pemeriksaan kondisi kesehatan pasien, klinik juga melibatkan administrasi yang mendukung proses bisnisnya. Administrasi klinik mencakup kegiatan seperti pendaftaran pasien, pencatatan data obat, pemeriksaan laboratorium, dan pembayaran obat</w:t>
      </w:r>
      <w:r w:rsidR="008535ED" w:rsidRPr="00B23775">
        <w:rPr>
          <w:rFonts w:ascii="Times New Roman" w:hAnsi="Times New Roman" w:cs="Times New Roman"/>
          <w:sz w:val="24"/>
          <w:szCs w:val="24"/>
          <w:lang w:val="en-US"/>
        </w:rPr>
        <w:t>.</w:t>
      </w:r>
      <w:r w:rsidRPr="00B23775">
        <w:rPr>
          <w:rFonts w:ascii="Times New Roman" w:hAnsi="Times New Roman" w:cs="Times New Roman"/>
        </w:rPr>
        <w:t xml:space="preserve"> </w:t>
      </w:r>
      <w:r w:rsidRPr="00B23775">
        <w:rPr>
          <w:rFonts w:ascii="Times New Roman" w:hAnsi="Times New Roman" w:cs="Times New Roman"/>
          <w:sz w:val="24"/>
          <w:szCs w:val="24"/>
          <w:lang w:val="en-US"/>
        </w:rPr>
        <w:t xml:space="preserve">Pentingnya informasi dalam pelayanan </w:t>
      </w:r>
      <w:r w:rsidR="008535ED" w:rsidRPr="00B23775">
        <w:rPr>
          <w:rFonts w:ascii="Times New Roman" w:hAnsi="Times New Roman" w:cs="Times New Roman"/>
          <w:sz w:val="24"/>
          <w:szCs w:val="24"/>
          <w:lang w:val="en-US"/>
        </w:rPr>
        <w:t>kesehatan seperti informasi yang</w:t>
      </w:r>
      <w:r w:rsidRPr="00B23775">
        <w:rPr>
          <w:rFonts w:ascii="Times New Roman" w:hAnsi="Times New Roman" w:cs="Times New Roman"/>
          <w:sz w:val="24"/>
          <w:szCs w:val="24"/>
          <w:lang w:val="en-US"/>
        </w:rPr>
        <w:t xml:space="preserve"> cepat, tepat, dan valid akan memberikan kepuasan pasien. </w:t>
      </w:r>
    </w:p>
    <w:p w14:paraId="3A306D70" w14:textId="317C1018" w:rsidR="00490DF5" w:rsidRPr="00B23775" w:rsidRDefault="00490DF5" w:rsidP="008535E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enting untuk diingat bahwa klinik gigi tidak hanya berperan sebagai penyedia layanan medis, tetapi juga sebagai entitas yang mendukung kebutuhan administratif dan informasional. Penggunaan teknologi, seperti pengolahan data melalui komputer, di klinik dapat meningkatkan efektivitas dan efisiensi proses tersebut. Informasi yang diperoleh dengan cepat, tepat, dan akurat tidak hanya memperbaiki penyelenggaraan layanan bagi pasien, tetapi juga membantu dalam manajemen administratif, termasuk perekaman data pasien, pengelolaan inventaris obat, dan pelaporan hasil pemeriksaan laboratorium. Dengan demikian, klinik gigi bukan hanya tempat untuk merawat kesehatan gigi masyarakat, tetapi juga menjadi tempat untuk menjaga dan meningkatkan kesehatan serta kepuasan pasien</w:t>
      </w:r>
      <w:r w:rsidR="00B42A52">
        <w:rPr>
          <w:rFonts w:ascii="Times New Roman" w:hAnsi="Times New Roman" w:cs="Times New Roman"/>
          <w:sz w:val="24"/>
          <w:szCs w:val="24"/>
          <w:lang w:val="en-US"/>
        </w:rPr>
        <w:t xml:space="preserve"> </w:t>
      </w:r>
      <w:r w:rsidR="00EE0FFA" w:rsidRPr="00B23775">
        <w:rPr>
          <w:rFonts w:ascii="Times New Roman" w:hAnsi="Times New Roman" w:cs="Times New Roman"/>
          <w:sz w:val="24"/>
          <w:szCs w:val="24"/>
          <w:lang w:val="en-US"/>
        </w:rPr>
        <w:fldChar w:fldCharType="begin" w:fldLock="1"/>
      </w:r>
      <w:r w:rsidR="00B42A52">
        <w:rPr>
          <w:rFonts w:ascii="Times New Roman" w:hAnsi="Times New Roman" w:cs="Times New Roman"/>
          <w:sz w:val="24"/>
          <w:szCs w:val="24"/>
          <w:lang w:val="en-US"/>
        </w:rPr>
        <w:instrText>ADDIN CSL_CITATION {"citationItems":[{"id":"ITEM-1","itemData":{"ISSN":"2686-5661","abstract":"&amp;nbsp; Perkembangan teknologi informasi yang selalu mengalami perkembangan seperti saat ini yaitu menghasilkan informasi dengan akurat, mengefektifkan waktu, dapat melakukan pengolahan data dengan mudah, serta biaya yang dikeluarkan lebih efisien. Dalam permasalahan yang ada di klinik Drg,Budiono yaitu keseharian praktiknya klinik ini menggunakan cara manual dalam melakukan pelayanan dan pendaftaran. Pelayanan tersebut meliputi pendaftaran manual di meja resepsionis, pasien berkonsultasi hingga melakukan janji temu dokter semua dilakukan dengan booking melalui telepon. Tidak sedikit pasien yang kecewa karena antrian yang panjang bahkan terkadang tidak dapat terlayani dengan baik. Dengan permasalahan itu maka penulis menerapkan ilmu komputer di bidang kedokteran gigi terutama untuk membuat sistem booking online dokter gigi dengan&amp;nbsp;&amp;nbsp; sistem klinik berbasis android. Metode yang digunakan adalah prototype, yaitu berdasarkan booking awal mendapatkan pelayanan gigi terlebih dahulu. Sistem ini dirancang dengan user pasien, dokter serta admin. Dengan berbasis android, aplikasi ini di juga mampu memberikan solusi bagi pelayanan Klinik Gigi Budiono tersebut.","author":[{"dropping-particle":"","family":"NURYANI","given":"SRI","non-dropping-particle":"","parse-names":false,"suffix":""}],"container-title":"Jurnal Ekonomi, Sosial &amp; Humaniora","id":"ITEM-1","issue":"06","issued":{"date-parts":[["2021"]]},"page":"18-28","title":"PENGEMBANGAN APLIKASI MOBILE BOOKING ONLINE PERAWATAN GIGI DENGAN METODE PROTOTYPE STUDI KASUS DI KLINIK GIGI BUDIONO, Drg. KOTA BANDUNG","type":"article-journal","volume":"2"},"uris":["http://www.mendeley.com/documents/?uuid=61729f9e-3983-4f74-8bf6-311a643a5e60"]}],"mendeley":{"formattedCitation":"(NURYANI, 2021)","manualFormatting":"(Nuryani, 2021)","plainTextFormattedCitation":"(NURYANI, 2021)","previouslyFormattedCitation":"(NURYANI, 2021)"},"properties":{"noteIndex":0},"schema":"https://github.com/citation-style-language/schema/raw/master/csl-citation.json"}</w:instrText>
      </w:r>
      <w:r w:rsidR="00EE0FFA" w:rsidRPr="00B23775">
        <w:rPr>
          <w:rFonts w:ascii="Times New Roman" w:hAnsi="Times New Roman" w:cs="Times New Roman"/>
          <w:sz w:val="24"/>
          <w:szCs w:val="24"/>
          <w:lang w:val="en-US"/>
        </w:rPr>
        <w:fldChar w:fldCharType="separate"/>
      </w:r>
      <w:r w:rsidR="00EE0FFA" w:rsidRPr="00B23775">
        <w:rPr>
          <w:rFonts w:ascii="Times New Roman" w:hAnsi="Times New Roman" w:cs="Times New Roman"/>
          <w:noProof/>
          <w:sz w:val="24"/>
          <w:szCs w:val="24"/>
          <w:lang w:val="en-US"/>
        </w:rPr>
        <w:t>(N</w:t>
      </w:r>
      <w:r w:rsidR="00B42A52">
        <w:rPr>
          <w:rFonts w:ascii="Times New Roman" w:hAnsi="Times New Roman" w:cs="Times New Roman"/>
          <w:noProof/>
          <w:sz w:val="24"/>
          <w:szCs w:val="24"/>
          <w:lang w:val="en-US"/>
        </w:rPr>
        <w:t>uryani</w:t>
      </w:r>
      <w:r w:rsidR="00EE0FFA" w:rsidRPr="00B23775">
        <w:rPr>
          <w:rFonts w:ascii="Times New Roman" w:hAnsi="Times New Roman" w:cs="Times New Roman"/>
          <w:noProof/>
          <w:sz w:val="24"/>
          <w:szCs w:val="24"/>
          <w:lang w:val="en-US"/>
        </w:rPr>
        <w:t>, 2021)</w:t>
      </w:r>
      <w:r w:rsidR="00EE0FFA" w:rsidRPr="00B23775">
        <w:rPr>
          <w:rFonts w:ascii="Times New Roman" w:hAnsi="Times New Roman" w:cs="Times New Roman"/>
          <w:sz w:val="24"/>
          <w:szCs w:val="24"/>
          <w:lang w:val="en-US"/>
        </w:rPr>
        <w:fldChar w:fldCharType="end"/>
      </w:r>
      <w:r w:rsidR="00B42A52">
        <w:rPr>
          <w:rFonts w:ascii="Times New Roman" w:hAnsi="Times New Roman" w:cs="Times New Roman"/>
          <w:sz w:val="24"/>
          <w:szCs w:val="24"/>
          <w:lang w:val="en-US"/>
        </w:rPr>
        <w:t>.</w:t>
      </w:r>
    </w:p>
    <w:p w14:paraId="7FA71531" w14:textId="0B039D0B" w:rsidR="002B2CC1" w:rsidRDefault="002B2CC1" w:rsidP="00574578">
      <w:pPr>
        <w:spacing w:line="360" w:lineRule="auto"/>
        <w:jc w:val="both"/>
        <w:rPr>
          <w:rFonts w:ascii="Times New Roman" w:hAnsi="Times New Roman" w:cs="Times New Roman"/>
          <w:sz w:val="24"/>
          <w:szCs w:val="24"/>
          <w:lang w:val="en-US"/>
        </w:rPr>
      </w:pPr>
    </w:p>
    <w:p w14:paraId="24AC71E9" w14:textId="77777777" w:rsidR="00130F09" w:rsidRPr="00B23775" w:rsidRDefault="00130F09" w:rsidP="00574578">
      <w:pPr>
        <w:spacing w:line="360" w:lineRule="auto"/>
        <w:jc w:val="both"/>
        <w:rPr>
          <w:rFonts w:ascii="Times New Roman" w:hAnsi="Times New Roman" w:cs="Times New Roman"/>
          <w:sz w:val="24"/>
          <w:szCs w:val="24"/>
          <w:lang w:val="en-US"/>
        </w:rPr>
      </w:pPr>
    </w:p>
    <w:p w14:paraId="72321010" w14:textId="36D0C646" w:rsidR="00D031F0" w:rsidRPr="00B23775" w:rsidRDefault="00D031F0" w:rsidP="00981B01">
      <w:pPr>
        <w:pStyle w:val="Heading2"/>
        <w:numPr>
          <w:ilvl w:val="1"/>
          <w:numId w:val="8"/>
        </w:numPr>
        <w:ind w:left="426" w:hanging="426"/>
      </w:pPr>
      <w:bookmarkStart w:id="35" w:name="_Toc173852665"/>
      <w:bookmarkStart w:id="36" w:name="_Toc178772334"/>
      <w:r w:rsidRPr="00B23775">
        <w:t>Klinik Gigi Xenon Dental House</w:t>
      </w:r>
      <w:bookmarkEnd w:id="35"/>
      <w:bookmarkEnd w:id="36"/>
    </w:p>
    <w:p w14:paraId="059F28D5" w14:textId="20B2DA15" w:rsidR="00D031F0" w:rsidRPr="00B23775" w:rsidRDefault="00D031F0" w:rsidP="00B12B53">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Klinik gigi Xenon Dental House, adalah klinik yang berlokasi di Jl. Palembang No 11, Ulak Karang, Kota Padang, merupakan sebuah pusat pelayanan kesehatan gigi yang didirikan pada tahun 2020 melalui kolaborasi beberapa dokter gigi. Saat ini klinik gigi Xenon Dental House sudah terdapat di 2 kota yaitu kota padang dan kota bukittinggi. Dalam jalannya klinik ini tentunya terdapat elemen elemen yang mendukung klinik</w:t>
      </w:r>
      <w:r w:rsidR="00010A7A">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gigi Xenon Dental House sebagai organisasi, adapun struktur organisasi dari gigi Xenon Dental House dapat dilihat pada gambar </w:t>
      </w:r>
      <w:r w:rsidR="00DF1E38" w:rsidRPr="00B23775">
        <w:rPr>
          <w:rFonts w:ascii="Times New Roman" w:hAnsi="Times New Roman" w:cs="Times New Roman"/>
          <w:sz w:val="24"/>
          <w:szCs w:val="24"/>
          <w:lang w:val="en-US"/>
        </w:rPr>
        <w:t>2.1</w:t>
      </w:r>
      <w:r w:rsidRPr="00B23775">
        <w:rPr>
          <w:rFonts w:ascii="Times New Roman" w:hAnsi="Times New Roman" w:cs="Times New Roman"/>
          <w:sz w:val="24"/>
          <w:szCs w:val="24"/>
          <w:lang w:val="en-US"/>
        </w:rPr>
        <w:t>:</w:t>
      </w:r>
    </w:p>
    <w:p w14:paraId="45EE1FF6" w14:textId="540E3B40" w:rsidR="00D031F0" w:rsidRPr="00B23775" w:rsidRDefault="00D031F0" w:rsidP="00D92954">
      <w:pPr>
        <w:spacing w:line="360" w:lineRule="auto"/>
        <w:rPr>
          <w:rFonts w:ascii="Times New Roman" w:hAnsi="Times New Roman" w:cs="Times New Roman"/>
          <w:sz w:val="24"/>
          <w:szCs w:val="24"/>
          <w:lang w:val="en-US"/>
        </w:rPr>
      </w:pPr>
    </w:p>
    <w:p w14:paraId="5B4CFD21" w14:textId="08650A49" w:rsidR="00D031F0" w:rsidRPr="00B23775" w:rsidRDefault="00482F04" w:rsidP="00D031F0">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420250A" wp14:editId="21514C62">
                <wp:simplePos x="0" y="0"/>
                <wp:positionH relativeFrom="column">
                  <wp:posOffset>3804998</wp:posOffset>
                </wp:positionH>
                <wp:positionV relativeFrom="paragraph">
                  <wp:posOffset>2067205</wp:posOffset>
                </wp:positionV>
                <wp:extent cx="1124476" cy="325755"/>
                <wp:effectExtent l="0" t="0" r="0" b="0"/>
                <wp:wrapNone/>
                <wp:docPr id="31" name="Rectangle 31"/>
                <wp:cNvGraphicFramePr/>
                <a:graphic xmlns:a="http://schemas.openxmlformats.org/drawingml/2006/main">
                  <a:graphicData uri="http://schemas.microsoft.com/office/word/2010/wordprocessingShape">
                    <wps:wsp>
                      <wps:cNvSpPr/>
                      <wps:spPr>
                        <a:xfrm>
                          <a:off x="0" y="0"/>
                          <a:ext cx="1124476" cy="32575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4B6D79" id="Rectangle 31" o:spid="_x0000_s1026" style="position:absolute;margin-left:299.6pt;margin-top:162.75pt;width:88.55pt;height:25.6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" fillcolor="white [3201]" stroked="f" strokeweight="1pt"/>
            </w:pict>
          </mc:Fallback>
        </mc:AlternateContent>
      </w:r>
      <w:r w:rsidR="00D031F0" w:rsidRPr="00B23775">
        <w:rPr>
          <w:rFonts w:ascii="Times New Roman" w:hAnsi="Times New Roman" w:cs="Times New Roman"/>
          <w:noProof/>
          <w:sz w:val="24"/>
          <w:szCs w:val="24"/>
          <w:lang w:val="en-US"/>
        </w:rPr>
        <w:drawing>
          <wp:inline distT="0" distB="0" distL="0" distR="0" wp14:anchorId="1B5A8D44" wp14:editId="4CE1BB4E">
            <wp:extent cx="3789739" cy="301053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a:ext>
                      </a:extLst>
                    </a:blip>
                    <a:srcRect r="24778"/>
                    <a:stretch/>
                  </pic:blipFill>
                  <pic:spPr bwMode="auto">
                    <a:xfrm>
                      <a:off x="0" y="0"/>
                      <a:ext cx="3789739" cy="3010535"/>
                    </a:xfrm>
                    <a:prstGeom prst="rect">
                      <a:avLst/>
                    </a:prstGeom>
                    <a:noFill/>
                    <a:ln>
                      <a:noFill/>
                    </a:ln>
                    <a:extLst>
                      <a:ext uri="{53640926-AAD7-44D8-BBD7-CCE9431645EC}">
                        <a14:shadowObscured xmlns:a14="http://schemas.microsoft.com/office/drawing/2010/main"/>
                      </a:ext>
                    </a:extLst>
                  </pic:spPr>
                </pic:pic>
              </a:graphicData>
            </a:graphic>
          </wp:inline>
        </w:drawing>
      </w:r>
    </w:p>
    <w:p w14:paraId="441A6ECB" w14:textId="26CC20B0" w:rsidR="008D04B0" w:rsidRPr="00B23775" w:rsidRDefault="00D031F0" w:rsidP="005C0F21">
      <w:pPr>
        <w:pStyle w:val="Heading3"/>
      </w:pPr>
      <w:bookmarkStart w:id="37" w:name="_Toc173852666"/>
      <w:bookmarkStart w:id="38" w:name="_Toc176816502"/>
      <w:r w:rsidRPr="00B23775">
        <w:t>Gambar 2.1 Struktur Organisasi Klinik Gi</w:t>
      </w:r>
      <w:r w:rsidR="00E70B0D" w:rsidRPr="00B23775">
        <w:t>g</w:t>
      </w:r>
      <w:r w:rsidRPr="00B23775">
        <w:t>i Xenon Dental House</w:t>
      </w:r>
      <w:bookmarkEnd w:id="37"/>
      <w:bookmarkEnd w:id="38"/>
    </w:p>
    <w:p w14:paraId="70E7C6CF" w14:textId="0D15FEE5" w:rsidR="008D04B0" w:rsidRPr="00B23775" w:rsidRDefault="008D04B0" w:rsidP="008D04B0">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Dari diagram diatas, pada klinik gigi Xenon Dental House terdapat beberapa peran yang bertanggung jawab. Pemilik bertanggung jawab atas manajemen keseluruhan dan pengambilan keputusan strategis. Dokter gigi adalah tenaga medis yang memberikan pelayanan kesehatan gigi kepada pasien, sementara asisten dokter mendukung tugas dokter dengan membantu dalam prosedur klinis. Admin</w:t>
      </w:r>
      <w:r w:rsidR="002B3165">
        <w:rPr>
          <w:rFonts w:ascii="Times New Roman" w:hAnsi="Times New Roman" w:cs="Times New Roman"/>
          <w:sz w:val="24"/>
          <w:szCs w:val="24"/>
          <w:lang w:val="en-US"/>
        </w:rPr>
        <w:t>istrasi</w:t>
      </w:r>
      <w:r w:rsidRPr="00B23775">
        <w:rPr>
          <w:rFonts w:ascii="Times New Roman" w:hAnsi="Times New Roman" w:cs="Times New Roman"/>
          <w:sz w:val="24"/>
          <w:szCs w:val="24"/>
          <w:lang w:val="en-US"/>
        </w:rPr>
        <w:t xml:space="preserve"> klinik bertanggung jawab mengelola </w:t>
      </w:r>
      <w:bookmarkStart w:id="39" w:name="_Hlk178254469"/>
      <w:r w:rsidRPr="00B23775">
        <w:rPr>
          <w:rFonts w:ascii="Times New Roman" w:hAnsi="Times New Roman" w:cs="Times New Roman"/>
          <w:sz w:val="24"/>
          <w:szCs w:val="24"/>
          <w:lang w:val="en-US"/>
        </w:rPr>
        <w:t xml:space="preserve">aspek administratif klinik, </w:t>
      </w:r>
      <w:r w:rsidRPr="00B23775">
        <w:rPr>
          <w:rFonts w:ascii="Times New Roman" w:hAnsi="Times New Roman" w:cs="Times New Roman"/>
          <w:sz w:val="24"/>
          <w:szCs w:val="24"/>
          <w:lang w:val="en-US"/>
        </w:rPr>
        <w:lastRenderedPageBreak/>
        <w:t>seperti pengelolaan jadwal</w:t>
      </w:r>
      <w:r w:rsidR="00FD32B7">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sosial media</w:t>
      </w:r>
      <w:r w:rsidR="00FD32B7">
        <w:rPr>
          <w:rFonts w:ascii="Times New Roman" w:hAnsi="Times New Roman" w:cs="Times New Roman"/>
          <w:sz w:val="24"/>
          <w:szCs w:val="24"/>
          <w:lang w:val="en-US"/>
        </w:rPr>
        <w:t>, reservasi</w:t>
      </w:r>
      <w:bookmarkEnd w:id="39"/>
      <w:r w:rsidRPr="00B23775">
        <w:rPr>
          <w:rFonts w:ascii="Times New Roman" w:hAnsi="Times New Roman" w:cs="Times New Roman"/>
          <w:sz w:val="24"/>
          <w:szCs w:val="24"/>
          <w:lang w:val="en-US"/>
        </w:rPr>
        <w:t>. Sementara itu, resepsionis berperan sebagai penerima tamu, menjawab panggilan</w:t>
      </w:r>
      <w:r w:rsidR="00B36548">
        <w:rPr>
          <w:rFonts w:ascii="Times New Roman" w:hAnsi="Times New Roman" w:cs="Times New Roman"/>
          <w:sz w:val="24"/>
          <w:szCs w:val="24"/>
          <w:lang w:val="en-US"/>
        </w:rPr>
        <w:t>.</w:t>
      </w:r>
    </w:p>
    <w:p w14:paraId="4C47E643" w14:textId="5843A74B" w:rsidR="002619F9" w:rsidRDefault="00D031F0" w:rsidP="0050342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Klinik ini awalnya berfokus pada penyediaan peralatan dan keperluan perawatan gigi. Namun, seiring perkembangannya, Klinik gigi Xenon Dental House mulai menyediakan berbagai layanan kesehatan gigi. Proses pelayanan di klinik ini melibatkan langkah-langkah berikut: pasien melakukan reservasi dengan mengunjungi langsung atau menghubungi melalui aplikasi WhatsApp milik Klinik gigi Xenon Dental House. Data identitas pasien dan keluhan pasien dicatat, lalu pasien diberikan jadwal untuk tindakan dokter. Sehari sebelum jadwal tindakan, admin klinik mengirimkan pengingat kepada pasien. Saat pasien datang, tindakan medis dilakukan sesuai dengan penilaian dokter. Pasien diminta untuk menjadwalkan kunjungan kontrol jika diperlukan. Klinik ini menyediakan berbagai jenis tindakan, termasuk konsultasi dokter, tambal gigi, pencabutan gigi, scaling gigi, dan pemasangan behel.</w:t>
      </w:r>
    </w:p>
    <w:p w14:paraId="3675D019" w14:textId="77777777" w:rsidR="007376FF" w:rsidRPr="00B23775" w:rsidRDefault="007376FF" w:rsidP="0050342B">
      <w:pPr>
        <w:spacing w:line="360" w:lineRule="auto"/>
        <w:ind w:firstLine="720"/>
        <w:jc w:val="both"/>
        <w:rPr>
          <w:rFonts w:ascii="Times New Roman" w:hAnsi="Times New Roman" w:cs="Times New Roman"/>
          <w:sz w:val="24"/>
          <w:szCs w:val="24"/>
          <w:lang w:val="en-US"/>
        </w:rPr>
      </w:pPr>
    </w:p>
    <w:p w14:paraId="4DD54958" w14:textId="2F84BE3E" w:rsidR="00D031F0" w:rsidRPr="00B23775" w:rsidRDefault="00D031F0" w:rsidP="00981B01">
      <w:pPr>
        <w:pStyle w:val="Heading2"/>
        <w:numPr>
          <w:ilvl w:val="1"/>
          <w:numId w:val="8"/>
        </w:numPr>
        <w:ind w:left="426" w:hanging="426"/>
      </w:pPr>
      <w:bookmarkStart w:id="40" w:name="_Toc173852667"/>
      <w:bookmarkStart w:id="41" w:name="_Toc178772335"/>
      <w:r w:rsidRPr="00B23775">
        <w:t>Sistem Informasi Manajemen</w:t>
      </w:r>
      <w:bookmarkEnd w:id="40"/>
      <w:bookmarkEnd w:id="41"/>
    </w:p>
    <w:p w14:paraId="526D87B3" w14:textId="77777777" w:rsidR="007376FF" w:rsidRDefault="00D031F0" w:rsidP="0050342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anajemen sendiri mencakup proses perencanaan, pengorganisasian, pengawasan, pengarahan, dan lain-lain, dalam suatu organisasi. Sedangkan, informasi dalam satu organisasi adalah data yang diolah sedemikian rupa sehingga memiliki nilai dan arti bagi organisasi. Sistem Informasi Manajemen (SIM) merupakan sistem yang mengolah serta mengorganisasikan data dan informasi yang berguna untuk mendukung pelaksanaan tugas dalam suatu organisasi </w:t>
      </w:r>
      <w:r w:rsidRPr="00B23775">
        <w:rPr>
          <w:rFonts w:ascii="Times New Roman" w:hAnsi="Times New Roman" w:cs="Times New Roman"/>
          <w:sz w:val="24"/>
          <w:szCs w:val="24"/>
          <w:lang w:val="en-US"/>
        </w:rPr>
        <w:fldChar w:fldCharType="begin" w:fldLock="1"/>
      </w:r>
      <w:r w:rsidRPr="00B23775">
        <w:rPr>
          <w:rFonts w:ascii="Times New Roman" w:hAnsi="Times New Roman" w:cs="Times New Roman"/>
          <w:sz w:val="24"/>
          <w:szCs w:val="24"/>
          <w:lang w:val="en-US"/>
        </w:rPr>
        <w:instrText>ADDIN CSL_CITATION {"citationItems":[{"id":"ITEM-1","itemData":{"abstract":"Seiring perkembangan global di era informasi, keberadaan masyarakat mengalami pergeseran pola yang dinamis. Kehadiran hasil karya manusiadi bidang teknologi informasi menjadi karakteristik dimana masyarakat diera sekarang dikenal sebagai masyarakat informasional. Akan tetapi belum semua masyarakat mampu mengelola informasi dengan baik. Dengan kata lain masih ada beberapa kelompok masyarakat yang belum memahami arti pentingnya sebuah informasi. Sebagai tanggapan fenomena di atas maka lahirlah pemikiran baru dibidang informasi yang dikenal dengan Sistem informasi Manajemen.","author":[{"dropping-particle":"","family":"Hariyanto","given":"Slamet","non-dropping-particle":"","parse-names":false,"suffix":""}],"container-title":"Sistem Informasi Manajemen","id":"ITEM-1","issue":"1","issued":{"date-parts":[["2018"]]},"page":"80-85","title":"Sistem Informasi Manajemen","type":"article-journal","volume":"9"},"uris":["http://www.mendeley.com/documents/?uuid=c38a248b-00ac-4d52-b5c6-badfb964325c"]}],"mendeley":{"formattedCitation":"(Hariyanto, 2018)","plainTextFormattedCitation":"(Hariyanto, 2018)","previouslyFormattedCitation":"(Hariyanto, 2018)"},"properties":{"noteIndex":0},"schema":"https://github.com/citation-style-language/schema/raw/master/csl-citation.json"}</w:instrText>
      </w:r>
      <w:r w:rsidRPr="00B23775">
        <w:rPr>
          <w:rFonts w:ascii="Times New Roman" w:hAnsi="Times New Roman" w:cs="Times New Roman"/>
          <w:sz w:val="24"/>
          <w:szCs w:val="24"/>
          <w:lang w:val="en-US"/>
        </w:rPr>
        <w:fldChar w:fldCharType="separate"/>
      </w:r>
      <w:r w:rsidRPr="00B23775">
        <w:rPr>
          <w:rFonts w:ascii="Times New Roman" w:hAnsi="Times New Roman" w:cs="Times New Roman"/>
          <w:noProof/>
          <w:sz w:val="24"/>
          <w:szCs w:val="24"/>
          <w:lang w:val="en-US"/>
        </w:rPr>
        <w:t>(Hariyanto, 2018)</w:t>
      </w:r>
      <w:r w:rsidRPr="00B23775">
        <w:rPr>
          <w:rFonts w:ascii="Times New Roman" w:hAnsi="Times New Roman" w:cs="Times New Roman"/>
          <w:sz w:val="24"/>
          <w:szCs w:val="24"/>
          <w:lang w:val="en-US"/>
        </w:rPr>
        <w:fldChar w:fldCharType="end"/>
      </w:r>
      <w:r w:rsidR="0050342B">
        <w:rPr>
          <w:rFonts w:ascii="Times New Roman" w:hAnsi="Times New Roman" w:cs="Times New Roman"/>
          <w:sz w:val="24"/>
          <w:szCs w:val="24"/>
          <w:lang w:val="en-US"/>
        </w:rPr>
        <w:t xml:space="preserve">. </w:t>
      </w:r>
    </w:p>
    <w:p w14:paraId="5CA59D9C" w14:textId="60BD1F7A" w:rsidR="00D031F0" w:rsidRPr="00B23775" w:rsidRDefault="00D031F0" w:rsidP="007376FF">
      <w:pPr>
        <w:spacing w:line="360" w:lineRule="auto"/>
        <w:ind w:firstLine="36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Manajemen </w:t>
      </w:r>
      <w:r w:rsidR="00513AB7" w:rsidRPr="00B23775">
        <w:rPr>
          <w:rFonts w:ascii="Times New Roman" w:hAnsi="Times New Roman" w:cs="Times New Roman"/>
          <w:sz w:val="24"/>
          <w:szCs w:val="24"/>
          <w:lang w:val="en-US"/>
        </w:rPr>
        <w:t xml:space="preserve">dapat berupa </w:t>
      </w:r>
      <w:r w:rsidRPr="00B23775">
        <w:rPr>
          <w:rFonts w:ascii="Times New Roman" w:hAnsi="Times New Roman" w:cs="Times New Roman"/>
          <w:sz w:val="24"/>
          <w:szCs w:val="24"/>
          <w:lang w:val="en-US"/>
        </w:rPr>
        <w:t xml:space="preserve">sistem informasi berikut ini </w:t>
      </w:r>
      <w:r w:rsidRPr="00B23775">
        <w:rPr>
          <w:rFonts w:ascii="Times New Roman" w:hAnsi="Times New Roman" w:cs="Times New Roman"/>
          <w:sz w:val="24"/>
          <w:szCs w:val="24"/>
          <w:lang w:val="en-US"/>
        </w:rPr>
        <w:fldChar w:fldCharType="begin" w:fldLock="1"/>
      </w:r>
      <w:r w:rsidRPr="00B23775">
        <w:rPr>
          <w:rFonts w:ascii="Times New Roman" w:hAnsi="Times New Roman" w:cs="Times New Roman"/>
          <w:sz w:val="24"/>
          <w:szCs w:val="24"/>
          <w:lang w:val="en-US"/>
        </w:rPr>
        <w:instrText>ADDIN CSL_CITATION {"citationItems":[{"id":"ITEM-1","itemData":{"ISBN":"978623609057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joyo","given":"Hadion","non-dropping-particle":"","parse-names":false,"suffix":""}],"container-title":"Buku","id":"ITEM-1","issued":{"date-parts":[["2021"]]},"number-of-pages":"1-186","title":"Sistem Informai Manajemen","type":"book"},"uris":["http://www.mendeley.com/documents/?uuid=b92eb618-a922-4543-9f06-683509720aea"]}],"mendeley":{"formattedCitation":"(Wijoyo, 2021)","plainTextFormattedCitation":"(Wijoyo, 2021)","previouslyFormattedCitation":"(Wijoyo, 2021)"},"properties":{"noteIndex":0},"schema":"https://github.com/citation-style-language/schema/raw/master/csl-citation.json"}</w:instrText>
      </w:r>
      <w:r w:rsidRPr="00B23775">
        <w:rPr>
          <w:rFonts w:ascii="Times New Roman" w:hAnsi="Times New Roman" w:cs="Times New Roman"/>
          <w:sz w:val="24"/>
          <w:szCs w:val="24"/>
          <w:lang w:val="en-US"/>
        </w:rPr>
        <w:fldChar w:fldCharType="separate"/>
      </w:r>
      <w:r w:rsidRPr="00B23775">
        <w:rPr>
          <w:rFonts w:ascii="Times New Roman" w:hAnsi="Times New Roman" w:cs="Times New Roman"/>
          <w:noProof/>
          <w:sz w:val="24"/>
          <w:szCs w:val="24"/>
          <w:lang w:val="en-US"/>
        </w:rPr>
        <w:t>(Wijoyo, 2021)</w:t>
      </w:r>
      <w:r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w:t>
      </w:r>
    </w:p>
    <w:p w14:paraId="589C4F80" w14:textId="5C6D130C"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Akuntansi </w:t>
      </w:r>
    </w:p>
    <w:p w14:paraId="7FA2B591" w14:textId="0332B0E0"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Pemasaran </w:t>
      </w:r>
    </w:p>
    <w:p w14:paraId="201C743D"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Manajemen Persediaan. </w:t>
      </w:r>
    </w:p>
    <w:p w14:paraId="7EA405AC"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Personalia. </w:t>
      </w:r>
    </w:p>
    <w:p w14:paraId="757A9C8E"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Distribusi. </w:t>
      </w:r>
    </w:p>
    <w:p w14:paraId="7BD4E433"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Sistem Informasi Pembelian. </w:t>
      </w:r>
    </w:p>
    <w:p w14:paraId="31437908"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Analisa Kredit. </w:t>
      </w:r>
    </w:p>
    <w:p w14:paraId="0486EF2B"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Analisa Software. </w:t>
      </w:r>
    </w:p>
    <w:p w14:paraId="4791EE22"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riset dan pengembangan. </w:t>
      </w:r>
    </w:p>
    <w:p w14:paraId="446959F4"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kekayaan. </w:t>
      </w:r>
    </w:p>
    <w:p w14:paraId="567EC6C8" w14:textId="5BDD0220" w:rsidR="006F6F22"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istem Informasi Teknis.</w:t>
      </w:r>
    </w:p>
    <w:p w14:paraId="11967C97" w14:textId="513781DE" w:rsidR="00187613" w:rsidRPr="00B23775" w:rsidRDefault="00187613" w:rsidP="00981B01">
      <w:pPr>
        <w:pStyle w:val="Heading2"/>
        <w:numPr>
          <w:ilvl w:val="1"/>
          <w:numId w:val="8"/>
        </w:numPr>
        <w:ind w:left="426" w:hanging="426"/>
      </w:pPr>
      <w:bookmarkStart w:id="42" w:name="_Toc173852668"/>
      <w:bookmarkStart w:id="43" w:name="_Toc178772336"/>
      <w:r w:rsidRPr="00B23775">
        <w:t>Progressive Web Apps (PWA)</w:t>
      </w:r>
      <w:bookmarkEnd w:id="42"/>
      <w:bookmarkEnd w:id="43"/>
    </w:p>
    <w:p w14:paraId="33AB5538" w14:textId="7F9C8A78" w:rsidR="00C323DD" w:rsidRPr="00B23775" w:rsidRDefault="000029A4" w:rsidP="0050342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4BBE2BDB" wp14:editId="7D535E3C">
            <wp:simplePos x="0" y="0"/>
            <wp:positionH relativeFrom="column">
              <wp:posOffset>292735</wp:posOffset>
            </wp:positionH>
            <wp:positionV relativeFrom="paragraph">
              <wp:posOffset>2513330</wp:posOffset>
            </wp:positionV>
            <wp:extent cx="1903820" cy="3697357"/>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a:ext>
                      </a:extLst>
                    </a:blip>
                    <a:stretch>
                      <a:fillRect/>
                    </a:stretch>
                  </pic:blipFill>
                  <pic:spPr>
                    <a:xfrm>
                      <a:off x="0" y="0"/>
                      <a:ext cx="1903820" cy="3697357"/>
                    </a:xfrm>
                    <a:prstGeom prst="rect">
                      <a:avLst/>
                    </a:prstGeom>
                  </pic:spPr>
                </pic:pic>
              </a:graphicData>
            </a:graphic>
          </wp:anchor>
        </w:drawing>
      </w:r>
      <w:r w:rsidRPr="00B23775">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52A3D407" wp14:editId="6B0B714A">
            <wp:simplePos x="0" y="0"/>
            <wp:positionH relativeFrom="column">
              <wp:posOffset>3019425</wp:posOffset>
            </wp:positionH>
            <wp:positionV relativeFrom="paragraph">
              <wp:posOffset>2538923</wp:posOffset>
            </wp:positionV>
            <wp:extent cx="1851025" cy="358584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a:ext>
                      </a:extLst>
                    </a:blip>
                    <a:stretch>
                      <a:fillRect/>
                    </a:stretch>
                  </pic:blipFill>
                  <pic:spPr>
                    <a:xfrm>
                      <a:off x="0" y="0"/>
                      <a:ext cx="1851025" cy="3585845"/>
                    </a:xfrm>
                    <a:prstGeom prst="rect">
                      <a:avLst/>
                    </a:prstGeom>
                  </pic:spPr>
                </pic:pic>
              </a:graphicData>
            </a:graphic>
            <wp14:sizeRelH relativeFrom="margin">
              <wp14:pctWidth>0</wp14:pctWidth>
            </wp14:sizeRelH>
            <wp14:sizeRelV relativeFrom="margin">
              <wp14:pctHeight>0</wp14:pctHeight>
            </wp14:sizeRelV>
          </wp:anchor>
        </w:drawing>
      </w:r>
      <w:r w:rsidR="00FD436D" w:rsidRPr="00B23775">
        <w:rPr>
          <w:rFonts w:ascii="Times New Roman" w:hAnsi="Times New Roman" w:cs="Times New Roman"/>
          <w:sz w:val="24"/>
          <w:szCs w:val="24"/>
          <w:lang w:val="en-US"/>
        </w:rPr>
        <w:t>Progressive Web App adalah suatu teknik bagaimana kita dapat mengakses dengan kencang dan cepat di</w:t>
      </w:r>
      <w:r w:rsidR="00010A7A">
        <w:rPr>
          <w:rFonts w:ascii="Times New Roman" w:hAnsi="Times New Roman" w:cs="Times New Roman"/>
          <w:sz w:val="24"/>
          <w:szCs w:val="24"/>
          <w:lang w:val="en-US"/>
        </w:rPr>
        <w:t xml:space="preserve"> </w:t>
      </w:r>
      <w:r w:rsidR="00FD436D" w:rsidRPr="009636A1">
        <w:rPr>
          <w:rFonts w:ascii="Times New Roman" w:hAnsi="Times New Roman" w:cs="Times New Roman"/>
          <w:i/>
          <w:iCs/>
          <w:sz w:val="24"/>
          <w:szCs w:val="24"/>
          <w:lang w:val="en-US"/>
        </w:rPr>
        <w:t>website</w:t>
      </w:r>
      <w:r w:rsidR="00FD436D" w:rsidRPr="00B23775">
        <w:rPr>
          <w:rFonts w:ascii="Times New Roman" w:hAnsi="Times New Roman" w:cs="Times New Roman"/>
          <w:sz w:val="24"/>
          <w:szCs w:val="24"/>
          <w:lang w:val="en-US"/>
        </w:rPr>
        <w:t xml:space="preserve"> dan aplikasi, aplikasi bisa </w:t>
      </w:r>
      <w:r w:rsidR="00F64A25" w:rsidRPr="00B23775">
        <w:rPr>
          <w:rFonts w:ascii="Times New Roman" w:hAnsi="Times New Roman" w:cs="Times New Roman"/>
          <w:sz w:val="24"/>
          <w:szCs w:val="24"/>
          <w:lang w:val="en-US"/>
        </w:rPr>
        <w:t>ditampilkan</w:t>
      </w:r>
      <w:r w:rsidR="00FD436D" w:rsidRPr="00B23775">
        <w:rPr>
          <w:rFonts w:ascii="Times New Roman" w:hAnsi="Times New Roman" w:cs="Times New Roman"/>
          <w:sz w:val="24"/>
          <w:szCs w:val="24"/>
          <w:lang w:val="en-US"/>
        </w:rPr>
        <w:t xml:space="preserve"> </w:t>
      </w:r>
      <w:r w:rsidR="00F64A25" w:rsidRPr="00B23775">
        <w:rPr>
          <w:rFonts w:ascii="Times New Roman" w:hAnsi="Times New Roman" w:cs="Times New Roman"/>
          <w:sz w:val="24"/>
          <w:szCs w:val="24"/>
          <w:lang w:val="en-US"/>
        </w:rPr>
        <w:t xml:space="preserve">dalam bentuk </w:t>
      </w:r>
      <w:r w:rsidR="00F64A25" w:rsidRPr="009636A1">
        <w:rPr>
          <w:rFonts w:ascii="Times New Roman" w:hAnsi="Times New Roman" w:cs="Times New Roman"/>
          <w:i/>
          <w:iCs/>
          <w:sz w:val="24"/>
          <w:szCs w:val="24"/>
          <w:lang w:val="en-US"/>
        </w:rPr>
        <w:t>website</w:t>
      </w:r>
      <w:r w:rsidR="00F64A25" w:rsidRPr="00B23775">
        <w:rPr>
          <w:rFonts w:ascii="Times New Roman" w:hAnsi="Times New Roman" w:cs="Times New Roman"/>
          <w:sz w:val="24"/>
          <w:szCs w:val="24"/>
          <w:lang w:val="en-US"/>
        </w:rPr>
        <w:t xml:space="preserve"> ataupun aplikasi</w:t>
      </w:r>
      <w:r w:rsidR="00FD436D" w:rsidRPr="00B23775">
        <w:rPr>
          <w:rFonts w:ascii="Times New Roman" w:hAnsi="Times New Roman" w:cs="Times New Roman"/>
          <w:sz w:val="24"/>
          <w:szCs w:val="24"/>
          <w:lang w:val="en-US"/>
        </w:rPr>
        <w:t xml:space="preserve">. </w:t>
      </w:r>
      <w:r w:rsidR="00010A7A" w:rsidRPr="00010A7A">
        <w:rPr>
          <w:rFonts w:ascii="Times New Roman" w:hAnsi="Times New Roman" w:cs="Times New Roman"/>
          <w:sz w:val="24"/>
          <w:szCs w:val="24"/>
          <w:lang w:val="en-US"/>
        </w:rPr>
        <w:t>Progressive</w:t>
      </w:r>
      <w:r w:rsidR="00010A7A">
        <w:rPr>
          <w:rFonts w:ascii="Times New Roman" w:hAnsi="Times New Roman" w:cs="Times New Roman"/>
          <w:sz w:val="24"/>
          <w:szCs w:val="24"/>
          <w:lang w:val="en-US"/>
        </w:rPr>
        <w:t xml:space="preserve"> </w:t>
      </w:r>
      <w:r w:rsidR="00FD436D" w:rsidRPr="00B23775">
        <w:rPr>
          <w:rFonts w:ascii="Times New Roman" w:hAnsi="Times New Roman" w:cs="Times New Roman"/>
          <w:sz w:val="24"/>
          <w:szCs w:val="24"/>
          <w:lang w:val="en-US"/>
        </w:rPr>
        <w:t xml:space="preserve">Web App (PWA) adalah sebuah konsep pengembangan web yang bertujuan untuk memberikan pengalaman yang mirip dengan aplikasi mobile pada peramban (browser) desktop dan perangkat mobile. PWA memanfaatkan kemampuan peramban modern, seperti Service Workers dan Web App Manifest, untuk menciptakan aplikasi web yang lebih kuat dan dapat diakses secara offline </w:t>
      </w:r>
      <w:r w:rsidR="00FD436D" w:rsidRPr="00B23775">
        <w:rPr>
          <w:rFonts w:ascii="Times New Roman" w:hAnsi="Times New Roman" w:cs="Times New Roman"/>
          <w:sz w:val="24"/>
          <w:szCs w:val="24"/>
          <w:lang w:val="en-US"/>
        </w:rPr>
        <w:fldChar w:fldCharType="begin" w:fldLock="1"/>
      </w:r>
      <w:r w:rsidR="00F64A25" w:rsidRPr="00B23775">
        <w:rPr>
          <w:rFonts w:ascii="Times New Roman" w:hAnsi="Times New Roman" w:cs="Times New Roman"/>
          <w:sz w:val="24"/>
          <w:szCs w:val="24"/>
          <w:lang w:val="en-US"/>
        </w:rPr>
        <w:instrText>ADDIN CSL_CITATION {"citationItems":[{"id":"ITEM-1","itemData":{"DOI":"10.36982/jiig.v12i2.1944","ISSN":"2302-500X","abstract":"Progressive web App is a web-based application development that includes the application of the latest technology from a browser that can be accessed quickly into one application without having to install. Progressive web applications can run like mobile applications in general, and the user interface is like using native applications. Progressive web app was invented in 1990. Progressive web App uses the latest Technology to produce web apps that provide a better User Experience and User Interface than mobile native. Progressive web app that is supported by a system called Service Worker, where the technology provides Offline Functionality, Notifications, Content Updates, Connectivity Changes and others. So that in a slow connection or an unstable connection you can access websites quickly and have the same appearance as the last time you opened the application via a Web Browser. This progressive web app can optimize web app performance to allow users to have an accessible experience with quickly and easily through browsers such as notebooks, personal computers or through mobile devices. This progressive web app is a service worker that allows a web app that can be run through all existing browsers and has a fairly simple and transparent process. So that the page that is opened, on the service worker site which is a proxy client that can be written in javascript, as well as being able to cache the assets needed for offline support which can determine certain events to activate the service worker such as push notifications, camera, and background sync.Â Keywords : Progressive Web Apps, Web, User Interface, Native Apps, User Experience","author":[{"dropping-particle":"","family":"Haryanto","given":"Dedi","non-dropping-particle":"","parse-names":false,"suffix":""},{"dropping-particle":"","family":"Saputra Elsi","given":"Zulhipni Reno","non-dropping-particle":"","parse-names":false,"suffix":""}],"container-title":"Jurnal Ilmiah Informatika Global","id":"ITEM-1","issue":"2","issued":{"date-parts":[["2021"]]},"page":"106-111","title":"Analisis Performance Progressive Web Apps Pada Aplikasi Shopee","type":"article-journal","volume":"12"},"uris":["http://www.mendeley.com/documents/?uuid=6574c646-b52f-4307-bd32-4759d9967d85"]}],"mendeley":{"formattedCitation":"(Haryanto and Saputra Elsi, 2021)","plainTextFormattedCitation":"(Haryanto and Saputra Elsi, 2021)","previouslyFormattedCitation":"(Haryanto and Saputra Elsi, 2021)"},"properties":{"noteIndex":0},"schema":"https://github.com/citation-style-language/schema/raw/master/csl-citation.json"}</w:instrText>
      </w:r>
      <w:r w:rsidR="00FD436D" w:rsidRPr="00B23775">
        <w:rPr>
          <w:rFonts w:ascii="Times New Roman" w:hAnsi="Times New Roman" w:cs="Times New Roman"/>
          <w:sz w:val="24"/>
          <w:szCs w:val="24"/>
          <w:lang w:val="en-US"/>
        </w:rPr>
        <w:fldChar w:fldCharType="separate"/>
      </w:r>
      <w:r w:rsidR="00F64A25" w:rsidRPr="00B23775">
        <w:rPr>
          <w:rFonts w:ascii="Times New Roman" w:hAnsi="Times New Roman" w:cs="Times New Roman"/>
          <w:noProof/>
          <w:sz w:val="24"/>
          <w:szCs w:val="24"/>
          <w:lang w:val="en-US"/>
        </w:rPr>
        <w:t>(Haryanto and Saputra Elsi, 2021)</w:t>
      </w:r>
      <w:r w:rsidR="00FD436D" w:rsidRPr="00B23775">
        <w:rPr>
          <w:rFonts w:ascii="Times New Roman" w:hAnsi="Times New Roman" w:cs="Times New Roman"/>
          <w:sz w:val="24"/>
          <w:szCs w:val="24"/>
          <w:lang w:val="en-US"/>
        </w:rPr>
        <w:fldChar w:fldCharType="end"/>
      </w:r>
      <w:r w:rsidR="00FD436D" w:rsidRPr="00B23775">
        <w:rPr>
          <w:rFonts w:ascii="Times New Roman" w:hAnsi="Times New Roman" w:cs="Times New Roman"/>
          <w:sz w:val="24"/>
          <w:szCs w:val="24"/>
          <w:lang w:val="en-US"/>
        </w:rPr>
        <w:t>.</w:t>
      </w:r>
      <w:r w:rsidRPr="00B23775">
        <w:rPr>
          <w:rFonts w:ascii="Times New Roman" w:hAnsi="Times New Roman" w:cs="Times New Roman"/>
          <w:sz w:val="24"/>
          <w:szCs w:val="24"/>
          <w:lang w:val="en-US"/>
        </w:rPr>
        <w:t xml:space="preserve"> Contoh penerapan PWA bisa dilihat pada gambar ini</w:t>
      </w:r>
      <w:r w:rsidR="002612F7" w:rsidRPr="00B23775">
        <w:rPr>
          <w:rFonts w:ascii="Times New Roman" w:hAnsi="Times New Roman" w:cs="Times New Roman"/>
          <w:sz w:val="24"/>
          <w:szCs w:val="24"/>
          <w:lang w:val="en-US"/>
        </w:rPr>
        <w:t xml:space="preserve"> Gambar 2.2 berikut ini.</w:t>
      </w:r>
    </w:p>
    <w:p w14:paraId="0F058A8D" w14:textId="606F0823" w:rsidR="000029A4" w:rsidRPr="00B23775" w:rsidRDefault="000029A4" w:rsidP="005C0F21">
      <w:pPr>
        <w:pStyle w:val="Heading3"/>
      </w:pPr>
      <w:bookmarkStart w:id="44" w:name="_Toc173852669"/>
      <w:bookmarkStart w:id="45" w:name="_Toc176816503"/>
      <w:r w:rsidRPr="00B23775">
        <w:t>Gambar 2.</w:t>
      </w:r>
      <w:r w:rsidR="00513AB7" w:rsidRPr="00B23775">
        <w:t>2</w:t>
      </w:r>
      <w:r w:rsidRPr="00B23775">
        <w:t xml:space="preserve"> Penerapan PWA pada </w:t>
      </w:r>
      <w:r w:rsidRPr="009636A1">
        <w:rPr>
          <w:i/>
          <w:iCs/>
        </w:rPr>
        <w:t>website</w:t>
      </w:r>
      <w:r w:rsidRPr="00B23775">
        <w:t xml:space="preserve"> trivago</w:t>
      </w:r>
      <w:r w:rsidRPr="00B23775">
        <w:fldChar w:fldCharType="begin" w:fldLock="1"/>
      </w:r>
      <w:r w:rsidR="004A1DBD" w:rsidRPr="00B23775">
        <w:instrText>ADDIN CSL_CITATION {"citationItems":[{"id":"ITEM-1","itemData":{"author":[{"dropping-particle":"","family":"Warrender","given":"Ryan","non-dropping-particle":"","parse-names":false,"suffix":""},{"dropping-particle":"","family":"Links","given":"Useful","non-dropping-particle":"","parse-names":false,"suffix":""},{"dropping-particle":"","family":"Dutton","given":"Sam","non-dropping-particle":"","parse-names":false,"suffix":""}],"id":"ITEM-1","issued":{"date-parts":[["0"]]},"title":"— Content","type":"article-journal"},"uris":["http://www.mendeley.com/documents/?uuid=2b0ce80d-a2ac-4a02-bdc1-fcac80fa0406"]}],"mendeley":{"formattedCitation":"(Warrender, Links and Dutton, no date)","manualFormatting":"(Warrender, 2018)","plainTextFormattedCitation":"(Warrender, Links and Dutton, no date)","previouslyFormattedCitation":"(Warrender, Links and Dutton, no date)"},"properties":{"noteIndex":0},"schema":"https://github.com/citation-style-language/schema/raw/master/csl-citation.json"}</w:instrText>
      </w:r>
      <w:r w:rsidRPr="00B23775">
        <w:fldChar w:fldCharType="separate"/>
      </w:r>
      <w:r w:rsidRPr="00B23775">
        <w:rPr>
          <w:noProof/>
        </w:rPr>
        <w:t>(Warrender, 2018)</w:t>
      </w:r>
      <w:bookmarkEnd w:id="44"/>
      <w:bookmarkEnd w:id="45"/>
      <w:r w:rsidRPr="00B23775">
        <w:fldChar w:fldCharType="end"/>
      </w:r>
    </w:p>
    <w:p w14:paraId="2CCBEEAA" w14:textId="77777777" w:rsidR="007376FF" w:rsidRDefault="007376FF" w:rsidP="00FD436D">
      <w:pPr>
        <w:spacing w:line="360" w:lineRule="auto"/>
        <w:jc w:val="both"/>
        <w:rPr>
          <w:rFonts w:ascii="Times New Roman" w:hAnsi="Times New Roman" w:cs="Times New Roman"/>
          <w:sz w:val="24"/>
          <w:szCs w:val="24"/>
          <w:lang w:val="en-US"/>
        </w:rPr>
      </w:pPr>
    </w:p>
    <w:p w14:paraId="2DD981D1" w14:textId="4EFBCBF2" w:rsidR="00F64A25" w:rsidRPr="00B23775" w:rsidRDefault="007A5A71" w:rsidP="00FD436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WA memiliki beberapa manfaat seperti berikut (</w:t>
      </w:r>
      <w:r w:rsidR="00C801BF" w:rsidRPr="00B23775">
        <w:rPr>
          <w:rFonts w:ascii="Times New Roman" w:hAnsi="Times New Roman" w:cs="Times New Roman"/>
          <w:sz w:val="24"/>
          <w:szCs w:val="24"/>
          <w:lang w:val="en-US"/>
        </w:rPr>
        <w:t>Aleksandrs Hodakovskis</w:t>
      </w:r>
      <w:r w:rsidRPr="00B23775">
        <w:rPr>
          <w:rFonts w:ascii="Times New Roman" w:hAnsi="Times New Roman" w:cs="Times New Roman"/>
          <w:sz w:val="24"/>
          <w:szCs w:val="24"/>
          <w:lang w:val="en-US"/>
        </w:rPr>
        <w:t>,</w:t>
      </w:r>
      <w:r w:rsidR="00C801BF" w:rsidRPr="00B23775">
        <w:rPr>
          <w:rFonts w:ascii="Times New Roman" w:hAnsi="Times New Roman" w:cs="Times New Roman"/>
          <w:sz w:val="24"/>
          <w:szCs w:val="24"/>
          <w:lang w:val="en-US"/>
        </w:rPr>
        <w:t>2019) :</w:t>
      </w:r>
      <w:r w:rsidRPr="00B23775">
        <w:rPr>
          <w:rFonts w:ascii="Times New Roman" w:hAnsi="Times New Roman" w:cs="Times New Roman"/>
          <w:sz w:val="24"/>
          <w:szCs w:val="24"/>
          <w:lang w:val="en-US"/>
        </w:rPr>
        <w:t xml:space="preserve"> </w:t>
      </w:r>
    </w:p>
    <w:p w14:paraId="3DDEAEE0" w14:textId="0BE1AEF0" w:rsidR="008B68DD" w:rsidRPr="00B23775" w:rsidRDefault="008B68DD" w:rsidP="00DC3B07">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Sebagai pemilik situs web atau eCommerce:</w:t>
      </w:r>
    </w:p>
    <w:p w14:paraId="22E7A03E" w14:textId="6828E7CA" w:rsidR="008B68DD" w:rsidRPr="00B23775" w:rsidRDefault="00DC3B07"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emberikan pengalaman </w:t>
      </w:r>
      <w:r w:rsidRPr="007376FF">
        <w:rPr>
          <w:rFonts w:ascii="Times New Roman" w:hAnsi="Times New Roman" w:cs="Times New Roman"/>
          <w:sz w:val="24"/>
          <w:szCs w:val="24"/>
          <w:lang w:val="en-US"/>
        </w:rPr>
        <w:t>website</w:t>
      </w:r>
      <w:r w:rsidRPr="00B23775">
        <w:rPr>
          <w:rFonts w:ascii="Times New Roman" w:hAnsi="Times New Roman" w:cs="Times New Roman"/>
          <w:sz w:val="24"/>
          <w:szCs w:val="24"/>
          <w:lang w:val="en-US"/>
        </w:rPr>
        <w:t xml:space="preserve"> yang responsif</w:t>
      </w:r>
    </w:p>
    <w:p w14:paraId="2AFB2E56" w14:textId="2C7BB9A5" w:rsidR="008B68DD" w:rsidRPr="00B23775" w:rsidRDefault="00DC3B07"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erforma lebih cepat</w:t>
      </w:r>
    </w:p>
    <w:p w14:paraId="012D5B7C" w14:textId="0FD3112D" w:rsidR="008B68DD" w:rsidRPr="00B23775" w:rsidRDefault="008B68DD"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eningkatkan pengalaman pengguna</w:t>
      </w:r>
    </w:p>
    <w:p w14:paraId="441B470A" w14:textId="08CE2CC5" w:rsidR="008B68DD" w:rsidRPr="00B23775" w:rsidRDefault="004E6E8A"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eningkatkan</w:t>
      </w:r>
      <w:r w:rsidR="008B68DD" w:rsidRPr="00B23775">
        <w:rPr>
          <w:rFonts w:ascii="Times New Roman" w:hAnsi="Times New Roman" w:cs="Times New Roman"/>
          <w:sz w:val="24"/>
          <w:szCs w:val="24"/>
          <w:lang w:val="en-US"/>
        </w:rPr>
        <w:t xml:space="preserve"> </w:t>
      </w:r>
      <w:r w:rsidR="00DC3B07" w:rsidRPr="00B23775">
        <w:rPr>
          <w:rFonts w:ascii="Times New Roman" w:hAnsi="Times New Roman" w:cs="Times New Roman"/>
          <w:sz w:val="24"/>
          <w:szCs w:val="24"/>
          <w:lang w:val="en-US"/>
        </w:rPr>
        <w:t xml:space="preserve">tingkat pencarian </w:t>
      </w:r>
      <w:r w:rsidR="00DC3B07" w:rsidRPr="007376FF">
        <w:rPr>
          <w:rFonts w:ascii="Times New Roman" w:hAnsi="Times New Roman" w:cs="Times New Roman"/>
          <w:sz w:val="24"/>
          <w:szCs w:val="24"/>
          <w:lang w:val="en-US"/>
        </w:rPr>
        <w:t>website</w:t>
      </w:r>
    </w:p>
    <w:p w14:paraId="65811DCD" w14:textId="05BE3E12" w:rsidR="008B68DD" w:rsidRPr="00B23775" w:rsidRDefault="008B68DD"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WA biasanya lebih terjangkau untuk dibuat dan dipelihara dibandingkan aplikasi </w:t>
      </w:r>
      <w:r w:rsidR="00DC3B07" w:rsidRPr="00B23775">
        <w:rPr>
          <w:rFonts w:ascii="Times New Roman" w:hAnsi="Times New Roman" w:cs="Times New Roman"/>
          <w:sz w:val="24"/>
          <w:szCs w:val="24"/>
          <w:lang w:val="en-US"/>
        </w:rPr>
        <w:t>native</w:t>
      </w:r>
    </w:p>
    <w:p w14:paraId="25613E9B" w14:textId="5CC89A1D" w:rsidR="008B68DD" w:rsidRPr="00B23775" w:rsidRDefault="004E6E8A"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8B68DD" w:rsidRPr="00B23775">
        <w:rPr>
          <w:rFonts w:ascii="Times New Roman" w:hAnsi="Times New Roman" w:cs="Times New Roman"/>
          <w:sz w:val="24"/>
          <w:szCs w:val="24"/>
          <w:lang w:val="en-US"/>
        </w:rPr>
        <w:t xml:space="preserve"> dapat menyimpan aplikasi di layar utama mereka</w:t>
      </w:r>
    </w:p>
    <w:p w14:paraId="3479E131" w14:textId="16CD3263" w:rsidR="008B68DD" w:rsidRPr="00B23775" w:rsidRDefault="008B68DD"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Semua hal di atas menghasilkan tingkat kinerja yang lebih tinggi secara keseluruhan</w:t>
      </w:r>
      <w:r w:rsidR="00DC3B07"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keterlibatan, yang mengarah pada peningkatan pendapatan</w:t>
      </w:r>
    </w:p>
    <w:p w14:paraId="42C0D3AA" w14:textId="77777777" w:rsidR="008B68DD" w:rsidRPr="00B23775" w:rsidRDefault="008B68DD" w:rsidP="008B68D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Sebagai pengguna:</w:t>
      </w:r>
    </w:p>
    <w:p w14:paraId="7A8509CE" w14:textId="3254594D"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Waktu muat lebih cepat dan instan</w:t>
      </w:r>
    </w:p>
    <w:p w14:paraId="5CD61700" w14:textId="0C1199F8"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enjelajahan</w:t>
      </w:r>
      <w:r w:rsidR="00DC3B07" w:rsidRPr="00B23775">
        <w:rPr>
          <w:rFonts w:ascii="Times New Roman" w:hAnsi="Times New Roman" w:cs="Times New Roman"/>
          <w:sz w:val="24"/>
          <w:szCs w:val="24"/>
          <w:lang w:val="en-US"/>
        </w:rPr>
        <w:t>(</w:t>
      </w:r>
      <w:r w:rsidR="00DC3B07" w:rsidRPr="007376FF">
        <w:rPr>
          <w:rFonts w:ascii="Times New Roman" w:hAnsi="Times New Roman" w:cs="Times New Roman"/>
          <w:sz w:val="24"/>
          <w:szCs w:val="24"/>
          <w:lang w:val="en-US"/>
        </w:rPr>
        <w:t>searching)</w:t>
      </w:r>
      <w:r w:rsidRPr="00B23775">
        <w:rPr>
          <w:rFonts w:ascii="Times New Roman" w:hAnsi="Times New Roman" w:cs="Times New Roman"/>
          <w:sz w:val="24"/>
          <w:szCs w:val="24"/>
          <w:lang w:val="en-US"/>
        </w:rPr>
        <w:t xml:space="preserve"> offline</w:t>
      </w:r>
    </w:p>
    <w:p w14:paraId="1C3D3BE3" w14:textId="70657A39"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engalaman </w:t>
      </w:r>
      <w:r w:rsidR="00DC3B07" w:rsidRPr="00B23775">
        <w:rPr>
          <w:rFonts w:ascii="Times New Roman" w:hAnsi="Times New Roman" w:cs="Times New Roman"/>
          <w:sz w:val="24"/>
          <w:szCs w:val="24"/>
          <w:lang w:val="en-US"/>
        </w:rPr>
        <w:t>pencarian</w:t>
      </w:r>
      <w:r w:rsidRPr="00B23775">
        <w:rPr>
          <w:rFonts w:ascii="Times New Roman" w:hAnsi="Times New Roman" w:cs="Times New Roman"/>
          <w:sz w:val="24"/>
          <w:szCs w:val="24"/>
          <w:lang w:val="en-US"/>
        </w:rPr>
        <w:t xml:space="preserve"> yang lebih baik dan lancar</w:t>
      </w:r>
    </w:p>
    <w:p w14:paraId="742F219E" w14:textId="1A4C6430"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WA menggunakan lebih sedikit data</w:t>
      </w:r>
    </w:p>
    <w:p w14:paraId="3F394226" w14:textId="123ED756" w:rsidR="00FD436D"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kses sekali klik (bila disimpan ke layar beranda perangkat Anda)</w:t>
      </w:r>
    </w:p>
    <w:p w14:paraId="0FD7BAA3" w14:textId="77777777" w:rsidR="007376FF" w:rsidRPr="00B23775" w:rsidRDefault="007376FF" w:rsidP="007376FF">
      <w:pPr>
        <w:pStyle w:val="ListParagraph"/>
        <w:spacing w:line="360" w:lineRule="auto"/>
        <w:jc w:val="both"/>
        <w:rPr>
          <w:rFonts w:ascii="Times New Roman" w:hAnsi="Times New Roman" w:cs="Times New Roman"/>
          <w:sz w:val="24"/>
          <w:szCs w:val="24"/>
          <w:lang w:val="en-US"/>
        </w:rPr>
      </w:pPr>
    </w:p>
    <w:p w14:paraId="6F62B51A" w14:textId="1973172F" w:rsidR="00E5636C" w:rsidRPr="00B23775" w:rsidRDefault="007B39B6" w:rsidP="00981B01">
      <w:pPr>
        <w:pStyle w:val="Heading2"/>
        <w:numPr>
          <w:ilvl w:val="1"/>
          <w:numId w:val="8"/>
        </w:numPr>
        <w:ind w:left="426" w:hanging="426"/>
      </w:pPr>
      <w:bookmarkStart w:id="46" w:name="_Toc173852670"/>
      <w:bookmarkStart w:id="47" w:name="_Toc178772337"/>
      <w:r w:rsidRPr="00B23775">
        <w:t>Alat Analisis dan Perancangan</w:t>
      </w:r>
      <w:bookmarkEnd w:id="46"/>
      <w:bookmarkEnd w:id="47"/>
    </w:p>
    <w:p w14:paraId="11CC9F7D" w14:textId="268FAAE1" w:rsidR="007376FF" w:rsidRPr="00B23775" w:rsidRDefault="00777E5A" w:rsidP="007376FF">
      <w:pPr>
        <w:spacing w:line="360" w:lineRule="auto"/>
        <w:ind w:firstLine="720"/>
        <w:jc w:val="both"/>
        <w:rPr>
          <w:rFonts w:ascii="Times New Roman" w:hAnsi="Times New Roman" w:cs="Times New Roman"/>
          <w:lang w:val="en-US"/>
        </w:rPr>
      </w:pPr>
      <w:r w:rsidRPr="00B23775">
        <w:rPr>
          <w:rFonts w:ascii="Times New Roman" w:hAnsi="Times New Roman" w:cs="Times New Roman"/>
          <w:sz w:val="24"/>
          <w:szCs w:val="24"/>
          <w:lang w:val="en-US"/>
        </w:rPr>
        <w:t xml:space="preserve">Dalam bagian ini, diberikan penjelasan mengenai teori-teori terkait dengan </w:t>
      </w:r>
      <w:r w:rsidRPr="00B23775">
        <w:rPr>
          <w:rFonts w:ascii="Times New Roman" w:hAnsi="Times New Roman" w:cs="Times New Roman"/>
          <w:i/>
          <w:iCs/>
          <w:sz w:val="24"/>
          <w:szCs w:val="24"/>
          <w:lang w:val="en-US"/>
        </w:rPr>
        <w:t>tools</w:t>
      </w:r>
      <w:r w:rsidRPr="00B23775">
        <w:rPr>
          <w:rFonts w:ascii="Times New Roman" w:hAnsi="Times New Roman" w:cs="Times New Roman"/>
          <w:sz w:val="24"/>
          <w:szCs w:val="24"/>
          <w:lang w:val="en-US"/>
        </w:rPr>
        <w:t xml:space="preserve"> analisis dan perancangan, seperti Business Process Modelling Notation (BPMN), Use Case, dan Entity Relationship Diagram (ERD). Alat-alat ini memiliki hubungan penting dalam proses analisis dan perancangan yang terjadi dalam konteks penelitian ini</w:t>
      </w:r>
      <w:r w:rsidRPr="00B23775">
        <w:rPr>
          <w:rFonts w:ascii="Times New Roman" w:hAnsi="Times New Roman" w:cs="Times New Roman"/>
          <w:lang w:val="en-US"/>
        </w:rPr>
        <w:t>.</w:t>
      </w:r>
    </w:p>
    <w:p w14:paraId="2927B6CE" w14:textId="7C1FE9FF" w:rsidR="00FE29F7" w:rsidRPr="000E5ABA" w:rsidRDefault="00CC60E1" w:rsidP="00981B01">
      <w:pPr>
        <w:pStyle w:val="Heading5"/>
        <w:numPr>
          <w:ilvl w:val="2"/>
          <w:numId w:val="8"/>
        </w:numPr>
      </w:pPr>
      <w:bookmarkStart w:id="48" w:name="_Toc173852671"/>
      <w:bookmarkStart w:id="49" w:name="_Toc173852757"/>
      <w:bookmarkStart w:id="50" w:name="_Toc174441265"/>
      <w:bookmarkStart w:id="51" w:name="_Toc178772338"/>
      <w:r w:rsidRPr="000E5ABA">
        <w:t>Business Process Modelling Notation (BPMN)</w:t>
      </w:r>
      <w:bookmarkEnd w:id="48"/>
      <w:bookmarkEnd w:id="49"/>
      <w:bookmarkEnd w:id="50"/>
      <w:bookmarkEnd w:id="51"/>
    </w:p>
    <w:p w14:paraId="27D2959B" w14:textId="0327D940" w:rsidR="0074488E" w:rsidRPr="00B23775" w:rsidRDefault="0074488E" w:rsidP="00E70754">
      <w:pPr>
        <w:spacing w:line="360" w:lineRule="auto"/>
        <w:ind w:firstLine="720"/>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Business Process Modelling Notation </w:t>
      </w:r>
      <w:r w:rsidRPr="00B23775">
        <w:rPr>
          <w:rFonts w:ascii="Times New Roman" w:hAnsi="Times New Roman" w:cs="Times New Roman"/>
          <w:sz w:val="24"/>
          <w:szCs w:val="24"/>
          <w:lang w:val="en-ID"/>
        </w:rPr>
        <w:t xml:space="preserve">adalah sebuah standar yang digunakan  untuk memodelkan proses bisnis dengan menyediakan notasi grafis dalam  pemodelan proses bisnis tersebut. BPMN menjelaskan diagram proses bisnis </w:t>
      </w:r>
      <w:r w:rsidRPr="00B23775">
        <w:rPr>
          <w:rFonts w:ascii="Times New Roman" w:hAnsi="Times New Roman" w:cs="Times New Roman"/>
          <w:sz w:val="24"/>
          <w:szCs w:val="24"/>
          <w:lang w:val="en-ID"/>
        </w:rPr>
        <w:lastRenderedPageBreak/>
        <w:t>yang  disusun untuk membuat model grafis dari proses bisnis dengan aktivitas dan kontrol  aliran yang mendefinisikan urutan kerja berdasarkan pendekatan diagram alur</w:t>
      </w:r>
      <w:r w:rsidR="006A1DAD" w:rsidRPr="00B23775">
        <w:rPr>
          <w:rFonts w:ascii="Times New Roman" w:hAnsi="Times New Roman" w:cs="Times New Roman"/>
          <w:sz w:val="24"/>
          <w:szCs w:val="24"/>
          <w:lang w:val="en-ID"/>
        </w:rPr>
        <w:t xml:space="preserve"> </w:t>
      </w:r>
      <w:r w:rsidR="006A1DAD" w:rsidRPr="00B23775">
        <w:rPr>
          <w:rFonts w:ascii="Times New Roman" w:hAnsi="Times New Roman" w:cs="Times New Roman"/>
          <w:sz w:val="24"/>
          <w:szCs w:val="24"/>
          <w:lang w:val="en-ID"/>
        </w:rPr>
        <w:fldChar w:fldCharType="begin" w:fldLock="1"/>
      </w:r>
      <w:r w:rsidR="000F287B" w:rsidRPr="00B23775">
        <w:rPr>
          <w:rFonts w:ascii="Times New Roman" w:hAnsi="Times New Roman" w:cs="Times New Roman"/>
          <w:sz w:val="24"/>
          <w:szCs w:val="24"/>
          <w:lang w:val="en-ID"/>
        </w:rPr>
        <w:instrText>ADDIN CSL_CITATION {"citationItems":[{"id":"ITEM-1","itemData":{"DOI":"10.37438/jimp.v3i2.168","ISSN":"2502-5716","abstract":"Proses bisnis merupakan gambaran kejadian ataupun aktifitas yang berlangsung dalam suatu organisasi. Kegiatan suatu organisasi dapat berjalan secara oprimal dengan adanya dukungan proses bisnis yang tepat. Dengan pemodelan, dapat diketahui proses bisnis apa saja yang telah sesuai dengan target yang ingin dicapai maupun yang perlu dilakukan perbaikan, pada PT. Retgoo Sentris Informa Malang saat ini masih mengunakan sistem proses bisnis yang lama, dibutuhkan sistem yang baru yang lebih terstruktur dengan baik dan dapat menunjang kinerja sebuah perusahaan untuk mengoptimalkan kinerja terutama pegawai pada perusaahan tersebut. Salah satu solusi untuk memecahkan masalah ini adalah dengan membuat perancangan proses bisnis sistem Human Resource Management (HRM) berbasis diagram Business Process Model and Notation (BPMN) yang lebih terstruktur. Sistem ini menggunakan metode BPMN, BPMN merupakan salah satu bahasa pemodelan grafis yang digunakan untuk memodelkan proses bisnis yang terjadi pada sebuah organisasi. Kelebihan dari BPMN yaitu dapat menggambarkan proses bisnis secara detail dengan aliran informasi berupa pesan yang disampaikan antar pihak terkait terutama dalam perusahaan. Kata","author":[{"dropping-particle":"","family":"Yohana","given":"Nadya Deandra","non-dropping-particle":"","parse-names":false,"suffix":""},{"dropping-particle":"","family":"Marisa","given":"Fitri","non-dropping-particle":"","parse-names":false,"suffix":""}],"container-title":"J I M P - Jurnal Informatika Merdeka Pasuruan","id":"ITEM-1","issue":"2","issued":{"date-parts":[["2018"]]},"page":"23-32","title":"Perancangan Proses Bisnis Sistem Human Resource Management (HRM) Untuk Meningkatkan Kinerja Pegawai","type":"article-journal","volume":"3"},"uris":["http://www.mendeley.com/documents/?uuid=a019926c-483f-46e6-abb8-11df8a3e9608"]}],"mendeley":{"formattedCitation":"(Yohana and Marisa, 2018)","plainTextFormattedCitation":"(Yohana and Marisa, 2018)","previouslyFormattedCitation":"(Yohana and Marisa, 2018)"},"properties":{"noteIndex":0},"schema":"https://github.com/citation-style-language/schema/raw/master/csl-citation.json"}</w:instrText>
      </w:r>
      <w:r w:rsidR="006A1DAD" w:rsidRPr="00B23775">
        <w:rPr>
          <w:rFonts w:ascii="Times New Roman" w:hAnsi="Times New Roman" w:cs="Times New Roman"/>
          <w:sz w:val="24"/>
          <w:szCs w:val="24"/>
          <w:lang w:val="en-ID"/>
        </w:rPr>
        <w:fldChar w:fldCharType="separate"/>
      </w:r>
      <w:r w:rsidR="006A1DAD" w:rsidRPr="00B23775">
        <w:rPr>
          <w:rFonts w:ascii="Times New Roman" w:hAnsi="Times New Roman" w:cs="Times New Roman"/>
          <w:noProof/>
          <w:sz w:val="24"/>
          <w:szCs w:val="24"/>
          <w:lang w:val="en-ID"/>
        </w:rPr>
        <w:t>(Yohana and Marisa, 2018)</w:t>
      </w:r>
      <w:r w:rsidR="006A1DAD" w:rsidRPr="00B23775">
        <w:rPr>
          <w:rFonts w:ascii="Times New Roman" w:hAnsi="Times New Roman" w:cs="Times New Roman"/>
          <w:sz w:val="24"/>
          <w:szCs w:val="24"/>
          <w:lang w:val="en-ID"/>
        </w:rPr>
        <w:fldChar w:fldCharType="end"/>
      </w:r>
      <w:r w:rsidRPr="00B23775">
        <w:rPr>
          <w:rFonts w:ascii="Times New Roman" w:hAnsi="Times New Roman" w:cs="Times New Roman"/>
          <w:sz w:val="24"/>
          <w:szCs w:val="24"/>
          <w:lang w:val="en-ID"/>
        </w:rPr>
        <w:t>.  </w:t>
      </w:r>
    </w:p>
    <w:p w14:paraId="41D055CE" w14:textId="4784BD85" w:rsidR="004E6E8A"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Business Process Modelling Notation </w:t>
      </w:r>
      <w:r w:rsidRPr="00B23775">
        <w:rPr>
          <w:rFonts w:ascii="Times New Roman" w:hAnsi="Times New Roman" w:cs="Times New Roman"/>
          <w:sz w:val="24"/>
          <w:szCs w:val="24"/>
          <w:lang w:val="en-ID"/>
        </w:rPr>
        <w:t>terdiri atas empat kategori elemen </w:t>
      </w:r>
      <w:r w:rsidR="000F287B" w:rsidRPr="00B23775">
        <w:rPr>
          <w:rFonts w:ascii="Times New Roman" w:hAnsi="Times New Roman" w:cs="Times New Roman"/>
          <w:sz w:val="24"/>
          <w:szCs w:val="24"/>
          <w:lang w:val="en-ID"/>
        </w:rPr>
        <w:fldChar w:fldCharType="begin" w:fldLock="1"/>
      </w:r>
      <w:r w:rsidR="006B438D" w:rsidRPr="00B23775">
        <w:rPr>
          <w:rFonts w:ascii="Times New Roman" w:hAnsi="Times New Roman" w:cs="Times New Roman"/>
          <w:sz w:val="24"/>
          <w:szCs w:val="24"/>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0F287B" w:rsidRPr="00B23775">
        <w:rPr>
          <w:rFonts w:ascii="Times New Roman" w:hAnsi="Times New Roman" w:cs="Times New Roman"/>
          <w:sz w:val="24"/>
          <w:szCs w:val="24"/>
          <w:lang w:val="en-ID"/>
        </w:rPr>
        <w:fldChar w:fldCharType="separate"/>
      </w:r>
      <w:r w:rsidR="000F287B" w:rsidRPr="00B23775">
        <w:rPr>
          <w:rFonts w:ascii="Times New Roman" w:hAnsi="Times New Roman" w:cs="Times New Roman"/>
          <w:noProof/>
          <w:sz w:val="24"/>
          <w:szCs w:val="24"/>
          <w:lang w:val="en-ID"/>
        </w:rPr>
        <w:t>(Ismanto, Hidayah and Charisma, 2020)</w:t>
      </w:r>
      <w:r w:rsidR="000F287B" w:rsidRPr="00B23775">
        <w:rPr>
          <w:rFonts w:ascii="Times New Roman" w:hAnsi="Times New Roman" w:cs="Times New Roman"/>
          <w:sz w:val="24"/>
          <w:szCs w:val="24"/>
          <w:lang w:val="en-ID"/>
        </w:rPr>
        <w:fldChar w:fldCharType="end"/>
      </w:r>
      <w:r w:rsidRPr="00B23775">
        <w:rPr>
          <w:rFonts w:ascii="Times New Roman" w:hAnsi="Times New Roman" w:cs="Times New Roman"/>
          <w:sz w:val="24"/>
          <w:szCs w:val="24"/>
          <w:lang w:val="en-ID"/>
        </w:rPr>
        <w:t>, yaitu sebagai berikut. </w:t>
      </w:r>
    </w:p>
    <w:p w14:paraId="4C98BC24" w14:textId="6BFB9049" w:rsidR="0074488E" w:rsidRPr="00B23775" w:rsidRDefault="0074488E" w:rsidP="00981B01">
      <w:pPr>
        <w:numPr>
          <w:ilvl w:val="0"/>
          <w:numId w:val="4"/>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Swimlanes </w:t>
      </w:r>
    </w:p>
    <w:p w14:paraId="1A769A94" w14:textId="4A6793FF" w:rsidR="0074488E" w:rsidRPr="00B23775" w:rsidRDefault="0074488E" w:rsidP="00B12B53">
      <w:pPr>
        <w:spacing w:line="360" w:lineRule="auto"/>
        <w:ind w:firstLine="41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Elemen ini digunakan </w:t>
      </w:r>
      <w:r w:rsidR="00010A7A">
        <w:rPr>
          <w:rFonts w:ascii="Times New Roman" w:hAnsi="Times New Roman" w:cs="Times New Roman"/>
          <w:sz w:val="24"/>
          <w:szCs w:val="24"/>
          <w:lang w:val="en-ID"/>
        </w:rPr>
        <w:t>untuk</w:t>
      </w:r>
      <w:r w:rsidRPr="00B23775">
        <w:rPr>
          <w:rFonts w:ascii="Times New Roman" w:hAnsi="Times New Roman" w:cs="Times New Roman"/>
          <w:sz w:val="24"/>
          <w:szCs w:val="24"/>
          <w:lang w:val="en-ID"/>
        </w:rPr>
        <w:t xml:space="preserve"> mengatur dan memisahkan peran atau  tanggung jawab dari suatu proses. Notasi yang digunakan adalah </w:t>
      </w:r>
      <w:r w:rsidRPr="00B23775">
        <w:rPr>
          <w:rFonts w:ascii="Times New Roman" w:hAnsi="Times New Roman" w:cs="Times New Roman"/>
          <w:i/>
          <w:iCs/>
          <w:sz w:val="24"/>
          <w:szCs w:val="24"/>
          <w:lang w:val="en-ID"/>
        </w:rPr>
        <w:t xml:space="preserve">pool </w:t>
      </w:r>
      <w:r w:rsidRPr="00B23775">
        <w:rPr>
          <w:rFonts w:ascii="Times New Roman" w:hAnsi="Times New Roman" w:cs="Times New Roman"/>
          <w:sz w:val="24"/>
          <w:szCs w:val="24"/>
          <w:lang w:val="en-ID"/>
        </w:rPr>
        <w:t xml:space="preserve">dan  </w:t>
      </w:r>
      <w:r w:rsidRPr="00B23775">
        <w:rPr>
          <w:rFonts w:ascii="Times New Roman" w:hAnsi="Times New Roman" w:cs="Times New Roman"/>
          <w:i/>
          <w:iCs/>
          <w:sz w:val="24"/>
          <w:szCs w:val="24"/>
          <w:lang w:val="en-ID"/>
        </w:rPr>
        <w:t xml:space="preserve">lane. Pool </w:t>
      </w:r>
      <w:r w:rsidRPr="00B23775">
        <w:rPr>
          <w:rFonts w:ascii="Times New Roman" w:hAnsi="Times New Roman" w:cs="Times New Roman"/>
          <w:sz w:val="24"/>
          <w:szCs w:val="24"/>
          <w:lang w:val="en-ID"/>
        </w:rPr>
        <w:t xml:space="preserve">adalah kontainer dari satu proses. Sedangkan </w:t>
      </w:r>
      <w:r w:rsidRPr="00B23775">
        <w:rPr>
          <w:rFonts w:ascii="Times New Roman" w:hAnsi="Times New Roman" w:cs="Times New Roman"/>
          <w:i/>
          <w:iCs/>
          <w:sz w:val="24"/>
          <w:szCs w:val="24"/>
          <w:lang w:val="en-ID"/>
        </w:rPr>
        <w:t xml:space="preserve">lane </w:t>
      </w:r>
      <w:r w:rsidRPr="00B23775">
        <w:rPr>
          <w:rFonts w:ascii="Times New Roman" w:hAnsi="Times New Roman" w:cs="Times New Roman"/>
          <w:sz w:val="24"/>
          <w:szCs w:val="24"/>
          <w:lang w:val="en-ID"/>
        </w:rPr>
        <w:t xml:space="preserve">adalah partisi  dari suatu proses, yang menunjukkan sub organisasi, jabatan, peran atau  penanggungjawab. Notasi </w:t>
      </w:r>
      <w:r w:rsidRPr="00B23775">
        <w:rPr>
          <w:rFonts w:ascii="Times New Roman" w:hAnsi="Times New Roman" w:cs="Times New Roman"/>
          <w:i/>
          <w:iCs/>
          <w:sz w:val="24"/>
          <w:szCs w:val="24"/>
          <w:lang w:val="en-ID"/>
        </w:rPr>
        <w:t xml:space="preserve">swimlanes </w:t>
      </w:r>
      <w:r w:rsidRPr="00B23775">
        <w:rPr>
          <w:rFonts w:ascii="Times New Roman" w:hAnsi="Times New Roman" w:cs="Times New Roman"/>
          <w:sz w:val="24"/>
          <w:szCs w:val="24"/>
          <w:lang w:val="en-ID"/>
        </w:rPr>
        <w:t xml:space="preserve">dapat digambarkan sesuai 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3</w:t>
      </w:r>
      <w:r w:rsidRPr="00B23775">
        <w:rPr>
          <w:rFonts w:ascii="Times New Roman" w:hAnsi="Times New Roman" w:cs="Times New Roman"/>
          <w:sz w:val="24"/>
          <w:szCs w:val="24"/>
          <w:lang w:val="en-ID"/>
        </w:rPr>
        <w:t>. </w:t>
      </w:r>
    </w:p>
    <w:p w14:paraId="5314F003" w14:textId="2F776792" w:rsidR="0074488E" w:rsidRPr="00B23775" w:rsidRDefault="00777E38" w:rsidP="00E70754">
      <w:pPr>
        <w:spacing w:line="360" w:lineRule="auto"/>
        <w:jc w:val="center"/>
        <w:rPr>
          <w:rFonts w:ascii="Times New Roman" w:hAnsi="Times New Roman" w:cs="Times New Roman"/>
          <w:sz w:val="24"/>
          <w:szCs w:val="24"/>
          <w:lang w:val="en-ID"/>
        </w:rPr>
      </w:pPr>
      <w:r w:rsidRPr="00B23775">
        <w:rPr>
          <w:rFonts w:ascii="Times New Roman" w:hAnsi="Times New Roman" w:cs="Times New Roman"/>
          <w:noProof/>
          <w:lang w:val="en-ID"/>
        </w:rPr>
        <w:drawing>
          <wp:inline distT="0" distB="0" distL="0" distR="0" wp14:anchorId="12CD176C" wp14:editId="650468AF">
            <wp:extent cx="3140015" cy="615976"/>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1724" cy="630043"/>
                    </a:xfrm>
                    <a:prstGeom prst="rect">
                      <a:avLst/>
                    </a:prstGeom>
                  </pic:spPr>
                </pic:pic>
              </a:graphicData>
            </a:graphic>
          </wp:inline>
        </w:drawing>
      </w:r>
    </w:p>
    <w:p w14:paraId="65489188" w14:textId="68635800" w:rsidR="0074488E" w:rsidRPr="00B23775" w:rsidRDefault="0074488E" w:rsidP="005C0F21">
      <w:pPr>
        <w:pStyle w:val="Heading3"/>
      </w:pPr>
      <w:bookmarkStart w:id="52" w:name="_Toc131631290"/>
      <w:bookmarkStart w:id="53" w:name="_Toc135554254"/>
      <w:bookmarkStart w:id="54" w:name="_Toc173852672"/>
      <w:bookmarkStart w:id="55" w:name="_Toc176816504"/>
      <w:r w:rsidRPr="00B23775">
        <w:t xml:space="preserve">Gambar 2. </w:t>
      </w:r>
      <w:r w:rsidR="00C323DD" w:rsidRPr="00B23775">
        <w:t>3</w:t>
      </w:r>
      <w:r w:rsidRPr="00B23775">
        <w:t xml:space="preserve"> Notasi Swimlanes</w:t>
      </w:r>
      <w:bookmarkEnd w:id="52"/>
      <w:bookmarkEnd w:id="53"/>
      <w:bookmarkEnd w:id="54"/>
      <w:r w:rsidR="00DE1C69">
        <w:t xml:space="preserve"> </w:t>
      </w:r>
      <w:r w:rsidR="00DE1C69" w:rsidRPr="00B23775">
        <w:rPr>
          <w:lang w:val="en-ID"/>
        </w:rPr>
        <w:fldChar w:fldCharType="begin" w:fldLock="1"/>
      </w:r>
      <w:r w:rsidR="00DE1C69" w:rsidRPr="00B23775">
        <w:rPr>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DE1C69" w:rsidRPr="00B23775">
        <w:rPr>
          <w:lang w:val="en-ID"/>
        </w:rPr>
        <w:fldChar w:fldCharType="separate"/>
      </w:r>
      <w:r w:rsidR="00DE1C69" w:rsidRPr="00B23775">
        <w:rPr>
          <w:noProof/>
          <w:lang w:val="en-ID"/>
        </w:rPr>
        <w:t>(Ismanto, Hidayah and Charisma, 2020)</w:t>
      </w:r>
      <w:bookmarkEnd w:id="55"/>
      <w:r w:rsidR="00DE1C69" w:rsidRPr="00B23775">
        <w:rPr>
          <w:lang w:val="en-ID"/>
        </w:rPr>
        <w:fldChar w:fldCharType="end"/>
      </w:r>
    </w:p>
    <w:p w14:paraId="2C040492" w14:textId="7777777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2. </w:t>
      </w:r>
      <w:r w:rsidRPr="00B23775">
        <w:rPr>
          <w:rFonts w:ascii="Times New Roman" w:hAnsi="Times New Roman" w:cs="Times New Roman"/>
          <w:i/>
          <w:iCs/>
          <w:sz w:val="24"/>
          <w:szCs w:val="24"/>
          <w:lang w:val="en-ID"/>
        </w:rPr>
        <w:t>Connecting Object </w:t>
      </w:r>
    </w:p>
    <w:p w14:paraId="313019AD" w14:textId="77777777" w:rsidR="0074488E" w:rsidRPr="00B23775" w:rsidRDefault="0074488E" w:rsidP="00B12B53">
      <w:pPr>
        <w:spacing w:line="360" w:lineRule="auto"/>
        <w:ind w:firstLine="426"/>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Elemen ini digunakan untuk menggambarkan aliran pesan antar proses  dimana satu kejadian dengan kejadian yang lain saling berhubungan dan  merepresentasikan dari hubungan tersebut. Terdapat tiga notasi yang  digunakan pada </w:t>
      </w:r>
      <w:r w:rsidRPr="00B23775">
        <w:rPr>
          <w:rFonts w:ascii="Times New Roman" w:hAnsi="Times New Roman" w:cs="Times New Roman"/>
          <w:i/>
          <w:iCs/>
          <w:sz w:val="24"/>
          <w:szCs w:val="24"/>
          <w:lang w:val="en-ID"/>
        </w:rPr>
        <w:t>connecting object</w:t>
      </w:r>
      <w:r w:rsidRPr="00B23775">
        <w:rPr>
          <w:rFonts w:ascii="Times New Roman" w:hAnsi="Times New Roman" w:cs="Times New Roman"/>
          <w:sz w:val="24"/>
          <w:szCs w:val="24"/>
          <w:lang w:val="en-ID"/>
        </w:rPr>
        <w:t>: </w:t>
      </w:r>
    </w:p>
    <w:p w14:paraId="1D55C403" w14:textId="6716FBE0" w:rsidR="0074488E" w:rsidRPr="00B23775" w:rsidRDefault="0074488E" w:rsidP="00981B01">
      <w:pPr>
        <w:numPr>
          <w:ilvl w:val="0"/>
          <w:numId w:val="3"/>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Sequence flow</w:t>
      </w:r>
      <w:r w:rsidRPr="00B23775">
        <w:rPr>
          <w:rFonts w:ascii="Times New Roman" w:hAnsi="Times New Roman" w:cs="Times New Roman"/>
          <w:sz w:val="24"/>
          <w:szCs w:val="24"/>
          <w:lang w:val="en-ID"/>
        </w:rPr>
        <w:t xml:space="preserve">, konektor yang menghubungkan antar </w:t>
      </w:r>
      <w:r w:rsidR="00010A7A">
        <w:rPr>
          <w:rFonts w:ascii="Times New Roman" w:hAnsi="Times New Roman" w:cs="Times New Roman"/>
          <w:sz w:val="24"/>
          <w:szCs w:val="24"/>
          <w:lang w:val="en-ID"/>
        </w:rPr>
        <w:t>objek</w:t>
      </w:r>
      <w:r w:rsidRPr="00B23775">
        <w:rPr>
          <w:rFonts w:ascii="Times New Roman" w:hAnsi="Times New Roman" w:cs="Times New Roman"/>
          <w:sz w:val="24"/>
          <w:szCs w:val="24"/>
          <w:lang w:val="en-ID"/>
        </w:rPr>
        <w:t xml:space="preserve"> yang  mengalir dalam satu proses (</w:t>
      </w:r>
      <w:r w:rsidRPr="00B23775">
        <w:rPr>
          <w:rFonts w:ascii="Times New Roman" w:hAnsi="Times New Roman" w:cs="Times New Roman"/>
          <w:i/>
          <w:iCs/>
          <w:sz w:val="24"/>
          <w:szCs w:val="24"/>
          <w:lang w:val="en-ID"/>
        </w:rPr>
        <w:t>pool</w:t>
      </w:r>
      <w:r w:rsidRPr="00B23775">
        <w:rPr>
          <w:rFonts w:ascii="Times New Roman" w:hAnsi="Times New Roman" w:cs="Times New Roman"/>
          <w:sz w:val="24"/>
          <w:szCs w:val="24"/>
          <w:lang w:val="en-ID"/>
        </w:rPr>
        <w:t>).</w:t>
      </w:r>
    </w:p>
    <w:p w14:paraId="7E4D6979" w14:textId="20651AF8" w:rsidR="0074488E" w:rsidRPr="00B23775" w:rsidRDefault="0074488E" w:rsidP="00981B01">
      <w:pPr>
        <w:numPr>
          <w:ilvl w:val="0"/>
          <w:numId w:val="3"/>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Message flow, </w:t>
      </w:r>
      <w:r w:rsidRPr="00B23775">
        <w:rPr>
          <w:rFonts w:ascii="Times New Roman" w:hAnsi="Times New Roman" w:cs="Times New Roman"/>
          <w:sz w:val="24"/>
          <w:szCs w:val="24"/>
          <w:lang w:val="en-ID"/>
        </w:rPr>
        <w:t xml:space="preserve">konektor yang menghubungkan antar </w:t>
      </w:r>
      <w:r w:rsidR="00010A7A">
        <w:rPr>
          <w:rFonts w:ascii="Times New Roman" w:hAnsi="Times New Roman" w:cs="Times New Roman"/>
          <w:sz w:val="24"/>
          <w:szCs w:val="24"/>
          <w:lang w:val="en-ID"/>
        </w:rPr>
        <w:t>objek</w:t>
      </w:r>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mengalir antar proses (beda </w:t>
      </w:r>
      <w:r w:rsidRPr="00B23775">
        <w:rPr>
          <w:rFonts w:ascii="Times New Roman" w:hAnsi="Times New Roman" w:cs="Times New Roman"/>
          <w:i/>
          <w:iCs/>
          <w:sz w:val="24"/>
          <w:szCs w:val="24"/>
          <w:lang w:val="en-ID"/>
        </w:rPr>
        <w:t>pool). </w:t>
      </w:r>
    </w:p>
    <w:p w14:paraId="7AD4449C" w14:textId="37E89D31" w:rsidR="0074488E" w:rsidRPr="00B23775" w:rsidRDefault="0074488E" w:rsidP="00981B01">
      <w:pPr>
        <w:numPr>
          <w:ilvl w:val="0"/>
          <w:numId w:val="3"/>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Association, </w:t>
      </w:r>
      <w:r w:rsidRPr="00B23775">
        <w:rPr>
          <w:rFonts w:ascii="Times New Roman" w:hAnsi="Times New Roman" w:cs="Times New Roman"/>
          <w:sz w:val="24"/>
          <w:szCs w:val="24"/>
          <w:lang w:val="en-ID"/>
        </w:rPr>
        <w:t xml:space="preserve">konektor yang menghubungkan </w:t>
      </w:r>
      <w:r w:rsidR="00010A7A">
        <w:rPr>
          <w:rFonts w:ascii="Times New Roman" w:hAnsi="Times New Roman" w:cs="Times New Roman"/>
          <w:sz w:val="24"/>
          <w:szCs w:val="24"/>
          <w:lang w:val="en-ID"/>
        </w:rPr>
        <w:t>objek</w:t>
      </w:r>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mengalir ke  </w:t>
      </w:r>
      <w:r w:rsidRPr="00B23775">
        <w:rPr>
          <w:rFonts w:ascii="Times New Roman" w:hAnsi="Times New Roman" w:cs="Times New Roman"/>
          <w:i/>
          <w:iCs/>
          <w:sz w:val="24"/>
          <w:szCs w:val="24"/>
          <w:lang w:val="en-ID"/>
        </w:rPr>
        <w:t>artifact. </w:t>
      </w:r>
    </w:p>
    <w:p w14:paraId="3C59060A" w14:textId="74DE3326"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Masing-masing notasi </w:t>
      </w:r>
      <w:r w:rsidRPr="00B23775">
        <w:rPr>
          <w:rFonts w:ascii="Times New Roman" w:hAnsi="Times New Roman" w:cs="Times New Roman"/>
          <w:i/>
          <w:iCs/>
          <w:sz w:val="24"/>
          <w:szCs w:val="24"/>
          <w:lang w:val="en-ID"/>
        </w:rPr>
        <w:t xml:space="preserve">connecting object </w:t>
      </w:r>
      <w:r w:rsidRPr="00B23775">
        <w:rPr>
          <w:rFonts w:ascii="Times New Roman" w:hAnsi="Times New Roman" w:cs="Times New Roman"/>
          <w:sz w:val="24"/>
          <w:szCs w:val="24"/>
          <w:lang w:val="en-ID"/>
        </w:rPr>
        <w:t xml:space="preserve">dapat digambarkan seperti  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4</w:t>
      </w:r>
      <w:r w:rsidRPr="00B23775">
        <w:rPr>
          <w:rFonts w:ascii="Times New Roman" w:hAnsi="Times New Roman" w:cs="Times New Roman"/>
          <w:sz w:val="24"/>
          <w:szCs w:val="24"/>
          <w:lang w:val="en-ID"/>
        </w:rPr>
        <w:t>. </w:t>
      </w:r>
    </w:p>
    <w:p w14:paraId="3E4980BB" w14:textId="1334B3DA" w:rsidR="0074488E" w:rsidRPr="00B23775" w:rsidRDefault="00777E38" w:rsidP="00E70754">
      <w:pPr>
        <w:spacing w:line="360" w:lineRule="auto"/>
        <w:jc w:val="center"/>
        <w:rPr>
          <w:rFonts w:ascii="Times New Roman" w:hAnsi="Times New Roman" w:cs="Times New Roman"/>
          <w:sz w:val="24"/>
          <w:szCs w:val="24"/>
          <w:lang w:val="en-ID"/>
        </w:rPr>
      </w:pPr>
      <w:r w:rsidRPr="00B23775">
        <w:rPr>
          <w:rFonts w:ascii="Times New Roman" w:hAnsi="Times New Roman" w:cs="Times New Roman"/>
          <w:noProof/>
          <w:sz w:val="24"/>
          <w:szCs w:val="24"/>
          <w:lang w:val="en-ID"/>
        </w:rPr>
        <w:lastRenderedPageBreak/>
        <w:drawing>
          <wp:inline distT="0" distB="0" distL="0" distR="0" wp14:anchorId="67E479F9" wp14:editId="43657DC6">
            <wp:extent cx="3368675" cy="82805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94102" cy="834307"/>
                    </a:xfrm>
                    <a:prstGeom prst="rect">
                      <a:avLst/>
                    </a:prstGeom>
                  </pic:spPr>
                </pic:pic>
              </a:graphicData>
            </a:graphic>
          </wp:inline>
        </w:drawing>
      </w:r>
    </w:p>
    <w:p w14:paraId="5B2F3205" w14:textId="434322AB" w:rsidR="00E21577" w:rsidRPr="0050342B" w:rsidRDefault="0074488E" w:rsidP="0050342B">
      <w:pPr>
        <w:pStyle w:val="Heading3"/>
      </w:pPr>
      <w:bookmarkStart w:id="56" w:name="_Toc131631291"/>
      <w:bookmarkStart w:id="57" w:name="_Toc135554255"/>
      <w:bookmarkStart w:id="58" w:name="_Toc173852673"/>
      <w:bookmarkStart w:id="59" w:name="_Toc176816505"/>
      <w:r w:rsidRPr="00B23775">
        <w:t xml:space="preserve">Gambar </w:t>
      </w:r>
      <w:r w:rsidR="00CF2067" w:rsidRPr="00B23775">
        <w:t>2</w:t>
      </w:r>
      <w:r w:rsidRPr="00B23775">
        <w:t xml:space="preserve">. </w:t>
      </w:r>
      <w:r w:rsidR="00C323DD" w:rsidRPr="00B23775">
        <w:t>4</w:t>
      </w:r>
      <w:r w:rsidRPr="00B23775">
        <w:t xml:space="preserve"> Notasi Connecting Object</w:t>
      </w:r>
      <w:bookmarkEnd w:id="56"/>
      <w:bookmarkEnd w:id="57"/>
      <w:bookmarkEnd w:id="58"/>
      <w:r w:rsidR="00DE1C69">
        <w:t xml:space="preserve"> </w:t>
      </w:r>
      <w:r w:rsidR="00DE1C69" w:rsidRPr="00B23775">
        <w:rPr>
          <w:lang w:val="en-ID"/>
        </w:rPr>
        <w:fldChar w:fldCharType="begin" w:fldLock="1"/>
      </w:r>
      <w:r w:rsidR="00DE1C69" w:rsidRPr="00B23775">
        <w:rPr>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DE1C69" w:rsidRPr="00B23775">
        <w:rPr>
          <w:lang w:val="en-ID"/>
        </w:rPr>
        <w:fldChar w:fldCharType="separate"/>
      </w:r>
      <w:r w:rsidR="00DE1C69" w:rsidRPr="00B23775">
        <w:rPr>
          <w:noProof/>
          <w:lang w:val="en-ID"/>
        </w:rPr>
        <w:t>(Ismanto, Hidayah and Charisma, 2020)</w:t>
      </w:r>
      <w:bookmarkEnd w:id="59"/>
      <w:r w:rsidR="00DE1C69" w:rsidRPr="00B23775">
        <w:rPr>
          <w:lang w:val="en-ID"/>
        </w:rPr>
        <w:fldChar w:fldCharType="end"/>
      </w:r>
    </w:p>
    <w:p w14:paraId="321A05B8" w14:textId="509ABC1B"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3. </w:t>
      </w:r>
      <w:r w:rsidRPr="00B23775">
        <w:rPr>
          <w:rFonts w:ascii="Times New Roman" w:hAnsi="Times New Roman" w:cs="Times New Roman"/>
          <w:i/>
          <w:iCs/>
          <w:sz w:val="24"/>
          <w:szCs w:val="24"/>
          <w:lang w:val="en-ID"/>
        </w:rPr>
        <w:t>Flow Object </w:t>
      </w:r>
    </w:p>
    <w:p w14:paraId="2B5A36B7" w14:textId="670BB52D" w:rsidR="0074488E" w:rsidRPr="00B23775" w:rsidRDefault="0074488E" w:rsidP="00B12B53">
      <w:pPr>
        <w:spacing w:line="360" w:lineRule="auto"/>
        <w:ind w:firstLine="426"/>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Elemen ini digunakan untuk menunjukkan </w:t>
      </w:r>
      <w:r w:rsidR="00010A7A">
        <w:rPr>
          <w:rFonts w:ascii="Times New Roman" w:hAnsi="Times New Roman" w:cs="Times New Roman"/>
          <w:sz w:val="24"/>
          <w:szCs w:val="24"/>
          <w:lang w:val="en-ID"/>
        </w:rPr>
        <w:t>objek</w:t>
      </w:r>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mengalir pada suatu  proses. Terdapat tiga notasi yang digunakan pada </w:t>
      </w:r>
      <w:r w:rsidRPr="00B23775">
        <w:rPr>
          <w:rFonts w:ascii="Times New Roman" w:hAnsi="Times New Roman" w:cs="Times New Roman"/>
          <w:i/>
          <w:iCs/>
          <w:sz w:val="24"/>
          <w:szCs w:val="24"/>
          <w:lang w:val="en-ID"/>
        </w:rPr>
        <w:t>flow object</w:t>
      </w:r>
      <w:r w:rsidRPr="00B23775">
        <w:rPr>
          <w:rFonts w:ascii="Times New Roman" w:hAnsi="Times New Roman" w:cs="Times New Roman"/>
          <w:sz w:val="24"/>
          <w:szCs w:val="24"/>
          <w:lang w:val="en-ID"/>
        </w:rPr>
        <w:t xml:space="preserve">: </w:t>
      </w:r>
    </w:p>
    <w:p w14:paraId="6035B671" w14:textId="1367D7AE" w:rsidR="0074488E" w:rsidRPr="00B23775" w:rsidRDefault="0074488E" w:rsidP="00E70754">
      <w:pPr>
        <w:spacing w:line="360" w:lineRule="auto"/>
        <w:jc w:val="both"/>
        <w:rPr>
          <w:rFonts w:ascii="Times New Roman" w:hAnsi="Times New Roman" w:cs="Times New Roman"/>
          <w:i/>
          <w:iCs/>
          <w:sz w:val="24"/>
          <w:szCs w:val="24"/>
          <w:lang w:val="en-ID"/>
        </w:rPr>
      </w:pPr>
      <w:r w:rsidRPr="00B23775">
        <w:rPr>
          <w:rFonts w:ascii="Times New Roman" w:hAnsi="Times New Roman" w:cs="Times New Roman"/>
          <w:sz w:val="24"/>
          <w:szCs w:val="24"/>
          <w:lang w:val="en-ID"/>
        </w:rPr>
        <w:t xml:space="preserve">a. </w:t>
      </w:r>
      <w:r w:rsidRPr="00B23775">
        <w:rPr>
          <w:rFonts w:ascii="Times New Roman" w:hAnsi="Times New Roman" w:cs="Times New Roman"/>
          <w:i/>
          <w:iCs/>
          <w:sz w:val="24"/>
          <w:szCs w:val="24"/>
          <w:lang w:val="en-ID"/>
        </w:rPr>
        <w:t>Event</w:t>
      </w:r>
      <w:r w:rsidRPr="00B23775">
        <w:rPr>
          <w:rFonts w:ascii="Times New Roman" w:hAnsi="Times New Roman" w:cs="Times New Roman"/>
          <w:sz w:val="24"/>
          <w:szCs w:val="24"/>
          <w:lang w:val="en-ID"/>
        </w:rPr>
        <w:t>, menjelaskan apa yang terjadi saat itu</w:t>
      </w:r>
      <w:r w:rsidRPr="00B23775">
        <w:rPr>
          <w:rFonts w:ascii="Times New Roman" w:hAnsi="Times New Roman" w:cs="Times New Roman"/>
          <w:i/>
          <w:iCs/>
          <w:sz w:val="24"/>
          <w:szCs w:val="24"/>
          <w:lang w:val="en-ID"/>
        </w:rPr>
        <w:t xml:space="preserve">. Event-event </w:t>
      </w:r>
      <w:r w:rsidRPr="00B23775">
        <w:rPr>
          <w:rFonts w:ascii="Times New Roman" w:hAnsi="Times New Roman" w:cs="Times New Roman"/>
          <w:sz w:val="24"/>
          <w:szCs w:val="24"/>
          <w:lang w:val="en-ID"/>
        </w:rPr>
        <w:t xml:space="preserve">ini  mempengaruhi alur proses dan biasanya menyebabkan terjadinya  kejadian </w:t>
      </w:r>
      <w:r w:rsidRPr="00B23775">
        <w:rPr>
          <w:rFonts w:ascii="Times New Roman" w:hAnsi="Times New Roman" w:cs="Times New Roman"/>
          <w:i/>
          <w:iCs/>
          <w:sz w:val="24"/>
          <w:szCs w:val="24"/>
          <w:lang w:val="en-ID"/>
        </w:rPr>
        <w:t xml:space="preserve">(trigger) </w:t>
      </w:r>
      <w:r w:rsidRPr="00B23775">
        <w:rPr>
          <w:rFonts w:ascii="Times New Roman" w:hAnsi="Times New Roman" w:cs="Times New Roman"/>
          <w:sz w:val="24"/>
          <w:szCs w:val="24"/>
          <w:lang w:val="en-ID"/>
        </w:rPr>
        <w:t xml:space="preserve">atau sebuah dampak </w:t>
      </w:r>
      <w:r w:rsidRPr="00B23775">
        <w:rPr>
          <w:rFonts w:ascii="Times New Roman" w:hAnsi="Times New Roman" w:cs="Times New Roman"/>
          <w:i/>
          <w:iCs/>
          <w:sz w:val="24"/>
          <w:szCs w:val="24"/>
          <w:lang w:val="en-ID"/>
        </w:rPr>
        <w:t>(result)</w:t>
      </w:r>
      <w:r w:rsidRPr="00B23775">
        <w:rPr>
          <w:rFonts w:ascii="Times New Roman" w:hAnsi="Times New Roman" w:cs="Times New Roman"/>
          <w:sz w:val="24"/>
          <w:szCs w:val="24"/>
          <w:lang w:val="en-ID"/>
        </w:rPr>
        <w:t xml:space="preserve">. Ada tiga macam </w:t>
      </w:r>
      <w:r w:rsidRPr="00B23775">
        <w:rPr>
          <w:rFonts w:ascii="Times New Roman" w:hAnsi="Times New Roman" w:cs="Times New Roman"/>
          <w:i/>
          <w:iCs/>
          <w:sz w:val="24"/>
          <w:szCs w:val="24"/>
          <w:lang w:val="en-ID"/>
        </w:rPr>
        <w:t>event</w:t>
      </w:r>
      <w:r w:rsidRPr="00B23775">
        <w:rPr>
          <w:rFonts w:ascii="Times New Roman" w:hAnsi="Times New Roman" w:cs="Times New Roman"/>
          <w:sz w:val="24"/>
          <w:szCs w:val="24"/>
          <w:lang w:val="en-ID"/>
        </w:rPr>
        <w:t xml:space="preserve">,  yaitu </w:t>
      </w:r>
      <w:r w:rsidRPr="00B23775">
        <w:rPr>
          <w:rFonts w:ascii="Times New Roman" w:hAnsi="Times New Roman" w:cs="Times New Roman"/>
          <w:i/>
          <w:iCs/>
          <w:sz w:val="24"/>
          <w:szCs w:val="24"/>
          <w:lang w:val="en-ID"/>
        </w:rPr>
        <w:t xml:space="preserve">start event, intermediate event, </w:t>
      </w:r>
      <w:r w:rsidRPr="00B23775">
        <w:rPr>
          <w:rFonts w:ascii="Times New Roman" w:hAnsi="Times New Roman" w:cs="Times New Roman"/>
          <w:sz w:val="24"/>
          <w:szCs w:val="24"/>
          <w:lang w:val="en-ID"/>
        </w:rPr>
        <w:t xml:space="preserve">dan </w:t>
      </w:r>
      <w:r w:rsidRPr="00B23775">
        <w:rPr>
          <w:rFonts w:ascii="Times New Roman" w:hAnsi="Times New Roman" w:cs="Times New Roman"/>
          <w:i/>
          <w:iCs/>
          <w:sz w:val="24"/>
          <w:szCs w:val="24"/>
          <w:lang w:val="en-ID"/>
        </w:rPr>
        <w:t xml:space="preserve">end event </w:t>
      </w:r>
      <w:r w:rsidRPr="00B23775">
        <w:rPr>
          <w:rFonts w:ascii="Times New Roman" w:hAnsi="Times New Roman" w:cs="Times New Roman"/>
          <w:sz w:val="24"/>
          <w:szCs w:val="24"/>
          <w:lang w:val="en-ID"/>
        </w:rPr>
        <w:t xml:space="preserve">yang dapat  dinotasikan sesuai 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5</w:t>
      </w:r>
      <w:r w:rsidRPr="00B23775">
        <w:rPr>
          <w:rFonts w:ascii="Times New Roman" w:hAnsi="Times New Roman" w:cs="Times New Roman"/>
          <w:i/>
          <w:iCs/>
          <w:sz w:val="24"/>
          <w:szCs w:val="24"/>
          <w:lang w:val="en-ID"/>
        </w:rPr>
        <w:t>. </w:t>
      </w:r>
    </w:p>
    <w:p w14:paraId="07A5052A" w14:textId="6E883248" w:rsidR="0074488E" w:rsidRPr="00B23775" w:rsidRDefault="007C71AA" w:rsidP="00E70754">
      <w:pPr>
        <w:spacing w:line="360" w:lineRule="auto"/>
        <w:jc w:val="center"/>
        <w:rPr>
          <w:rFonts w:ascii="Times New Roman" w:hAnsi="Times New Roman" w:cs="Times New Roman"/>
          <w:sz w:val="24"/>
          <w:szCs w:val="24"/>
          <w:lang w:val="en-ID"/>
        </w:rPr>
      </w:pPr>
      <w:r w:rsidRPr="007C71AA">
        <w:rPr>
          <w:rFonts w:ascii="Times New Roman" w:hAnsi="Times New Roman" w:cs="Times New Roman"/>
          <w:noProof/>
          <w:sz w:val="24"/>
          <w:szCs w:val="24"/>
          <w:lang w:val="en-ID"/>
        </w:rPr>
        <w:drawing>
          <wp:inline distT="0" distB="0" distL="0" distR="0" wp14:anchorId="79FDEE49" wp14:editId="598058D2">
            <wp:extent cx="1885706" cy="1039906"/>
            <wp:effectExtent l="0" t="0" r="63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29263" cy="1063926"/>
                    </a:xfrm>
                    <a:prstGeom prst="rect">
                      <a:avLst/>
                    </a:prstGeom>
                  </pic:spPr>
                </pic:pic>
              </a:graphicData>
            </a:graphic>
          </wp:inline>
        </w:drawing>
      </w:r>
    </w:p>
    <w:p w14:paraId="60C3D640" w14:textId="07A28B92" w:rsidR="0074488E" w:rsidRPr="00B23775" w:rsidRDefault="0074488E" w:rsidP="005C0F21">
      <w:pPr>
        <w:pStyle w:val="Heading3"/>
      </w:pPr>
      <w:bookmarkStart w:id="60" w:name="_Toc173852674"/>
      <w:bookmarkStart w:id="61" w:name="_Toc176816506"/>
      <w:r w:rsidRPr="00B23775">
        <w:t xml:space="preserve">Gambar </w:t>
      </w:r>
      <w:r w:rsidR="00CF2067" w:rsidRPr="00B23775">
        <w:t>2</w:t>
      </w:r>
      <w:r w:rsidRPr="00B23775">
        <w:t xml:space="preserve">. </w:t>
      </w:r>
      <w:r w:rsidR="00C323DD" w:rsidRPr="00B23775">
        <w:t>5</w:t>
      </w:r>
      <w:r w:rsidRPr="00B23775">
        <w:t xml:space="preserve"> Notasi Start, Intermediate, dan End Event</w:t>
      </w:r>
      <w:bookmarkEnd w:id="60"/>
      <w:r w:rsidR="007C71AA">
        <w:fldChar w:fldCharType="begin" w:fldLock="1"/>
      </w:r>
      <w:r w:rsidR="007C71AA">
        <w:instrText>ADDIN CSL_CITATION {"citationItems":[{"id":"ITEM-1","itemData":{"abstract":"In simulation engineering, a system model mainly consists of an information model describing a system's state structure and a process model describing its dynamics, including its state changes. In the fields of Information Systems and Software Engineering (IS/SE) there are widely used standards such as the Class Diagrams of the Unified Modeling Language (UML) for making information models, and the Business Process Modeling Nota-tion (BPMN) for making process models. This tutorial presents a general approach, called Object-Event Modeling (OEM), for Discrete Event Simulation modeling using UML class diagrams and BPMN-based process diagrams at all three levels of model-driven simulation engineering: for making conceptual domain models, for making platform-independent simulation design models, and for making platform-specific, executable simulation models. In our approach, object and event types are modeled as special categories of UML classes, random variables are modeled as a special category of UML operations constrained to comply with a specific probability distribution, and queues are modeled as ordered association ends, while event rules are modeled both as BPMN-based process diagrams and in pseudo-code. In Part II, we will discuss the more advanced OEM concepts of activities and GPSS/ SIMAN/Arena-style Processing Networks, while in Part III we will further extend the OEM paradigm towards agent-based modeling and simulation by adding the concepts of agents with perceptions, actions and beliefs.","author":[{"dropping-particle":"","family":"Wagner","given":"Gerd","non-dropping-particle":"","parse-names":false,"suffix":""}],"container-title":"Journal of Simulation Engineering","id":"ITEM-1","issue":"1","issued":{"date-parts":[["2017"]]},"page":"1-25","title":"Information and Process Modeling for Simulation – Part I: Objects and Events","type":"article-journal","volume":"1"},"uris":["http://www.mendeley.com/documents/?uuid=0709f109-ba58-4f76-87bb-fdacc964eb22"]}],"mendeley":{"formattedCitation":"(Wagner, 2017)","plainTextFormattedCitation":"(Wagner, 2017)","previouslyFormattedCitation":"(Wagner, 2017)"},"properties":{"noteIndex":0},"schema":"https://github.com/citation-style-language/schema/raw/master/csl-citation.json"}</w:instrText>
      </w:r>
      <w:r w:rsidR="007C71AA">
        <w:fldChar w:fldCharType="separate"/>
      </w:r>
      <w:r w:rsidR="007C71AA" w:rsidRPr="007C71AA">
        <w:rPr>
          <w:noProof/>
        </w:rPr>
        <w:t>(Wagner, 2017)</w:t>
      </w:r>
      <w:bookmarkEnd w:id="61"/>
      <w:r w:rsidR="007C71AA">
        <w:fldChar w:fldCharType="end"/>
      </w:r>
    </w:p>
    <w:p w14:paraId="400169FE" w14:textId="6D2A4038" w:rsidR="0074488E" w:rsidRPr="00B23775" w:rsidRDefault="0074488E" w:rsidP="00E70754">
      <w:pPr>
        <w:spacing w:line="360" w:lineRule="auto"/>
        <w:jc w:val="both"/>
        <w:rPr>
          <w:rFonts w:ascii="Times New Roman" w:hAnsi="Times New Roman" w:cs="Times New Roman"/>
          <w:i/>
          <w:iCs/>
          <w:sz w:val="24"/>
          <w:szCs w:val="24"/>
          <w:lang w:val="en-ID"/>
        </w:rPr>
      </w:pPr>
      <w:r w:rsidRPr="00B23775">
        <w:rPr>
          <w:rFonts w:ascii="Times New Roman" w:hAnsi="Times New Roman" w:cs="Times New Roman"/>
          <w:i/>
          <w:iCs/>
          <w:sz w:val="24"/>
          <w:szCs w:val="24"/>
          <w:lang w:val="en-ID"/>
        </w:rPr>
        <w:t>b. Activity</w:t>
      </w:r>
      <w:r w:rsidRPr="00B23775">
        <w:rPr>
          <w:rFonts w:ascii="Times New Roman" w:hAnsi="Times New Roman" w:cs="Times New Roman"/>
          <w:sz w:val="24"/>
          <w:szCs w:val="24"/>
          <w:lang w:val="en-ID"/>
        </w:rPr>
        <w:t>, merepresentasikan pekerjaan (</w:t>
      </w:r>
      <w:r w:rsidRPr="00FF6FF3">
        <w:rPr>
          <w:rFonts w:ascii="Times New Roman" w:hAnsi="Times New Roman" w:cs="Times New Roman"/>
          <w:i/>
          <w:iCs/>
          <w:sz w:val="24"/>
          <w:szCs w:val="24"/>
          <w:lang w:val="en-ID"/>
        </w:rPr>
        <w:t>task</w:t>
      </w:r>
      <w:r w:rsidRPr="00B23775">
        <w:rPr>
          <w:rFonts w:ascii="Times New Roman" w:hAnsi="Times New Roman" w:cs="Times New Roman"/>
          <w:sz w:val="24"/>
          <w:szCs w:val="24"/>
          <w:lang w:val="en-ID"/>
        </w:rPr>
        <w:t>)</w:t>
      </w:r>
      <w:r w:rsidR="00FF6FF3">
        <w:rPr>
          <w:rFonts w:ascii="Times New Roman" w:hAnsi="Times New Roman" w:cs="Times New Roman"/>
          <w:sz w:val="24"/>
          <w:szCs w:val="24"/>
          <w:lang w:val="en-ID"/>
        </w:rPr>
        <w:t xml:space="preserve"> dan subproses(serangkaian </w:t>
      </w:r>
      <w:r w:rsidR="00FF6FF3" w:rsidRPr="00FF6FF3">
        <w:rPr>
          <w:rFonts w:ascii="Times New Roman" w:hAnsi="Times New Roman" w:cs="Times New Roman"/>
          <w:sz w:val="24"/>
          <w:szCs w:val="24"/>
          <w:lang w:val="en-ID"/>
        </w:rPr>
        <w:t>pekerjaan</w:t>
      </w:r>
      <w:r w:rsidR="00FF6FF3">
        <w:rPr>
          <w:rFonts w:ascii="Times New Roman" w:hAnsi="Times New Roman" w:cs="Times New Roman"/>
          <w:i/>
          <w:iCs/>
          <w:sz w:val="24"/>
          <w:szCs w:val="24"/>
          <w:lang w:val="en-ID"/>
        </w:rPr>
        <w:t>)</w:t>
      </w:r>
      <w:r w:rsidR="00FF6FF3">
        <w:rPr>
          <w:rFonts w:ascii="Times New Roman" w:hAnsi="Times New Roman" w:cs="Times New Roman"/>
          <w:sz w:val="24"/>
          <w:szCs w:val="24"/>
          <w:lang w:val="en-ID"/>
        </w:rPr>
        <w:t xml:space="preserve"> yang </w:t>
      </w:r>
      <w:r w:rsidRPr="00B23775">
        <w:rPr>
          <w:rFonts w:ascii="Times New Roman" w:hAnsi="Times New Roman" w:cs="Times New Roman"/>
          <w:sz w:val="24"/>
          <w:szCs w:val="24"/>
          <w:lang w:val="en-ID"/>
        </w:rPr>
        <w:t xml:space="preserve"> yang harus diselesaikan.  </w:t>
      </w:r>
      <w:r w:rsidR="00FF6FF3">
        <w:rPr>
          <w:rFonts w:ascii="Times New Roman" w:hAnsi="Times New Roman" w:cs="Times New Roman"/>
          <w:sz w:val="24"/>
          <w:szCs w:val="24"/>
          <w:lang w:val="en-ID"/>
        </w:rPr>
        <w:t xml:space="preserve">Pekerjaan memiliki beberapa kategorikan seperti pada </w:t>
      </w:r>
      <w:r w:rsidRPr="00B23775">
        <w:rPr>
          <w:rFonts w:ascii="Times New Roman" w:hAnsi="Times New Roman" w:cs="Times New Roman"/>
          <w:sz w:val="24"/>
          <w:szCs w:val="24"/>
          <w:lang w:val="en-ID"/>
        </w:rPr>
        <w:t xml:space="preserve">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6</w:t>
      </w:r>
      <w:r w:rsidR="00FF6FF3">
        <w:rPr>
          <w:rFonts w:ascii="Times New Roman" w:hAnsi="Times New Roman" w:cs="Times New Roman"/>
          <w:sz w:val="24"/>
          <w:szCs w:val="24"/>
          <w:lang w:val="en-ID"/>
        </w:rPr>
        <w:t xml:space="preserve"> berikut</w:t>
      </w:r>
      <w:r w:rsidRPr="00B23775">
        <w:rPr>
          <w:rFonts w:ascii="Times New Roman" w:hAnsi="Times New Roman" w:cs="Times New Roman"/>
          <w:i/>
          <w:iCs/>
          <w:sz w:val="24"/>
          <w:szCs w:val="24"/>
          <w:lang w:val="en-ID"/>
        </w:rPr>
        <w:t>.</w:t>
      </w:r>
    </w:p>
    <w:p w14:paraId="7274770A" w14:textId="603CD89B" w:rsidR="00FF6FF3" w:rsidRPr="00B23775" w:rsidRDefault="00FF6FF3" w:rsidP="007209F9">
      <w:pPr>
        <w:spacing w:line="360" w:lineRule="auto"/>
        <w:rPr>
          <w:rFonts w:ascii="Times New Roman" w:hAnsi="Times New Roman" w:cs="Times New Roman"/>
          <w:noProof/>
          <w:sz w:val="24"/>
          <w:szCs w:val="24"/>
          <w:lang w:val="en-ID"/>
        </w:rPr>
      </w:pPr>
      <w:r w:rsidRPr="00FF6FF3">
        <w:rPr>
          <w:rFonts w:ascii="Times New Roman" w:hAnsi="Times New Roman" w:cs="Times New Roman"/>
          <w:noProof/>
          <w:sz w:val="24"/>
          <w:szCs w:val="24"/>
          <w:lang w:val="en-ID"/>
        </w:rPr>
        <w:drawing>
          <wp:inline distT="0" distB="0" distL="0" distR="0" wp14:anchorId="7C23C278" wp14:editId="40CCF819">
            <wp:extent cx="1151726" cy="856301"/>
            <wp:effectExtent l="0" t="0" r="0" b="1270"/>
            <wp:docPr id="1117201809" name="Picture 1117201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62844" cy="864567"/>
                    </a:xfrm>
                    <a:prstGeom prst="rect">
                      <a:avLst/>
                    </a:prstGeom>
                  </pic:spPr>
                </pic:pic>
              </a:graphicData>
            </a:graphic>
          </wp:inline>
        </w:drawing>
      </w:r>
      <w:r w:rsidRPr="00FF6FF3">
        <w:rPr>
          <w:noProof/>
        </w:rPr>
        <w:t xml:space="preserve"> </w:t>
      </w:r>
      <w:r w:rsidRPr="00FF6FF3">
        <w:rPr>
          <w:rFonts w:ascii="Times New Roman" w:hAnsi="Times New Roman" w:cs="Times New Roman"/>
          <w:noProof/>
          <w:sz w:val="24"/>
          <w:szCs w:val="24"/>
          <w:lang w:val="en-ID"/>
        </w:rPr>
        <w:drawing>
          <wp:inline distT="0" distB="0" distL="0" distR="0" wp14:anchorId="136C4658" wp14:editId="2D0FF739">
            <wp:extent cx="1180733" cy="847143"/>
            <wp:effectExtent l="0" t="0" r="635" b="0"/>
            <wp:docPr id="1117201810" name="Picture 111720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90635" cy="854248"/>
                    </a:xfrm>
                    <a:prstGeom prst="rect">
                      <a:avLst/>
                    </a:prstGeom>
                  </pic:spPr>
                </pic:pic>
              </a:graphicData>
            </a:graphic>
          </wp:inline>
        </w:drawing>
      </w:r>
      <w:r w:rsidRPr="00FF6FF3">
        <w:rPr>
          <w:noProof/>
        </w:rPr>
        <w:t xml:space="preserve"> </w:t>
      </w:r>
      <w:r w:rsidRPr="00FF6FF3">
        <w:rPr>
          <w:noProof/>
        </w:rPr>
        <w:drawing>
          <wp:inline distT="0" distB="0" distL="0" distR="0" wp14:anchorId="4639F431" wp14:editId="665817B4">
            <wp:extent cx="1118091" cy="897861"/>
            <wp:effectExtent l="0" t="0" r="6350" b="0"/>
            <wp:docPr id="1117201811" name="Picture 1117201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34944" cy="911394"/>
                    </a:xfrm>
                    <a:prstGeom prst="rect">
                      <a:avLst/>
                    </a:prstGeom>
                  </pic:spPr>
                </pic:pic>
              </a:graphicData>
            </a:graphic>
          </wp:inline>
        </w:drawing>
      </w:r>
      <w:r w:rsidRPr="00FF6FF3">
        <w:rPr>
          <w:noProof/>
        </w:rPr>
        <w:t xml:space="preserve"> </w:t>
      </w:r>
      <w:r w:rsidRPr="00FF6FF3">
        <w:rPr>
          <w:noProof/>
        </w:rPr>
        <w:drawing>
          <wp:inline distT="0" distB="0" distL="0" distR="0" wp14:anchorId="0751725E" wp14:editId="2C154E50">
            <wp:extent cx="1130023" cy="851143"/>
            <wp:effectExtent l="0" t="0" r="0" b="6350"/>
            <wp:docPr id="1117201812" name="Picture 1117201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9335"/>
                    <a:stretch/>
                  </pic:blipFill>
                  <pic:spPr bwMode="auto">
                    <a:xfrm>
                      <a:off x="0" y="0"/>
                      <a:ext cx="1131985" cy="852621"/>
                    </a:xfrm>
                    <a:prstGeom prst="rect">
                      <a:avLst/>
                    </a:prstGeom>
                    <a:ln>
                      <a:noFill/>
                    </a:ln>
                    <a:extLst>
                      <a:ext uri="{53640926-AAD7-44D8-BBD7-CCE9431645EC}">
                        <a14:shadowObscured xmlns:a14="http://schemas.microsoft.com/office/drawing/2010/main"/>
                      </a:ext>
                    </a:extLst>
                  </pic:spPr>
                </pic:pic>
              </a:graphicData>
            </a:graphic>
          </wp:inline>
        </w:drawing>
      </w:r>
    </w:p>
    <w:p w14:paraId="5B2E6BE9" w14:textId="0195DDDB" w:rsidR="0074488E" w:rsidRPr="0050342B" w:rsidRDefault="0074488E" w:rsidP="0050342B">
      <w:pPr>
        <w:pStyle w:val="Heading3"/>
      </w:pPr>
      <w:bookmarkStart w:id="62" w:name="_Toc131631292"/>
      <w:bookmarkStart w:id="63" w:name="_Toc135554256"/>
      <w:bookmarkStart w:id="64" w:name="_Toc173852675"/>
      <w:bookmarkStart w:id="65" w:name="_Toc176816507"/>
      <w:r w:rsidRPr="00B23775">
        <w:t xml:space="preserve">Gambar </w:t>
      </w:r>
      <w:r w:rsidR="00CF2067" w:rsidRPr="00B23775">
        <w:t>2</w:t>
      </w:r>
      <w:r w:rsidRPr="00B23775">
        <w:t xml:space="preserve">. </w:t>
      </w:r>
      <w:r w:rsidR="00C323DD" w:rsidRPr="00B23775">
        <w:t>6</w:t>
      </w:r>
      <w:r w:rsidRPr="00B23775">
        <w:t xml:space="preserve"> </w:t>
      </w:r>
      <w:bookmarkEnd w:id="62"/>
      <w:bookmarkEnd w:id="63"/>
      <w:bookmarkEnd w:id="64"/>
      <w:r w:rsidR="007209F9" w:rsidRPr="007209F9">
        <w:rPr>
          <w:i/>
          <w:iCs/>
        </w:rPr>
        <w:t>Manual, user, service, receive task</w:t>
      </w:r>
      <w:r w:rsidR="007209F9">
        <w:rPr>
          <w:i/>
          <w:iCs/>
        </w:rPr>
        <w:t xml:space="preserve"> </w:t>
      </w:r>
      <w:r w:rsidR="007209F9">
        <w:fldChar w:fldCharType="begin" w:fldLock="1"/>
      </w:r>
      <w:r w:rsidR="00AB67BE">
        <w:instrText>ADDIN CSL_CITATION {"citationItems":[{"id":"ITEM-1","itemData":{"DOI":"10.1007/978-3-319-07218-0","ISBN":"9783319072180","abstract":"How can we optimize differentiating business processes and exploit their full potential? Here Volker Stiehl provides answers, utilizing the various options that the BPMN (Business Process Model and Notation) standard offers for planning, implementing and monitoring processes. The book presents an approach for implementing an architecture for applications that strives to find a balance between development and maintenance costs, sustainability, scalability and fault tolerance; that meets flexibility requirements without becoming inordinately complex itself; and that keeps the end application as abstract as possible from the system landscape in which it operates. Based on the semantic enhancements found in version 2.0 of the BPMN standard, which have made it possible to execute process models, his approach exploits BPMN to create and run complete application architectures. In this context, BPMN is not just used to model the business processes of the application, as the \"B\" in BPMN might suggest; but also to model and execute the integration processes between the systems. Throughout the book, the software package SAP Process Orchestration is used to illustrate the implementation of the proposed architecture, yet all recommendations are intentionally kept generic so that they can be implemented on any other comparable platform as well. Software architects, IT managers, software developers and project managers, as well as students of information and business technology will find the book a valuable resource. The proposed application architecture offers them a detailed blueprint, the principles of which they can use to plan and implement process-driven distributed applications.","author":[{"dropping-particle":"","family":"Stiehl","given":"Volker","non-dropping-particle":"","parse-names":false,"suffix":""},{"dropping-particle":"","family":"Raw","given":"Rachel","non-dropping-particle":"","parse-names":false,"suffix":""},{"dropping-particle":"","family":"Smith","given":"Paul","non-dropping-particle":"","parse-names":false,"suffix":""}],"container-title":"Process-Driven Applications with BPMN","id":"ITEM-1","issued":{"date-parts":[["2014"]]},"number-of-pages":"1-334","title":"Process-driven applications with BPMN","type":"book","volume":"9783319072"},"uris":["http://www.mendeley.com/documents/?uuid=120944a5-19bb-48e1-b04d-12d4172b8362"]}],"mendeley":{"formattedCitation":"(Stiehl, Raw and Smith, 2014)","plainTextFormattedCitation":"(Stiehl, Raw and Smith, 2014)","previouslyFormattedCitation":"(Stiehl, Raw and Smith, 2014)"},"properties":{"noteIndex":0},"schema":"https://github.com/citation-style-language/schema/raw/master/csl-citation.json"}</w:instrText>
      </w:r>
      <w:r w:rsidR="007209F9">
        <w:fldChar w:fldCharType="separate"/>
      </w:r>
      <w:r w:rsidR="007209F9" w:rsidRPr="004B3533">
        <w:rPr>
          <w:noProof/>
        </w:rPr>
        <w:t>(Stiehl, Raw and Smith, 2014)</w:t>
      </w:r>
      <w:bookmarkEnd w:id="65"/>
      <w:r w:rsidR="007209F9">
        <w:fldChar w:fldCharType="end"/>
      </w:r>
    </w:p>
    <w:p w14:paraId="1EEEBC4A" w14:textId="44DEC8D3" w:rsidR="0074488E" w:rsidRPr="00B23775" w:rsidRDefault="00BF2737" w:rsidP="00E70754">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663360" behindDoc="0" locked="0" layoutInCell="1" allowOverlap="1" wp14:anchorId="3C6C42CE" wp14:editId="461C7EC7">
            <wp:simplePos x="0" y="0"/>
            <wp:positionH relativeFrom="column">
              <wp:posOffset>-52173</wp:posOffset>
            </wp:positionH>
            <wp:positionV relativeFrom="paragraph">
              <wp:posOffset>725805</wp:posOffset>
            </wp:positionV>
            <wp:extent cx="3060065" cy="785495"/>
            <wp:effectExtent l="0" t="0" r="6985" b="0"/>
            <wp:wrapThrough wrapText="bothSides">
              <wp:wrapPolygon edited="0">
                <wp:start x="0" y="0"/>
                <wp:lineTo x="0" y="20954"/>
                <wp:lineTo x="21515" y="20954"/>
                <wp:lineTo x="21515" y="0"/>
                <wp:lineTo x="0" y="0"/>
              </wp:wrapPolygon>
            </wp:wrapThrough>
            <wp:docPr id="1117201797" name="Picture 111720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065" cy="7854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1664384" behindDoc="0" locked="0" layoutInCell="1" allowOverlap="1" wp14:anchorId="3D5CACA8" wp14:editId="01AAAE93">
            <wp:simplePos x="0" y="0"/>
            <wp:positionH relativeFrom="column">
              <wp:posOffset>2842998</wp:posOffset>
            </wp:positionH>
            <wp:positionV relativeFrom="paragraph">
              <wp:posOffset>721360</wp:posOffset>
            </wp:positionV>
            <wp:extent cx="725805" cy="831215"/>
            <wp:effectExtent l="0" t="0" r="0" b="6985"/>
            <wp:wrapThrough wrapText="bothSides">
              <wp:wrapPolygon edited="0">
                <wp:start x="0" y="0"/>
                <wp:lineTo x="0" y="21286"/>
                <wp:lineTo x="20976" y="21286"/>
                <wp:lineTo x="20976"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r="73156"/>
                    <a:stretch/>
                  </pic:blipFill>
                  <pic:spPr bwMode="auto">
                    <a:xfrm>
                      <a:off x="0" y="0"/>
                      <a:ext cx="725805" cy="831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1666432" behindDoc="0" locked="0" layoutInCell="1" allowOverlap="1" wp14:anchorId="3EB04056" wp14:editId="299A74F6">
            <wp:simplePos x="0" y="0"/>
            <wp:positionH relativeFrom="column">
              <wp:posOffset>3627893</wp:posOffset>
            </wp:positionH>
            <wp:positionV relativeFrom="paragraph">
              <wp:posOffset>720707</wp:posOffset>
            </wp:positionV>
            <wp:extent cx="600075" cy="831215"/>
            <wp:effectExtent l="0" t="0" r="9525" b="6985"/>
            <wp:wrapThrough wrapText="bothSides">
              <wp:wrapPolygon edited="0">
                <wp:start x="0" y="0"/>
                <wp:lineTo x="0" y="21286"/>
                <wp:lineTo x="21257" y="21286"/>
                <wp:lineTo x="21257" y="0"/>
                <wp:lineTo x="0" y="0"/>
              </wp:wrapPolygon>
            </wp:wrapThrough>
            <wp:docPr id="1117201801" name="Picture 1117201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9771" r="38009"/>
                    <a:stretch/>
                  </pic:blipFill>
                  <pic:spPr bwMode="auto">
                    <a:xfrm>
                      <a:off x="0" y="0"/>
                      <a:ext cx="600075" cy="831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1668480" behindDoc="0" locked="0" layoutInCell="1" allowOverlap="1" wp14:anchorId="78C1F399" wp14:editId="3D9D5E33">
            <wp:simplePos x="0" y="0"/>
            <wp:positionH relativeFrom="column">
              <wp:posOffset>4315426</wp:posOffset>
            </wp:positionH>
            <wp:positionV relativeFrom="paragraph">
              <wp:posOffset>721342</wp:posOffset>
            </wp:positionV>
            <wp:extent cx="635635" cy="831215"/>
            <wp:effectExtent l="0" t="0" r="0" b="6985"/>
            <wp:wrapThrough wrapText="bothSides">
              <wp:wrapPolygon edited="0">
                <wp:start x="0" y="0"/>
                <wp:lineTo x="0" y="21286"/>
                <wp:lineTo x="20715" y="21286"/>
                <wp:lineTo x="20715" y="0"/>
                <wp:lineTo x="0" y="0"/>
              </wp:wrapPolygon>
            </wp:wrapThrough>
            <wp:docPr id="1117201808" name="Picture 111720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72258" r="4200"/>
                    <a:stretch/>
                  </pic:blipFill>
                  <pic:spPr bwMode="auto">
                    <a:xfrm>
                      <a:off x="0" y="0"/>
                      <a:ext cx="635635" cy="831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488E" w:rsidRPr="00B23775">
        <w:rPr>
          <w:rFonts w:ascii="Times New Roman" w:hAnsi="Times New Roman" w:cs="Times New Roman"/>
          <w:sz w:val="24"/>
          <w:szCs w:val="24"/>
          <w:lang w:val="en-ID"/>
        </w:rPr>
        <w:t xml:space="preserve">c. </w:t>
      </w:r>
      <w:r w:rsidR="0074488E" w:rsidRPr="00B23775">
        <w:rPr>
          <w:rFonts w:ascii="Times New Roman" w:hAnsi="Times New Roman" w:cs="Times New Roman"/>
          <w:i/>
          <w:iCs/>
          <w:sz w:val="24"/>
          <w:szCs w:val="24"/>
          <w:lang w:val="en-ID"/>
        </w:rPr>
        <w:t xml:space="preserve">Gateway, </w:t>
      </w:r>
      <w:r w:rsidR="0074488E" w:rsidRPr="00B23775">
        <w:rPr>
          <w:rFonts w:ascii="Times New Roman" w:hAnsi="Times New Roman" w:cs="Times New Roman"/>
          <w:sz w:val="24"/>
          <w:szCs w:val="24"/>
          <w:lang w:val="en-ID"/>
        </w:rPr>
        <w:t xml:space="preserve">digunakan untuk mengontrol divergensi dan konvergensi  </w:t>
      </w:r>
      <w:r w:rsidR="0074488E" w:rsidRPr="00B23775">
        <w:rPr>
          <w:rFonts w:ascii="Times New Roman" w:hAnsi="Times New Roman" w:cs="Times New Roman"/>
          <w:i/>
          <w:iCs/>
          <w:sz w:val="24"/>
          <w:szCs w:val="24"/>
          <w:lang w:val="en-ID"/>
        </w:rPr>
        <w:t xml:space="preserve">sequential flow. </w:t>
      </w:r>
      <w:r w:rsidR="0074488E" w:rsidRPr="00B23775">
        <w:rPr>
          <w:rFonts w:ascii="Times New Roman" w:hAnsi="Times New Roman" w:cs="Times New Roman"/>
          <w:sz w:val="24"/>
          <w:szCs w:val="24"/>
          <w:lang w:val="en-ID"/>
        </w:rPr>
        <w:t xml:space="preserve">Notasi </w:t>
      </w:r>
      <w:r w:rsidR="0074488E" w:rsidRPr="00B23775">
        <w:rPr>
          <w:rFonts w:ascii="Times New Roman" w:hAnsi="Times New Roman" w:cs="Times New Roman"/>
          <w:i/>
          <w:iCs/>
          <w:sz w:val="24"/>
          <w:szCs w:val="24"/>
          <w:lang w:val="en-ID"/>
        </w:rPr>
        <w:t xml:space="preserve">Gateway </w:t>
      </w:r>
      <w:r w:rsidR="0074488E" w:rsidRPr="00B23775">
        <w:rPr>
          <w:rFonts w:ascii="Times New Roman" w:hAnsi="Times New Roman" w:cs="Times New Roman"/>
          <w:sz w:val="24"/>
          <w:szCs w:val="24"/>
          <w:lang w:val="en-ID"/>
        </w:rPr>
        <w:t xml:space="preserve">dapat dilihat pada Gambar </w:t>
      </w:r>
      <w:r w:rsidR="00CF2067" w:rsidRPr="00B23775">
        <w:rPr>
          <w:rFonts w:ascii="Times New Roman" w:hAnsi="Times New Roman" w:cs="Times New Roman"/>
          <w:sz w:val="24"/>
          <w:szCs w:val="24"/>
          <w:lang w:val="en-ID"/>
        </w:rPr>
        <w:t>2</w:t>
      </w:r>
      <w:r w:rsidR="0074488E"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7</w:t>
      </w:r>
      <w:r w:rsidR="0074488E" w:rsidRPr="00B23775">
        <w:rPr>
          <w:rFonts w:ascii="Times New Roman" w:hAnsi="Times New Roman" w:cs="Times New Roman"/>
          <w:i/>
          <w:iCs/>
          <w:sz w:val="24"/>
          <w:szCs w:val="24"/>
          <w:lang w:val="en-ID"/>
        </w:rPr>
        <w:t>. </w:t>
      </w:r>
    </w:p>
    <w:p w14:paraId="474A70C9" w14:textId="04884D50" w:rsidR="004B3533" w:rsidRPr="00B23775" w:rsidRDefault="004B3533" w:rsidP="004B3533">
      <w:pPr>
        <w:spacing w:line="360" w:lineRule="auto"/>
        <w:rPr>
          <w:rFonts w:ascii="Times New Roman" w:hAnsi="Times New Roman" w:cs="Times New Roman"/>
          <w:noProof/>
          <w:sz w:val="24"/>
          <w:szCs w:val="24"/>
          <w:lang w:val="en-ID"/>
        </w:rPr>
      </w:pPr>
    </w:p>
    <w:p w14:paraId="35C427AA" w14:textId="546FAB13" w:rsidR="00E21577" w:rsidRDefault="0074488E" w:rsidP="007C71AA">
      <w:pPr>
        <w:pStyle w:val="Heading3"/>
      </w:pPr>
      <w:bookmarkStart w:id="66" w:name="_Toc173852676"/>
      <w:bookmarkStart w:id="67" w:name="_Toc176816508"/>
      <w:r w:rsidRPr="00B23775">
        <w:t xml:space="preserve">Gambar </w:t>
      </w:r>
      <w:r w:rsidR="00CF2067" w:rsidRPr="00B23775">
        <w:t>2</w:t>
      </w:r>
      <w:r w:rsidRPr="00B23775">
        <w:t xml:space="preserve">. </w:t>
      </w:r>
      <w:r w:rsidR="00C323DD" w:rsidRPr="00B23775">
        <w:t>7</w:t>
      </w:r>
      <w:r w:rsidRPr="00B23775">
        <w:t xml:space="preserve"> Notasi Gateway</w:t>
      </w:r>
      <w:bookmarkEnd w:id="66"/>
      <w:r w:rsidR="004B3533">
        <w:fldChar w:fldCharType="begin" w:fldLock="1"/>
      </w:r>
      <w:r w:rsidR="00AB67BE">
        <w:instrText>ADDIN CSL_CITATION {"citationItems":[{"id":"ITEM-1","itemData":{"DOI":"10.1007/978-3-319-07218-0","ISBN":"9783319072180","abstract":"How can we optimize differentiating business processes and exploit their full potential? Here Volker Stiehl provides answers, utilizing the various options that the BPMN (Business Process Model and Notation) standard offers for planning, implementing and monitoring processes. The book presents an approach for implementing an architecture for applications that strives to find a balance between development and maintenance costs, sustainability, scalability and fault tolerance; that meets flexibility requirements without becoming inordinately complex itself; and that keeps the end application as abstract as possible from the system landscape in which it operates. Based on the semantic enhancements found in version 2.0 of the BPMN standard, which have made it possible to execute process models, his approach exploits BPMN to create and run complete application architectures. In this context, BPMN is not just used to model the business processes of the application, as the \"B\" in BPMN might suggest; but also to model and execute the integration processes between the systems. Throughout the book, the software package SAP Process Orchestration is used to illustrate the implementation of the proposed architecture, yet all recommendations are intentionally kept generic so that they can be implemented on any other comparable platform as well. Software architects, IT managers, software developers and project managers, as well as students of information and business technology will find the book a valuable resource. The proposed application architecture offers them a detailed blueprint, the principles of which they can use to plan and implement process-driven distributed applications.","author":[{"dropping-particle":"","family":"Stiehl","given":"Volker","non-dropping-particle":"","parse-names":false,"suffix":""},{"dropping-particle":"","family":"Raw","given":"Rachel","non-dropping-particle":"","parse-names":false,"suffix":""},{"dropping-particle":"","family":"Smith","given":"Paul","non-dropping-particle":"","parse-names":false,"suffix":""}],"container-title":"Process-Driven Applications with BPMN","id":"ITEM-1","issued":{"date-parts":[["2014"]]},"number-of-pages":"1-334","title":"Process-driven applications with BPMN","type":"book","volume":"9783319072"},"uris":["http://www.mendeley.com/documents/?uuid=120944a5-19bb-48e1-b04d-12d4172b8362"]}],"mendeley":{"formattedCitation":"(Stiehl, Raw and Smith, 2014)","plainTextFormattedCitation":"(Stiehl, Raw and Smith, 2014)","previouslyFormattedCitation":"(Stiehl, Raw and Smith, 2014)"},"properties":{"noteIndex":0},"schema":"https://github.com/citation-style-language/schema/raw/master/csl-citation.json"}</w:instrText>
      </w:r>
      <w:r w:rsidR="004B3533">
        <w:fldChar w:fldCharType="separate"/>
      </w:r>
      <w:r w:rsidR="004B3533" w:rsidRPr="004B3533">
        <w:rPr>
          <w:noProof/>
        </w:rPr>
        <w:t>(Stiehl, Raw and Smith, 2014)</w:t>
      </w:r>
      <w:bookmarkEnd w:id="67"/>
      <w:r w:rsidR="004B3533">
        <w:fldChar w:fldCharType="end"/>
      </w:r>
    </w:p>
    <w:p w14:paraId="5B02D70F" w14:textId="77777777" w:rsidR="007376FF" w:rsidRPr="007376FF" w:rsidRDefault="007376FF" w:rsidP="007376FF">
      <w:pPr>
        <w:rPr>
          <w:lang w:val="en-US"/>
        </w:rPr>
      </w:pPr>
    </w:p>
    <w:p w14:paraId="4BE6D757" w14:textId="62879F01"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4. </w:t>
      </w:r>
      <w:r w:rsidRPr="00B23775">
        <w:rPr>
          <w:rFonts w:ascii="Times New Roman" w:hAnsi="Times New Roman" w:cs="Times New Roman"/>
          <w:i/>
          <w:iCs/>
          <w:sz w:val="24"/>
          <w:szCs w:val="24"/>
          <w:lang w:val="en-ID"/>
        </w:rPr>
        <w:t>Artifacts </w:t>
      </w:r>
    </w:p>
    <w:p w14:paraId="71DFFC92" w14:textId="77777777" w:rsidR="0074488E" w:rsidRPr="00B23775" w:rsidRDefault="0074488E" w:rsidP="00B12B53">
      <w:pPr>
        <w:spacing w:line="360" w:lineRule="auto"/>
        <w:ind w:firstLine="426"/>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Elemen yang digunakan untuk informasi tambahan pada suatu proses.  Terdapat empat notasi yang digunakan pada </w:t>
      </w:r>
      <w:r w:rsidRPr="00B23775">
        <w:rPr>
          <w:rFonts w:ascii="Times New Roman" w:hAnsi="Times New Roman" w:cs="Times New Roman"/>
          <w:i/>
          <w:iCs/>
          <w:sz w:val="24"/>
          <w:szCs w:val="24"/>
          <w:lang w:val="en-ID"/>
        </w:rPr>
        <w:t>artifacts</w:t>
      </w:r>
      <w:r w:rsidRPr="00B23775">
        <w:rPr>
          <w:rFonts w:ascii="Times New Roman" w:hAnsi="Times New Roman" w:cs="Times New Roman"/>
          <w:sz w:val="24"/>
          <w:szCs w:val="24"/>
          <w:lang w:val="en-ID"/>
        </w:rPr>
        <w:t>: </w:t>
      </w:r>
    </w:p>
    <w:p w14:paraId="38E95052" w14:textId="2166F2CB"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a. </w:t>
      </w:r>
      <w:r w:rsidRPr="00B23775">
        <w:rPr>
          <w:rFonts w:ascii="Times New Roman" w:hAnsi="Times New Roman" w:cs="Times New Roman"/>
          <w:i/>
          <w:iCs/>
          <w:sz w:val="24"/>
          <w:szCs w:val="24"/>
          <w:lang w:val="en-ID"/>
        </w:rPr>
        <w:t xml:space="preserve">Annotation, </w:t>
      </w:r>
      <w:r w:rsidRPr="00B23775">
        <w:rPr>
          <w:rFonts w:ascii="Times New Roman" w:hAnsi="Times New Roman" w:cs="Times New Roman"/>
          <w:sz w:val="24"/>
          <w:szCs w:val="24"/>
          <w:lang w:val="en-ID"/>
        </w:rPr>
        <w:t xml:space="preserve">penjelasan dari suatu </w:t>
      </w:r>
      <w:r w:rsidR="00010A7A">
        <w:rPr>
          <w:rFonts w:ascii="Times New Roman" w:hAnsi="Times New Roman" w:cs="Times New Roman"/>
          <w:sz w:val="24"/>
          <w:szCs w:val="24"/>
          <w:lang w:val="en-ID"/>
        </w:rPr>
        <w:t>objek</w:t>
      </w:r>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yang mengalir. </w:t>
      </w:r>
    </w:p>
    <w:p w14:paraId="69BB2730" w14:textId="2ED633A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b. </w:t>
      </w:r>
      <w:r w:rsidRPr="00B23775">
        <w:rPr>
          <w:rFonts w:ascii="Times New Roman" w:hAnsi="Times New Roman" w:cs="Times New Roman"/>
          <w:i/>
          <w:iCs/>
          <w:sz w:val="24"/>
          <w:szCs w:val="24"/>
          <w:lang w:val="en-ID"/>
        </w:rPr>
        <w:t xml:space="preserve">Group, </w:t>
      </w:r>
      <w:r w:rsidRPr="00B23775">
        <w:rPr>
          <w:rFonts w:ascii="Times New Roman" w:hAnsi="Times New Roman" w:cs="Times New Roman"/>
          <w:sz w:val="24"/>
          <w:szCs w:val="24"/>
          <w:lang w:val="en-ID"/>
        </w:rPr>
        <w:t xml:space="preserve">pengelompokan dari beberapa </w:t>
      </w:r>
      <w:r w:rsidR="00010A7A">
        <w:rPr>
          <w:rFonts w:ascii="Times New Roman" w:hAnsi="Times New Roman" w:cs="Times New Roman"/>
          <w:sz w:val="24"/>
          <w:szCs w:val="24"/>
          <w:lang w:val="en-ID"/>
        </w:rPr>
        <w:t>objek</w:t>
      </w:r>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yang mengalir. </w:t>
      </w:r>
    </w:p>
    <w:p w14:paraId="4BDB4EA1" w14:textId="7777777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c. </w:t>
      </w:r>
      <w:r w:rsidRPr="00B23775">
        <w:rPr>
          <w:rFonts w:ascii="Times New Roman" w:hAnsi="Times New Roman" w:cs="Times New Roman"/>
          <w:i/>
          <w:iCs/>
          <w:sz w:val="24"/>
          <w:szCs w:val="24"/>
          <w:lang w:val="en-ID"/>
        </w:rPr>
        <w:t xml:space="preserve">Data object, </w:t>
      </w:r>
      <w:r w:rsidRPr="00B23775">
        <w:rPr>
          <w:rFonts w:ascii="Times New Roman" w:hAnsi="Times New Roman" w:cs="Times New Roman"/>
          <w:sz w:val="24"/>
          <w:szCs w:val="24"/>
          <w:lang w:val="en-ID"/>
        </w:rPr>
        <w:t>file dan dokumen yang digunakan dan dihasilkan oleh  suatu aktifitas. </w:t>
      </w:r>
    </w:p>
    <w:p w14:paraId="3764496F" w14:textId="7777777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d. </w:t>
      </w:r>
      <w:r w:rsidRPr="00B23775">
        <w:rPr>
          <w:rFonts w:ascii="Times New Roman" w:hAnsi="Times New Roman" w:cs="Times New Roman"/>
          <w:i/>
          <w:iCs/>
          <w:sz w:val="24"/>
          <w:szCs w:val="24"/>
          <w:lang w:val="en-ID"/>
        </w:rPr>
        <w:t>Data store</w:t>
      </w:r>
      <w:r w:rsidRPr="00B23775">
        <w:rPr>
          <w:rFonts w:ascii="Times New Roman" w:hAnsi="Times New Roman" w:cs="Times New Roman"/>
          <w:sz w:val="24"/>
          <w:szCs w:val="24"/>
          <w:lang w:val="en-ID"/>
        </w:rPr>
        <w:t>, sistem dan aplikasi yang digunakan dan dihasilkan oleh  suatu aktifitas. </w:t>
      </w:r>
    </w:p>
    <w:p w14:paraId="1D620416" w14:textId="26F3F4E8"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Notasi </w:t>
      </w:r>
      <w:r w:rsidRPr="00B23775">
        <w:rPr>
          <w:rFonts w:ascii="Times New Roman" w:hAnsi="Times New Roman" w:cs="Times New Roman"/>
          <w:i/>
          <w:iCs/>
          <w:sz w:val="24"/>
          <w:szCs w:val="24"/>
          <w:lang w:val="en-ID"/>
        </w:rPr>
        <w:t xml:space="preserve">artifacts </w:t>
      </w:r>
      <w:r w:rsidRPr="00B23775">
        <w:rPr>
          <w:rFonts w:ascii="Times New Roman" w:hAnsi="Times New Roman" w:cs="Times New Roman"/>
          <w:sz w:val="24"/>
          <w:szCs w:val="24"/>
          <w:lang w:val="en-ID"/>
        </w:rPr>
        <w:t xml:space="preserve">dapat digambarkan seperti Gambar </w:t>
      </w:r>
      <w:r w:rsidR="0022570E"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8</w:t>
      </w:r>
      <w:r w:rsidRPr="00B23775">
        <w:rPr>
          <w:rFonts w:ascii="Times New Roman" w:hAnsi="Times New Roman" w:cs="Times New Roman"/>
          <w:sz w:val="24"/>
          <w:szCs w:val="24"/>
          <w:lang w:val="en-ID"/>
        </w:rPr>
        <w:t>. </w:t>
      </w:r>
    </w:p>
    <w:p w14:paraId="544394E3" w14:textId="4FFD0AEA" w:rsidR="0074488E" w:rsidRPr="00B23775" w:rsidRDefault="00646E48" w:rsidP="00E70754">
      <w:pPr>
        <w:spacing w:line="360" w:lineRule="auto"/>
        <w:jc w:val="center"/>
        <w:rPr>
          <w:rFonts w:ascii="Times New Roman" w:hAnsi="Times New Roman" w:cs="Times New Roman"/>
          <w:sz w:val="24"/>
          <w:szCs w:val="24"/>
          <w:lang w:val="en-ID"/>
        </w:rPr>
      </w:pPr>
      <w:r w:rsidRPr="00B23775">
        <w:rPr>
          <w:rFonts w:ascii="Times New Roman" w:hAnsi="Times New Roman" w:cs="Times New Roman"/>
          <w:noProof/>
          <w:sz w:val="24"/>
          <w:szCs w:val="24"/>
          <w:lang w:val="en-ID"/>
        </w:rPr>
        <w:drawing>
          <wp:inline distT="0" distB="0" distL="0" distR="0" wp14:anchorId="39988EA5" wp14:editId="2CF0C9EC">
            <wp:extent cx="3418764" cy="8584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2014" cy="869320"/>
                    </a:xfrm>
                    <a:prstGeom prst="rect">
                      <a:avLst/>
                    </a:prstGeom>
                  </pic:spPr>
                </pic:pic>
              </a:graphicData>
            </a:graphic>
          </wp:inline>
        </w:drawing>
      </w:r>
    </w:p>
    <w:p w14:paraId="3FB39A96" w14:textId="5C4A6755" w:rsidR="0074488E" w:rsidRPr="00B23775" w:rsidRDefault="0074488E" w:rsidP="005C0F21">
      <w:pPr>
        <w:pStyle w:val="Heading3"/>
      </w:pPr>
      <w:bookmarkStart w:id="68" w:name="_Toc131631293"/>
      <w:bookmarkStart w:id="69" w:name="_Toc135554257"/>
      <w:bookmarkStart w:id="70" w:name="_Toc173852677"/>
      <w:bookmarkStart w:id="71" w:name="_Toc176816509"/>
      <w:r w:rsidRPr="00B23775">
        <w:t xml:space="preserve">Gambar </w:t>
      </w:r>
      <w:r w:rsidR="0022570E" w:rsidRPr="00B23775">
        <w:t>2</w:t>
      </w:r>
      <w:r w:rsidRPr="00B23775">
        <w:t xml:space="preserve">. </w:t>
      </w:r>
      <w:r w:rsidR="00C323DD" w:rsidRPr="00B23775">
        <w:t>8</w:t>
      </w:r>
      <w:r w:rsidRPr="00B23775">
        <w:t xml:space="preserve"> Notasi Artifacts</w:t>
      </w:r>
      <w:bookmarkEnd w:id="68"/>
      <w:bookmarkEnd w:id="69"/>
      <w:bookmarkEnd w:id="70"/>
      <w:r w:rsidR="00DE1C69">
        <w:t xml:space="preserve"> </w:t>
      </w:r>
      <w:r w:rsidR="00DE1C69" w:rsidRPr="00B23775">
        <w:rPr>
          <w:lang w:val="en-ID"/>
        </w:rPr>
        <w:fldChar w:fldCharType="begin" w:fldLock="1"/>
      </w:r>
      <w:r w:rsidR="00DE1C69" w:rsidRPr="00B23775">
        <w:rPr>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DE1C69" w:rsidRPr="00B23775">
        <w:rPr>
          <w:lang w:val="en-ID"/>
        </w:rPr>
        <w:fldChar w:fldCharType="separate"/>
      </w:r>
      <w:r w:rsidR="00DE1C69" w:rsidRPr="00B23775">
        <w:rPr>
          <w:noProof/>
          <w:lang w:val="en-ID"/>
        </w:rPr>
        <w:t>(Ismanto, Hidayah and Charisma, 2020)</w:t>
      </w:r>
      <w:bookmarkEnd w:id="71"/>
      <w:r w:rsidR="00DE1C69" w:rsidRPr="00B23775">
        <w:rPr>
          <w:lang w:val="en-ID"/>
        </w:rPr>
        <w:fldChar w:fldCharType="end"/>
      </w:r>
    </w:p>
    <w:p w14:paraId="63862A87" w14:textId="77777777" w:rsidR="0074488E" w:rsidRPr="00B23775" w:rsidRDefault="0074488E" w:rsidP="00E70754">
      <w:pPr>
        <w:spacing w:line="360" w:lineRule="auto"/>
        <w:rPr>
          <w:rFonts w:ascii="Times New Roman" w:hAnsi="Times New Roman" w:cs="Times New Roman"/>
          <w:sz w:val="24"/>
          <w:szCs w:val="24"/>
          <w:lang w:val="en-US"/>
        </w:rPr>
      </w:pPr>
    </w:p>
    <w:p w14:paraId="2D56F3FC" w14:textId="61C6DDB0" w:rsidR="005E740A" w:rsidRPr="000E5ABA" w:rsidRDefault="00187613" w:rsidP="00981B01">
      <w:pPr>
        <w:pStyle w:val="Heading5"/>
        <w:numPr>
          <w:ilvl w:val="2"/>
          <w:numId w:val="8"/>
        </w:numPr>
      </w:pPr>
      <w:bookmarkStart w:id="72" w:name="_Toc173852678"/>
      <w:bookmarkStart w:id="73" w:name="_Toc173852764"/>
      <w:bookmarkStart w:id="74" w:name="_Toc174441272"/>
      <w:bookmarkStart w:id="75" w:name="_Toc178772339"/>
      <w:r w:rsidRPr="00B23775">
        <w:t xml:space="preserve">Use Case </w:t>
      </w:r>
      <w:r w:rsidR="00B37B36" w:rsidRPr="00B23775">
        <w:t>Diagram</w:t>
      </w:r>
      <w:bookmarkEnd w:id="72"/>
      <w:bookmarkEnd w:id="73"/>
      <w:bookmarkEnd w:id="74"/>
      <w:bookmarkEnd w:id="75"/>
    </w:p>
    <w:p w14:paraId="6539E50E" w14:textId="48A768AE" w:rsidR="006E2ADB" w:rsidRPr="00B23775" w:rsidRDefault="00B37B36" w:rsidP="002B2CC1">
      <w:pPr>
        <w:spacing w:line="360" w:lineRule="auto"/>
        <w:ind w:firstLine="426"/>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iagram Use Case adalah representasi visual yang menggambarkan fungsi yang diinginkan dari suatu sistem, dengan penekanan pada apa yang dilakukan oleh </w:t>
      </w:r>
      <w:r w:rsidRPr="00B23775">
        <w:rPr>
          <w:rFonts w:ascii="Times New Roman" w:hAnsi="Times New Roman" w:cs="Times New Roman"/>
          <w:sz w:val="24"/>
          <w:szCs w:val="24"/>
          <w:lang w:val="en-US"/>
        </w:rPr>
        <w:lastRenderedPageBreak/>
        <w:t xml:space="preserve">sistem, bukan bagaimana melakukannya. Setiap use case menggambarkan interaksi antara aktor (pengguna atau elemen luar) dengan sistem. Penggunaan Diagram Use Case bermanfaat dalam merinci kebutuhan sistem, berkomunikasi dengan klien mengenai desain sistem, dan merencanakan uji coba untuk semua fitur </w:t>
      </w:r>
      <w:r w:rsidR="00114BFE" w:rsidRPr="00B23775">
        <w:rPr>
          <w:rFonts w:ascii="Times New Roman" w:hAnsi="Times New Roman" w:cs="Times New Roman"/>
          <w:sz w:val="24"/>
          <w:szCs w:val="24"/>
          <w:lang w:val="en-US"/>
        </w:rPr>
        <w:t xml:space="preserve">system </w:t>
      </w:r>
      <w:r w:rsidR="00114BFE" w:rsidRPr="00B23775">
        <w:rPr>
          <w:rFonts w:ascii="Times New Roman" w:hAnsi="Times New Roman" w:cs="Times New Roman"/>
          <w:sz w:val="24"/>
          <w:szCs w:val="24"/>
          <w:lang w:val="en-US"/>
        </w:rPr>
        <w:fldChar w:fldCharType="begin" w:fldLock="1"/>
      </w:r>
      <w:r w:rsidR="00A6720F" w:rsidRPr="00B23775">
        <w:rPr>
          <w:rFonts w:ascii="Times New Roman" w:hAnsi="Times New Roman" w:cs="Times New Roman"/>
          <w:sz w:val="24"/>
          <w:szCs w:val="24"/>
          <w:lang w:val="en-US"/>
        </w:rPr>
        <w:instrText>ADDIN CSL_CITATION {"citationItems":[{"id":"ITEM-1","itemData":{"author":[{"dropping-particle":"","family":"Dharwiyanti","given":"Sri","non-dropping-particle":"","parse-names":false,"suffix":""}],"id":"ITEM-1","issued":{"date-parts":[["2003"]]},"page":"1-13","title":"P e n g a n t a r U n i f i e d M o d e l i n g L a n g u a g e ( U M L )","type":"article-journal"},"uris":["http://www.mendeley.com/documents/?uuid=ff2609e3-4a44-46d3-af6b-0e5d70af5fbd"]}],"mendeley":{"formattedCitation":"(Dharwiyanti, 2003)","plainTextFormattedCitation":"(Dharwiyanti, 2003)","previouslyFormattedCitation":"(Dharwiyanti, 2003)"},"properties":{"noteIndex":0},"schema":"https://github.com/citation-style-language/schema/raw/master/csl-citation.json"}</w:instrText>
      </w:r>
      <w:r w:rsidR="00114BFE" w:rsidRPr="00B23775">
        <w:rPr>
          <w:rFonts w:ascii="Times New Roman" w:hAnsi="Times New Roman" w:cs="Times New Roman"/>
          <w:sz w:val="24"/>
          <w:szCs w:val="24"/>
          <w:lang w:val="en-US"/>
        </w:rPr>
        <w:fldChar w:fldCharType="separate"/>
      </w:r>
      <w:r w:rsidR="00114BFE" w:rsidRPr="00B23775">
        <w:rPr>
          <w:rFonts w:ascii="Times New Roman" w:hAnsi="Times New Roman" w:cs="Times New Roman"/>
          <w:noProof/>
          <w:sz w:val="24"/>
          <w:szCs w:val="24"/>
          <w:lang w:val="en-US"/>
        </w:rPr>
        <w:t>(Dharwiyanti, 2003)</w:t>
      </w:r>
      <w:r w:rsidR="00114BFE"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Simbol-simbol yang digunakan dalam Diagram Use Case dapat ditemukan dalam Tabel 2.</w:t>
      </w:r>
      <w:r w:rsidR="00071F49" w:rsidRPr="00B23775">
        <w:rPr>
          <w:rFonts w:ascii="Times New Roman" w:hAnsi="Times New Roman" w:cs="Times New Roman"/>
          <w:sz w:val="24"/>
          <w:szCs w:val="24"/>
          <w:lang w:val="en-US"/>
        </w:rPr>
        <w:t>1</w:t>
      </w:r>
      <w:r w:rsidR="003A58A9"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berikut ini</w:t>
      </w:r>
      <w:r w:rsidR="006B438D" w:rsidRPr="00B23775">
        <w:rPr>
          <w:rFonts w:ascii="Times New Roman" w:hAnsi="Times New Roman" w:cs="Times New Roman"/>
          <w:sz w:val="24"/>
          <w:szCs w:val="24"/>
          <w:lang w:val="en-US"/>
        </w:rPr>
        <w:t xml:space="preserve"> </w:t>
      </w:r>
      <w:r w:rsidR="006B438D" w:rsidRPr="00B23775">
        <w:rPr>
          <w:rFonts w:ascii="Times New Roman" w:hAnsi="Times New Roman" w:cs="Times New Roman"/>
          <w:sz w:val="24"/>
          <w:szCs w:val="24"/>
          <w:lang w:val="en-US"/>
        </w:rPr>
        <w:fldChar w:fldCharType="begin" w:fldLock="1"/>
      </w:r>
      <w:r w:rsidR="00114BFE" w:rsidRPr="00B23775">
        <w:rPr>
          <w:rFonts w:ascii="Times New Roman" w:hAnsi="Times New Roman" w:cs="Times New Roman"/>
          <w:sz w:val="24"/>
          <w:szCs w:val="24"/>
          <w:lang w:val="en-US"/>
        </w:rPr>
        <w:instrText>ADDIN CSL_CITATION {"citationItems":[{"id":"ITEM-1","itemData":{"abstract":"Metode berorientasi objek merupakan suatu strategi pembangunan sistem yang mengorganisasikan komponen sistem sebagai kumpulan objek yang berisi data dan operasi yang diberlakukan terhadapnya. Metode berorientasi objek memiliki berbagai aktivitas diantaranya adalah analisis berorientasi objek. Tahap Analisis berorientasi objek melakukan investigasi masalah untuk menemukan (mengidentifikasi) dan mendefinisikan objek-objek atau konsep-konsep yang ada di ruang lingkup masalah, menentukan kebutuhan sistem serta menentukan objek-objek potensial yg ada dalam sistem dan mendeskripsikan karakteristik dan hubungannya dalam sebuah notasi formal. Kebutuhan sistem menjelaskan kemampuan atau persyaratan fungsional yang harus dipenuhi sistem. Use case merupakan alat bantu grafis untuk merepresentasikan model kebutuhan sehingga dapat menjelaskan aktivitas-aktivitas apa saja yang harus dikerjakan oleh sistem, dan menjelaskan perilaku dari komponen-komponen sistem. Kata-kata","author":[{"dropping-particle":"","family":"Astuti","given":"Rini","non-dropping-particle":"","parse-names":false,"suffix":""}],"container-title":"Media Informatika","id":"ITEM-1","issue":"2","issued":{"date-parts":[["2009"]]},"page":"73-81","title":"Pemodelan Analisis Berorientasi Objek dengan Use Case","type":"article-journal","volume":"8"},"uris":["http://www.mendeley.com/documents/?uuid=3c1a092e-4634-4745-a186-8c1bb7addf96"]}],"mendeley":{"formattedCitation":"(Astuti, 2009)","plainTextFormattedCitation":"(Astuti, 2009)","previouslyFormattedCitation":"(Astuti, 2009)"},"properties":{"noteIndex":0},"schema":"https://github.com/citation-style-language/schema/raw/master/csl-citation.json"}</w:instrText>
      </w:r>
      <w:r w:rsidR="006B438D" w:rsidRPr="00B23775">
        <w:rPr>
          <w:rFonts w:ascii="Times New Roman" w:hAnsi="Times New Roman" w:cs="Times New Roman"/>
          <w:sz w:val="24"/>
          <w:szCs w:val="24"/>
          <w:lang w:val="en-US"/>
        </w:rPr>
        <w:fldChar w:fldCharType="separate"/>
      </w:r>
      <w:r w:rsidR="006B438D" w:rsidRPr="00B23775">
        <w:rPr>
          <w:rFonts w:ascii="Times New Roman" w:hAnsi="Times New Roman" w:cs="Times New Roman"/>
          <w:noProof/>
          <w:sz w:val="24"/>
          <w:szCs w:val="24"/>
          <w:lang w:val="en-US"/>
        </w:rPr>
        <w:t>(Astuti, 2009)</w:t>
      </w:r>
      <w:r w:rsidR="006B438D"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w:t>
      </w:r>
    </w:p>
    <w:p w14:paraId="3D11E949" w14:textId="2E0911C3" w:rsidR="00071F49" w:rsidRPr="00B23775" w:rsidRDefault="00071F49" w:rsidP="00280A5E">
      <w:pPr>
        <w:pStyle w:val="Heading4"/>
      </w:pPr>
      <w:bookmarkStart w:id="76" w:name="_Toc177416231"/>
      <w:r w:rsidRPr="00B23775">
        <w:t>Tabel 2.1 Simbol dalam Use Case D</w:t>
      </w:r>
      <w:r w:rsidR="00280A5E" w:rsidRPr="00B23775">
        <w:t>i</w:t>
      </w:r>
      <w:r w:rsidRPr="00B23775">
        <w:t>agram</w:t>
      </w:r>
      <w:bookmarkEnd w:id="76"/>
      <w:r w:rsidRPr="00B23775">
        <w:t xml:space="preserve"> </w:t>
      </w:r>
    </w:p>
    <w:tbl>
      <w:tblPr>
        <w:tblStyle w:val="TableGrid"/>
        <w:tblW w:w="0" w:type="auto"/>
        <w:tblLook w:val="04A0" w:firstRow="1" w:lastRow="0" w:firstColumn="1" w:lastColumn="0" w:noHBand="0" w:noVBand="1"/>
      </w:tblPr>
      <w:tblGrid>
        <w:gridCol w:w="510"/>
        <w:gridCol w:w="2856"/>
        <w:gridCol w:w="1403"/>
        <w:gridCol w:w="3158"/>
      </w:tblGrid>
      <w:tr w:rsidR="00092B59" w:rsidRPr="00B23775" w14:paraId="5ED457E8" w14:textId="77777777" w:rsidTr="00071F49">
        <w:tc>
          <w:tcPr>
            <w:tcW w:w="510" w:type="dxa"/>
          </w:tcPr>
          <w:p w14:paraId="3E5F4231" w14:textId="0BE28BB0"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o</w:t>
            </w:r>
          </w:p>
        </w:tc>
        <w:tc>
          <w:tcPr>
            <w:tcW w:w="2856" w:type="dxa"/>
          </w:tcPr>
          <w:p w14:paraId="677B2C63" w14:textId="2A2F0A4A"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Gambar</w:t>
            </w:r>
          </w:p>
        </w:tc>
        <w:tc>
          <w:tcPr>
            <w:tcW w:w="1403" w:type="dxa"/>
          </w:tcPr>
          <w:p w14:paraId="7B62C2F4" w14:textId="6FE95C53"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w:t>
            </w:r>
          </w:p>
        </w:tc>
        <w:tc>
          <w:tcPr>
            <w:tcW w:w="3158" w:type="dxa"/>
          </w:tcPr>
          <w:p w14:paraId="16DE078D" w14:textId="63E532BD"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092B59" w:rsidRPr="00B23775" w14:paraId="335ED373" w14:textId="77777777" w:rsidTr="00071F49">
        <w:tc>
          <w:tcPr>
            <w:tcW w:w="510" w:type="dxa"/>
          </w:tcPr>
          <w:p w14:paraId="133D3527" w14:textId="4B0C191E"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2856" w:type="dxa"/>
          </w:tcPr>
          <w:p w14:paraId="2E2CD2CA" w14:textId="53EFBEE3"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2F7AF3E4" wp14:editId="0E4F77F4">
                  <wp:extent cx="1674674" cy="67286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17760" cy="690171"/>
                          </a:xfrm>
                          <a:prstGeom prst="rect">
                            <a:avLst/>
                          </a:prstGeom>
                        </pic:spPr>
                      </pic:pic>
                    </a:graphicData>
                  </a:graphic>
                </wp:inline>
              </w:drawing>
            </w:r>
          </w:p>
        </w:tc>
        <w:tc>
          <w:tcPr>
            <w:tcW w:w="1403" w:type="dxa"/>
          </w:tcPr>
          <w:p w14:paraId="6E84EC5F"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A9A014B"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089F5D03" w14:textId="7C6CF257"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se Case</w:t>
            </w:r>
          </w:p>
        </w:tc>
        <w:tc>
          <w:tcPr>
            <w:tcW w:w="3158" w:type="dxa"/>
          </w:tcPr>
          <w:p w14:paraId="64BFF675" w14:textId="63912BA1" w:rsidR="00637C52" w:rsidRPr="00B23775" w:rsidRDefault="00936160"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Fungsionalitas yang disediakan sistem sebagai unit-unit yang saling bertukar pesan antar unit atau aktor; biasanya dinyatakan dengan menggunakan kata kerja di awal di awal frase nama use case</w:t>
            </w:r>
          </w:p>
        </w:tc>
      </w:tr>
      <w:tr w:rsidR="00092B59" w:rsidRPr="00B23775" w14:paraId="33014B9E" w14:textId="77777777" w:rsidTr="00071F49">
        <w:tc>
          <w:tcPr>
            <w:tcW w:w="510" w:type="dxa"/>
          </w:tcPr>
          <w:p w14:paraId="57E2C0A9" w14:textId="2A2C6BF1"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2</w:t>
            </w:r>
          </w:p>
        </w:tc>
        <w:tc>
          <w:tcPr>
            <w:tcW w:w="2856" w:type="dxa"/>
          </w:tcPr>
          <w:p w14:paraId="31060417" w14:textId="4D280AC9"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14329624" wp14:editId="73B6A3BD">
                  <wp:extent cx="1190791" cy="1124107"/>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0791" cy="1124107"/>
                          </a:xfrm>
                          <a:prstGeom prst="rect">
                            <a:avLst/>
                          </a:prstGeom>
                        </pic:spPr>
                      </pic:pic>
                    </a:graphicData>
                  </a:graphic>
                </wp:inline>
              </w:drawing>
            </w:r>
          </w:p>
        </w:tc>
        <w:tc>
          <w:tcPr>
            <w:tcW w:w="1403" w:type="dxa"/>
          </w:tcPr>
          <w:p w14:paraId="3DAB21AB"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0D26D7AD"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1B3286D0"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4ED7A106" w14:textId="262CAE96" w:rsidR="00637C52" w:rsidRPr="00B23775" w:rsidRDefault="00936160"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Aktor</w:t>
            </w:r>
          </w:p>
        </w:tc>
        <w:tc>
          <w:tcPr>
            <w:tcW w:w="3158" w:type="dxa"/>
          </w:tcPr>
          <w:p w14:paraId="414945A3" w14:textId="0EE7FFFE" w:rsidR="00637C52" w:rsidRPr="00B23775" w:rsidRDefault="00936160"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Orang, proses, atau sistem lain yang berinteraksi dengan sistem informasi yang akan dibuat di luar sistem informasi yang akan dibuat itu sendiri</w:t>
            </w:r>
          </w:p>
        </w:tc>
      </w:tr>
      <w:tr w:rsidR="00092B59" w:rsidRPr="00B23775" w14:paraId="07795F93" w14:textId="77777777" w:rsidTr="00071F49">
        <w:tc>
          <w:tcPr>
            <w:tcW w:w="510" w:type="dxa"/>
          </w:tcPr>
          <w:p w14:paraId="53BEB83A" w14:textId="0535C071"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3</w:t>
            </w:r>
          </w:p>
        </w:tc>
        <w:tc>
          <w:tcPr>
            <w:tcW w:w="2856" w:type="dxa"/>
          </w:tcPr>
          <w:p w14:paraId="4E2EA4D1"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35DD58CA"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56AE5C04" w14:textId="6E75BCEA"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024CC076" wp14:editId="453A7921">
                  <wp:extent cx="1250831" cy="419273"/>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61575" cy="422874"/>
                          </a:xfrm>
                          <a:prstGeom prst="rect">
                            <a:avLst/>
                          </a:prstGeom>
                        </pic:spPr>
                      </pic:pic>
                    </a:graphicData>
                  </a:graphic>
                </wp:inline>
              </w:drawing>
            </w:r>
          </w:p>
        </w:tc>
        <w:tc>
          <w:tcPr>
            <w:tcW w:w="1403" w:type="dxa"/>
          </w:tcPr>
          <w:p w14:paraId="202179C1"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5FDDA67D"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6C19F3B1"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A0CE236" w14:textId="5548FCE0" w:rsidR="00637C52" w:rsidRPr="00B23775" w:rsidRDefault="00936160"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Asosiasi</w:t>
            </w:r>
          </w:p>
        </w:tc>
        <w:tc>
          <w:tcPr>
            <w:tcW w:w="3158" w:type="dxa"/>
          </w:tcPr>
          <w:p w14:paraId="5B4F2CDF" w14:textId="741D9B14" w:rsidR="00637C52" w:rsidRPr="00B23775" w:rsidRDefault="00936160"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Komunikasi antara aktor dan use case yang berpartisipasi pada use case atau use case memiliki interaksi dengan aktor</w:t>
            </w:r>
          </w:p>
        </w:tc>
      </w:tr>
      <w:tr w:rsidR="00092B59" w:rsidRPr="00B23775" w14:paraId="3635FE35" w14:textId="77777777" w:rsidTr="00071F49">
        <w:tc>
          <w:tcPr>
            <w:tcW w:w="510" w:type="dxa"/>
          </w:tcPr>
          <w:p w14:paraId="565447D8" w14:textId="7A2451E4"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4</w:t>
            </w:r>
          </w:p>
        </w:tc>
        <w:tc>
          <w:tcPr>
            <w:tcW w:w="2856" w:type="dxa"/>
          </w:tcPr>
          <w:p w14:paraId="3D8332B9"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53C7F03"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6172B97B"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A550135" w14:textId="2CE17C85"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40BEEE3" wp14:editId="4024965E">
                  <wp:extent cx="1268083" cy="36815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86521" cy="373506"/>
                          </a:xfrm>
                          <a:prstGeom prst="rect">
                            <a:avLst/>
                          </a:prstGeom>
                        </pic:spPr>
                      </pic:pic>
                    </a:graphicData>
                  </a:graphic>
                </wp:inline>
              </w:drawing>
            </w:r>
          </w:p>
        </w:tc>
        <w:tc>
          <w:tcPr>
            <w:tcW w:w="1403" w:type="dxa"/>
          </w:tcPr>
          <w:p w14:paraId="27D6D146"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351D2326"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04A04C9A"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2A1C42FE" w14:textId="39DA3E99" w:rsidR="00637C52" w:rsidRPr="00B23775" w:rsidRDefault="00936160"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Ekstensi</w:t>
            </w:r>
          </w:p>
        </w:tc>
        <w:tc>
          <w:tcPr>
            <w:tcW w:w="3158" w:type="dxa"/>
          </w:tcPr>
          <w:p w14:paraId="1942E41D" w14:textId="3FBCB36E" w:rsidR="00637C52" w:rsidRPr="00B23775" w:rsidRDefault="00936160"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Relasi use case tambahan ke sebuah use case di</w:t>
            </w:r>
            <w:r w:rsidR="001419C8">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mana use case yang ditambahkan dapat berdiri sendiri walau tanpa use case tambahan</w:t>
            </w:r>
          </w:p>
        </w:tc>
      </w:tr>
    </w:tbl>
    <w:p w14:paraId="7908281F" w14:textId="77777777" w:rsidR="006F6F22" w:rsidRPr="00B23775" w:rsidRDefault="006F6F22" w:rsidP="002B2CC1">
      <w:pPr>
        <w:spacing w:line="360" w:lineRule="auto"/>
        <w:rPr>
          <w:rFonts w:ascii="Times New Roman" w:hAnsi="Times New Roman" w:cs="Times New Roman"/>
          <w:sz w:val="24"/>
          <w:szCs w:val="24"/>
          <w:lang w:val="en-US"/>
        </w:rPr>
      </w:pPr>
    </w:p>
    <w:p w14:paraId="43684EFB" w14:textId="633B0339" w:rsidR="005425C8" w:rsidRPr="00B23775" w:rsidRDefault="005425C8" w:rsidP="005425C8">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2.1 Simbol dalam </w:t>
      </w:r>
      <w:r w:rsidRPr="00B23775">
        <w:rPr>
          <w:rFonts w:ascii="Times New Roman" w:hAnsi="Times New Roman" w:cs="Times New Roman"/>
          <w:i/>
          <w:iCs/>
          <w:sz w:val="24"/>
          <w:szCs w:val="24"/>
          <w:lang w:val="en-US"/>
        </w:rPr>
        <w:t>Use Case DIagram</w:t>
      </w:r>
      <w:r w:rsidRPr="00B23775">
        <w:rPr>
          <w:rFonts w:ascii="Times New Roman" w:hAnsi="Times New Roman" w:cs="Times New Roman"/>
          <w:sz w:val="24"/>
          <w:szCs w:val="24"/>
          <w:lang w:val="en-US"/>
        </w:rPr>
        <w:t xml:space="preserve"> (lanjutan)</w:t>
      </w:r>
    </w:p>
    <w:tbl>
      <w:tblPr>
        <w:tblStyle w:val="TableGrid"/>
        <w:tblW w:w="0" w:type="auto"/>
        <w:tblLook w:val="04A0" w:firstRow="1" w:lastRow="0" w:firstColumn="1" w:lastColumn="0" w:noHBand="0" w:noVBand="1"/>
      </w:tblPr>
      <w:tblGrid>
        <w:gridCol w:w="421"/>
        <w:gridCol w:w="2976"/>
        <w:gridCol w:w="1418"/>
        <w:gridCol w:w="3112"/>
      </w:tblGrid>
      <w:tr w:rsidR="00071F49" w:rsidRPr="00B23775" w14:paraId="1A7B5744" w14:textId="77777777" w:rsidTr="00071F49">
        <w:tc>
          <w:tcPr>
            <w:tcW w:w="421" w:type="dxa"/>
          </w:tcPr>
          <w:p w14:paraId="6A2BD663" w14:textId="63E63A48"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5</w:t>
            </w:r>
          </w:p>
        </w:tc>
        <w:tc>
          <w:tcPr>
            <w:tcW w:w="2976" w:type="dxa"/>
          </w:tcPr>
          <w:p w14:paraId="1256D35F" w14:textId="77777777" w:rsidR="00071F49" w:rsidRPr="00B23775" w:rsidRDefault="00071F49" w:rsidP="00071F49">
            <w:pPr>
              <w:spacing w:line="360" w:lineRule="auto"/>
              <w:rPr>
                <w:rFonts w:ascii="Times New Roman" w:hAnsi="Times New Roman" w:cs="Times New Roman"/>
                <w:sz w:val="24"/>
                <w:szCs w:val="24"/>
                <w:lang w:val="en-US"/>
              </w:rPr>
            </w:pPr>
          </w:p>
          <w:p w14:paraId="2ECC87E1" w14:textId="27F7969D" w:rsidR="00071F49" w:rsidRPr="00B23775" w:rsidRDefault="00071F49" w:rsidP="00EF6DBC">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6059DA3A" wp14:editId="7215D110">
                  <wp:extent cx="1302589" cy="340546"/>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09374" cy="342320"/>
                          </a:xfrm>
                          <a:prstGeom prst="rect">
                            <a:avLst/>
                          </a:prstGeom>
                        </pic:spPr>
                      </pic:pic>
                    </a:graphicData>
                  </a:graphic>
                </wp:inline>
              </w:drawing>
            </w:r>
          </w:p>
        </w:tc>
        <w:tc>
          <w:tcPr>
            <w:tcW w:w="1418" w:type="dxa"/>
          </w:tcPr>
          <w:p w14:paraId="4A024587"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5432297A"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236E1A91"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51FE0012"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77859C80" w14:textId="185592C0" w:rsidR="00071F49" w:rsidRPr="00B23775" w:rsidRDefault="00071F49" w:rsidP="00071F4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Generalisasi</w:t>
            </w:r>
          </w:p>
        </w:tc>
        <w:tc>
          <w:tcPr>
            <w:tcW w:w="3112" w:type="dxa"/>
          </w:tcPr>
          <w:p w14:paraId="5BD1CB91" w14:textId="25EB8BEB"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Hubungan generalisasi dan spesialisasi (umum - khusus) antara dua buah use case dimana fungsi yang satu adalah fungsi yang lebih umum dari lainnya</w:t>
            </w:r>
          </w:p>
        </w:tc>
      </w:tr>
      <w:tr w:rsidR="00071F49" w:rsidRPr="00B23775" w14:paraId="5E8E4787" w14:textId="77777777" w:rsidTr="00071F49">
        <w:tc>
          <w:tcPr>
            <w:tcW w:w="421" w:type="dxa"/>
          </w:tcPr>
          <w:p w14:paraId="08CF7A2A" w14:textId="58638ABD"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6</w:t>
            </w:r>
          </w:p>
        </w:tc>
        <w:tc>
          <w:tcPr>
            <w:tcW w:w="2976" w:type="dxa"/>
          </w:tcPr>
          <w:p w14:paraId="4C885DDA" w14:textId="77777777" w:rsidR="00071F49" w:rsidRPr="00B23775" w:rsidRDefault="00071F49" w:rsidP="00EF6DBC">
            <w:pPr>
              <w:spacing w:line="360" w:lineRule="auto"/>
              <w:rPr>
                <w:rFonts w:ascii="Times New Roman" w:hAnsi="Times New Roman" w:cs="Times New Roman"/>
                <w:sz w:val="24"/>
                <w:szCs w:val="24"/>
                <w:lang w:val="en-US"/>
              </w:rPr>
            </w:pPr>
          </w:p>
          <w:p w14:paraId="1A8E420D" w14:textId="26855AED"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64FDEAB2" wp14:editId="7C219C22">
                  <wp:extent cx="1676400" cy="52621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a:ext>
                            </a:extLst>
                          </a:blip>
                          <a:srcRect/>
                          <a:stretch/>
                        </pic:blipFill>
                        <pic:spPr bwMode="auto">
                          <a:xfrm>
                            <a:off x="0" y="0"/>
                            <a:ext cx="1676634" cy="526286"/>
                          </a:xfrm>
                          <a:prstGeom prst="rect">
                            <a:avLst/>
                          </a:prstGeom>
                          <a:ln>
                            <a:noFill/>
                          </a:ln>
                          <a:extLst>
                            <a:ext uri="{53640926-AAD7-44D8-BBD7-CCE9431645EC}">
                              <a14:shadowObscured xmlns:a14="http://schemas.microsoft.com/office/drawing/2010/main"/>
                            </a:ext>
                          </a:extLst>
                        </pic:spPr>
                      </pic:pic>
                    </a:graphicData>
                  </a:graphic>
                </wp:inline>
              </w:drawing>
            </w:r>
          </w:p>
        </w:tc>
        <w:tc>
          <w:tcPr>
            <w:tcW w:w="1418" w:type="dxa"/>
          </w:tcPr>
          <w:p w14:paraId="306FACA7"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473F5683"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26DD11B1"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5E88A751" w14:textId="09FC89EC" w:rsidR="00071F49" w:rsidRPr="00B23775" w:rsidRDefault="00071F49" w:rsidP="00071F4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Include</w:t>
            </w:r>
          </w:p>
        </w:tc>
        <w:tc>
          <w:tcPr>
            <w:tcW w:w="3112" w:type="dxa"/>
          </w:tcPr>
          <w:p w14:paraId="3B87A9EA" w14:textId="453C492B"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relasi use case tambahan ke sebuah use case di</w:t>
            </w:r>
            <w:r w:rsidR="001419C8">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mana use case yang ditambahkan memerlukan use case ini untuk menjalankan fungsinya atau sebagai syarat dijalankan use case ini</w:t>
            </w:r>
          </w:p>
        </w:tc>
      </w:tr>
    </w:tbl>
    <w:p w14:paraId="30A7A6C3" w14:textId="77777777" w:rsidR="00B37B36" w:rsidRPr="00B23775" w:rsidRDefault="00B37B36" w:rsidP="00E70754">
      <w:pPr>
        <w:spacing w:line="360" w:lineRule="auto"/>
        <w:rPr>
          <w:rFonts w:ascii="Times New Roman" w:hAnsi="Times New Roman" w:cs="Times New Roman"/>
          <w:sz w:val="24"/>
          <w:szCs w:val="24"/>
          <w:lang w:val="en-US"/>
        </w:rPr>
      </w:pPr>
    </w:p>
    <w:p w14:paraId="40421499" w14:textId="6105A072" w:rsidR="00187613" w:rsidRPr="000E5ABA" w:rsidRDefault="00187613" w:rsidP="00981B01">
      <w:pPr>
        <w:pStyle w:val="Heading5"/>
        <w:numPr>
          <w:ilvl w:val="2"/>
          <w:numId w:val="8"/>
        </w:numPr>
      </w:pPr>
      <w:bookmarkStart w:id="77" w:name="_Toc173852679"/>
      <w:bookmarkStart w:id="78" w:name="_Toc173852765"/>
      <w:bookmarkStart w:id="79" w:name="_Toc174441273"/>
      <w:bookmarkStart w:id="80" w:name="_Toc178772340"/>
      <w:r w:rsidRPr="00B23775">
        <w:t>Entity Relationship Diagram(ERD)</w:t>
      </w:r>
      <w:bookmarkEnd w:id="77"/>
      <w:bookmarkEnd w:id="78"/>
      <w:bookmarkEnd w:id="79"/>
      <w:bookmarkEnd w:id="80"/>
    </w:p>
    <w:p w14:paraId="0D46F568" w14:textId="329B0AE4" w:rsidR="00993025" w:rsidRDefault="000F287B" w:rsidP="00C77FBD">
      <w:pPr>
        <w:spacing w:line="360" w:lineRule="auto"/>
        <w:ind w:firstLine="426"/>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Menurut </w:t>
      </w:r>
      <w:r w:rsidR="00A62807">
        <w:rPr>
          <w:rFonts w:ascii="Times New Roman" w:hAnsi="Times New Roman" w:cs="Times New Roman"/>
          <w:sz w:val="24"/>
          <w:szCs w:val="24"/>
          <w:lang w:val="en-ID"/>
        </w:rPr>
        <w:t>Pulungan</w:t>
      </w:r>
      <w:r w:rsidRPr="00B23775">
        <w:rPr>
          <w:rFonts w:ascii="Times New Roman" w:hAnsi="Times New Roman" w:cs="Times New Roman"/>
          <w:sz w:val="24"/>
          <w:szCs w:val="24"/>
          <w:lang w:val="en-ID"/>
        </w:rPr>
        <w:t xml:space="preserve"> </w:t>
      </w:r>
      <w:r w:rsidR="00C77FBD">
        <w:rPr>
          <w:rFonts w:ascii="Times New Roman" w:hAnsi="Times New Roman" w:cs="Times New Roman"/>
          <w:sz w:val="24"/>
          <w:szCs w:val="24"/>
          <w:lang w:val="en-ID"/>
        </w:rPr>
        <w:fldChar w:fldCharType="begin" w:fldLock="1"/>
      </w:r>
      <w:r w:rsidR="00C77FBD">
        <w:rPr>
          <w:rFonts w:ascii="Times New Roman" w:hAnsi="Times New Roman" w:cs="Times New Roman"/>
          <w:sz w:val="24"/>
          <w:szCs w:val="24"/>
          <w:lang w:val="en-ID"/>
        </w:rPr>
        <w:instrText>ADDIN CSL_CITATION {"citationItems":[{"id":"ITEM-1","itemData":{"DOI":"10.47233/jemb.v1i2.533","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author":[{"dropping-particle":"","family":"Pulungan","given":"Syahidannur Mukminah","non-dropping-particle":"","parse-names":false,"suffix":""},{"dropping-particle":"","family":"Febrianti","given":"Reza","non-dropping-particle":"","parse-names":false,"suffix":""},{"dropping-particle":"","family":"Lestari","given":"Titin","non-dropping-particle":"","parse-names":false,"suffix":""},{"dropping-particle":"","family":"Gurning","given":"Natra","non-dropping-particle":"","parse-names":false,"suffix":""},{"dropping-particle":"","family":"Fitriana","given":"Nur","non-dropping-particle":"","parse-names":false,"suffix":""}],"container-title":"Jurnal Ekonomi Manajemen dan Bisnis (JEMB)","id":"ITEM-1","issue":"2","issued":{"date-parts":[["2023"]]},"page":"98-102","title":"Analisis Teknik Entity-Relationship Diagram Dalam Perancangan Database","type":"article-journal","volume":"1"},"uris":["http://www.mendeley.com/documents/?uuid=45339e90-40bc-47d2-88b0-d9b0749c6bfe"]}],"mendeley":{"formattedCitation":"(Pulungan &lt;i&gt;et al.&lt;/i&gt;, 2023)","plainTextFormattedCitation":"(Pulungan et al., 2023)","previouslyFormattedCitation":"(Pulungan &lt;i&gt;et al.&lt;/i&gt;, 2023)"},"properties":{"noteIndex":0},"schema":"https://github.com/citation-style-language/schema/raw/master/csl-citation.json"}</w:instrText>
      </w:r>
      <w:r w:rsidR="00C77FBD">
        <w:rPr>
          <w:rFonts w:ascii="Times New Roman" w:hAnsi="Times New Roman" w:cs="Times New Roman"/>
          <w:sz w:val="24"/>
          <w:szCs w:val="24"/>
          <w:lang w:val="en-ID"/>
        </w:rPr>
        <w:fldChar w:fldCharType="separate"/>
      </w:r>
      <w:r w:rsidR="00C77FBD" w:rsidRPr="00C77FBD">
        <w:rPr>
          <w:rFonts w:ascii="Times New Roman" w:hAnsi="Times New Roman" w:cs="Times New Roman"/>
          <w:noProof/>
          <w:sz w:val="24"/>
          <w:szCs w:val="24"/>
          <w:lang w:val="en-ID"/>
        </w:rPr>
        <w:t xml:space="preserve">(Pulungan </w:t>
      </w:r>
      <w:r w:rsidR="00C77FBD" w:rsidRPr="00C77FBD">
        <w:rPr>
          <w:rFonts w:ascii="Times New Roman" w:hAnsi="Times New Roman" w:cs="Times New Roman"/>
          <w:i/>
          <w:noProof/>
          <w:sz w:val="24"/>
          <w:szCs w:val="24"/>
          <w:lang w:val="en-ID"/>
        </w:rPr>
        <w:t>et al.</w:t>
      </w:r>
      <w:r w:rsidR="00C77FBD" w:rsidRPr="00C77FBD">
        <w:rPr>
          <w:rFonts w:ascii="Times New Roman" w:hAnsi="Times New Roman" w:cs="Times New Roman"/>
          <w:noProof/>
          <w:sz w:val="24"/>
          <w:szCs w:val="24"/>
          <w:lang w:val="en-ID"/>
        </w:rPr>
        <w:t>, 2023)</w:t>
      </w:r>
      <w:r w:rsidR="00C77FBD">
        <w:rPr>
          <w:rFonts w:ascii="Times New Roman" w:hAnsi="Times New Roman" w:cs="Times New Roman"/>
          <w:sz w:val="24"/>
          <w:szCs w:val="24"/>
          <w:lang w:val="en-ID"/>
        </w:rPr>
        <w:fldChar w:fldCharType="end"/>
      </w:r>
      <w:r w:rsidR="00A62807">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menyatakan bahwa </w:t>
      </w:r>
      <w:r w:rsidR="00A62807" w:rsidRPr="00A62807">
        <w:rPr>
          <w:rFonts w:ascii="Times New Roman" w:hAnsi="Times New Roman" w:cs="Times New Roman"/>
          <w:sz w:val="24"/>
          <w:szCs w:val="24"/>
          <w:lang w:val="en-ID"/>
        </w:rPr>
        <w:t xml:space="preserve"> ERD merupakan salah satu diagram utama representasi model data konseptual yang mencerminkan persyaratan data pengguna dalam sistem basis data.</w:t>
      </w:r>
      <w:r w:rsidRPr="00B23775">
        <w:rPr>
          <w:rFonts w:ascii="Times New Roman" w:hAnsi="Times New Roman" w:cs="Times New Roman"/>
          <w:sz w:val="24"/>
          <w:szCs w:val="24"/>
          <w:lang w:val="en-ID"/>
        </w:rPr>
        <w:t xml:space="preserve">. Menurut </w:t>
      </w:r>
      <w:r w:rsidR="00C77FBD">
        <w:rPr>
          <w:rFonts w:ascii="Times New Roman" w:hAnsi="Times New Roman" w:cs="Times New Roman"/>
          <w:sz w:val="24"/>
          <w:szCs w:val="24"/>
          <w:lang w:val="en-ID"/>
        </w:rPr>
        <w:fldChar w:fldCharType="begin" w:fldLock="1"/>
      </w:r>
      <w:r w:rsidR="00C77FBD">
        <w:rPr>
          <w:rFonts w:ascii="Times New Roman" w:hAnsi="Times New Roman" w:cs="Times New Roman"/>
          <w:sz w:val="24"/>
          <w:szCs w:val="24"/>
          <w:lang w:val="en-ID"/>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55a25cf7-f6a7-4954-a80c-5c0cc368d38d"]}],"mendeley":{"formattedCitation":"(’Afiifah, Azzahra and Anggoro, 2022)","plainTextFormattedCitation":"(’Afiifah, Azzahra and Anggoro, 2022)","previouslyFormattedCitation":"(’Afiifah, Azzahra and Anggoro, 2022)"},"properties":{"noteIndex":0},"schema":"https://github.com/citation-style-language/schema/raw/master/csl-citation.json"}</w:instrText>
      </w:r>
      <w:r w:rsidR="00C77FBD">
        <w:rPr>
          <w:rFonts w:ascii="Times New Roman" w:hAnsi="Times New Roman" w:cs="Times New Roman"/>
          <w:sz w:val="24"/>
          <w:szCs w:val="24"/>
          <w:lang w:val="en-ID"/>
        </w:rPr>
        <w:fldChar w:fldCharType="separate"/>
      </w:r>
      <w:r w:rsidR="00C77FBD" w:rsidRPr="00C77FBD">
        <w:rPr>
          <w:rFonts w:ascii="Times New Roman" w:hAnsi="Times New Roman" w:cs="Times New Roman"/>
          <w:noProof/>
          <w:sz w:val="24"/>
          <w:szCs w:val="24"/>
          <w:lang w:val="en-ID"/>
        </w:rPr>
        <w:t>(’Afiifah, Azzahra and Anggoro, 2022)</w:t>
      </w:r>
      <w:r w:rsidR="00C77FBD">
        <w:rPr>
          <w:rFonts w:ascii="Times New Roman" w:hAnsi="Times New Roman" w:cs="Times New Roman"/>
          <w:sz w:val="24"/>
          <w:szCs w:val="24"/>
          <w:lang w:val="en-ID"/>
        </w:rPr>
        <w:fldChar w:fldCharType="end"/>
      </w:r>
      <w:r w:rsidRPr="00B23775">
        <w:rPr>
          <w:rFonts w:ascii="Times New Roman" w:hAnsi="Times New Roman" w:cs="Times New Roman"/>
          <w:sz w:val="24"/>
          <w:szCs w:val="24"/>
          <w:lang w:val="en-ID"/>
        </w:rPr>
        <w:t xml:space="preserve">, ERD  </w:t>
      </w:r>
      <w:r w:rsidR="00C77FBD" w:rsidRPr="00C77FBD">
        <w:rPr>
          <w:rFonts w:ascii="Times New Roman" w:hAnsi="Times New Roman" w:cs="Times New Roman"/>
          <w:sz w:val="24"/>
          <w:szCs w:val="24"/>
          <w:lang w:val="en-ID"/>
        </w:rPr>
        <w:t>ini memrepresentasikan bagaimana entitas saling terkait antara satu dengan yang lainnnya dalam database</w:t>
      </w:r>
      <w:r w:rsidRPr="00B23775">
        <w:rPr>
          <w:rFonts w:ascii="Times New Roman" w:hAnsi="Times New Roman" w:cs="Times New Roman"/>
          <w:sz w:val="24"/>
          <w:szCs w:val="24"/>
          <w:lang w:val="en-ID"/>
        </w:rPr>
        <w:t xml:space="preserve">. ERD digunakan untuk pemodelan basis data relasional.  </w:t>
      </w:r>
      <w:r w:rsidR="00F654EF">
        <w:rPr>
          <w:rFonts w:ascii="Times New Roman" w:hAnsi="Times New Roman" w:cs="Times New Roman"/>
          <w:sz w:val="24"/>
          <w:szCs w:val="24"/>
          <w:lang w:val="en-ID"/>
        </w:rPr>
        <w:t xml:space="preserve">ERD </w:t>
      </w:r>
      <w:r w:rsidR="00B0257F">
        <w:rPr>
          <w:rFonts w:ascii="Times New Roman" w:hAnsi="Times New Roman" w:cs="Times New Roman"/>
          <w:sz w:val="24"/>
          <w:szCs w:val="24"/>
          <w:lang w:val="en-ID"/>
        </w:rPr>
        <w:t xml:space="preserve">dibentuk dari beberapa </w:t>
      </w:r>
      <w:r w:rsidR="00DC3E6C">
        <w:rPr>
          <w:rFonts w:ascii="Times New Roman" w:hAnsi="Times New Roman" w:cs="Times New Roman"/>
          <w:sz w:val="24"/>
          <w:szCs w:val="24"/>
          <w:lang w:val="en-ID"/>
        </w:rPr>
        <w:t>komponen</w:t>
      </w:r>
      <w:r w:rsidR="00D40DA4">
        <w:rPr>
          <w:rFonts w:ascii="Times New Roman" w:hAnsi="Times New Roman" w:cs="Times New Roman"/>
          <w:sz w:val="24"/>
          <w:szCs w:val="24"/>
          <w:lang w:val="en-ID"/>
        </w:rPr>
        <w:t xml:space="preserve"> yang saling</w:t>
      </w:r>
      <w:r w:rsidR="00B0257F">
        <w:rPr>
          <w:rFonts w:ascii="Times New Roman" w:hAnsi="Times New Roman" w:cs="Times New Roman"/>
          <w:sz w:val="24"/>
          <w:szCs w:val="24"/>
          <w:lang w:val="en-ID"/>
        </w:rPr>
        <w:t xml:space="preserve"> berhubungan</w:t>
      </w:r>
      <w:r w:rsidR="00D40DA4">
        <w:rPr>
          <w:rFonts w:ascii="Times New Roman" w:hAnsi="Times New Roman" w:cs="Times New Roman"/>
          <w:sz w:val="24"/>
          <w:szCs w:val="24"/>
          <w:lang w:val="en-ID"/>
        </w:rPr>
        <w:t xml:space="preserve">, </w:t>
      </w:r>
      <w:r w:rsidR="00B0257F">
        <w:rPr>
          <w:rFonts w:ascii="Times New Roman" w:hAnsi="Times New Roman" w:cs="Times New Roman"/>
          <w:sz w:val="24"/>
          <w:szCs w:val="24"/>
          <w:lang w:val="en-ID"/>
        </w:rPr>
        <w:t>dapat dilihat pada gambar</w:t>
      </w:r>
      <w:r w:rsidR="00F654EF">
        <w:rPr>
          <w:rFonts w:ascii="Times New Roman" w:hAnsi="Times New Roman" w:cs="Times New Roman"/>
          <w:sz w:val="24"/>
          <w:szCs w:val="24"/>
          <w:lang w:val="en-ID"/>
        </w:rPr>
        <w:t xml:space="preserve"> </w:t>
      </w:r>
      <w:r w:rsidR="00B0257F">
        <w:rPr>
          <w:rFonts w:ascii="Times New Roman" w:hAnsi="Times New Roman" w:cs="Times New Roman"/>
          <w:sz w:val="24"/>
          <w:szCs w:val="24"/>
          <w:lang w:val="en-ID"/>
        </w:rPr>
        <w:t>2.9 yang menggambarkan ERD antara instruktur dan pelajar</w:t>
      </w:r>
      <w:r w:rsidR="00F654EF">
        <w:rPr>
          <w:rFonts w:ascii="Times New Roman" w:hAnsi="Times New Roman" w:cs="Times New Roman"/>
          <w:sz w:val="24"/>
          <w:szCs w:val="24"/>
          <w:lang w:val="en-ID"/>
        </w:rPr>
        <w:t xml:space="preserve"> (</w:t>
      </w:r>
      <w:r w:rsidR="00ED7365" w:rsidRPr="00ED7365">
        <w:rPr>
          <w:rFonts w:ascii="Times New Roman" w:hAnsi="Times New Roman" w:cs="Times New Roman"/>
          <w:sz w:val="24"/>
          <w:szCs w:val="24"/>
          <w:lang w:val="en-ID"/>
        </w:rPr>
        <w:t>Silberschatz</w:t>
      </w:r>
      <w:r w:rsidR="00ED7365">
        <w:rPr>
          <w:rFonts w:ascii="Times New Roman" w:hAnsi="Times New Roman" w:cs="Times New Roman"/>
          <w:sz w:val="24"/>
          <w:szCs w:val="24"/>
          <w:lang w:val="en-ID"/>
        </w:rPr>
        <w:t>, 2011)</w:t>
      </w:r>
      <w:r w:rsidR="00E63DE5">
        <w:rPr>
          <w:rFonts w:ascii="Times New Roman" w:hAnsi="Times New Roman" w:cs="Times New Roman"/>
          <w:sz w:val="24"/>
          <w:szCs w:val="24"/>
          <w:lang w:val="en-ID"/>
        </w:rPr>
        <w:t xml:space="preserve"> </w:t>
      </w:r>
    </w:p>
    <w:p w14:paraId="5B9F7F34" w14:textId="218E7BB3" w:rsidR="00B0257F" w:rsidRDefault="00B0257F" w:rsidP="002D1BF1">
      <w:pPr>
        <w:spacing w:line="360" w:lineRule="auto"/>
        <w:ind w:firstLine="426"/>
        <w:jc w:val="center"/>
        <w:rPr>
          <w:rFonts w:ascii="Times New Roman" w:hAnsi="Times New Roman" w:cs="Times New Roman"/>
          <w:sz w:val="24"/>
          <w:szCs w:val="24"/>
          <w:lang w:val="en-ID"/>
        </w:rPr>
      </w:pPr>
      <w:r w:rsidRPr="00B0257F">
        <w:rPr>
          <w:rFonts w:ascii="Times New Roman" w:hAnsi="Times New Roman" w:cs="Times New Roman"/>
          <w:noProof/>
          <w:sz w:val="24"/>
          <w:szCs w:val="24"/>
          <w:lang w:val="en-ID"/>
        </w:rPr>
        <w:drawing>
          <wp:inline distT="0" distB="0" distL="0" distR="0" wp14:anchorId="3CC16C20" wp14:editId="512047E6">
            <wp:extent cx="4061361" cy="112815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06596" cy="1140721"/>
                    </a:xfrm>
                    <a:prstGeom prst="rect">
                      <a:avLst/>
                    </a:prstGeom>
                  </pic:spPr>
                </pic:pic>
              </a:graphicData>
            </a:graphic>
          </wp:inline>
        </w:drawing>
      </w:r>
    </w:p>
    <w:p w14:paraId="722C526C" w14:textId="484176F5" w:rsidR="00B0257F" w:rsidRDefault="00D40DA4" w:rsidP="00D40DA4">
      <w:pPr>
        <w:pStyle w:val="Heading3"/>
      </w:pPr>
      <w:bookmarkStart w:id="81" w:name="_Toc176816510"/>
      <w:r>
        <w:t>Gambar 2.9 ERD hubungan instruktur dan pelajar</w:t>
      </w:r>
      <w:r w:rsidR="004F6D3A">
        <w:t xml:space="preserve"> </w:t>
      </w:r>
      <w:r w:rsidR="004F6D3A">
        <w:rPr>
          <w:lang w:val="en-ID"/>
        </w:rPr>
        <w:t>(</w:t>
      </w:r>
      <w:r w:rsidR="004F6D3A" w:rsidRPr="00ED7365">
        <w:rPr>
          <w:lang w:val="en-ID"/>
        </w:rPr>
        <w:t>Silberschatz</w:t>
      </w:r>
      <w:r w:rsidR="004F6D3A">
        <w:rPr>
          <w:lang w:val="en-ID"/>
        </w:rPr>
        <w:t>, 2011)</w:t>
      </w:r>
      <w:bookmarkEnd w:id="81"/>
    </w:p>
    <w:p w14:paraId="530A9F86" w14:textId="697AF4D0" w:rsidR="00D40DA4" w:rsidRPr="00D40DA4" w:rsidRDefault="00D40DA4" w:rsidP="00D40DA4">
      <w:pP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ERD pada gambar 2.9 </w:t>
      </w:r>
      <w:r w:rsidRPr="00D40DA4">
        <w:rPr>
          <w:rFonts w:ascii="Times New Roman" w:hAnsi="Times New Roman" w:cs="Times New Roman"/>
          <w:sz w:val="24"/>
          <w:szCs w:val="24"/>
          <w:lang w:val="en-ID"/>
        </w:rPr>
        <w:t xml:space="preserve">diatas </w:t>
      </w:r>
      <w:r>
        <w:rPr>
          <w:rFonts w:ascii="Times New Roman" w:hAnsi="Times New Roman" w:cs="Times New Roman"/>
          <w:sz w:val="24"/>
          <w:szCs w:val="24"/>
          <w:lang w:val="en-ID"/>
        </w:rPr>
        <w:t xml:space="preserve">terdiri dari </w:t>
      </w:r>
      <w:r w:rsidR="00DC3E6C">
        <w:rPr>
          <w:rFonts w:ascii="Times New Roman" w:hAnsi="Times New Roman" w:cs="Times New Roman"/>
          <w:sz w:val="24"/>
          <w:szCs w:val="24"/>
          <w:lang w:val="en-ID"/>
        </w:rPr>
        <w:t>beberapa komponen</w:t>
      </w:r>
      <w:r>
        <w:rPr>
          <w:rFonts w:ascii="Times New Roman" w:hAnsi="Times New Roman" w:cs="Times New Roman"/>
          <w:sz w:val="24"/>
          <w:szCs w:val="24"/>
          <w:lang w:val="en-ID"/>
        </w:rPr>
        <w:t xml:space="preserve"> </w:t>
      </w:r>
      <w:r w:rsidRPr="00D40DA4">
        <w:rPr>
          <w:rFonts w:ascii="Times New Roman" w:hAnsi="Times New Roman" w:cs="Times New Roman"/>
          <w:sz w:val="24"/>
          <w:szCs w:val="24"/>
          <w:lang w:val="en-ID"/>
        </w:rPr>
        <w:t>sebagai berikut</w:t>
      </w:r>
    </w:p>
    <w:p w14:paraId="75601EF0" w14:textId="52DBFA79" w:rsidR="00ED7365" w:rsidRDefault="00D26B41" w:rsidP="00ED7365">
      <w:pPr>
        <w:numPr>
          <w:ilvl w:val="0"/>
          <w:numId w:val="24"/>
        </w:numPr>
        <w:spacing w:line="360" w:lineRule="auto"/>
        <w:jc w:val="both"/>
        <w:rPr>
          <w:rFonts w:ascii="Times New Roman" w:hAnsi="Times New Roman" w:cs="Times New Roman"/>
          <w:sz w:val="24"/>
          <w:szCs w:val="24"/>
          <w:lang w:val="en-ID"/>
        </w:rPr>
      </w:pPr>
      <w:r w:rsidRPr="00D26B41">
        <w:rPr>
          <w:rFonts w:ascii="Times New Roman" w:hAnsi="Times New Roman" w:cs="Times New Roman"/>
          <w:sz w:val="24"/>
          <w:szCs w:val="24"/>
          <w:lang w:val="en-ID"/>
        </w:rPr>
        <w:t>Entitas</w:t>
      </w:r>
      <w:r w:rsidR="00ED7365">
        <w:rPr>
          <w:rFonts w:ascii="Times New Roman" w:hAnsi="Times New Roman" w:cs="Times New Roman"/>
          <w:sz w:val="24"/>
          <w:szCs w:val="24"/>
          <w:lang w:val="en-ID"/>
        </w:rPr>
        <w:t xml:space="preserve"> :</w:t>
      </w:r>
    </w:p>
    <w:p w14:paraId="3D4D459D" w14:textId="74CDD126" w:rsidR="00D26B41" w:rsidRDefault="00D26B41" w:rsidP="00D26B41">
      <w:pPr>
        <w:spacing w:line="360" w:lineRule="auto"/>
        <w:ind w:left="786"/>
        <w:jc w:val="both"/>
        <w:rPr>
          <w:rFonts w:ascii="Times New Roman" w:hAnsi="Times New Roman" w:cs="Times New Roman"/>
          <w:sz w:val="24"/>
          <w:szCs w:val="24"/>
          <w:lang w:val="en-ID"/>
        </w:rPr>
      </w:pPr>
      <w:r>
        <w:rPr>
          <w:rFonts w:ascii="Times New Roman" w:hAnsi="Times New Roman" w:cs="Times New Roman"/>
          <w:sz w:val="24"/>
          <w:szCs w:val="24"/>
          <w:lang w:val="en-ID"/>
        </w:rPr>
        <w:t>Entitas</w:t>
      </w:r>
      <w:r w:rsidRPr="00D26B41">
        <w:rPr>
          <w:rFonts w:ascii="Times New Roman" w:hAnsi="Times New Roman" w:cs="Times New Roman"/>
          <w:sz w:val="24"/>
          <w:szCs w:val="24"/>
          <w:lang w:val="en-ID"/>
        </w:rPr>
        <w:t xml:space="preserve"> adalah "benda" atau "objek" di dunia nyata yang dapat dibedakan dari objek lainnya. Misalnya, setiap orang di universitas adalah entitas.</w:t>
      </w:r>
    </w:p>
    <w:p w14:paraId="039DBABE" w14:textId="471B8940" w:rsidR="00D26B41" w:rsidRDefault="00D26B41" w:rsidP="00D26B41">
      <w:pPr>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lasi :</w:t>
      </w:r>
    </w:p>
    <w:p w14:paraId="066D30B3" w14:textId="3F294CA8" w:rsidR="00D26B41" w:rsidRDefault="00D26B41" w:rsidP="00D26B41">
      <w:pPr>
        <w:spacing w:line="360" w:lineRule="auto"/>
        <w:ind w:left="786"/>
        <w:jc w:val="both"/>
        <w:rPr>
          <w:rFonts w:ascii="Times New Roman" w:hAnsi="Times New Roman" w:cs="Times New Roman"/>
          <w:sz w:val="24"/>
          <w:szCs w:val="24"/>
          <w:lang w:val="en-ID"/>
        </w:rPr>
      </w:pPr>
      <w:r>
        <w:rPr>
          <w:rFonts w:ascii="Times New Roman" w:hAnsi="Times New Roman" w:cs="Times New Roman"/>
          <w:sz w:val="24"/>
          <w:szCs w:val="24"/>
          <w:lang w:val="en-ID"/>
        </w:rPr>
        <w:t>Relasi adalah asosiasi</w:t>
      </w:r>
      <w:r w:rsidRPr="00D26B41">
        <w:rPr>
          <w:rFonts w:ascii="Times New Roman" w:hAnsi="Times New Roman" w:cs="Times New Roman"/>
          <w:sz w:val="24"/>
          <w:szCs w:val="24"/>
          <w:lang w:val="en-ID"/>
        </w:rPr>
        <w:t xml:space="preserve"> di antara beberapa entitas. Sebagai contoh, kita bisa mendefinisikan relasi "</w:t>
      </w:r>
      <w:r w:rsidRPr="00D26B41">
        <w:rPr>
          <w:rFonts w:ascii="Times New Roman" w:hAnsi="Times New Roman" w:cs="Times New Roman"/>
          <w:i/>
          <w:iCs/>
          <w:sz w:val="24"/>
          <w:szCs w:val="24"/>
          <w:lang w:val="en-ID"/>
        </w:rPr>
        <w:t>advisor</w:t>
      </w:r>
      <w:r w:rsidRPr="00D26B41">
        <w:rPr>
          <w:rFonts w:ascii="Times New Roman" w:hAnsi="Times New Roman" w:cs="Times New Roman"/>
          <w:sz w:val="24"/>
          <w:szCs w:val="24"/>
          <w:lang w:val="en-ID"/>
        </w:rPr>
        <w:t>" yang mengasosiasikan instruktur</w:t>
      </w:r>
      <w:r w:rsidR="00B0257F">
        <w:rPr>
          <w:rFonts w:ascii="Times New Roman" w:hAnsi="Times New Roman" w:cs="Times New Roman"/>
          <w:sz w:val="24"/>
          <w:szCs w:val="24"/>
          <w:lang w:val="en-ID"/>
        </w:rPr>
        <w:t xml:space="preserve"> A</w:t>
      </w:r>
      <w:r w:rsidRPr="00D26B41">
        <w:rPr>
          <w:rFonts w:ascii="Times New Roman" w:hAnsi="Times New Roman" w:cs="Times New Roman"/>
          <w:sz w:val="24"/>
          <w:szCs w:val="24"/>
          <w:lang w:val="en-ID"/>
        </w:rPr>
        <w:t xml:space="preserve"> dengan mahasiswa </w:t>
      </w:r>
      <w:r>
        <w:rPr>
          <w:rFonts w:ascii="Times New Roman" w:hAnsi="Times New Roman" w:cs="Times New Roman"/>
          <w:sz w:val="24"/>
          <w:szCs w:val="24"/>
          <w:lang w:val="en-ID"/>
        </w:rPr>
        <w:t>universitas</w:t>
      </w:r>
      <w:r w:rsidR="00B0257F">
        <w:rPr>
          <w:rFonts w:ascii="Times New Roman" w:hAnsi="Times New Roman" w:cs="Times New Roman"/>
          <w:sz w:val="24"/>
          <w:szCs w:val="24"/>
          <w:lang w:val="en-ID"/>
        </w:rPr>
        <w:t xml:space="preserve"> A</w:t>
      </w:r>
      <w:r w:rsidRPr="00D26B41">
        <w:rPr>
          <w:rFonts w:ascii="Times New Roman" w:hAnsi="Times New Roman" w:cs="Times New Roman"/>
          <w:sz w:val="24"/>
          <w:szCs w:val="24"/>
          <w:lang w:val="en-ID"/>
        </w:rPr>
        <w:t xml:space="preserve">, yang menyatakan bahwa </w:t>
      </w:r>
      <w:r w:rsidR="00B0257F" w:rsidRPr="00D26B41">
        <w:rPr>
          <w:rFonts w:ascii="Times New Roman" w:hAnsi="Times New Roman" w:cs="Times New Roman"/>
          <w:sz w:val="24"/>
          <w:szCs w:val="24"/>
          <w:lang w:val="en-ID"/>
        </w:rPr>
        <w:t>instruktur</w:t>
      </w:r>
      <w:r w:rsidR="00B0257F">
        <w:rPr>
          <w:rFonts w:ascii="Times New Roman" w:hAnsi="Times New Roman" w:cs="Times New Roman"/>
          <w:sz w:val="24"/>
          <w:szCs w:val="24"/>
          <w:lang w:val="en-ID"/>
        </w:rPr>
        <w:t xml:space="preserve"> A</w:t>
      </w:r>
      <w:r w:rsidR="00B0257F" w:rsidRPr="00D26B41">
        <w:rPr>
          <w:rFonts w:ascii="Times New Roman" w:hAnsi="Times New Roman" w:cs="Times New Roman"/>
          <w:sz w:val="24"/>
          <w:szCs w:val="24"/>
          <w:lang w:val="en-ID"/>
        </w:rPr>
        <w:t xml:space="preserve"> </w:t>
      </w:r>
      <w:r w:rsidRPr="00D26B41">
        <w:rPr>
          <w:rFonts w:ascii="Times New Roman" w:hAnsi="Times New Roman" w:cs="Times New Roman"/>
          <w:sz w:val="24"/>
          <w:szCs w:val="24"/>
          <w:lang w:val="en-ID"/>
        </w:rPr>
        <w:t xml:space="preserve">adalah pembimbing </w:t>
      </w:r>
      <w:r w:rsidR="00B0257F">
        <w:rPr>
          <w:rFonts w:ascii="Times New Roman" w:hAnsi="Times New Roman" w:cs="Times New Roman"/>
          <w:sz w:val="24"/>
          <w:szCs w:val="24"/>
          <w:lang w:val="en-ID"/>
        </w:rPr>
        <w:t>mahasiswa A</w:t>
      </w:r>
    </w:p>
    <w:p w14:paraId="0B6AB67B" w14:textId="7FFD74A4" w:rsidR="00D26B41" w:rsidRDefault="00D26B41" w:rsidP="00D26B41">
      <w:pPr>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tribut :</w:t>
      </w:r>
    </w:p>
    <w:p w14:paraId="51542C84" w14:textId="77777777" w:rsidR="00D26B41" w:rsidRDefault="00D26B41" w:rsidP="00D26B41">
      <w:pPr>
        <w:spacing w:line="360" w:lineRule="auto"/>
        <w:ind w:left="786"/>
        <w:jc w:val="both"/>
        <w:rPr>
          <w:rFonts w:ascii="Times New Roman" w:hAnsi="Times New Roman" w:cs="Times New Roman"/>
          <w:sz w:val="24"/>
          <w:szCs w:val="24"/>
          <w:lang w:val="en-ID"/>
        </w:rPr>
      </w:pPr>
      <w:r w:rsidRPr="00D26B41">
        <w:rPr>
          <w:rFonts w:ascii="Times New Roman" w:hAnsi="Times New Roman" w:cs="Times New Roman"/>
          <w:sz w:val="24"/>
          <w:szCs w:val="24"/>
          <w:lang w:val="en-ID"/>
        </w:rPr>
        <w:t>Atribut adalah properti atau karakteristik dari suatu entitas. Setiap atribut memiliki sekumpulan nilai yang disebut domain</w:t>
      </w:r>
      <w:r>
        <w:rPr>
          <w:rFonts w:ascii="Times New Roman" w:hAnsi="Times New Roman" w:cs="Times New Roman"/>
          <w:sz w:val="24"/>
          <w:szCs w:val="24"/>
          <w:lang w:val="en-ID"/>
        </w:rPr>
        <w:t>. Contoh seseorang memiliki atribut nama</w:t>
      </w:r>
    </w:p>
    <w:p w14:paraId="3970BA2E" w14:textId="77777777" w:rsidR="00D26B41" w:rsidRPr="00D26B41" w:rsidRDefault="00D26B41" w:rsidP="00D26B41">
      <w:pPr>
        <w:spacing w:line="360" w:lineRule="auto"/>
        <w:ind w:left="426"/>
        <w:jc w:val="both"/>
        <w:rPr>
          <w:rFonts w:ascii="Times New Roman" w:hAnsi="Times New Roman" w:cs="Times New Roman"/>
          <w:sz w:val="24"/>
          <w:szCs w:val="24"/>
          <w:lang w:val="en-ID"/>
        </w:rPr>
      </w:pPr>
    </w:p>
    <w:p w14:paraId="22FF4A53" w14:textId="36D31CEF" w:rsidR="00F766A1" w:rsidRPr="00B23775" w:rsidRDefault="00F766A1" w:rsidP="00E70754">
      <w:pPr>
        <w:spacing w:line="360" w:lineRule="auto"/>
        <w:rPr>
          <w:rFonts w:ascii="Times New Roman" w:hAnsi="Times New Roman" w:cs="Times New Roman"/>
          <w:sz w:val="24"/>
          <w:szCs w:val="24"/>
          <w:lang w:val="en-ID"/>
        </w:rPr>
      </w:pPr>
    </w:p>
    <w:p w14:paraId="5C09BAF0" w14:textId="71A57F1A" w:rsidR="00F766A1" w:rsidRDefault="00F766A1" w:rsidP="00E70754">
      <w:pPr>
        <w:spacing w:line="360" w:lineRule="auto"/>
        <w:rPr>
          <w:rFonts w:ascii="Times New Roman" w:hAnsi="Times New Roman" w:cs="Times New Roman"/>
          <w:sz w:val="24"/>
          <w:szCs w:val="24"/>
          <w:lang w:val="en-ID"/>
        </w:rPr>
      </w:pPr>
    </w:p>
    <w:p w14:paraId="750A086C" w14:textId="1CF21172" w:rsidR="00D40DA4" w:rsidRDefault="00D40DA4" w:rsidP="00E70754">
      <w:pPr>
        <w:spacing w:line="360" w:lineRule="auto"/>
        <w:rPr>
          <w:rFonts w:ascii="Times New Roman" w:hAnsi="Times New Roman" w:cs="Times New Roman"/>
          <w:sz w:val="24"/>
          <w:szCs w:val="24"/>
          <w:lang w:val="en-ID"/>
        </w:rPr>
      </w:pPr>
    </w:p>
    <w:p w14:paraId="0D93FFC9" w14:textId="01C86C6F" w:rsidR="00D40DA4" w:rsidRDefault="00D40DA4" w:rsidP="00E70754">
      <w:pPr>
        <w:spacing w:line="360" w:lineRule="auto"/>
        <w:rPr>
          <w:rFonts w:ascii="Times New Roman" w:hAnsi="Times New Roman" w:cs="Times New Roman"/>
          <w:sz w:val="24"/>
          <w:szCs w:val="24"/>
          <w:lang w:val="en-ID"/>
        </w:rPr>
      </w:pPr>
    </w:p>
    <w:p w14:paraId="00F48A76" w14:textId="407083D2" w:rsidR="00D40DA4" w:rsidRDefault="00D40DA4" w:rsidP="00E70754">
      <w:pPr>
        <w:spacing w:line="360" w:lineRule="auto"/>
        <w:rPr>
          <w:rFonts w:ascii="Times New Roman" w:hAnsi="Times New Roman" w:cs="Times New Roman"/>
          <w:sz w:val="24"/>
          <w:szCs w:val="24"/>
          <w:lang w:val="en-ID"/>
        </w:rPr>
      </w:pPr>
    </w:p>
    <w:p w14:paraId="377DED8B" w14:textId="77777777" w:rsidR="00D40DA4" w:rsidRPr="00B23775" w:rsidRDefault="00D40DA4" w:rsidP="00E70754">
      <w:pPr>
        <w:spacing w:line="360" w:lineRule="auto"/>
        <w:rPr>
          <w:rFonts w:ascii="Times New Roman" w:hAnsi="Times New Roman" w:cs="Times New Roman"/>
          <w:sz w:val="24"/>
          <w:szCs w:val="24"/>
          <w:lang w:val="en-ID"/>
        </w:rPr>
      </w:pPr>
    </w:p>
    <w:p w14:paraId="56634766" w14:textId="77777777" w:rsidR="006E2ADB" w:rsidRPr="00B23775" w:rsidRDefault="006E2ADB" w:rsidP="00E70754">
      <w:pPr>
        <w:spacing w:line="360" w:lineRule="auto"/>
        <w:rPr>
          <w:rFonts w:ascii="Times New Roman" w:hAnsi="Times New Roman" w:cs="Times New Roman"/>
          <w:sz w:val="24"/>
          <w:szCs w:val="24"/>
          <w:lang w:val="en-ID"/>
        </w:rPr>
      </w:pPr>
    </w:p>
    <w:p w14:paraId="57117491" w14:textId="605BA5A8" w:rsidR="00FE29F7" w:rsidRPr="00B23775" w:rsidRDefault="0050342B" w:rsidP="00574578">
      <w:pPr>
        <w:pStyle w:val="Heading1"/>
      </w:pPr>
      <w:bookmarkStart w:id="82" w:name="_Toc147417258"/>
      <w:bookmarkStart w:id="83" w:name="_Toc173852680"/>
      <w:r>
        <w:br w:type="column"/>
      </w:r>
      <w:bookmarkStart w:id="84" w:name="_Toc178772341"/>
      <w:r w:rsidR="00FE29F7" w:rsidRPr="00B23775">
        <w:lastRenderedPageBreak/>
        <w:t>BAB III</w:t>
      </w:r>
      <w:r w:rsidR="001B56EB" w:rsidRPr="00B23775">
        <w:br/>
      </w:r>
      <w:r w:rsidR="00FE29F7" w:rsidRPr="00B23775">
        <w:t>METODE PENELITIAN</w:t>
      </w:r>
      <w:bookmarkEnd w:id="82"/>
      <w:bookmarkEnd w:id="83"/>
      <w:bookmarkEnd w:id="84"/>
    </w:p>
    <w:p w14:paraId="53B1C135" w14:textId="77777777" w:rsidR="00FE29F7" w:rsidRPr="00B23775" w:rsidRDefault="00FE29F7" w:rsidP="00E70754">
      <w:pPr>
        <w:spacing w:line="360" w:lineRule="auto"/>
        <w:rPr>
          <w:rFonts w:ascii="Times New Roman" w:hAnsi="Times New Roman" w:cs="Times New Roman"/>
          <w:sz w:val="24"/>
          <w:szCs w:val="24"/>
        </w:rPr>
      </w:pPr>
    </w:p>
    <w:p w14:paraId="654DE29F" w14:textId="771DAEF2" w:rsidR="00FE29F7" w:rsidRPr="00B23775" w:rsidRDefault="00FE29F7" w:rsidP="00B12B53">
      <w:pPr>
        <w:spacing w:after="0" w:line="360" w:lineRule="auto"/>
        <w:ind w:firstLine="426"/>
        <w:jc w:val="both"/>
        <w:rPr>
          <w:rFonts w:ascii="Times New Roman" w:hAnsi="Times New Roman" w:cs="Times New Roman"/>
          <w:sz w:val="24"/>
          <w:szCs w:val="24"/>
        </w:rPr>
      </w:pPr>
      <w:r w:rsidRPr="00B23775">
        <w:rPr>
          <w:rFonts w:ascii="Times New Roman" w:hAnsi="Times New Roman" w:cs="Times New Roman"/>
          <w:sz w:val="24"/>
          <w:szCs w:val="24"/>
        </w:rPr>
        <w:t xml:space="preserve">Bab ini menjelaskan tentang objek penelitian, metode pengumpulan data, dan flowchart penelitian pada </w:t>
      </w:r>
      <w:r w:rsidR="00B8124B" w:rsidRPr="00B23775">
        <w:rPr>
          <w:rFonts w:ascii="Times New Roman" w:hAnsi="Times New Roman" w:cs="Times New Roman"/>
          <w:sz w:val="24"/>
          <w:szCs w:val="24"/>
          <w:lang w:val="en-US"/>
        </w:rPr>
        <w:t xml:space="preserve">pengembangan </w:t>
      </w:r>
      <w:r w:rsidR="001419C8">
        <w:rPr>
          <w:rFonts w:ascii="Times New Roman" w:hAnsi="Times New Roman" w:cs="Times New Roman"/>
          <w:sz w:val="24"/>
          <w:szCs w:val="24"/>
          <w:lang w:val="en-US"/>
        </w:rPr>
        <w:t>sistem</w:t>
      </w:r>
      <w:r w:rsidR="00B8124B" w:rsidRPr="00B23775">
        <w:rPr>
          <w:rFonts w:ascii="Times New Roman" w:hAnsi="Times New Roman" w:cs="Times New Roman"/>
          <w:sz w:val="24"/>
          <w:szCs w:val="24"/>
          <w:lang w:val="en-US"/>
        </w:rPr>
        <w:t xml:space="preserve"> informasi manajemen klinik gigi Xenon Dental House</w:t>
      </w:r>
      <w:r w:rsidRPr="00B23775">
        <w:rPr>
          <w:rFonts w:ascii="Times New Roman" w:hAnsi="Times New Roman" w:cs="Times New Roman"/>
          <w:sz w:val="24"/>
          <w:szCs w:val="24"/>
        </w:rPr>
        <w:t>.</w:t>
      </w:r>
    </w:p>
    <w:p w14:paraId="7D33C0D1" w14:textId="77777777" w:rsidR="00B8124B" w:rsidRPr="00B23775" w:rsidRDefault="00B8124B" w:rsidP="00E70754">
      <w:pPr>
        <w:spacing w:after="0" w:line="360" w:lineRule="auto"/>
        <w:ind w:firstLine="540"/>
        <w:jc w:val="both"/>
        <w:rPr>
          <w:rFonts w:ascii="Times New Roman" w:hAnsi="Times New Roman" w:cs="Times New Roman"/>
          <w:sz w:val="24"/>
          <w:szCs w:val="24"/>
        </w:rPr>
      </w:pPr>
    </w:p>
    <w:p w14:paraId="77FBDBD4" w14:textId="1A64659C" w:rsidR="00FE29F7" w:rsidRPr="00B23775" w:rsidRDefault="00FE29F7" w:rsidP="00981B01">
      <w:pPr>
        <w:pStyle w:val="Heading2"/>
        <w:numPr>
          <w:ilvl w:val="1"/>
          <w:numId w:val="23"/>
        </w:numPr>
      </w:pPr>
      <w:bookmarkStart w:id="85" w:name="_Toc173852681"/>
      <w:bookmarkStart w:id="86" w:name="_Toc178772342"/>
      <w:r w:rsidRPr="00B23775">
        <w:t>Objek Penelitian</w:t>
      </w:r>
      <w:bookmarkEnd w:id="85"/>
      <w:bookmarkEnd w:id="86"/>
    </w:p>
    <w:p w14:paraId="428CC377" w14:textId="024C9F1A" w:rsidR="002C07DB" w:rsidRPr="00B23775" w:rsidRDefault="002C07DB" w:rsidP="002C07DB">
      <w:pPr>
        <w:spacing w:after="0" w:line="360" w:lineRule="auto"/>
        <w:ind w:firstLine="540"/>
        <w:jc w:val="both"/>
        <w:rPr>
          <w:rFonts w:ascii="Times New Roman" w:hAnsi="Times New Roman" w:cs="Times New Roman"/>
          <w:color w:val="000000" w:themeColor="text1"/>
          <w:sz w:val="24"/>
          <w:szCs w:val="24"/>
          <w:lang w:val="en-US"/>
        </w:rPr>
      </w:pPr>
      <w:r w:rsidRPr="00B23775">
        <w:rPr>
          <w:rFonts w:ascii="Times New Roman" w:hAnsi="Times New Roman" w:cs="Times New Roman"/>
          <w:color w:val="000000" w:themeColor="text1"/>
          <w:sz w:val="24"/>
          <w:szCs w:val="24"/>
          <w:lang w:val="en-US"/>
        </w:rPr>
        <w:t>Klinik gigi Xenon Dental House, yang berlokasi di Jl. Palembang No 11, Ulak Karang, Kota Padang, merupakan pusat pelayanan kesehatan gigi yang</w:t>
      </w:r>
      <w:r w:rsidR="00164156">
        <w:rPr>
          <w:rFonts w:ascii="Times New Roman" w:hAnsi="Times New Roman" w:cs="Times New Roman"/>
          <w:color w:val="000000" w:themeColor="text1"/>
          <w:sz w:val="24"/>
          <w:szCs w:val="24"/>
          <w:lang w:val="en-US"/>
        </w:rPr>
        <w:t xml:space="preserve"> pada awalnya</w:t>
      </w:r>
      <w:r w:rsidRPr="00B23775">
        <w:rPr>
          <w:rFonts w:ascii="Times New Roman" w:hAnsi="Times New Roman" w:cs="Times New Roman"/>
          <w:color w:val="000000" w:themeColor="text1"/>
          <w:sz w:val="24"/>
          <w:szCs w:val="24"/>
          <w:lang w:val="en-US"/>
        </w:rPr>
        <w:t xml:space="preserve"> didirikan pada tahun 2020 melalui kolaborasi beberapa </w:t>
      </w:r>
      <w:r w:rsidR="00164156">
        <w:rPr>
          <w:rFonts w:ascii="Times New Roman" w:hAnsi="Times New Roman" w:cs="Times New Roman"/>
          <w:color w:val="000000" w:themeColor="text1"/>
          <w:sz w:val="24"/>
          <w:szCs w:val="24"/>
          <w:lang w:val="en-US"/>
        </w:rPr>
        <w:t>mahasiswa ke</w:t>
      </w:r>
      <w:r w:rsidRPr="00B23775">
        <w:rPr>
          <w:rFonts w:ascii="Times New Roman" w:hAnsi="Times New Roman" w:cs="Times New Roman"/>
          <w:color w:val="000000" w:themeColor="text1"/>
          <w:sz w:val="24"/>
          <w:szCs w:val="24"/>
          <w:lang w:val="en-US"/>
        </w:rPr>
        <w:t>dokter</w:t>
      </w:r>
      <w:r w:rsidR="00164156">
        <w:rPr>
          <w:rFonts w:ascii="Times New Roman" w:hAnsi="Times New Roman" w:cs="Times New Roman"/>
          <w:color w:val="000000" w:themeColor="text1"/>
          <w:sz w:val="24"/>
          <w:szCs w:val="24"/>
          <w:lang w:val="en-US"/>
        </w:rPr>
        <w:t>an</w:t>
      </w:r>
      <w:r w:rsidRPr="00B23775">
        <w:rPr>
          <w:rFonts w:ascii="Times New Roman" w:hAnsi="Times New Roman" w:cs="Times New Roman"/>
          <w:color w:val="000000" w:themeColor="text1"/>
          <w:sz w:val="24"/>
          <w:szCs w:val="24"/>
          <w:lang w:val="en-US"/>
        </w:rPr>
        <w:t xml:space="preserve"> gigi. Klinik ini awalnya berfokus pada penyediaan peralatan dan keperluan perawatan gigi, namun seiring perkembangannya, telah berkembang menjadi penyedia berbagai layanan kesehatan gigi. Proses pelayanan di klinik ini dimulai dengan reservasi oleh pasien melalui kunjungan langsung atau melalui aplikasi WhatsApp milik Klinik gigi Xenon Dental House. Data identitas dan keluhan pasien dicatat, dan pasien diberikan jadwal untuk tindakan dokter. Sehari sebelum jadwal tindakan, admin klinik mengirimkan pengingat kepada pasien. Saat pasien datang, tindakan medis dilakukan sesuai penilaian dokter, dan pasien dijadwalkan untuk kunjungan kontrol jika diperlukan. Jenis tindakan yang disediakan oleh klinik meliputi konsultasi dokter, tambal gigi, pencabutan gigi, scaling gigi, dan pemasangan behel.</w:t>
      </w:r>
    </w:p>
    <w:p w14:paraId="2D33865F" w14:textId="77777777" w:rsidR="002C07DB" w:rsidRPr="00B23775" w:rsidRDefault="002C07DB" w:rsidP="002C07DB">
      <w:pPr>
        <w:spacing w:after="0" w:line="360" w:lineRule="auto"/>
        <w:ind w:firstLine="540"/>
        <w:jc w:val="both"/>
        <w:rPr>
          <w:rFonts w:ascii="Times New Roman" w:hAnsi="Times New Roman" w:cs="Times New Roman"/>
          <w:color w:val="000000" w:themeColor="text1"/>
          <w:sz w:val="24"/>
          <w:szCs w:val="24"/>
          <w:lang w:val="en-US"/>
        </w:rPr>
      </w:pPr>
    </w:p>
    <w:p w14:paraId="24200182" w14:textId="0D346EA9" w:rsidR="002C07DB" w:rsidRPr="00B23775" w:rsidRDefault="00E21577" w:rsidP="00C51A67">
      <w:pPr>
        <w:spacing w:after="0" w:line="360" w:lineRule="auto"/>
        <w:ind w:firstLine="540"/>
        <w:jc w:val="both"/>
        <w:rPr>
          <w:rFonts w:ascii="Times New Roman" w:hAnsi="Times New Roman" w:cs="Times New Roman"/>
          <w:color w:val="000000" w:themeColor="text1"/>
          <w:sz w:val="24"/>
          <w:szCs w:val="24"/>
          <w:lang w:val="en-US"/>
        </w:rPr>
      </w:pPr>
      <w:r w:rsidRPr="00B23775">
        <w:rPr>
          <w:rFonts w:ascii="Times New Roman" w:hAnsi="Times New Roman" w:cs="Times New Roman"/>
          <w:sz w:val="24"/>
          <w:szCs w:val="24"/>
          <w:lang w:val="en-US"/>
        </w:rPr>
        <w:t>Klinik ini awalnya berfokus pada penyediaan peralatan dan keperluan perawatan gigi. Namun, seiring perkembangannya, Klinik gigi Xenon Dental House mulai menyediakan berbagai layanan kesehatan gigi</w:t>
      </w:r>
      <w:r w:rsidRPr="00B23775">
        <w:rPr>
          <w:rFonts w:ascii="Times New Roman" w:hAnsi="Times New Roman" w:cs="Times New Roman"/>
          <w:color w:val="000000" w:themeColor="text1"/>
          <w:sz w:val="24"/>
          <w:szCs w:val="24"/>
          <w:lang w:val="en-US"/>
        </w:rPr>
        <w:t xml:space="preserve"> dan </w:t>
      </w:r>
      <w:r w:rsidR="002C07DB" w:rsidRPr="00B23775">
        <w:rPr>
          <w:rFonts w:ascii="Times New Roman" w:hAnsi="Times New Roman" w:cs="Times New Roman"/>
          <w:color w:val="000000" w:themeColor="text1"/>
          <w:sz w:val="24"/>
          <w:szCs w:val="24"/>
          <w:lang w:val="en-US"/>
        </w:rPr>
        <w:t xml:space="preserve">telah berkembang pesat dengan kini memiliki cabang di dua kota, yaitu Kota Padang dan Kota Bukittinggi. Kolaborasi antara beberapa dokter gigi membentuk dasar keberhasilan klinik ini sebagai sebuah organisasi. Fokus awal klinik terhadap peralatan dan perawatan gigi telah berkembang seiring waktu, mengakomodasi berbagai layanan kesehatan gigi. Proses pelayanan yang melibatkan reservasi, pencatatan data pasien, </w:t>
      </w:r>
      <w:r w:rsidR="002C07DB" w:rsidRPr="00B23775">
        <w:rPr>
          <w:rFonts w:ascii="Times New Roman" w:hAnsi="Times New Roman" w:cs="Times New Roman"/>
          <w:color w:val="000000" w:themeColor="text1"/>
          <w:sz w:val="24"/>
          <w:szCs w:val="24"/>
          <w:lang w:val="en-US"/>
        </w:rPr>
        <w:lastRenderedPageBreak/>
        <w:t>penjadwalan,  dan tindakan medis sesuai dengan penilaian. Jenis layanan yang ada seperti konsultasi dokter, tambal gigi, pencabutan gigi, scaling gigi, dan pemasangan behel.</w:t>
      </w:r>
    </w:p>
    <w:p w14:paraId="7992E9AC" w14:textId="77777777" w:rsidR="002C07DB" w:rsidRPr="00B23775" w:rsidRDefault="002C07DB" w:rsidP="00C51A67">
      <w:pPr>
        <w:spacing w:after="0" w:line="360" w:lineRule="auto"/>
        <w:jc w:val="both"/>
        <w:rPr>
          <w:rFonts w:ascii="Times New Roman" w:hAnsi="Times New Roman" w:cs="Times New Roman"/>
          <w:color w:val="000000" w:themeColor="text1"/>
          <w:sz w:val="24"/>
          <w:szCs w:val="24"/>
          <w:lang w:val="en-US"/>
        </w:rPr>
      </w:pPr>
    </w:p>
    <w:p w14:paraId="290AA545" w14:textId="6AFEC1FA" w:rsidR="00FE29F7" w:rsidRPr="00B23775" w:rsidRDefault="00FE29F7" w:rsidP="00981B01">
      <w:pPr>
        <w:pStyle w:val="Heading2"/>
        <w:numPr>
          <w:ilvl w:val="1"/>
          <w:numId w:val="9"/>
        </w:numPr>
        <w:ind w:left="426" w:hanging="426"/>
      </w:pPr>
      <w:bookmarkStart w:id="87" w:name="_Toc173852682"/>
      <w:bookmarkStart w:id="88" w:name="_Toc178772343"/>
      <w:r w:rsidRPr="00B23775">
        <w:t>Metode Pengumpulan Data</w:t>
      </w:r>
      <w:bookmarkEnd w:id="87"/>
      <w:bookmarkEnd w:id="88"/>
    </w:p>
    <w:p w14:paraId="0767BD6B" w14:textId="6590A9DB" w:rsidR="00136124" w:rsidRPr="00B23775" w:rsidRDefault="00D41BA0" w:rsidP="006648D6">
      <w:pPr>
        <w:spacing w:line="360" w:lineRule="auto"/>
        <w:ind w:firstLine="360"/>
        <w:jc w:val="both"/>
        <w:rPr>
          <w:rFonts w:ascii="Times New Roman" w:hAnsi="Times New Roman" w:cs="Times New Roman"/>
          <w:sz w:val="24"/>
          <w:szCs w:val="24"/>
        </w:rPr>
      </w:pPr>
      <w:bookmarkStart w:id="89" w:name="_Toc147417261"/>
      <w:r w:rsidRPr="00B23775">
        <w:rPr>
          <w:rFonts w:ascii="Times New Roman" w:hAnsi="Times New Roman" w:cs="Times New Roman"/>
          <w:sz w:val="24"/>
          <w:szCs w:val="24"/>
        </w:rPr>
        <w:t xml:space="preserve">Dalam proses pengumpulan data untuk pengembangan aplikasi ini, metode yang digunakan mencakup studi literatur dan studi lapangan. Studi lapangan melibatkan observasi, wawancara, dan analisis dokumen. </w:t>
      </w:r>
    </w:p>
    <w:p w14:paraId="15E340F5" w14:textId="0FE7CE3A" w:rsidR="00136124" w:rsidRPr="00ED7F3A" w:rsidRDefault="00136124" w:rsidP="00981B01">
      <w:pPr>
        <w:pStyle w:val="Heading5"/>
        <w:numPr>
          <w:ilvl w:val="2"/>
          <w:numId w:val="1"/>
        </w:numPr>
        <w:ind w:left="709"/>
      </w:pPr>
      <w:bookmarkStart w:id="90" w:name="_Toc178772344"/>
      <w:bookmarkStart w:id="91" w:name="_Hlk179353799"/>
      <w:r w:rsidRPr="00ED7F3A">
        <w:t>Observasi</w:t>
      </w:r>
      <w:bookmarkEnd w:id="90"/>
    </w:p>
    <w:p w14:paraId="779AD2A5" w14:textId="774D89CA" w:rsidR="002B5D03" w:rsidRPr="00B23775" w:rsidRDefault="002B5D03" w:rsidP="006648D6">
      <w:pPr>
        <w:spacing w:line="360" w:lineRule="auto"/>
        <w:ind w:firstLine="360"/>
        <w:jc w:val="both"/>
        <w:rPr>
          <w:rFonts w:ascii="Times New Roman" w:hAnsi="Times New Roman" w:cs="Times New Roman"/>
          <w:sz w:val="24"/>
          <w:szCs w:val="24"/>
        </w:rPr>
      </w:pPr>
      <w:bookmarkStart w:id="92" w:name="_Hlk179353902"/>
      <w:bookmarkEnd w:id="91"/>
      <w:r w:rsidRPr="00B23775">
        <w:rPr>
          <w:rFonts w:ascii="Times New Roman" w:hAnsi="Times New Roman" w:cs="Times New Roman"/>
          <w:sz w:val="24"/>
          <w:szCs w:val="24"/>
        </w:rPr>
        <w:t xml:space="preserve">Pengumpulan data dimulai dengan observasi, yang memungkinkan peneliti untuk memeriksa secara langsung operasi bisnis yang terjadi di Xenon Dental House. Dalam tahap observasi ini, proses bisnis yang </w:t>
      </w:r>
      <w:r w:rsidR="00780763" w:rsidRPr="00B23775">
        <w:rPr>
          <w:rFonts w:ascii="Times New Roman" w:hAnsi="Times New Roman" w:cs="Times New Roman"/>
          <w:sz w:val="24"/>
          <w:szCs w:val="24"/>
          <w:lang w:val="en-US"/>
        </w:rPr>
        <w:t xml:space="preserve">diobservasi </w:t>
      </w:r>
      <w:r w:rsidRPr="00B23775">
        <w:rPr>
          <w:rFonts w:ascii="Times New Roman" w:hAnsi="Times New Roman" w:cs="Times New Roman"/>
          <w:sz w:val="24"/>
          <w:szCs w:val="24"/>
        </w:rPr>
        <w:t>meliputi reservasi pasien, pengelolaan data pasien, serta aspek keuangan klinik diamati secara teliti.</w:t>
      </w:r>
    </w:p>
    <w:p w14:paraId="5028D495" w14:textId="39DCCAF1" w:rsidR="002B5D03" w:rsidRPr="00B23775" w:rsidRDefault="002B5D03" w:rsidP="00981B01">
      <w:pPr>
        <w:pStyle w:val="Heading5"/>
        <w:numPr>
          <w:ilvl w:val="2"/>
          <w:numId w:val="1"/>
        </w:numPr>
        <w:ind w:left="709"/>
      </w:pPr>
      <w:bookmarkStart w:id="93" w:name="_Toc178772345"/>
      <w:bookmarkEnd w:id="92"/>
      <w:r w:rsidRPr="00B23775">
        <w:t>Wawancara</w:t>
      </w:r>
      <w:bookmarkEnd w:id="93"/>
    </w:p>
    <w:p w14:paraId="55FD33DA" w14:textId="6C04F097" w:rsidR="002B5D03" w:rsidRPr="00B23775" w:rsidRDefault="002B5D03" w:rsidP="00B12B53">
      <w:pPr>
        <w:spacing w:line="360" w:lineRule="auto"/>
        <w:ind w:firstLine="360"/>
        <w:jc w:val="both"/>
        <w:rPr>
          <w:rFonts w:ascii="Times New Roman" w:hAnsi="Times New Roman" w:cs="Times New Roman"/>
          <w:sz w:val="24"/>
          <w:szCs w:val="24"/>
          <w:lang w:val="en-US"/>
        </w:rPr>
      </w:pPr>
      <w:bookmarkStart w:id="94" w:name="_Hlk179354001"/>
      <w:r w:rsidRPr="00B23775">
        <w:rPr>
          <w:rFonts w:ascii="Times New Roman" w:hAnsi="Times New Roman" w:cs="Times New Roman"/>
          <w:sz w:val="24"/>
          <w:szCs w:val="24"/>
        </w:rPr>
        <w:t xml:space="preserve">Pendekatan wawancara digunakan untuk menggali pemahaman yang lebih dalam mengenai proses bisnis yang sedang berlangsung di Xenon Dental House. Wawancara dengan pihak terkait di klinik bertujuan untuk mendapatkan informasi yang lebih rinci </w:t>
      </w:r>
      <w:r w:rsidR="00E5701C" w:rsidRPr="00B23775">
        <w:rPr>
          <w:rFonts w:ascii="Times New Roman" w:hAnsi="Times New Roman" w:cs="Times New Roman"/>
          <w:sz w:val="24"/>
          <w:szCs w:val="24"/>
          <w:lang w:val="en-US"/>
        </w:rPr>
        <w:t>mengenai penelitian yang dilakukan. Wawancara dilakukan dengan memberikan pertanyaan kepada pemilik dari Xenon Dental House</w:t>
      </w:r>
      <w:r w:rsidR="00B12B53" w:rsidRPr="00B23775">
        <w:rPr>
          <w:rFonts w:ascii="Times New Roman" w:hAnsi="Times New Roman" w:cs="Times New Roman"/>
          <w:sz w:val="24"/>
          <w:szCs w:val="24"/>
          <w:lang w:val="en-US"/>
        </w:rPr>
        <w:t xml:space="preserve"> terkait kendala dan kebutuhan pada proses bisnis</w:t>
      </w:r>
      <w:r w:rsidR="000452AD" w:rsidRPr="00B23775">
        <w:rPr>
          <w:rFonts w:ascii="Times New Roman" w:hAnsi="Times New Roman" w:cs="Times New Roman"/>
          <w:sz w:val="24"/>
          <w:szCs w:val="24"/>
          <w:lang w:val="en-US"/>
        </w:rPr>
        <w:t xml:space="preserve"> </w:t>
      </w:r>
      <w:r w:rsidR="00B12B53" w:rsidRPr="00B23775">
        <w:rPr>
          <w:rFonts w:ascii="Times New Roman" w:hAnsi="Times New Roman" w:cs="Times New Roman"/>
          <w:sz w:val="24"/>
          <w:szCs w:val="24"/>
          <w:lang w:val="en-US"/>
        </w:rPr>
        <w:t>Xenon Dental House. Wawancara dilakukan untuk mengetahui bagaimana alur proses</w:t>
      </w:r>
      <w:r w:rsidR="00A07502" w:rsidRPr="00B23775">
        <w:rPr>
          <w:rFonts w:ascii="Times New Roman" w:hAnsi="Times New Roman" w:cs="Times New Roman"/>
          <w:sz w:val="24"/>
          <w:szCs w:val="24"/>
          <w:lang w:val="en-US"/>
        </w:rPr>
        <w:t xml:space="preserve"> </w:t>
      </w:r>
      <w:r w:rsidR="00A07502" w:rsidRPr="00B23775">
        <w:rPr>
          <w:rFonts w:ascii="Times New Roman" w:eastAsia="Times New Roman" w:hAnsi="Times New Roman" w:cs="Times New Roman"/>
          <w:sz w:val="24"/>
          <w:szCs w:val="24"/>
        </w:rPr>
        <w:t xml:space="preserve">pengelolaan data pasien, dokter, </w:t>
      </w:r>
      <w:r w:rsidR="00A07502" w:rsidRPr="00B23775">
        <w:rPr>
          <w:rFonts w:ascii="Times New Roman" w:eastAsia="Times New Roman" w:hAnsi="Times New Roman" w:cs="Times New Roman"/>
          <w:sz w:val="24"/>
          <w:szCs w:val="24"/>
          <w:lang w:val="en-US"/>
        </w:rPr>
        <w:t xml:space="preserve">keuangan, </w:t>
      </w:r>
      <w:r w:rsidR="00A07502" w:rsidRPr="00B23775">
        <w:rPr>
          <w:rFonts w:ascii="Times New Roman" w:eastAsia="Times New Roman" w:hAnsi="Times New Roman" w:cs="Times New Roman"/>
          <w:sz w:val="24"/>
          <w:szCs w:val="24"/>
        </w:rPr>
        <w:t>pengelol</w:t>
      </w:r>
      <w:r w:rsidR="00A07502" w:rsidRPr="00B23775">
        <w:rPr>
          <w:rFonts w:ascii="Times New Roman" w:eastAsia="Times New Roman" w:hAnsi="Times New Roman" w:cs="Times New Roman"/>
          <w:sz w:val="24"/>
          <w:szCs w:val="24"/>
          <w:lang w:val="en-US"/>
        </w:rPr>
        <w:t>a</w:t>
      </w:r>
      <w:r w:rsidR="00A07502" w:rsidRPr="00B23775">
        <w:rPr>
          <w:rFonts w:ascii="Times New Roman" w:eastAsia="Times New Roman" w:hAnsi="Times New Roman" w:cs="Times New Roman"/>
          <w:sz w:val="24"/>
          <w:szCs w:val="24"/>
        </w:rPr>
        <w:t>an data reka</w:t>
      </w:r>
      <w:r w:rsidR="008535ED" w:rsidRPr="00B23775">
        <w:rPr>
          <w:rFonts w:ascii="Times New Roman" w:eastAsia="Times New Roman" w:hAnsi="Times New Roman" w:cs="Times New Roman"/>
          <w:sz w:val="24"/>
          <w:szCs w:val="24"/>
          <w:lang w:val="en-US"/>
        </w:rPr>
        <w:t>m</w:t>
      </w:r>
      <w:r w:rsidR="00A07502" w:rsidRPr="00B23775">
        <w:rPr>
          <w:rFonts w:ascii="Times New Roman" w:eastAsia="Times New Roman" w:hAnsi="Times New Roman" w:cs="Times New Roman"/>
          <w:sz w:val="24"/>
          <w:szCs w:val="24"/>
        </w:rPr>
        <w:t xml:space="preserve"> medis, pengelolaan jadwal rawat pasien, dan pembayaran</w:t>
      </w:r>
      <w:bookmarkEnd w:id="94"/>
    </w:p>
    <w:p w14:paraId="06193CD0" w14:textId="77777777" w:rsidR="002B5D03" w:rsidRPr="00B23775" w:rsidRDefault="002B5D03" w:rsidP="002B5D03">
      <w:pPr>
        <w:rPr>
          <w:rFonts w:ascii="Times New Roman" w:hAnsi="Times New Roman" w:cs="Times New Roman"/>
          <w:sz w:val="24"/>
          <w:szCs w:val="24"/>
        </w:rPr>
      </w:pPr>
    </w:p>
    <w:p w14:paraId="6B1924E6" w14:textId="2F02A153" w:rsidR="002B5D03" w:rsidRPr="00B23775" w:rsidRDefault="002B5D03" w:rsidP="00981B01">
      <w:pPr>
        <w:pStyle w:val="Heading5"/>
        <w:numPr>
          <w:ilvl w:val="2"/>
          <w:numId w:val="1"/>
        </w:numPr>
        <w:ind w:left="709"/>
      </w:pPr>
      <w:bookmarkStart w:id="95" w:name="_Toc178772346"/>
      <w:r w:rsidRPr="00B23775">
        <w:t>Analisis Dokumen</w:t>
      </w:r>
      <w:bookmarkEnd w:id="95"/>
    </w:p>
    <w:p w14:paraId="6667EAE9" w14:textId="2F85F3F5" w:rsidR="002B5D03" w:rsidRPr="00B23775" w:rsidRDefault="002B5D03" w:rsidP="00C51A67">
      <w:pPr>
        <w:spacing w:line="360" w:lineRule="auto"/>
        <w:ind w:firstLine="360"/>
        <w:jc w:val="both"/>
        <w:rPr>
          <w:rFonts w:ascii="Times New Roman" w:hAnsi="Times New Roman" w:cs="Times New Roman"/>
          <w:sz w:val="24"/>
          <w:szCs w:val="24"/>
        </w:rPr>
      </w:pPr>
      <w:bookmarkStart w:id="96" w:name="_Hlk179354078"/>
      <w:r w:rsidRPr="00B23775">
        <w:rPr>
          <w:rFonts w:ascii="Times New Roman" w:hAnsi="Times New Roman" w:cs="Times New Roman"/>
          <w:sz w:val="24"/>
          <w:szCs w:val="24"/>
        </w:rPr>
        <w:t xml:space="preserve">Melalui analisis dokumen, data diperoleh dengan memeriksa dan mengevaluasi berbagai dokumen </w:t>
      </w:r>
      <w:r w:rsidR="00A07502" w:rsidRPr="00B23775">
        <w:rPr>
          <w:rFonts w:ascii="Times New Roman" w:hAnsi="Times New Roman" w:cs="Times New Roman"/>
          <w:sz w:val="24"/>
          <w:szCs w:val="24"/>
          <w:lang w:val="en-US"/>
        </w:rPr>
        <w:t xml:space="preserve">seperti dokumen data pasien, pencatatan penjadwalan </w:t>
      </w:r>
      <w:r w:rsidR="00903196" w:rsidRPr="00B23775">
        <w:rPr>
          <w:rFonts w:ascii="Times New Roman" w:hAnsi="Times New Roman" w:cs="Times New Roman"/>
          <w:sz w:val="24"/>
          <w:szCs w:val="24"/>
          <w:lang w:val="en-US"/>
        </w:rPr>
        <w:t xml:space="preserve">reservasi </w:t>
      </w:r>
      <w:r w:rsidR="00A07502" w:rsidRPr="00B23775">
        <w:rPr>
          <w:rFonts w:ascii="Times New Roman" w:hAnsi="Times New Roman" w:cs="Times New Roman"/>
          <w:sz w:val="24"/>
          <w:szCs w:val="24"/>
          <w:lang w:val="en-US"/>
        </w:rPr>
        <w:t xml:space="preserve">pasien serta keuangan </w:t>
      </w:r>
      <w:r w:rsidRPr="00B23775">
        <w:rPr>
          <w:rFonts w:ascii="Times New Roman" w:hAnsi="Times New Roman" w:cs="Times New Roman"/>
          <w:sz w:val="24"/>
          <w:szCs w:val="24"/>
        </w:rPr>
        <w:t xml:space="preserve">yang telah terkumpul dari objek penelitian. Dokumen-dokumen ini berkaitan dengan sistem informasi manajemen klinik gigi di Xenon </w:t>
      </w:r>
      <w:r w:rsidRPr="00B23775">
        <w:rPr>
          <w:rFonts w:ascii="Times New Roman" w:hAnsi="Times New Roman" w:cs="Times New Roman"/>
          <w:sz w:val="24"/>
          <w:szCs w:val="24"/>
        </w:rPr>
        <w:lastRenderedPageBreak/>
        <w:t>Dental House, seperti catatan pasien, laporan keuangan, dan prosedur internal klinik.</w:t>
      </w:r>
      <w:bookmarkEnd w:id="96"/>
    </w:p>
    <w:p w14:paraId="75E1A984" w14:textId="37B4C0D2" w:rsidR="00136124" w:rsidRPr="00B23775" w:rsidRDefault="002B5D03" w:rsidP="00981B01">
      <w:pPr>
        <w:pStyle w:val="Heading5"/>
        <w:numPr>
          <w:ilvl w:val="2"/>
          <w:numId w:val="1"/>
        </w:numPr>
        <w:ind w:left="709"/>
      </w:pPr>
      <w:bookmarkStart w:id="97" w:name="_Toc178772347"/>
      <w:r w:rsidRPr="00B23775">
        <w:t>Studi Literatur</w:t>
      </w:r>
      <w:bookmarkEnd w:id="97"/>
    </w:p>
    <w:p w14:paraId="49960CCA" w14:textId="611D1A36" w:rsidR="00136124" w:rsidRPr="00B23775" w:rsidRDefault="00136124" w:rsidP="00B12B53">
      <w:pPr>
        <w:spacing w:line="360" w:lineRule="auto"/>
        <w:ind w:firstLine="360"/>
        <w:jc w:val="both"/>
        <w:rPr>
          <w:rFonts w:ascii="Times New Roman" w:hAnsi="Times New Roman" w:cs="Times New Roman"/>
          <w:sz w:val="24"/>
          <w:szCs w:val="24"/>
        </w:rPr>
      </w:pPr>
      <w:bookmarkStart w:id="98" w:name="_Hlk179354098"/>
      <w:r w:rsidRPr="00B23775">
        <w:rPr>
          <w:rFonts w:ascii="Times New Roman" w:hAnsi="Times New Roman" w:cs="Times New Roman"/>
          <w:sz w:val="24"/>
          <w:szCs w:val="24"/>
        </w:rPr>
        <w:t xml:space="preserve">Studi literatur mencakup pengumpulan dan telaah berbagai sumber literatur yang relevan dengan penelitian ini. Informasi yang diambil dari literatur diperoleh dari berbagai sumber, </w:t>
      </w:r>
      <w:r w:rsidR="00A07502" w:rsidRPr="00B23775">
        <w:rPr>
          <w:rFonts w:ascii="Times New Roman" w:hAnsi="Times New Roman" w:cs="Times New Roman"/>
          <w:sz w:val="24"/>
          <w:szCs w:val="24"/>
          <w:lang w:val="en-US"/>
        </w:rPr>
        <w:t>jurnal</w:t>
      </w:r>
      <w:r w:rsidRPr="00B23775">
        <w:rPr>
          <w:rFonts w:ascii="Times New Roman" w:hAnsi="Times New Roman" w:cs="Times New Roman"/>
          <w:sz w:val="24"/>
          <w:szCs w:val="24"/>
        </w:rPr>
        <w:t>, buku, jurnal ilmiah, penelitian sebelumnya</w:t>
      </w:r>
      <w:r w:rsidR="00A07502" w:rsidRPr="00B23775">
        <w:rPr>
          <w:rFonts w:ascii="Times New Roman" w:hAnsi="Times New Roman" w:cs="Times New Roman"/>
          <w:sz w:val="24"/>
          <w:szCs w:val="24"/>
        </w:rPr>
        <w:t xml:space="preserve"> termasuk situs internet</w:t>
      </w:r>
      <w:r w:rsidRPr="00B23775">
        <w:rPr>
          <w:rFonts w:ascii="Times New Roman" w:hAnsi="Times New Roman" w:cs="Times New Roman"/>
          <w:sz w:val="24"/>
          <w:szCs w:val="24"/>
        </w:rPr>
        <w:t xml:space="preserve"> yang berkaitan dengan manajemen klinik gigi.</w:t>
      </w:r>
    </w:p>
    <w:p w14:paraId="0AA5309C" w14:textId="3D358758" w:rsidR="00136124" w:rsidRPr="00B23775" w:rsidRDefault="00136124" w:rsidP="00B12B53">
      <w:pPr>
        <w:spacing w:line="360" w:lineRule="auto"/>
        <w:ind w:firstLine="360"/>
        <w:jc w:val="both"/>
        <w:rPr>
          <w:rFonts w:ascii="Times New Roman" w:hAnsi="Times New Roman" w:cs="Times New Roman"/>
          <w:sz w:val="24"/>
          <w:szCs w:val="24"/>
        </w:rPr>
      </w:pPr>
      <w:r w:rsidRPr="00B23775">
        <w:rPr>
          <w:rFonts w:ascii="Times New Roman" w:hAnsi="Times New Roman" w:cs="Times New Roman"/>
          <w:sz w:val="24"/>
          <w:szCs w:val="24"/>
        </w:rPr>
        <w:t>Pendekatan yang komprehensif ini memastikan bahwa data yang diperoleh dalam penelitian ini adalah sesuai dengan kebutuhan analisis dan pengembangan aplikasi, serta berdasarkan pemahaman mendalam tentang praktik bisnis di Xenon Dental House dan pengetahuan yang ada dalam literatur ilmiah</w:t>
      </w:r>
      <w:bookmarkEnd w:id="98"/>
      <w:r w:rsidRPr="00B23775">
        <w:rPr>
          <w:rFonts w:ascii="Times New Roman" w:hAnsi="Times New Roman" w:cs="Times New Roman"/>
          <w:sz w:val="24"/>
          <w:szCs w:val="24"/>
        </w:rPr>
        <w:t>.</w:t>
      </w:r>
    </w:p>
    <w:p w14:paraId="6EA2EEAB" w14:textId="77777777" w:rsidR="00136124" w:rsidRPr="00B23775" w:rsidRDefault="00136124" w:rsidP="00E70754">
      <w:pPr>
        <w:spacing w:line="360" w:lineRule="auto"/>
        <w:jc w:val="both"/>
        <w:rPr>
          <w:rFonts w:ascii="Times New Roman" w:hAnsi="Times New Roman" w:cs="Times New Roman"/>
        </w:rPr>
      </w:pPr>
    </w:p>
    <w:p w14:paraId="297F0FA9" w14:textId="4452FB91" w:rsidR="00DD49AC" w:rsidRPr="00B23775" w:rsidRDefault="00D00983" w:rsidP="00981B01">
      <w:pPr>
        <w:pStyle w:val="Heading2"/>
        <w:numPr>
          <w:ilvl w:val="1"/>
          <w:numId w:val="9"/>
        </w:numPr>
        <w:ind w:left="426" w:hanging="426"/>
      </w:pPr>
      <w:bookmarkStart w:id="99" w:name="_Toc173852683"/>
      <w:bookmarkStart w:id="100" w:name="_Toc178772348"/>
      <w:bookmarkEnd w:id="89"/>
      <w:r w:rsidRPr="00B23775">
        <w:t>Metode Pengembangan</w:t>
      </w:r>
      <w:bookmarkEnd w:id="99"/>
      <w:bookmarkEnd w:id="100"/>
    </w:p>
    <w:p w14:paraId="0230859E" w14:textId="7F42F3E4" w:rsidR="00EB3FFC" w:rsidRPr="00B23775" w:rsidRDefault="00EB3FFC" w:rsidP="00B12B53">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etode yang digunakan dalam pengembangan aplikasi ini mengikuti pendekatan waterfall</w:t>
      </w:r>
      <w:r w:rsidR="002270D2" w:rsidRPr="00B23775">
        <w:rPr>
          <w:rFonts w:ascii="Times New Roman" w:hAnsi="Times New Roman" w:cs="Times New Roman"/>
          <w:sz w:val="24"/>
          <w:szCs w:val="24"/>
          <w:lang w:val="en-US"/>
        </w:rPr>
        <w:t xml:space="preserve">. Model pengembangan ini bersifat  linear  dari  tahap  awal  pengembangan  </w:t>
      </w:r>
      <w:r w:rsidR="001419C8">
        <w:rPr>
          <w:rFonts w:ascii="Times New Roman" w:hAnsi="Times New Roman" w:cs="Times New Roman"/>
          <w:sz w:val="24"/>
          <w:szCs w:val="24"/>
          <w:lang w:val="en-US"/>
        </w:rPr>
        <w:t>sistem</w:t>
      </w:r>
      <w:r w:rsidR="001419C8" w:rsidRPr="00B23775">
        <w:rPr>
          <w:rFonts w:ascii="Times New Roman" w:hAnsi="Times New Roman" w:cs="Times New Roman"/>
          <w:sz w:val="24"/>
          <w:szCs w:val="24"/>
          <w:lang w:val="en-US"/>
        </w:rPr>
        <w:t xml:space="preserve"> </w:t>
      </w:r>
      <w:r w:rsidR="002270D2" w:rsidRPr="00B23775">
        <w:rPr>
          <w:rFonts w:ascii="Times New Roman" w:hAnsi="Times New Roman" w:cs="Times New Roman"/>
          <w:sz w:val="24"/>
          <w:szCs w:val="24"/>
          <w:lang w:val="en-US"/>
        </w:rPr>
        <w:t xml:space="preserve">yaitu tahap perencanaan sampai tahap akhir pengembangan </w:t>
      </w:r>
      <w:r w:rsidR="001419C8">
        <w:rPr>
          <w:rFonts w:ascii="Times New Roman" w:hAnsi="Times New Roman" w:cs="Times New Roman"/>
          <w:sz w:val="24"/>
          <w:szCs w:val="24"/>
          <w:lang w:val="en-US"/>
        </w:rPr>
        <w:t>sistem</w:t>
      </w:r>
      <w:r w:rsidR="001419C8" w:rsidRPr="00B23775">
        <w:rPr>
          <w:rFonts w:ascii="Times New Roman" w:hAnsi="Times New Roman" w:cs="Times New Roman"/>
          <w:sz w:val="24"/>
          <w:szCs w:val="24"/>
          <w:lang w:val="en-US"/>
        </w:rPr>
        <w:t xml:space="preserve"> </w:t>
      </w:r>
      <w:r w:rsidR="002270D2" w:rsidRPr="00B23775">
        <w:rPr>
          <w:rFonts w:ascii="Times New Roman" w:hAnsi="Times New Roman" w:cs="Times New Roman"/>
          <w:sz w:val="24"/>
          <w:szCs w:val="24"/>
          <w:lang w:val="en-US"/>
        </w:rPr>
        <w:t xml:space="preserve">yaitu  tahap  pemeliharaan.  Tahapan  berikutnya  tidak  akan dilaksanakan   sebelum tahapan sebelumnya selesai dilaksanakan dan tidak bisa kembali atau mengulang ke tahap sebelumnya </w:t>
      </w:r>
      <w:r w:rsidR="002270D2" w:rsidRPr="00B23775">
        <w:rPr>
          <w:rFonts w:ascii="Times New Roman" w:hAnsi="Times New Roman" w:cs="Times New Roman"/>
          <w:sz w:val="24"/>
          <w:szCs w:val="24"/>
          <w:lang w:val="en-US"/>
        </w:rPr>
        <w:fldChar w:fldCharType="begin" w:fldLock="1"/>
      </w:r>
      <w:r w:rsidR="00123414" w:rsidRPr="00B23775">
        <w:rPr>
          <w:rFonts w:ascii="Times New Roman" w:hAnsi="Times New Roman" w:cs="Times New Roman"/>
          <w:sz w:val="24"/>
          <w:szCs w:val="24"/>
          <w:lang w:val="en-US"/>
        </w:rPr>
        <w:instrText>ADDIN CSL_CITATION {"citationItems":[{"id":"ITEM-1","itemData":{"DOI":"10.52771/bangkitindonesia.v10i1.153","ISSN":"2337-4055","abstract":"System Development Life Cycle atau yang lebih dikenal dengan istilah SDLC adalah metodologi umum yang digunakan untuk mengembangkan sistem informasi. SDLC terdiri dari beberapa fase yang dimulai dari fase perencanaan, analisis, perancangan, implementasi hingga pemeliharaan sistem. Pembahasan yang dilakukan adalah terhadap metode pengembangan waterfall, prototype dan rapid application development (RAD). Hasil perbandingan dari ketiga model tersebut menyatakan bahwa model waterfall lebih cocok untuk sistem atau perangkat lunak yang bersifat generik, sedangkan prototype dan RAD lebih cocok untuk sistem atau perangkat lunak yang bersifat customize. Sesuai dengan analisa yang didapatkan, ketiga metode memiliki kelebihan dan kekurangan masing-masing, sehingga pengembang dapat memilih metode mana yang lebih cocok untuk pengembangan perangkat lunaknya.\r  ","author":[{"dropping-particle":"","family":"Pricillia","given":"Titania","non-dropping-particle":"","parse-names":false,"suffix":""},{"dropping-particle":"","family":"Zulfachmi","given":"","non-dropping-particle":"","parse-names":false,"suffix":""}],"container-title":"Jurnal Bangkit Indonesia","id":"ITEM-1","issue":"1","issued":{"date-parts":[["2021"]]},"page":"6-12","title":"Perbandingan Metode Pengembangan Perangkat Lunak (Waterfall, Prototype, RAD)","type":"article-journal","volume":"10"},"uris":["http://www.mendeley.com/documents/?uuid=bef3c24d-0420-4f3d-9fc6-4c72be9dbd91"]}],"mendeley":{"formattedCitation":"(Pricillia and Zulfachmi, 2021)","plainTextFormattedCitation":"(Pricillia and Zulfachmi, 2021)","previouslyFormattedCitation":"(Pricillia and Zulfachmi, 2021)"},"properties":{"noteIndex":0},"schema":"https://github.com/citation-style-language/schema/raw/master/csl-citation.json"}</w:instrText>
      </w:r>
      <w:r w:rsidR="002270D2" w:rsidRPr="00B23775">
        <w:rPr>
          <w:rFonts w:ascii="Times New Roman" w:hAnsi="Times New Roman" w:cs="Times New Roman"/>
          <w:sz w:val="24"/>
          <w:szCs w:val="24"/>
          <w:lang w:val="en-US"/>
        </w:rPr>
        <w:fldChar w:fldCharType="separate"/>
      </w:r>
      <w:r w:rsidR="002270D2" w:rsidRPr="00B23775">
        <w:rPr>
          <w:rFonts w:ascii="Times New Roman" w:hAnsi="Times New Roman" w:cs="Times New Roman"/>
          <w:noProof/>
          <w:sz w:val="24"/>
          <w:szCs w:val="24"/>
          <w:lang w:val="en-US"/>
        </w:rPr>
        <w:t>(Pricillia and Zulfachmi, 2021)</w:t>
      </w:r>
      <w:r w:rsidR="002270D2"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Kelebihan yang terkait dengan metode waterfall ini adalah </w:t>
      </w:r>
      <w:r w:rsidR="005E0BBB" w:rsidRPr="00B23775">
        <w:rPr>
          <w:rFonts w:ascii="Times New Roman" w:hAnsi="Times New Roman" w:cs="Times New Roman"/>
          <w:sz w:val="24"/>
          <w:szCs w:val="24"/>
          <w:lang w:val="en-US"/>
        </w:rPr>
        <w:t xml:space="preserve">Tahapan proses pengembangannya tetap (pasti), mudah diaplikasikan, dan prosesnya teratur dan cocok digunakan untuk produk software/program yang sudah jelas kebutuhannya. </w:t>
      </w:r>
      <w:r w:rsidRPr="00B23775">
        <w:rPr>
          <w:rFonts w:ascii="Times New Roman" w:hAnsi="Times New Roman" w:cs="Times New Roman"/>
          <w:sz w:val="24"/>
          <w:szCs w:val="24"/>
          <w:lang w:val="en-US"/>
        </w:rPr>
        <w:t xml:space="preserve">Namun, metode waterfall juga memiliki kelemahan, yaitu </w:t>
      </w:r>
      <w:r w:rsidR="005E0BBB" w:rsidRPr="00B23775">
        <w:rPr>
          <w:rFonts w:ascii="Times New Roman" w:hAnsi="Times New Roman" w:cs="Times New Roman"/>
          <w:sz w:val="24"/>
          <w:szCs w:val="24"/>
          <w:lang w:val="en-US"/>
        </w:rPr>
        <w:t>Terjadinya pembagian proyek menjadi tahap</w:t>
      </w:r>
      <w:r w:rsidR="001419C8">
        <w:rPr>
          <w:rFonts w:ascii="Times New Roman" w:hAnsi="Times New Roman" w:cs="Times New Roman"/>
          <w:sz w:val="24"/>
          <w:szCs w:val="24"/>
          <w:lang w:val="en-US"/>
        </w:rPr>
        <w:t xml:space="preserve"> </w:t>
      </w:r>
      <w:r w:rsidR="005E0BBB" w:rsidRPr="00B23775">
        <w:rPr>
          <w:rFonts w:ascii="Times New Roman" w:hAnsi="Times New Roman" w:cs="Times New Roman"/>
          <w:sz w:val="24"/>
          <w:szCs w:val="24"/>
          <w:lang w:val="en-US"/>
        </w:rPr>
        <w:t xml:space="preserve">tahap yang tidak fleksibel, karena komitmen harus dilakukan pada tahap awal proses  </w:t>
      </w:r>
      <w:r w:rsidR="005E0BBB" w:rsidRPr="00B23775">
        <w:rPr>
          <w:rFonts w:ascii="Times New Roman" w:hAnsi="Times New Roman" w:cs="Times New Roman"/>
          <w:sz w:val="24"/>
          <w:szCs w:val="24"/>
          <w:lang w:val="en-US"/>
        </w:rPr>
        <w:fldChar w:fldCharType="begin" w:fldLock="1"/>
      </w:r>
      <w:r w:rsidR="005E0BBB" w:rsidRPr="00B23775">
        <w:rPr>
          <w:rFonts w:ascii="Times New Roman" w:hAnsi="Times New Roman" w:cs="Times New Roman"/>
          <w:sz w:val="24"/>
          <w:szCs w:val="24"/>
          <w:lang w:val="en-US"/>
        </w:rPr>
        <w:instrText>ADDIN CSL_CITATION {"citationItems":[{"id":"ITEM-1","itemData":{"DOI":"10.52771/bangkitindonesia.v10i1.153","ISSN":"2337-4055","abstract":"System Development Life Cycle atau yang lebih dikenal dengan istilah SDLC adalah metodologi umum yang digunakan untuk mengembangkan sistem informasi. SDLC terdiri dari beberapa fase yang dimulai dari fase perencanaan, analisis, perancangan, implementasi hingga pemeliharaan sistem. Pembahasan yang dilakukan adalah terhadap metode pengembangan waterfall, prototype dan rapid application development (RAD). Hasil perbandingan dari ketiga model tersebut menyatakan bahwa model waterfall lebih cocok untuk sistem atau perangkat lunak yang bersifat generik, sedangkan prototype dan RAD lebih cocok untuk sistem atau perangkat lunak yang bersifat customize. Sesuai dengan analisa yang didapatkan, ketiga metode memiliki kelebihan dan kekurangan masing-masing, sehingga pengembang dapat memilih metode mana yang lebih cocok untuk pengembangan perangkat lunaknya.\r  ","author":[{"dropping-particle":"","family":"Pricillia","given":"Titania","non-dropping-particle":"","parse-names":false,"suffix":""},{"dropping-particle":"","family":"Zulfachmi","given":"","non-dropping-particle":"","parse-names":false,"suffix":""}],"container-title":"Jurnal Bangkit Indonesia","id":"ITEM-1","issue":"1","issued":{"date-parts":[["2021"]]},"page":"6-12","title":"Perbandingan Metode Pengembangan Perangkat Lunak (Waterfall, Prototype, RAD)","type":"article-journal","volume":"10"},"uris":["http://www.mendeley.com/documents/?uuid=bef3c24d-0420-4f3d-9fc6-4c72be9dbd91"]}],"mendeley":{"formattedCitation":"(Pricillia and Zulfachmi, 2021)","plainTextFormattedCitation":"(Pricillia and Zulfachmi, 2021)","previouslyFormattedCitation":"(Pricillia and Zulfachmi, 2021)"},"properties":{"noteIndex":0},"schema":"https://github.com/citation-style-language/schema/raw/master/csl-citation.json"}</w:instrText>
      </w:r>
      <w:r w:rsidR="005E0BBB" w:rsidRPr="00B23775">
        <w:rPr>
          <w:rFonts w:ascii="Times New Roman" w:hAnsi="Times New Roman" w:cs="Times New Roman"/>
          <w:sz w:val="24"/>
          <w:szCs w:val="24"/>
          <w:lang w:val="en-US"/>
        </w:rPr>
        <w:fldChar w:fldCharType="separate"/>
      </w:r>
      <w:r w:rsidR="005E0BBB" w:rsidRPr="00B23775">
        <w:rPr>
          <w:rFonts w:ascii="Times New Roman" w:hAnsi="Times New Roman" w:cs="Times New Roman"/>
          <w:noProof/>
          <w:sz w:val="24"/>
          <w:szCs w:val="24"/>
          <w:lang w:val="en-US"/>
        </w:rPr>
        <w:t>(Pricillia and Zulfachmi, 2021)</w:t>
      </w:r>
      <w:r w:rsidR="005E0BBB" w:rsidRPr="00B23775">
        <w:rPr>
          <w:rFonts w:ascii="Times New Roman" w:hAnsi="Times New Roman" w:cs="Times New Roman"/>
          <w:sz w:val="24"/>
          <w:szCs w:val="24"/>
          <w:lang w:val="en-US"/>
        </w:rPr>
        <w:fldChar w:fldCharType="end"/>
      </w:r>
      <w:r w:rsidR="005E0BBB" w:rsidRPr="00B23775">
        <w:rPr>
          <w:rFonts w:ascii="Times New Roman" w:hAnsi="Times New Roman" w:cs="Times New Roman"/>
          <w:sz w:val="24"/>
          <w:szCs w:val="24"/>
          <w:lang w:val="en-US"/>
        </w:rPr>
        <w:t>.</w:t>
      </w:r>
      <w:r w:rsidR="00D00983"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 </w:t>
      </w:r>
      <w:r w:rsidR="00D36ED9" w:rsidRPr="00B23775">
        <w:rPr>
          <w:rFonts w:ascii="Times New Roman" w:hAnsi="Times New Roman" w:cs="Times New Roman"/>
          <w:sz w:val="24"/>
          <w:szCs w:val="24"/>
          <w:lang w:val="en-US"/>
        </w:rPr>
        <w:t xml:space="preserve">Fase-fase pada pelaksanaan metode waterfall dapat dilihat pada Gambar </w:t>
      </w:r>
      <w:r w:rsidR="00902444" w:rsidRPr="00B23775">
        <w:rPr>
          <w:rFonts w:ascii="Times New Roman" w:hAnsi="Times New Roman" w:cs="Times New Roman"/>
          <w:sz w:val="24"/>
          <w:szCs w:val="24"/>
          <w:lang w:val="en-US"/>
        </w:rPr>
        <w:t xml:space="preserve">3.1 </w:t>
      </w:r>
      <w:r w:rsidR="00D36ED9" w:rsidRPr="00B23775">
        <w:rPr>
          <w:rFonts w:ascii="Times New Roman" w:hAnsi="Times New Roman" w:cs="Times New Roman"/>
          <w:sz w:val="24"/>
          <w:szCs w:val="24"/>
          <w:lang w:val="en-US"/>
        </w:rPr>
        <w:t>:</w:t>
      </w:r>
    </w:p>
    <w:p w14:paraId="11050459" w14:textId="08848E98" w:rsidR="00A6720F" w:rsidRPr="00B23775" w:rsidRDefault="00A6720F" w:rsidP="00E70754">
      <w:pPr>
        <w:spacing w:line="360" w:lineRule="auto"/>
        <w:jc w:val="both"/>
        <w:rPr>
          <w:rFonts w:ascii="Times New Roman" w:hAnsi="Times New Roman" w:cs="Times New Roman"/>
          <w:sz w:val="24"/>
          <w:szCs w:val="24"/>
          <w:lang w:val="en-US"/>
        </w:rPr>
      </w:pPr>
    </w:p>
    <w:p w14:paraId="605F22E7" w14:textId="4788CE33" w:rsidR="00A6720F" w:rsidRPr="00B23775" w:rsidRDefault="00A6720F"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lastRenderedPageBreak/>
        <w:drawing>
          <wp:inline distT="0" distB="0" distL="0" distR="0" wp14:anchorId="04886DB6" wp14:editId="01AF9236">
            <wp:extent cx="5039995" cy="28263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826385"/>
                    </a:xfrm>
                    <a:prstGeom prst="rect">
                      <a:avLst/>
                    </a:prstGeom>
                  </pic:spPr>
                </pic:pic>
              </a:graphicData>
            </a:graphic>
          </wp:inline>
        </w:drawing>
      </w:r>
    </w:p>
    <w:p w14:paraId="1A82A7E9" w14:textId="2B1DE6A0" w:rsidR="00EB3FFC" w:rsidRPr="00B23775" w:rsidRDefault="00A6720F" w:rsidP="0050342B">
      <w:pPr>
        <w:pStyle w:val="Heading3"/>
      </w:pPr>
      <w:bookmarkStart w:id="101" w:name="_Toc173852684"/>
      <w:bookmarkStart w:id="102" w:name="_Toc176816511"/>
      <w:r w:rsidRPr="00B23775">
        <w:t>Gambar</w:t>
      </w:r>
      <w:r w:rsidR="00B47436" w:rsidRPr="00B23775">
        <w:t xml:space="preserve"> 3.1</w:t>
      </w:r>
      <w:r w:rsidRPr="00B23775">
        <w:t xml:space="preserve"> Waterfall Model</w:t>
      </w:r>
      <w:r w:rsidR="007F2AEE" w:rsidRPr="00B23775">
        <w:t>(Sommerville, 20</w:t>
      </w:r>
      <w:r w:rsidR="003A75D8">
        <w:t>11</w:t>
      </w:r>
      <w:r w:rsidR="007F2AEE" w:rsidRPr="00B23775">
        <w:t>)</w:t>
      </w:r>
      <w:bookmarkEnd w:id="101"/>
      <w:bookmarkEnd w:id="102"/>
    </w:p>
    <w:p w14:paraId="68BC5E5F" w14:textId="3D7B5BDA" w:rsidR="00161609" w:rsidRPr="00B23775" w:rsidRDefault="00EB3FFC" w:rsidP="00161609">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lam konteks pengembangan sistem informasi manajemen klinik gigi, proses hanya mencapai tahap </w:t>
      </w:r>
      <w:r w:rsidR="00553DEE">
        <w:rPr>
          <w:rFonts w:ascii="Times New Roman" w:hAnsi="Times New Roman" w:cs="Times New Roman"/>
          <w:sz w:val="24"/>
          <w:szCs w:val="24"/>
          <w:lang w:val="en-US"/>
        </w:rPr>
        <w:t>keempat</w:t>
      </w:r>
      <w:r w:rsidRPr="00B23775">
        <w:rPr>
          <w:rFonts w:ascii="Times New Roman" w:hAnsi="Times New Roman" w:cs="Times New Roman"/>
          <w:sz w:val="24"/>
          <w:szCs w:val="24"/>
          <w:lang w:val="en-US"/>
        </w:rPr>
        <w:t xml:space="preserve">, yaitu tahap </w:t>
      </w:r>
      <w:r w:rsidR="00553DEE">
        <w:rPr>
          <w:rFonts w:ascii="Times New Roman" w:hAnsi="Times New Roman" w:cs="Times New Roman"/>
          <w:sz w:val="24"/>
          <w:szCs w:val="24"/>
          <w:lang w:val="en-US"/>
        </w:rPr>
        <w:t>integrasi</w:t>
      </w:r>
      <w:r w:rsidRPr="00B23775">
        <w:rPr>
          <w:rFonts w:ascii="Times New Roman" w:hAnsi="Times New Roman" w:cs="Times New Roman"/>
          <w:sz w:val="24"/>
          <w:szCs w:val="24"/>
          <w:lang w:val="en-US"/>
        </w:rPr>
        <w:t xml:space="preserve"> dan </w:t>
      </w:r>
      <w:r w:rsidR="00553DEE">
        <w:rPr>
          <w:rFonts w:ascii="Times New Roman" w:hAnsi="Times New Roman" w:cs="Times New Roman"/>
          <w:sz w:val="24"/>
          <w:szCs w:val="24"/>
          <w:lang w:val="en-US"/>
        </w:rPr>
        <w:t>p</w:t>
      </w:r>
      <w:r w:rsidRPr="00B23775">
        <w:rPr>
          <w:rFonts w:ascii="Times New Roman" w:hAnsi="Times New Roman" w:cs="Times New Roman"/>
          <w:sz w:val="24"/>
          <w:szCs w:val="24"/>
          <w:lang w:val="en-US"/>
        </w:rPr>
        <w:t xml:space="preserve">engujian </w:t>
      </w:r>
      <w:r w:rsidR="00553DEE">
        <w:rPr>
          <w:rFonts w:ascii="Times New Roman" w:hAnsi="Times New Roman" w:cs="Times New Roman"/>
          <w:sz w:val="24"/>
          <w:szCs w:val="24"/>
          <w:lang w:val="en-US"/>
        </w:rPr>
        <w:t>sistem</w:t>
      </w:r>
      <w:r w:rsidRPr="00B23775">
        <w:rPr>
          <w:rFonts w:ascii="Times New Roman" w:hAnsi="Times New Roman" w:cs="Times New Roman"/>
          <w:sz w:val="24"/>
          <w:szCs w:val="24"/>
          <w:lang w:val="en-US"/>
        </w:rPr>
        <w:t xml:space="preserve">. </w:t>
      </w:r>
      <w:r w:rsidR="00A23C6F">
        <w:rPr>
          <w:rFonts w:ascii="Times New Roman" w:hAnsi="Times New Roman" w:cs="Times New Roman"/>
          <w:sz w:val="24"/>
          <w:szCs w:val="24"/>
          <w:lang w:val="en-US"/>
        </w:rPr>
        <w:t>Hal ini disebabkan karena beberapa fa</w:t>
      </w:r>
      <w:r w:rsidR="008D3E92">
        <w:rPr>
          <w:rFonts w:ascii="Times New Roman" w:hAnsi="Times New Roman" w:cs="Times New Roman"/>
          <w:sz w:val="24"/>
          <w:szCs w:val="24"/>
          <w:lang w:val="en-US"/>
        </w:rPr>
        <w:t>k</w:t>
      </w:r>
      <w:r w:rsidR="00A23C6F">
        <w:rPr>
          <w:rFonts w:ascii="Times New Roman" w:hAnsi="Times New Roman" w:cs="Times New Roman"/>
          <w:sz w:val="24"/>
          <w:szCs w:val="24"/>
          <w:lang w:val="en-US"/>
        </w:rPr>
        <w:t>tor, termasuk fokus pengerjaan tugas akhir ini adalah perancangan, pengembangan sistem, ke</w:t>
      </w:r>
      <w:r w:rsidR="008D3E92">
        <w:rPr>
          <w:rFonts w:ascii="Times New Roman" w:hAnsi="Times New Roman" w:cs="Times New Roman"/>
          <w:sz w:val="24"/>
          <w:szCs w:val="24"/>
          <w:lang w:val="en-US"/>
        </w:rPr>
        <w:t xml:space="preserve">terbatasan waku yang ketat dan </w:t>
      </w:r>
      <w:r w:rsidR="00A23C6F">
        <w:rPr>
          <w:rFonts w:ascii="Times New Roman" w:hAnsi="Times New Roman" w:cs="Times New Roman"/>
          <w:sz w:val="24"/>
          <w:szCs w:val="24"/>
          <w:lang w:val="en-US"/>
        </w:rPr>
        <w:t xml:space="preserve">sumber daya yang terbatas </w:t>
      </w:r>
      <w:r w:rsidR="008D3E92">
        <w:rPr>
          <w:rFonts w:ascii="Times New Roman" w:hAnsi="Times New Roman" w:cs="Times New Roman"/>
          <w:sz w:val="24"/>
          <w:szCs w:val="24"/>
          <w:lang w:val="en-US"/>
        </w:rPr>
        <w:t xml:space="preserve">jika dibandingkan dengan proyek komersial. </w:t>
      </w:r>
      <w:r w:rsidRPr="00B23775">
        <w:rPr>
          <w:rFonts w:ascii="Times New Roman" w:hAnsi="Times New Roman" w:cs="Times New Roman"/>
          <w:sz w:val="24"/>
          <w:szCs w:val="24"/>
          <w:lang w:val="en-US"/>
        </w:rPr>
        <w:t>Penjelasan untuk setiap tahap adalah sebagai berikut</w:t>
      </w:r>
      <w:r w:rsidR="003A75D8">
        <w:rPr>
          <w:rFonts w:ascii="Times New Roman" w:hAnsi="Times New Roman" w:cs="Times New Roman"/>
          <w:sz w:val="24"/>
          <w:szCs w:val="24"/>
          <w:lang w:val="en-US"/>
        </w:rPr>
        <w:t xml:space="preserve"> </w:t>
      </w:r>
      <w:r w:rsidR="00AB67BE">
        <w:rPr>
          <w:rFonts w:ascii="Times New Roman" w:hAnsi="Times New Roman" w:cs="Times New Roman"/>
          <w:sz w:val="24"/>
          <w:szCs w:val="24"/>
          <w:lang w:val="en-US"/>
        </w:rPr>
        <w:fldChar w:fldCharType="begin" w:fldLock="1"/>
      </w:r>
      <w:r w:rsidR="003A75D8">
        <w:rPr>
          <w:rFonts w:ascii="Times New Roman" w:hAnsi="Times New Roman" w:cs="Times New Roman"/>
          <w:sz w:val="24"/>
          <w:szCs w:val="24"/>
          <w:lang w:val="en-US"/>
        </w:rPr>
        <w:instrText>ADDIN CSL_CITATION {"citationItems":[{"id":"ITEM-1","itemData":{"ISBN":"9780137035151","author":[{"dropping-particle":"","family":"SOMMERVILLE","given":"Ian","non-dropping-particle":"","parse-names":false,"suffix":""}],"id":"ITEM-1","issued":{"date-parts":[["2011"]]},"number-of-pages":"243","title":"Requisitos de ingeniería de software","type":"book"},"uris":["http://www.mendeley.com/documents/?uuid=7a5ee8e9-7d93-4459-b42c-b1b601252355"]}],"mendeley":{"formattedCitation":"(SOMMERVILLE, 2011)","manualFormatting":"(Sommerville, 2011)","plainTextFormattedCitation":"(SOMMERVILLE, 2011)","previouslyFormattedCitation":"(SOMMERVILLE, 2011)"},"properties":{"noteIndex":0},"schema":"https://github.com/citation-style-language/schema/raw/master/csl-citation.json"}</w:instrText>
      </w:r>
      <w:r w:rsidR="00AB67BE">
        <w:rPr>
          <w:rFonts w:ascii="Times New Roman" w:hAnsi="Times New Roman" w:cs="Times New Roman"/>
          <w:sz w:val="24"/>
          <w:szCs w:val="24"/>
          <w:lang w:val="en-US"/>
        </w:rPr>
        <w:fldChar w:fldCharType="separate"/>
      </w:r>
      <w:r w:rsidR="00AB67BE" w:rsidRPr="00AB67BE">
        <w:rPr>
          <w:rFonts w:ascii="Times New Roman" w:hAnsi="Times New Roman" w:cs="Times New Roman"/>
          <w:noProof/>
          <w:sz w:val="24"/>
          <w:szCs w:val="24"/>
          <w:lang w:val="en-US"/>
        </w:rPr>
        <w:t>(</w:t>
      </w:r>
      <w:r w:rsidR="00AB67BE">
        <w:rPr>
          <w:rFonts w:ascii="Times New Roman" w:hAnsi="Times New Roman" w:cs="Times New Roman"/>
          <w:noProof/>
          <w:sz w:val="24"/>
          <w:szCs w:val="24"/>
          <w:lang w:val="en-US"/>
        </w:rPr>
        <w:t>Sommervi</w:t>
      </w:r>
      <w:r w:rsidR="003A75D8">
        <w:rPr>
          <w:rFonts w:ascii="Times New Roman" w:hAnsi="Times New Roman" w:cs="Times New Roman"/>
          <w:noProof/>
          <w:sz w:val="24"/>
          <w:szCs w:val="24"/>
          <w:lang w:val="en-US"/>
        </w:rPr>
        <w:t>lle</w:t>
      </w:r>
      <w:r w:rsidR="00AB67BE" w:rsidRPr="00AB67BE">
        <w:rPr>
          <w:rFonts w:ascii="Times New Roman" w:hAnsi="Times New Roman" w:cs="Times New Roman"/>
          <w:noProof/>
          <w:sz w:val="24"/>
          <w:szCs w:val="24"/>
          <w:lang w:val="en-US"/>
        </w:rPr>
        <w:t>, 2011)</w:t>
      </w:r>
      <w:r w:rsidR="00AB67BE">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w:t>
      </w:r>
    </w:p>
    <w:p w14:paraId="1ACAF69C" w14:textId="77777777" w:rsidR="0066082D" w:rsidRPr="00B23775" w:rsidRDefault="00EB3FFC" w:rsidP="00981B01">
      <w:pPr>
        <w:numPr>
          <w:ilvl w:val="0"/>
          <w:numId w:val="7"/>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nalisis </w:t>
      </w:r>
      <w:r w:rsidR="00011A9F" w:rsidRPr="00B23775">
        <w:rPr>
          <w:rFonts w:ascii="Times New Roman" w:hAnsi="Times New Roman" w:cs="Times New Roman"/>
          <w:sz w:val="24"/>
          <w:szCs w:val="24"/>
          <w:lang w:val="en-US"/>
        </w:rPr>
        <w:t xml:space="preserve">Kebutuhan </w:t>
      </w:r>
      <w:r w:rsidRPr="00B23775">
        <w:rPr>
          <w:rFonts w:ascii="Times New Roman" w:hAnsi="Times New Roman" w:cs="Times New Roman"/>
          <w:sz w:val="24"/>
          <w:szCs w:val="24"/>
          <w:lang w:val="en-US"/>
        </w:rPr>
        <w:t xml:space="preserve">dan </w:t>
      </w:r>
      <w:r w:rsidR="00011A9F" w:rsidRPr="00B23775">
        <w:rPr>
          <w:rFonts w:ascii="Times New Roman" w:hAnsi="Times New Roman" w:cs="Times New Roman"/>
          <w:sz w:val="24"/>
          <w:szCs w:val="24"/>
          <w:lang w:val="en-US"/>
        </w:rPr>
        <w:t>Pend</w:t>
      </w:r>
      <w:r w:rsidRPr="00B23775">
        <w:rPr>
          <w:rFonts w:ascii="Times New Roman" w:hAnsi="Times New Roman" w:cs="Times New Roman"/>
          <w:sz w:val="24"/>
          <w:szCs w:val="24"/>
          <w:lang w:val="en-US"/>
        </w:rPr>
        <w:t>efinisi</w:t>
      </w:r>
      <w:r w:rsidR="00011A9F" w:rsidRPr="00B23775">
        <w:rPr>
          <w:rFonts w:ascii="Times New Roman" w:hAnsi="Times New Roman" w:cs="Times New Roman"/>
          <w:sz w:val="24"/>
          <w:szCs w:val="24"/>
          <w:lang w:val="en-US"/>
        </w:rPr>
        <w:t>an</w:t>
      </w:r>
      <w:r w:rsidRPr="00B23775">
        <w:rPr>
          <w:rFonts w:ascii="Times New Roman" w:hAnsi="Times New Roman" w:cs="Times New Roman"/>
          <w:sz w:val="24"/>
          <w:szCs w:val="24"/>
          <w:lang w:val="en-US"/>
        </w:rPr>
        <w:t xml:space="preserve"> (Requirement Analysis and Definition</w:t>
      </w:r>
      <w:r w:rsidR="00D36ED9" w:rsidRPr="00B23775">
        <w:rPr>
          <w:rFonts w:ascii="Times New Roman" w:hAnsi="Times New Roman" w:cs="Times New Roman"/>
          <w:sz w:val="24"/>
          <w:szCs w:val="24"/>
          <w:lang w:val="en-US"/>
        </w:rPr>
        <w:t>)</w:t>
      </w:r>
    </w:p>
    <w:p w14:paraId="00A44CD1" w14:textId="2BCF641B" w:rsidR="00EB3FFC" w:rsidRPr="00B23775" w:rsidRDefault="0066082D" w:rsidP="0066082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w:t>
      </w:r>
      <w:r w:rsidR="00EB3FFC" w:rsidRPr="00B23775">
        <w:rPr>
          <w:rFonts w:ascii="Times New Roman" w:hAnsi="Times New Roman" w:cs="Times New Roman"/>
          <w:sz w:val="24"/>
          <w:szCs w:val="24"/>
          <w:lang w:val="en-US"/>
        </w:rPr>
        <w:t xml:space="preserve">ada tahap ini, dilakukan analisis dan pengumpulan data untuk mengidentifikasi kebutuhan </w:t>
      </w:r>
      <w:r w:rsidR="001419C8">
        <w:rPr>
          <w:rFonts w:ascii="Times New Roman" w:hAnsi="Times New Roman" w:cs="Times New Roman"/>
          <w:sz w:val="24"/>
          <w:szCs w:val="24"/>
          <w:lang w:val="en-US"/>
        </w:rPr>
        <w:t xml:space="preserve">sistem </w:t>
      </w:r>
      <w:r w:rsidR="00161609" w:rsidRPr="00B23775">
        <w:rPr>
          <w:rFonts w:ascii="Times New Roman" w:hAnsi="Times New Roman" w:cs="Times New Roman"/>
          <w:sz w:val="24"/>
          <w:szCs w:val="24"/>
          <w:lang w:val="en-US"/>
        </w:rPr>
        <w:t>berdasarkan data yang telah dikumpulkan</w:t>
      </w:r>
      <w:r w:rsidR="00EB3FFC" w:rsidRPr="00B23775">
        <w:rPr>
          <w:rFonts w:ascii="Times New Roman" w:hAnsi="Times New Roman" w:cs="Times New Roman"/>
          <w:sz w:val="24"/>
          <w:szCs w:val="24"/>
          <w:lang w:val="en-US"/>
        </w:rPr>
        <w:t>. Pendekatan ini melibatkan analisis dokumen, wawancara, observasi, dan studi literatur yang relevan dengan pengembangan sistem informasi manajemen klinik gigi di Xenon Dental House</w:t>
      </w:r>
      <w:r w:rsidR="00161609" w:rsidRPr="00B23775">
        <w:rPr>
          <w:rFonts w:ascii="Times New Roman" w:hAnsi="Times New Roman" w:cs="Times New Roman"/>
          <w:sz w:val="24"/>
          <w:szCs w:val="24"/>
          <w:lang w:val="en-US"/>
        </w:rPr>
        <w:t xml:space="preserve">. Hasil yang didapatkan dari tahap ini adalah  BPMN, daftar fungsional pengguna, </w:t>
      </w:r>
      <w:r w:rsidR="00161609" w:rsidRPr="00B23775">
        <w:rPr>
          <w:rFonts w:ascii="Times New Roman" w:hAnsi="Times New Roman" w:cs="Times New Roman"/>
          <w:i/>
          <w:iCs/>
          <w:sz w:val="24"/>
          <w:szCs w:val="24"/>
          <w:lang w:val="en-US"/>
        </w:rPr>
        <w:t>use case</w:t>
      </w:r>
      <w:r w:rsidR="00883FFA" w:rsidRPr="00B23775">
        <w:rPr>
          <w:rFonts w:ascii="Times New Roman" w:hAnsi="Times New Roman" w:cs="Times New Roman"/>
          <w:i/>
          <w:iCs/>
          <w:sz w:val="24"/>
          <w:szCs w:val="24"/>
          <w:lang w:val="en-US"/>
        </w:rPr>
        <w:t xml:space="preserve"> diagram</w:t>
      </w:r>
      <w:r w:rsidR="00161609" w:rsidRPr="00B23775">
        <w:rPr>
          <w:rFonts w:ascii="Times New Roman" w:hAnsi="Times New Roman" w:cs="Times New Roman"/>
          <w:sz w:val="24"/>
          <w:szCs w:val="24"/>
          <w:lang w:val="en-US"/>
        </w:rPr>
        <w:t xml:space="preserve"> dan </w:t>
      </w:r>
      <w:r w:rsidR="00161609" w:rsidRPr="00B23775">
        <w:rPr>
          <w:rFonts w:ascii="Times New Roman" w:hAnsi="Times New Roman" w:cs="Times New Roman"/>
          <w:i/>
          <w:iCs/>
          <w:sz w:val="24"/>
          <w:szCs w:val="24"/>
          <w:lang w:val="en-US"/>
        </w:rPr>
        <w:t>sequence diagram</w:t>
      </w:r>
      <w:r w:rsidR="00161609" w:rsidRPr="00B23775">
        <w:rPr>
          <w:rFonts w:ascii="Times New Roman" w:hAnsi="Times New Roman" w:cs="Times New Roman"/>
          <w:sz w:val="24"/>
          <w:szCs w:val="24"/>
          <w:lang w:val="en-US"/>
        </w:rPr>
        <w:t>.</w:t>
      </w:r>
    </w:p>
    <w:p w14:paraId="55C5FD0D" w14:textId="77777777" w:rsidR="0066082D" w:rsidRPr="00B23775" w:rsidRDefault="00EB3FFC" w:rsidP="00981B01">
      <w:pPr>
        <w:numPr>
          <w:ilvl w:val="0"/>
          <w:numId w:val="7"/>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erancangan Sistem dan Perangkat Lunak (System and Software Design</w:t>
      </w:r>
      <w:r w:rsidR="00D36ED9" w:rsidRPr="00B23775">
        <w:rPr>
          <w:rFonts w:ascii="Times New Roman" w:hAnsi="Times New Roman" w:cs="Times New Roman"/>
          <w:sz w:val="24"/>
          <w:szCs w:val="24"/>
          <w:lang w:val="en-US"/>
        </w:rPr>
        <w:t>)</w:t>
      </w:r>
    </w:p>
    <w:p w14:paraId="561268CF" w14:textId="2789AC92" w:rsidR="00EB3FFC" w:rsidRPr="00B23775" w:rsidRDefault="00EB3FFC" w:rsidP="0066082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hap ini berkaitan dengan perencanaan solusi perangkat lunak. Data yang diperoleh selama tahap analisis digunakan untuk merancang sistem baru dengan mempertimbangkan struktur data, arsitektur perangkat lunak, perancangan basis </w:t>
      </w:r>
      <w:r w:rsidRPr="00B23775">
        <w:rPr>
          <w:rFonts w:ascii="Times New Roman" w:hAnsi="Times New Roman" w:cs="Times New Roman"/>
          <w:sz w:val="24"/>
          <w:szCs w:val="24"/>
          <w:lang w:val="en-US"/>
        </w:rPr>
        <w:lastRenderedPageBreak/>
        <w:t>data, dan antarmuka aplikasi.</w:t>
      </w:r>
      <w:r w:rsidR="00161609" w:rsidRPr="00B23775">
        <w:rPr>
          <w:rFonts w:ascii="Times New Roman" w:hAnsi="Times New Roman" w:cs="Times New Roman"/>
          <w:sz w:val="24"/>
          <w:szCs w:val="24"/>
          <w:lang w:val="en-US"/>
        </w:rPr>
        <w:t xml:space="preserve"> Hasil yang didapatkan dari tahap ini adalah  rancangan basis data, arsitektur aplikasi, class diagram dan mockup aplikasi.</w:t>
      </w:r>
    </w:p>
    <w:p w14:paraId="046E6E29" w14:textId="77777777" w:rsidR="0066082D" w:rsidRPr="00B23775" w:rsidRDefault="00EB3FFC" w:rsidP="00981B01">
      <w:pPr>
        <w:numPr>
          <w:ilvl w:val="0"/>
          <w:numId w:val="7"/>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Implementasi dan Pengujian Unit (Implementation and Unit Testing)</w:t>
      </w:r>
    </w:p>
    <w:p w14:paraId="3374F405" w14:textId="347FBF55" w:rsidR="006878BC" w:rsidRDefault="00CE1398" w:rsidP="0066082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an ini adalah </w:t>
      </w:r>
      <w:r w:rsidRPr="00CE1398">
        <w:rPr>
          <w:rFonts w:ascii="Times New Roman" w:hAnsi="Times New Roman" w:cs="Times New Roman"/>
          <w:sz w:val="24"/>
          <w:szCs w:val="24"/>
          <w:lang w:val="en-US"/>
        </w:rPr>
        <w:t>tahapan  pembuatan  program  dan database</w:t>
      </w:r>
      <w:r>
        <w:rPr>
          <w:rFonts w:ascii="Times New Roman" w:hAnsi="Times New Roman" w:cs="Times New Roman"/>
          <w:sz w:val="24"/>
          <w:szCs w:val="24"/>
          <w:lang w:val="en-US"/>
        </w:rPr>
        <w:t xml:space="preserve"> </w:t>
      </w:r>
      <w:r w:rsidRPr="00CE1398">
        <w:rPr>
          <w:rFonts w:ascii="Times New Roman" w:hAnsi="Times New Roman" w:cs="Times New Roman"/>
          <w:sz w:val="24"/>
          <w:szCs w:val="24"/>
          <w:lang w:val="en-US"/>
        </w:rPr>
        <w:t>dari  design program dan design database yang sudah dibuat di tahap sebelumnya. Setiap modul program yang sudah dibuat akan diuji untuk menguji secara fungsionalitasnya</w:t>
      </w:r>
      <w:r>
        <w:rPr>
          <w:rFonts w:ascii="Times New Roman" w:hAnsi="Times New Roman" w:cs="Times New Roman"/>
          <w:sz w:val="24"/>
          <w:szCs w:val="24"/>
          <w:lang w:val="en-US"/>
        </w:rPr>
        <w:t xml:space="preserve">. </w:t>
      </w:r>
      <w:r w:rsidR="00EB3FFC" w:rsidRPr="00B23775">
        <w:rPr>
          <w:rFonts w:ascii="Times New Roman" w:hAnsi="Times New Roman" w:cs="Times New Roman"/>
          <w:sz w:val="24"/>
          <w:szCs w:val="24"/>
          <w:lang w:val="en-US"/>
        </w:rPr>
        <w:t xml:space="preserve">Dari hasil perancangan sistem, </w:t>
      </w:r>
      <w:r w:rsidR="0066082D" w:rsidRPr="00B23775">
        <w:rPr>
          <w:rFonts w:ascii="Times New Roman" w:hAnsi="Times New Roman" w:cs="Times New Roman"/>
          <w:i/>
          <w:iCs/>
          <w:sz w:val="24"/>
          <w:szCs w:val="24"/>
          <w:lang w:val="en-US"/>
        </w:rPr>
        <w:t>requirement</w:t>
      </w:r>
      <w:r w:rsidR="0066082D" w:rsidRPr="00B23775">
        <w:rPr>
          <w:rFonts w:ascii="Times New Roman" w:hAnsi="Times New Roman" w:cs="Times New Roman"/>
          <w:sz w:val="24"/>
          <w:szCs w:val="24"/>
          <w:lang w:val="en-US"/>
        </w:rPr>
        <w:t xml:space="preserve"> </w:t>
      </w:r>
      <w:r w:rsidR="00EB3FFC" w:rsidRPr="00B23775">
        <w:rPr>
          <w:rFonts w:ascii="Times New Roman" w:hAnsi="Times New Roman" w:cs="Times New Roman"/>
          <w:sz w:val="24"/>
          <w:szCs w:val="24"/>
          <w:lang w:val="en-US"/>
        </w:rPr>
        <w:t xml:space="preserve">perangkat lunak diubah menjadi kode </w:t>
      </w:r>
      <w:r w:rsidR="001419C8" w:rsidRPr="001419C8">
        <w:rPr>
          <w:rFonts w:ascii="Times New Roman" w:hAnsi="Times New Roman" w:cs="Times New Roman"/>
          <w:sz w:val="24"/>
          <w:szCs w:val="24"/>
          <w:lang w:val="en-US"/>
        </w:rPr>
        <w:t xml:space="preserve">pemrograman </w:t>
      </w:r>
      <w:r w:rsidR="00EB3FFC" w:rsidRPr="00B23775">
        <w:rPr>
          <w:rFonts w:ascii="Times New Roman" w:hAnsi="Times New Roman" w:cs="Times New Roman"/>
          <w:sz w:val="24"/>
          <w:szCs w:val="24"/>
          <w:lang w:val="en-US"/>
        </w:rPr>
        <w:t>dalam aplikasi web</w:t>
      </w:r>
      <w:r w:rsidR="006878BC" w:rsidRPr="00B23775">
        <w:rPr>
          <w:rFonts w:ascii="Times New Roman" w:hAnsi="Times New Roman" w:cs="Times New Roman"/>
          <w:sz w:val="24"/>
          <w:szCs w:val="24"/>
          <w:lang w:val="en-US"/>
        </w:rPr>
        <w:t xml:space="preserve"> menggunakan bahasa pemograman PHP</w:t>
      </w:r>
      <w:r w:rsidR="00D575C3">
        <w:rPr>
          <w:rFonts w:ascii="Times New Roman" w:hAnsi="Times New Roman" w:cs="Times New Roman"/>
          <w:sz w:val="24"/>
          <w:szCs w:val="24"/>
          <w:lang w:val="en-US"/>
        </w:rPr>
        <w:t xml:space="preserve"> framework Laravel serta menerapkan pendekatan Progressive Web Apps(PWA)</w:t>
      </w:r>
      <w:r w:rsidR="006878BC" w:rsidRPr="00B23775">
        <w:rPr>
          <w:rFonts w:ascii="Times New Roman" w:hAnsi="Times New Roman" w:cs="Times New Roman"/>
          <w:sz w:val="24"/>
          <w:szCs w:val="24"/>
          <w:lang w:val="en-US"/>
        </w:rPr>
        <w:t>. Basis data yang digunakan dalam pembuatan web ini adalah MySQL</w:t>
      </w:r>
      <w:r w:rsidR="00EB3FFC" w:rsidRPr="00B23775">
        <w:rPr>
          <w:rFonts w:ascii="Times New Roman" w:hAnsi="Times New Roman" w:cs="Times New Roman"/>
          <w:sz w:val="24"/>
          <w:szCs w:val="24"/>
          <w:lang w:val="en-US"/>
        </w:rPr>
        <w:t>. Setelah penulisan kode selesai, langkah berikutnya adalah tahap pengujian</w:t>
      </w:r>
      <w:r w:rsidR="000D4EDC">
        <w:rPr>
          <w:rFonts w:ascii="Times New Roman" w:hAnsi="Times New Roman" w:cs="Times New Roman"/>
          <w:sz w:val="24"/>
          <w:szCs w:val="24"/>
          <w:lang w:val="en-US"/>
        </w:rPr>
        <w:t xml:space="preserve"> unit</w:t>
      </w:r>
      <w:r w:rsidR="00EB3FFC" w:rsidRPr="00B23775">
        <w:rPr>
          <w:rFonts w:ascii="Times New Roman" w:hAnsi="Times New Roman" w:cs="Times New Roman"/>
          <w:sz w:val="24"/>
          <w:szCs w:val="24"/>
          <w:lang w:val="en-US"/>
        </w:rPr>
        <w:t>.</w:t>
      </w:r>
      <w:r w:rsidR="000D4EDC">
        <w:rPr>
          <w:rFonts w:ascii="Times New Roman" w:hAnsi="Times New Roman" w:cs="Times New Roman"/>
          <w:sz w:val="24"/>
          <w:szCs w:val="24"/>
          <w:lang w:val="en-US"/>
        </w:rPr>
        <w:t xml:space="preserve"> </w:t>
      </w:r>
      <w:r w:rsidR="0092016C" w:rsidRPr="0092016C">
        <w:rPr>
          <w:rFonts w:ascii="Times New Roman" w:hAnsi="Times New Roman" w:cs="Times New Roman"/>
          <w:sz w:val="24"/>
          <w:szCs w:val="24"/>
          <w:lang w:val="en-US"/>
        </w:rPr>
        <w:t>Pengujian unit melibatkan verifikasi bahwa setiap unit memenuhi spesifikasinya.</w:t>
      </w:r>
      <w:r w:rsidR="00EB3FFC" w:rsidRPr="00B23775">
        <w:rPr>
          <w:rFonts w:ascii="Times New Roman" w:hAnsi="Times New Roman" w:cs="Times New Roman"/>
          <w:sz w:val="24"/>
          <w:szCs w:val="24"/>
          <w:lang w:val="en-US"/>
        </w:rPr>
        <w:t xml:space="preserve"> </w:t>
      </w:r>
    </w:p>
    <w:p w14:paraId="437C4CAA" w14:textId="0C14E420" w:rsidR="001D0B71" w:rsidRDefault="00CE1398" w:rsidP="000D4EDC">
      <w:pPr>
        <w:numPr>
          <w:ilvl w:val="0"/>
          <w:numId w:val="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grasi dan Pengujian sistem ( Integration dan System testing)</w:t>
      </w:r>
    </w:p>
    <w:p w14:paraId="18806802" w14:textId="3BBFF3AB" w:rsidR="000D4EDC" w:rsidRPr="000D4EDC" w:rsidRDefault="000D4EDC" w:rsidP="000D4ED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ap ini adalah tahapan u</w:t>
      </w:r>
      <w:r w:rsidRPr="000D4EDC">
        <w:rPr>
          <w:rFonts w:ascii="Times New Roman" w:hAnsi="Times New Roman" w:cs="Times New Roman"/>
          <w:sz w:val="24"/>
          <w:szCs w:val="24"/>
          <w:lang w:val="en-US"/>
        </w:rPr>
        <w:t>nit-unit program atau program-program individual diintegrasikan dan diuji sebagai suatu sistem yang lengkap untuk memastikan bahwa persyaratan perangkat lunak telah terpenuhi.</w:t>
      </w:r>
      <w:r w:rsidR="00B533F4">
        <w:rPr>
          <w:rFonts w:ascii="Times New Roman" w:hAnsi="Times New Roman" w:cs="Times New Roman"/>
          <w:sz w:val="24"/>
          <w:szCs w:val="24"/>
          <w:lang w:val="en-US"/>
        </w:rPr>
        <w:t xml:space="preserve"> </w:t>
      </w:r>
      <w:r w:rsidR="00B533F4" w:rsidRPr="00B533F4">
        <w:rPr>
          <w:rFonts w:ascii="Times New Roman" w:hAnsi="Times New Roman" w:cs="Times New Roman"/>
          <w:sz w:val="24"/>
          <w:szCs w:val="24"/>
          <w:lang w:val="en-US"/>
        </w:rPr>
        <w:t>Pengujian sistem harus difokuskan pada pengujian interaksi komponen.</w:t>
      </w:r>
    </w:p>
    <w:p w14:paraId="5C90E09D" w14:textId="77777777" w:rsidR="00883FFA" w:rsidRPr="00B23775" w:rsidRDefault="00883FFA" w:rsidP="00883FFA">
      <w:pPr>
        <w:spacing w:line="360" w:lineRule="auto"/>
        <w:jc w:val="both"/>
        <w:rPr>
          <w:rFonts w:ascii="Times New Roman" w:hAnsi="Times New Roman" w:cs="Times New Roman"/>
          <w:sz w:val="24"/>
          <w:szCs w:val="24"/>
          <w:lang w:val="en-US"/>
        </w:rPr>
      </w:pPr>
    </w:p>
    <w:p w14:paraId="16FA0108" w14:textId="639FC536" w:rsidR="00184D5B" w:rsidRPr="004F344E" w:rsidRDefault="00883FFA" w:rsidP="00981B01">
      <w:pPr>
        <w:pStyle w:val="Heading2"/>
        <w:numPr>
          <w:ilvl w:val="1"/>
          <w:numId w:val="9"/>
        </w:numPr>
        <w:ind w:left="426" w:hanging="426"/>
      </w:pPr>
      <w:r w:rsidRPr="004F344E">
        <w:t xml:space="preserve"> </w:t>
      </w:r>
      <w:bookmarkStart w:id="103" w:name="_Toc173852685"/>
      <w:bookmarkStart w:id="104" w:name="_Toc178772349"/>
      <w:r w:rsidR="00D00983" w:rsidRPr="004F344E">
        <w:t>Flowchart Penelitian</w:t>
      </w:r>
      <w:bookmarkEnd w:id="103"/>
      <w:bookmarkEnd w:id="104"/>
    </w:p>
    <w:p w14:paraId="53A0AEC5" w14:textId="0CEAD9B7" w:rsidR="00E70B0D" w:rsidRPr="00B23775" w:rsidRDefault="00184D5B" w:rsidP="00E21577">
      <w:pPr>
        <w:spacing w:line="360" w:lineRule="auto"/>
        <w:ind w:firstLine="360"/>
        <w:jc w:val="both"/>
        <w:rPr>
          <w:rFonts w:ascii="Times New Roman" w:hAnsi="Times New Roman" w:cs="Times New Roman"/>
          <w:sz w:val="24"/>
          <w:szCs w:val="24"/>
          <w:lang w:val="en-US"/>
        </w:rPr>
      </w:pPr>
      <w:bookmarkStart w:id="105" w:name="_Hlk179353705"/>
      <w:r w:rsidRPr="00B23775">
        <w:rPr>
          <w:rFonts w:ascii="Times New Roman" w:hAnsi="Times New Roman" w:cs="Times New Roman"/>
          <w:sz w:val="24"/>
          <w:szCs w:val="24"/>
          <w:lang w:val="en-US"/>
        </w:rPr>
        <w:t>Berdasarkan metode pengembangan sistem</w:t>
      </w:r>
      <w:r w:rsidR="00D35EAE">
        <w:rPr>
          <w:rFonts w:ascii="Times New Roman" w:hAnsi="Times New Roman" w:cs="Times New Roman"/>
          <w:sz w:val="24"/>
          <w:szCs w:val="24"/>
          <w:lang w:val="en-US"/>
        </w:rPr>
        <w:t xml:space="preserve"> dis</w:t>
      </w:r>
      <w:r w:rsidRPr="00B23775">
        <w:rPr>
          <w:rFonts w:ascii="Times New Roman" w:hAnsi="Times New Roman" w:cs="Times New Roman"/>
          <w:sz w:val="24"/>
          <w:szCs w:val="24"/>
          <w:lang w:val="en-US"/>
        </w:rPr>
        <w:t xml:space="preserve">usun sebuah flowchart atau diagram alur proses penelitian yang menggambarkan tahapan dalam pembangunan aplikasi manajemen laporan kriminal. Tahap-tahap dalam penelitian ini diilustrasikan dalam gambar </w:t>
      </w:r>
      <w:r w:rsidR="00902444" w:rsidRPr="00B23775">
        <w:rPr>
          <w:rFonts w:ascii="Times New Roman" w:hAnsi="Times New Roman" w:cs="Times New Roman"/>
          <w:sz w:val="24"/>
          <w:szCs w:val="24"/>
          <w:lang w:val="en-US"/>
        </w:rPr>
        <w:t>3.2 dibawah ini</w:t>
      </w:r>
      <w:r w:rsidRPr="00B23775">
        <w:rPr>
          <w:rFonts w:ascii="Times New Roman" w:hAnsi="Times New Roman" w:cs="Times New Roman"/>
          <w:sz w:val="24"/>
          <w:szCs w:val="24"/>
          <w:lang w:val="en-US"/>
        </w:rPr>
        <w:t>.</w:t>
      </w:r>
      <w:bookmarkStart w:id="106" w:name="_Toc147417262"/>
    </w:p>
    <w:p w14:paraId="5C6B1EFA" w14:textId="7A6F7061" w:rsidR="00902444" w:rsidRPr="00B23775" w:rsidRDefault="00E9797A" w:rsidP="00EA4B0E">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8CF35C8" wp14:editId="572686FA">
            <wp:extent cx="4223017" cy="8142136"/>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35832" cy="8166843"/>
                    </a:xfrm>
                    <a:prstGeom prst="rect">
                      <a:avLst/>
                    </a:prstGeom>
                    <a:noFill/>
                    <a:ln>
                      <a:noFill/>
                    </a:ln>
                  </pic:spPr>
                </pic:pic>
              </a:graphicData>
            </a:graphic>
          </wp:inline>
        </w:drawing>
      </w:r>
    </w:p>
    <w:p w14:paraId="42E00F0F" w14:textId="60588C6A" w:rsidR="00C41D40" w:rsidRPr="00AD6E10" w:rsidRDefault="00902444" w:rsidP="00AD6E10">
      <w:pPr>
        <w:pStyle w:val="Heading3"/>
      </w:pPr>
      <w:bookmarkStart w:id="107" w:name="_Toc173852686"/>
      <w:bookmarkStart w:id="108" w:name="_Toc176816512"/>
      <w:r w:rsidRPr="00B23775">
        <w:t>Gambar 3.2 Tahapan Penelitian</w:t>
      </w:r>
      <w:bookmarkStart w:id="109" w:name="_Toc173852687"/>
      <w:bookmarkEnd w:id="107"/>
      <w:bookmarkEnd w:id="108"/>
    </w:p>
    <w:p w14:paraId="4C975E03" w14:textId="0907EE3D" w:rsidR="00114250" w:rsidRPr="00B23775" w:rsidRDefault="00114250" w:rsidP="001B56EB">
      <w:pPr>
        <w:pStyle w:val="Heading1"/>
      </w:pPr>
      <w:bookmarkStart w:id="110" w:name="_Toc178772350"/>
      <w:bookmarkEnd w:id="13"/>
      <w:bookmarkEnd w:id="105"/>
      <w:r w:rsidRPr="00B23775">
        <w:lastRenderedPageBreak/>
        <w:t>BAB IV</w:t>
      </w:r>
      <w:bookmarkStart w:id="111" w:name="_Toc173852688"/>
      <w:bookmarkEnd w:id="109"/>
      <w:r w:rsidR="001B56EB" w:rsidRPr="00B23775">
        <w:br/>
      </w:r>
      <w:r w:rsidRPr="00B23775">
        <w:t>ANALISIS DAN PERANCANGAN</w:t>
      </w:r>
      <w:bookmarkEnd w:id="110"/>
      <w:bookmarkEnd w:id="111"/>
    </w:p>
    <w:p w14:paraId="43C777E0" w14:textId="564E991A" w:rsidR="00114250" w:rsidRPr="00B23775" w:rsidRDefault="00114250" w:rsidP="00114250">
      <w:pPr>
        <w:spacing w:line="360" w:lineRule="auto"/>
        <w:rPr>
          <w:rFonts w:ascii="Times New Roman" w:eastAsia="Times New Roman" w:hAnsi="Times New Roman" w:cs="Times New Roman"/>
          <w:b/>
          <w:bCs/>
          <w:color w:val="000000" w:themeColor="text1"/>
          <w:sz w:val="24"/>
          <w:szCs w:val="24"/>
          <w:lang w:val="en-US"/>
        </w:rPr>
      </w:pPr>
    </w:p>
    <w:p w14:paraId="5BDB9807" w14:textId="332C6DA5" w:rsidR="00114250" w:rsidRPr="00B23775" w:rsidRDefault="00114250" w:rsidP="00EE7885">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Bab ini membahas hasil analisis yang dilakukan terhadap kebutuhan perancangan sistem informasi manajemen klinik gigi berbasis web di klinik gigi Xenon Dental House. Analisis tersebut melibatkan penggunaan BPMN</w:t>
      </w:r>
      <w:r w:rsidR="00221470" w:rsidRPr="00B23775">
        <w:rPr>
          <w:rFonts w:ascii="Times New Roman" w:hAnsi="Times New Roman" w:cs="Times New Roman"/>
          <w:sz w:val="24"/>
          <w:szCs w:val="24"/>
          <w:lang w:val="en-US"/>
        </w:rPr>
        <w:t>(Business Process Model and Notation)</w:t>
      </w:r>
      <w:r w:rsidRPr="00B23775">
        <w:rPr>
          <w:rFonts w:ascii="Times New Roman" w:hAnsi="Times New Roman" w:cs="Times New Roman"/>
          <w:sz w:val="24"/>
          <w:szCs w:val="24"/>
          <w:lang w:val="en-US"/>
        </w:rPr>
        <w:t>, daftar fungsional pengguna, use case diagram dan sequence diagram. Sementara dalam fase perancangan sistem, digunakan entity relationship diagram (ERD), struktur database, dan antarmuka pengguna.</w:t>
      </w:r>
    </w:p>
    <w:p w14:paraId="2771199C" w14:textId="614E66E4" w:rsidR="0054092D" w:rsidRPr="000E5ABA" w:rsidRDefault="0054092D" w:rsidP="00981B01">
      <w:pPr>
        <w:pStyle w:val="Heading2"/>
        <w:numPr>
          <w:ilvl w:val="1"/>
          <w:numId w:val="22"/>
        </w:numPr>
        <w:ind w:left="426" w:hanging="426"/>
      </w:pPr>
      <w:bookmarkStart w:id="112" w:name="_Toc173852689"/>
      <w:bookmarkStart w:id="113" w:name="_Toc178772351"/>
      <w:r w:rsidRPr="000E5ABA">
        <w:t>Analisis Sistem</w:t>
      </w:r>
      <w:bookmarkEnd w:id="112"/>
      <w:bookmarkEnd w:id="113"/>
    </w:p>
    <w:p w14:paraId="6ECAA16F" w14:textId="3EE31171" w:rsidR="0056400B" w:rsidRPr="00B23775" w:rsidRDefault="0054092D" w:rsidP="00C41D40">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nalisis sistem merupakan proses memeriksa sistem yang sedang berjalan dan merancang sistem yang diusulkan agar memenuhi kebutuhan fungsional yang diinginkan dari sistem yang akan dibangun. Analisis sistem ini disusun dengan menggunakan </w:t>
      </w:r>
      <w:r w:rsidR="00221470" w:rsidRPr="00B23775">
        <w:rPr>
          <w:rFonts w:ascii="Times New Roman" w:hAnsi="Times New Roman" w:cs="Times New Roman"/>
          <w:sz w:val="24"/>
          <w:szCs w:val="24"/>
          <w:lang w:val="en-US"/>
        </w:rPr>
        <w:t>BPMN</w:t>
      </w:r>
      <w:r w:rsidR="00EE7885" w:rsidRPr="00B23775">
        <w:rPr>
          <w:rFonts w:ascii="Times New Roman" w:hAnsi="Times New Roman" w:cs="Times New Roman"/>
          <w:sz w:val="24"/>
          <w:szCs w:val="24"/>
          <w:lang w:val="en-US"/>
        </w:rPr>
        <w:t xml:space="preserve">, </w:t>
      </w:r>
      <w:r w:rsidR="00221470" w:rsidRPr="00B23775">
        <w:rPr>
          <w:rFonts w:ascii="Times New Roman" w:hAnsi="Times New Roman" w:cs="Times New Roman"/>
          <w:sz w:val="24"/>
          <w:szCs w:val="24"/>
          <w:lang w:val="en-US"/>
        </w:rPr>
        <w:t xml:space="preserve">dan </w:t>
      </w:r>
      <w:r w:rsidRPr="00B23775">
        <w:rPr>
          <w:rFonts w:ascii="Times New Roman" w:hAnsi="Times New Roman" w:cs="Times New Roman"/>
          <w:sz w:val="24"/>
          <w:szCs w:val="24"/>
          <w:lang w:val="en-US"/>
        </w:rPr>
        <w:t xml:space="preserve">UML (Unified Modeling Language). UML yang diterapkan dalam analisis sistem ini meliputi </w:t>
      </w:r>
      <w:r w:rsidR="00221470" w:rsidRPr="00B23775">
        <w:rPr>
          <w:rFonts w:ascii="Times New Roman" w:hAnsi="Times New Roman" w:cs="Times New Roman"/>
          <w:sz w:val="24"/>
          <w:szCs w:val="24"/>
          <w:lang w:val="en-US"/>
        </w:rPr>
        <w:t xml:space="preserve">sequence </w:t>
      </w:r>
      <w:r w:rsidRPr="00B23775">
        <w:rPr>
          <w:rFonts w:ascii="Times New Roman" w:hAnsi="Times New Roman" w:cs="Times New Roman"/>
          <w:sz w:val="24"/>
          <w:szCs w:val="24"/>
          <w:lang w:val="en-US"/>
        </w:rPr>
        <w:t>diagram</w:t>
      </w:r>
      <w:r w:rsidR="00221470" w:rsidRPr="00B23775">
        <w:rPr>
          <w:rFonts w:ascii="Times New Roman" w:hAnsi="Times New Roman" w:cs="Times New Roman"/>
          <w:sz w:val="24"/>
          <w:szCs w:val="24"/>
          <w:lang w:val="en-US"/>
        </w:rPr>
        <w:t xml:space="preserve"> dan</w:t>
      </w:r>
      <w:r w:rsidR="00D6466B">
        <w:rPr>
          <w:rFonts w:ascii="Times New Roman" w:hAnsi="Times New Roman" w:cs="Times New Roman"/>
          <w:sz w:val="24"/>
          <w:szCs w:val="24"/>
          <w:lang w:val="en-US"/>
        </w:rPr>
        <w:t xml:space="preserve"> </w:t>
      </w:r>
      <w:r w:rsidR="00221470" w:rsidRPr="00B23775">
        <w:rPr>
          <w:rFonts w:ascii="Times New Roman" w:hAnsi="Times New Roman" w:cs="Times New Roman"/>
          <w:sz w:val="24"/>
          <w:szCs w:val="24"/>
          <w:lang w:val="en-US"/>
        </w:rPr>
        <w:t>use case diagram.</w:t>
      </w:r>
    </w:p>
    <w:p w14:paraId="6F642CB3" w14:textId="2202C6CF" w:rsidR="00EE7885" w:rsidRPr="001C2112" w:rsidRDefault="00EE7885" w:rsidP="00981B01">
      <w:pPr>
        <w:pStyle w:val="Heading5"/>
        <w:numPr>
          <w:ilvl w:val="2"/>
          <w:numId w:val="22"/>
        </w:numPr>
      </w:pPr>
      <w:bookmarkStart w:id="114" w:name="_Toc178772352"/>
      <w:r w:rsidRPr="001C2112">
        <w:t>Analisis s</w:t>
      </w:r>
      <w:r w:rsidR="00F85D5E" w:rsidRPr="001C2112">
        <w:t>i</w:t>
      </w:r>
      <w:r w:rsidRPr="001C2112">
        <w:t>stem yang Sedang Berjalan</w:t>
      </w:r>
      <w:bookmarkEnd w:id="114"/>
    </w:p>
    <w:p w14:paraId="2BBFE1A4" w14:textId="437397CC" w:rsidR="000B1AAE" w:rsidRPr="00B23775" w:rsidRDefault="000B1AAE" w:rsidP="000B1AAE">
      <w:pPr>
        <w:spacing w:line="360" w:lineRule="auto"/>
        <w:ind w:firstLine="720"/>
        <w:jc w:val="both"/>
        <w:rPr>
          <w:rFonts w:ascii="Times New Roman" w:hAnsi="Times New Roman" w:cs="Times New Roman"/>
          <w:b/>
          <w:bCs/>
          <w:sz w:val="24"/>
          <w:szCs w:val="24"/>
          <w:lang w:val="en-US"/>
        </w:rPr>
      </w:pPr>
      <w:bookmarkStart w:id="115" w:name="_Hlk179354419"/>
      <w:r w:rsidRPr="00B23775">
        <w:rPr>
          <w:rFonts w:ascii="Times New Roman" w:hAnsi="Times New Roman" w:cs="Times New Roman"/>
          <w:sz w:val="24"/>
          <w:szCs w:val="24"/>
          <w:lang w:val="en-US"/>
        </w:rPr>
        <w:t xml:space="preserve">Sistem yang sedang beroperasi ini diperoleh dari hasil pengumpulan data </w:t>
      </w:r>
      <w:r w:rsidR="00D6466B">
        <w:rPr>
          <w:rFonts w:ascii="Times New Roman" w:hAnsi="Times New Roman" w:cs="Times New Roman"/>
          <w:sz w:val="24"/>
          <w:szCs w:val="24"/>
          <w:lang w:val="en-US"/>
        </w:rPr>
        <w:t xml:space="preserve">dengan cara analisis dokumen, wawancara, observasi </w:t>
      </w:r>
      <w:r w:rsidRPr="00B23775">
        <w:rPr>
          <w:rFonts w:ascii="Times New Roman" w:hAnsi="Times New Roman" w:cs="Times New Roman"/>
          <w:sz w:val="24"/>
          <w:szCs w:val="24"/>
          <w:lang w:val="en-US"/>
        </w:rPr>
        <w:t xml:space="preserve">dan analisis yang telah dilakukan di klinik gigi Xenon Dental House. Penggambaran atau pemodelan sistem yang berjalan akan disajikan menggunakan Business Process Model Notation terdiri dari system reservasi dan pelayanan, </w:t>
      </w:r>
      <w:r w:rsidR="001419C8">
        <w:rPr>
          <w:rFonts w:ascii="Times New Roman" w:hAnsi="Times New Roman" w:cs="Times New Roman"/>
          <w:sz w:val="24"/>
          <w:szCs w:val="24"/>
          <w:lang w:val="en-US"/>
        </w:rPr>
        <w:t>sistem</w:t>
      </w:r>
      <w:r w:rsidRPr="00B23775">
        <w:rPr>
          <w:rFonts w:ascii="Times New Roman" w:hAnsi="Times New Roman" w:cs="Times New Roman"/>
          <w:sz w:val="24"/>
          <w:szCs w:val="24"/>
          <w:lang w:val="en-US"/>
        </w:rPr>
        <w:t xml:space="preserve"> manajemen jadwal.</w:t>
      </w:r>
    </w:p>
    <w:bookmarkEnd w:id="115"/>
    <w:p w14:paraId="655E0E98" w14:textId="5D92A031" w:rsidR="00197985" w:rsidRPr="00E67146" w:rsidRDefault="00197985" w:rsidP="00221470">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1.</w:t>
      </w:r>
      <w:r w:rsidR="009D3B60" w:rsidRPr="00E67146">
        <w:rPr>
          <w:rFonts w:ascii="Times New Roman" w:hAnsi="Times New Roman" w:cs="Times New Roman"/>
          <w:b/>
          <w:bCs/>
          <w:sz w:val="24"/>
          <w:szCs w:val="24"/>
          <w:lang w:val="en-US"/>
        </w:rPr>
        <w:t>1</w:t>
      </w:r>
      <w:r w:rsidRPr="00E67146">
        <w:rPr>
          <w:rFonts w:ascii="Times New Roman" w:hAnsi="Times New Roman" w:cs="Times New Roman"/>
          <w:b/>
          <w:bCs/>
          <w:sz w:val="24"/>
          <w:szCs w:val="24"/>
          <w:lang w:val="en-US"/>
        </w:rPr>
        <w:t xml:space="preserve"> Sistem Reservasi</w:t>
      </w:r>
      <w:r w:rsidR="000463D1" w:rsidRPr="00E67146">
        <w:rPr>
          <w:rFonts w:ascii="Times New Roman" w:hAnsi="Times New Roman" w:cs="Times New Roman"/>
          <w:b/>
          <w:bCs/>
          <w:sz w:val="24"/>
          <w:szCs w:val="24"/>
          <w:lang w:val="en-US"/>
        </w:rPr>
        <w:t xml:space="preserve"> </w:t>
      </w:r>
    </w:p>
    <w:p w14:paraId="51232CC6" w14:textId="7D3E6416" w:rsidR="00EE7885" w:rsidRPr="00B23775" w:rsidRDefault="00EE7885" w:rsidP="00221470">
      <w:pPr>
        <w:spacing w:line="360" w:lineRule="auto"/>
        <w:jc w:val="both"/>
        <w:rPr>
          <w:rFonts w:ascii="Times New Roman" w:hAnsi="Times New Roman" w:cs="Times New Roman"/>
          <w:sz w:val="24"/>
          <w:szCs w:val="24"/>
          <w:lang w:val="en-US"/>
        </w:rPr>
      </w:pPr>
      <w:r w:rsidRPr="00B23775">
        <w:rPr>
          <w:rFonts w:ascii="Times New Roman" w:hAnsi="Times New Roman" w:cs="Times New Roman"/>
          <w:b/>
          <w:bCs/>
          <w:sz w:val="24"/>
          <w:szCs w:val="24"/>
          <w:lang w:val="en-US"/>
        </w:rPr>
        <w:tab/>
      </w:r>
      <w:bookmarkStart w:id="116" w:name="_Hlk179354689"/>
      <w:r w:rsidR="000463D1" w:rsidRPr="00B23775">
        <w:rPr>
          <w:rFonts w:ascii="Times New Roman" w:hAnsi="Times New Roman" w:cs="Times New Roman"/>
          <w:sz w:val="24"/>
          <w:szCs w:val="24"/>
          <w:lang w:val="en-US"/>
        </w:rPr>
        <w:t>Sistem reservasi pada klinik</w:t>
      </w:r>
      <w:r w:rsidR="007D7027" w:rsidRPr="00B23775">
        <w:rPr>
          <w:rFonts w:ascii="Times New Roman" w:hAnsi="Times New Roman" w:cs="Times New Roman"/>
          <w:sz w:val="24"/>
          <w:szCs w:val="24"/>
          <w:lang w:val="en-US"/>
        </w:rPr>
        <w:t xml:space="preserve"> gigi</w:t>
      </w:r>
      <w:r w:rsidR="000463D1" w:rsidRPr="00B23775">
        <w:rPr>
          <w:rFonts w:ascii="Times New Roman" w:hAnsi="Times New Roman" w:cs="Times New Roman"/>
          <w:sz w:val="24"/>
          <w:szCs w:val="24"/>
          <w:lang w:val="en-US"/>
        </w:rPr>
        <w:t xml:space="preserve"> </w:t>
      </w:r>
      <w:r w:rsidR="007D7027" w:rsidRPr="00B23775">
        <w:rPr>
          <w:rFonts w:ascii="Times New Roman" w:hAnsi="Times New Roman" w:cs="Times New Roman"/>
          <w:sz w:val="24"/>
          <w:szCs w:val="24"/>
          <w:lang w:val="en-US"/>
        </w:rPr>
        <w:t>xenon dental house</w:t>
      </w:r>
      <w:r w:rsidR="000463D1"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dapat dilihat dalam Gambar 4.1.</w:t>
      </w:r>
    </w:p>
    <w:p w14:paraId="56540299" w14:textId="3EA55274" w:rsidR="006B3954" w:rsidRPr="00B23775" w:rsidRDefault="00940C16" w:rsidP="00221470">
      <w:pPr>
        <w:spacing w:line="360" w:lineRule="auto"/>
        <w:jc w:val="both"/>
        <w:rPr>
          <w:rFonts w:ascii="Times New Roman" w:hAnsi="Times New Roman" w:cs="Times New Roman"/>
          <w:sz w:val="24"/>
          <w:szCs w:val="24"/>
          <w:lang w:val="en-US"/>
        </w:rPr>
      </w:pPr>
      <w:r>
        <w:rPr>
          <w:rFonts w:ascii="Times New Roman" w:hAnsi="Times New Roman" w:cs="Times New Roman"/>
          <w:noProof/>
        </w:rPr>
        <w:lastRenderedPageBreak/>
        <w:drawing>
          <wp:inline distT="0" distB="0" distL="0" distR="0" wp14:anchorId="4CC1402C" wp14:editId="5D0AE292">
            <wp:extent cx="5029200" cy="2400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19746"/>
                    <a:stretch/>
                  </pic:blipFill>
                  <pic:spPr bwMode="auto">
                    <a:xfrm>
                      <a:off x="0" y="0"/>
                      <a:ext cx="5029200" cy="2400300"/>
                    </a:xfrm>
                    <a:prstGeom prst="rect">
                      <a:avLst/>
                    </a:prstGeom>
                    <a:noFill/>
                    <a:ln>
                      <a:noFill/>
                    </a:ln>
                    <a:extLst>
                      <a:ext uri="{53640926-AAD7-44D8-BBD7-CCE9431645EC}">
                        <a14:shadowObscured xmlns:a14="http://schemas.microsoft.com/office/drawing/2010/main"/>
                      </a:ext>
                    </a:extLst>
                  </pic:spPr>
                </pic:pic>
              </a:graphicData>
            </a:graphic>
          </wp:inline>
        </w:drawing>
      </w:r>
    </w:p>
    <w:p w14:paraId="2602865F" w14:textId="5E84072F" w:rsidR="00114250" w:rsidRPr="00B23775" w:rsidRDefault="00322F6A" w:rsidP="00F61593">
      <w:pPr>
        <w:pStyle w:val="Heading3"/>
      </w:pPr>
      <w:bookmarkStart w:id="117" w:name="_Toc176816513"/>
      <w:bookmarkStart w:id="118" w:name="_Toc173852690"/>
      <w:r w:rsidRPr="00B23775">
        <w:t xml:space="preserve">Gambar 4.1 BPMN Sistem </w:t>
      </w:r>
      <w:r w:rsidR="000463D1" w:rsidRPr="00B23775">
        <w:t>reservasi</w:t>
      </w:r>
      <w:bookmarkEnd w:id="117"/>
      <w:r w:rsidR="000463D1" w:rsidRPr="00B23775">
        <w:t xml:space="preserve"> </w:t>
      </w:r>
      <w:bookmarkEnd w:id="118"/>
    </w:p>
    <w:p w14:paraId="4A670CFB" w14:textId="5F043FC2" w:rsidR="006B3954" w:rsidRPr="00B23775" w:rsidRDefault="006B3954" w:rsidP="006B3954">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erikut ini adalah proses bisnis </w:t>
      </w:r>
      <w:r w:rsidR="004C7935" w:rsidRPr="00B23775">
        <w:rPr>
          <w:rFonts w:ascii="Times New Roman" w:hAnsi="Times New Roman" w:cs="Times New Roman"/>
          <w:sz w:val="24"/>
          <w:szCs w:val="24"/>
          <w:lang w:val="en-US"/>
        </w:rPr>
        <w:t xml:space="preserve">reservasi </w:t>
      </w:r>
      <w:r w:rsidRPr="00B23775">
        <w:rPr>
          <w:rFonts w:ascii="Times New Roman" w:hAnsi="Times New Roman" w:cs="Times New Roman"/>
          <w:sz w:val="24"/>
          <w:szCs w:val="24"/>
          <w:lang w:val="en-US"/>
        </w:rPr>
        <w:t>yang sedang berjalan pada klinik gigi Xenon Dental House berdasarkan gambar 4.1.</w:t>
      </w:r>
    </w:p>
    <w:p w14:paraId="3F16F38A" w14:textId="66DAD46A" w:rsidR="00FE1BA0" w:rsidRPr="00B23775" w:rsidRDefault="006B3954"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 bisa reservasi dengan cara datang</w:t>
      </w:r>
      <w:r w:rsidR="00FF6FCC" w:rsidRPr="00B23775">
        <w:rPr>
          <w:rFonts w:ascii="Times New Roman" w:hAnsi="Times New Roman" w:cs="Times New Roman"/>
          <w:sz w:val="24"/>
          <w:szCs w:val="24"/>
          <w:lang w:val="en-US"/>
        </w:rPr>
        <w:t xml:space="preserve"> reservasi langsung</w:t>
      </w:r>
      <w:r w:rsidRPr="00B23775">
        <w:rPr>
          <w:rFonts w:ascii="Times New Roman" w:hAnsi="Times New Roman" w:cs="Times New Roman"/>
          <w:sz w:val="24"/>
          <w:szCs w:val="24"/>
          <w:lang w:val="en-US"/>
        </w:rPr>
        <w:t xml:space="preserve"> ke klinik gigi atau reservasi dengan </w:t>
      </w:r>
      <w:r w:rsidR="00FF6FCC" w:rsidRPr="00B23775">
        <w:rPr>
          <w:rFonts w:ascii="Times New Roman" w:hAnsi="Times New Roman" w:cs="Times New Roman"/>
          <w:sz w:val="24"/>
          <w:szCs w:val="24"/>
          <w:lang w:val="en-US"/>
        </w:rPr>
        <w:t xml:space="preserve">menghubungi admin </w:t>
      </w:r>
      <w:r w:rsidRPr="00B23775">
        <w:rPr>
          <w:rFonts w:ascii="Times New Roman" w:hAnsi="Times New Roman" w:cs="Times New Roman"/>
          <w:sz w:val="24"/>
          <w:szCs w:val="24"/>
          <w:lang w:val="en-US"/>
        </w:rPr>
        <w:t>melalui</w:t>
      </w:r>
      <w:r w:rsidR="00FF6FCC" w:rsidRPr="00B23775">
        <w:rPr>
          <w:rFonts w:ascii="Times New Roman" w:hAnsi="Times New Roman" w:cs="Times New Roman"/>
          <w:sz w:val="24"/>
          <w:szCs w:val="24"/>
          <w:lang w:val="en-US"/>
        </w:rPr>
        <w:t xml:space="preserve"> aplikasi WhatsApp</w:t>
      </w:r>
    </w:p>
    <w:p w14:paraId="56744BFD" w14:textId="5B07C64F" w:rsidR="00FE1BA0" w:rsidRPr="00B23775" w:rsidRDefault="00981B08"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ika m</w:t>
      </w:r>
      <w:r w:rsidR="00A16992" w:rsidRPr="00B23775">
        <w:rPr>
          <w:rFonts w:ascii="Times New Roman" w:hAnsi="Times New Roman" w:cs="Times New Roman"/>
          <w:sz w:val="24"/>
          <w:szCs w:val="24"/>
          <w:lang w:val="en-US"/>
        </w:rPr>
        <w:t>elalui whatsapp</w:t>
      </w:r>
      <w:r w:rsidR="00FE1BA0" w:rsidRPr="00B23775">
        <w:rPr>
          <w:rFonts w:ascii="Times New Roman" w:hAnsi="Times New Roman" w:cs="Times New Roman"/>
          <w:sz w:val="24"/>
          <w:szCs w:val="24"/>
          <w:lang w:val="en-US"/>
        </w:rPr>
        <w:t xml:space="preserve"> admin </w:t>
      </w:r>
      <w:r w:rsidR="001419C8">
        <w:rPr>
          <w:rFonts w:ascii="Times New Roman" w:hAnsi="Times New Roman" w:cs="Times New Roman"/>
          <w:sz w:val="24"/>
          <w:szCs w:val="24"/>
          <w:lang w:val="en-US"/>
        </w:rPr>
        <w:t>memberitahu</w:t>
      </w:r>
      <w:r w:rsidR="00FE1BA0" w:rsidRPr="00B23775">
        <w:rPr>
          <w:rFonts w:ascii="Times New Roman" w:hAnsi="Times New Roman" w:cs="Times New Roman"/>
          <w:sz w:val="24"/>
          <w:szCs w:val="24"/>
          <w:lang w:val="en-US"/>
        </w:rPr>
        <w:t xml:space="preserve"> waktu dan pelayanan yang tersedia serta meminta pasien unt</w:t>
      </w:r>
      <w:r w:rsidR="001419C8">
        <w:rPr>
          <w:rFonts w:ascii="Times New Roman" w:hAnsi="Times New Roman" w:cs="Times New Roman"/>
          <w:sz w:val="24"/>
          <w:szCs w:val="24"/>
          <w:lang w:val="en-US"/>
        </w:rPr>
        <w:t>u</w:t>
      </w:r>
      <w:r w:rsidR="00FE1BA0" w:rsidRPr="00B23775">
        <w:rPr>
          <w:rFonts w:ascii="Times New Roman" w:hAnsi="Times New Roman" w:cs="Times New Roman"/>
          <w:sz w:val="24"/>
          <w:szCs w:val="24"/>
          <w:lang w:val="en-US"/>
        </w:rPr>
        <w:t>k mengisi data untuk reservasi</w:t>
      </w:r>
    </w:p>
    <w:p w14:paraId="1727684D" w14:textId="17853E97" w:rsidR="006B3954" w:rsidRPr="00B23775" w:rsidRDefault="00FE1BA0"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telah pasien mengisikan data reservasi dan memberikannya kepada admin, pasien akan menunggu sesuai waktu yang sudah direservasi.</w:t>
      </w:r>
    </w:p>
    <w:p w14:paraId="6DBED7A2" w14:textId="470C8601" w:rsidR="00A16992" w:rsidRDefault="00A16992"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r w:rsidR="00981B08" w:rsidRPr="00B23775">
        <w:rPr>
          <w:rFonts w:ascii="Times New Roman" w:hAnsi="Times New Roman" w:cs="Times New Roman"/>
          <w:sz w:val="24"/>
          <w:szCs w:val="24"/>
          <w:lang w:val="en-US"/>
        </w:rPr>
        <w:t xml:space="preserve">pasien datang ke klinik, maka admin akan langsung membantu mereservasi jadwal pasien </w:t>
      </w:r>
    </w:p>
    <w:p w14:paraId="467DAF07" w14:textId="3BB30CF1" w:rsidR="00E070B5" w:rsidRPr="00B23775" w:rsidRDefault="00E070B5" w:rsidP="00981B01">
      <w:pPr>
        <w:numPr>
          <w:ilvl w:val="0"/>
          <w:numId w:val="10"/>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ses selesai</w:t>
      </w:r>
    </w:p>
    <w:bookmarkEnd w:id="116"/>
    <w:p w14:paraId="0D8A1E01" w14:textId="08DD60CC" w:rsidR="00E070B5" w:rsidRDefault="00E070B5" w:rsidP="00E070B5">
      <w:pPr>
        <w:spacing w:line="360" w:lineRule="auto"/>
        <w:rPr>
          <w:rFonts w:ascii="Times New Roman" w:hAnsi="Times New Roman" w:cs="Times New Roman"/>
          <w:sz w:val="24"/>
          <w:szCs w:val="24"/>
          <w:lang w:val="en-US"/>
        </w:rPr>
      </w:pPr>
    </w:p>
    <w:p w14:paraId="6B6241D1" w14:textId="082425E8" w:rsidR="00E070B5" w:rsidRPr="00E67146" w:rsidRDefault="00E070B5" w:rsidP="00E070B5">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1.</w:t>
      </w:r>
      <w:r>
        <w:rPr>
          <w:rFonts w:ascii="Times New Roman" w:hAnsi="Times New Roman" w:cs="Times New Roman"/>
          <w:b/>
          <w:bCs/>
          <w:sz w:val="24"/>
          <w:szCs w:val="24"/>
          <w:lang w:val="en-US"/>
        </w:rPr>
        <w:t>2</w:t>
      </w:r>
      <w:r w:rsidRPr="00E67146">
        <w:rPr>
          <w:rFonts w:ascii="Times New Roman" w:hAnsi="Times New Roman" w:cs="Times New Roman"/>
          <w:b/>
          <w:bCs/>
          <w:sz w:val="24"/>
          <w:szCs w:val="24"/>
          <w:lang w:val="en-US"/>
        </w:rPr>
        <w:t xml:space="preserve"> Sistem </w:t>
      </w:r>
      <w:r w:rsidR="00E645F3">
        <w:rPr>
          <w:rFonts w:ascii="Times New Roman" w:hAnsi="Times New Roman" w:cs="Times New Roman"/>
          <w:b/>
          <w:bCs/>
          <w:sz w:val="24"/>
          <w:szCs w:val="24"/>
          <w:lang w:val="en-US"/>
        </w:rPr>
        <w:t>Pelayanan</w:t>
      </w:r>
    </w:p>
    <w:p w14:paraId="3383E996" w14:textId="0CC93283" w:rsidR="00E070B5" w:rsidRPr="00B23775" w:rsidRDefault="00E070B5" w:rsidP="00E070B5">
      <w:pPr>
        <w:spacing w:line="360" w:lineRule="auto"/>
        <w:jc w:val="both"/>
        <w:rPr>
          <w:rFonts w:ascii="Times New Roman" w:hAnsi="Times New Roman" w:cs="Times New Roman"/>
          <w:sz w:val="24"/>
          <w:szCs w:val="24"/>
          <w:lang w:val="en-US"/>
        </w:rPr>
      </w:pPr>
      <w:r w:rsidRPr="00B23775">
        <w:rPr>
          <w:rFonts w:ascii="Times New Roman" w:hAnsi="Times New Roman" w:cs="Times New Roman"/>
          <w:b/>
          <w:bCs/>
          <w:sz w:val="24"/>
          <w:szCs w:val="24"/>
          <w:lang w:val="en-US"/>
        </w:rPr>
        <w:tab/>
      </w:r>
      <w:r w:rsidRPr="00B23775">
        <w:rPr>
          <w:rFonts w:ascii="Times New Roman" w:hAnsi="Times New Roman" w:cs="Times New Roman"/>
          <w:sz w:val="24"/>
          <w:szCs w:val="24"/>
          <w:lang w:val="en-US"/>
        </w:rPr>
        <w:t>Sistem pelayanan pada klinik gigi xenon dental house dapat dilihat dalam Gambar 4.</w:t>
      </w:r>
      <w:r>
        <w:rPr>
          <w:rFonts w:ascii="Times New Roman" w:hAnsi="Times New Roman" w:cs="Times New Roman"/>
          <w:sz w:val="24"/>
          <w:szCs w:val="24"/>
          <w:lang w:val="en-US"/>
        </w:rPr>
        <w:t>2</w:t>
      </w:r>
      <w:r w:rsidRPr="00B23775">
        <w:rPr>
          <w:rFonts w:ascii="Times New Roman" w:hAnsi="Times New Roman" w:cs="Times New Roman"/>
          <w:sz w:val="24"/>
          <w:szCs w:val="24"/>
          <w:lang w:val="en-US"/>
        </w:rPr>
        <w:t>.</w:t>
      </w:r>
    </w:p>
    <w:p w14:paraId="2FD722E4" w14:textId="3B242F88" w:rsidR="00E070B5" w:rsidRPr="00E070B5" w:rsidRDefault="00940C16" w:rsidP="00E070B5">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F13CA84" wp14:editId="185AA2DA">
            <wp:extent cx="5029200" cy="2714625"/>
            <wp:effectExtent l="0" t="0" r="0" b="9525"/>
            <wp:docPr id="1117201794" name="Picture 1117201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b="21918"/>
                    <a:stretch/>
                  </pic:blipFill>
                  <pic:spPr bwMode="auto">
                    <a:xfrm>
                      <a:off x="0" y="0"/>
                      <a:ext cx="502920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42D02C52" w14:textId="00811BBB" w:rsidR="00287C54" w:rsidRDefault="00E070B5" w:rsidP="00E070B5">
      <w:pPr>
        <w:pStyle w:val="Heading3"/>
      </w:pPr>
      <w:bookmarkStart w:id="119" w:name="_Toc176816514"/>
      <w:r w:rsidRPr="00B23775">
        <w:t>Gambar 4.</w:t>
      </w:r>
      <w:r>
        <w:t>2</w:t>
      </w:r>
      <w:r w:rsidRPr="00B23775">
        <w:t xml:space="preserve"> BPMN Sistem </w:t>
      </w:r>
      <w:r>
        <w:t>pelayanan</w:t>
      </w:r>
      <w:bookmarkEnd w:id="119"/>
      <w:r w:rsidRPr="00B23775">
        <w:t xml:space="preserve"> </w:t>
      </w:r>
    </w:p>
    <w:p w14:paraId="74118A48" w14:textId="7E87FFD6" w:rsidR="00E070B5" w:rsidRPr="00E070B5" w:rsidRDefault="00E070B5" w:rsidP="00E070B5">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erikut ini adalah proses bisnis </w:t>
      </w:r>
      <w:r>
        <w:rPr>
          <w:rFonts w:ascii="Times New Roman" w:hAnsi="Times New Roman" w:cs="Times New Roman"/>
          <w:sz w:val="24"/>
          <w:szCs w:val="24"/>
          <w:lang w:val="en-US"/>
        </w:rPr>
        <w:t>pelayanan</w:t>
      </w:r>
      <w:r w:rsidRPr="00B23775">
        <w:rPr>
          <w:rFonts w:ascii="Times New Roman" w:hAnsi="Times New Roman" w:cs="Times New Roman"/>
          <w:sz w:val="24"/>
          <w:szCs w:val="24"/>
          <w:lang w:val="en-US"/>
        </w:rPr>
        <w:t xml:space="preserve"> yang sedang berjalan pada klinik gigi Xenon Dental House berdasarkan gambar 4.</w:t>
      </w:r>
      <w:r>
        <w:rPr>
          <w:rFonts w:ascii="Times New Roman" w:hAnsi="Times New Roman" w:cs="Times New Roman"/>
          <w:sz w:val="24"/>
          <w:szCs w:val="24"/>
          <w:lang w:val="en-US"/>
        </w:rPr>
        <w:t>2</w:t>
      </w:r>
      <w:r w:rsidRPr="00B23775">
        <w:rPr>
          <w:rFonts w:ascii="Times New Roman" w:hAnsi="Times New Roman" w:cs="Times New Roman"/>
          <w:sz w:val="24"/>
          <w:szCs w:val="24"/>
          <w:lang w:val="en-US"/>
        </w:rPr>
        <w:t>.</w:t>
      </w:r>
    </w:p>
    <w:p w14:paraId="1DBAE76E" w14:textId="1811923B" w:rsidR="00E070B5" w:rsidRPr="00B23775" w:rsidRDefault="00E070B5" w:rsidP="00DB27A3">
      <w:pPr>
        <w:numPr>
          <w:ilvl w:val="0"/>
          <w:numId w:val="2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w:t>
      </w:r>
      <w:r w:rsidRPr="00B23775">
        <w:rPr>
          <w:rFonts w:ascii="Times New Roman" w:hAnsi="Times New Roman" w:cs="Times New Roman"/>
          <w:sz w:val="24"/>
          <w:szCs w:val="24"/>
          <w:lang w:val="en-US"/>
        </w:rPr>
        <w:t>ebelum pasien dirawat, admin akan mengingatkan pasien untuk datang ke klinik untuk dilakukan per</w:t>
      </w:r>
      <w:r>
        <w:rPr>
          <w:rFonts w:ascii="Times New Roman" w:hAnsi="Times New Roman" w:cs="Times New Roman"/>
          <w:sz w:val="24"/>
          <w:szCs w:val="24"/>
          <w:lang w:val="en-US"/>
        </w:rPr>
        <w:t>a</w:t>
      </w:r>
      <w:r w:rsidRPr="00B23775">
        <w:rPr>
          <w:rFonts w:ascii="Times New Roman" w:hAnsi="Times New Roman" w:cs="Times New Roman"/>
          <w:sz w:val="24"/>
          <w:szCs w:val="24"/>
          <w:lang w:val="en-US"/>
        </w:rPr>
        <w:t>watan yang sudah direservasi.</w:t>
      </w:r>
    </w:p>
    <w:p w14:paraId="264D34D0"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 datang ke klinik dan diminta melakukan pendataan Kesehatan sebelum dilakukannya perawatan</w:t>
      </w:r>
    </w:p>
    <w:p w14:paraId="7AEFDED5"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melakukan perawatan </w:t>
      </w:r>
      <w:r>
        <w:rPr>
          <w:rFonts w:ascii="Times New Roman" w:hAnsi="Times New Roman" w:cs="Times New Roman"/>
          <w:sz w:val="24"/>
          <w:szCs w:val="24"/>
          <w:lang w:val="en-US"/>
        </w:rPr>
        <w:t>terhadap</w:t>
      </w:r>
      <w:r w:rsidRPr="00B23775">
        <w:rPr>
          <w:rFonts w:ascii="Times New Roman" w:hAnsi="Times New Roman" w:cs="Times New Roman"/>
          <w:sz w:val="24"/>
          <w:szCs w:val="24"/>
          <w:lang w:val="en-US"/>
        </w:rPr>
        <w:t xml:space="preserve"> pasien sesuai dengan kondisi pasien serta menuliskan kondisi pasien pada rekam medis.</w:t>
      </w:r>
    </w:p>
    <w:p w14:paraId="5F449853"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telah perawatan selesai, </w:t>
      </w:r>
      <w:r>
        <w:rPr>
          <w:rFonts w:ascii="Times New Roman" w:hAnsi="Times New Roman" w:cs="Times New Roman"/>
          <w:sz w:val="24"/>
          <w:szCs w:val="24"/>
          <w:lang w:val="en-US"/>
        </w:rPr>
        <w:t>pasien</w:t>
      </w:r>
      <w:r w:rsidRPr="00B23775">
        <w:rPr>
          <w:rFonts w:ascii="Times New Roman" w:hAnsi="Times New Roman" w:cs="Times New Roman"/>
          <w:sz w:val="24"/>
          <w:szCs w:val="24"/>
          <w:lang w:val="en-US"/>
        </w:rPr>
        <w:t xml:space="preserve"> melakukan pembayaran</w:t>
      </w:r>
    </w:p>
    <w:p w14:paraId="6594873C"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ika dibutuhkan kontrol setelah perawatan maka pasien akan melakukan reservasi ulang kepada admin</w:t>
      </w:r>
    </w:p>
    <w:p w14:paraId="0E14F5E5" w14:textId="77777777" w:rsidR="00E070B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tidak diperlukan kontrol maka bisnis proses selesai </w:t>
      </w:r>
    </w:p>
    <w:p w14:paraId="71567B08" w14:textId="77777777" w:rsidR="00E070B5" w:rsidRPr="00E070B5" w:rsidRDefault="00E070B5" w:rsidP="00E070B5">
      <w:pPr>
        <w:rPr>
          <w:lang w:val="en-US"/>
        </w:rPr>
      </w:pPr>
    </w:p>
    <w:p w14:paraId="31E45AB6" w14:textId="228BE9F2" w:rsidR="00F44B1A" w:rsidRPr="00E67146" w:rsidRDefault="00F44B1A" w:rsidP="00F44B1A">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1.</w:t>
      </w:r>
      <w:r w:rsidR="00E070B5">
        <w:rPr>
          <w:rFonts w:ascii="Times New Roman" w:hAnsi="Times New Roman" w:cs="Times New Roman"/>
          <w:b/>
          <w:bCs/>
          <w:sz w:val="24"/>
          <w:szCs w:val="24"/>
          <w:lang w:val="en-US"/>
        </w:rPr>
        <w:t>3</w:t>
      </w:r>
      <w:r w:rsidRPr="00E67146">
        <w:rPr>
          <w:rFonts w:ascii="Times New Roman" w:hAnsi="Times New Roman" w:cs="Times New Roman"/>
          <w:b/>
          <w:bCs/>
          <w:sz w:val="24"/>
          <w:szCs w:val="24"/>
          <w:lang w:val="en-US"/>
        </w:rPr>
        <w:t xml:space="preserve"> Sistem </w:t>
      </w:r>
      <w:r w:rsidR="00C7221A" w:rsidRPr="00E67146">
        <w:rPr>
          <w:rFonts w:ascii="Times New Roman" w:hAnsi="Times New Roman" w:cs="Times New Roman"/>
          <w:b/>
          <w:bCs/>
          <w:sz w:val="24"/>
          <w:szCs w:val="24"/>
          <w:lang w:val="en-US"/>
        </w:rPr>
        <w:t>perizinan dokter</w:t>
      </w:r>
    </w:p>
    <w:p w14:paraId="0B76688C" w14:textId="72E62B5D" w:rsidR="000463D1" w:rsidRPr="00B23775" w:rsidRDefault="000463D1" w:rsidP="00220E9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w:t>
      </w:r>
      <w:r w:rsidR="00C7221A" w:rsidRPr="00B23775">
        <w:rPr>
          <w:rFonts w:ascii="Times New Roman" w:hAnsi="Times New Roman" w:cs="Times New Roman"/>
          <w:sz w:val="24"/>
          <w:szCs w:val="24"/>
          <w:lang w:val="en-US"/>
        </w:rPr>
        <w:t xml:space="preserve">perizinan dokter </w:t>
      </w:r>
      <w:r w:rsidRPr="00B23775">
        <w:rPr>
          <w:rFonts w:ascii="Times New Roman" w:hAnsi="Times New Roman" w:cs="Times New Roman"/>
          <w:sz w:val="24"/>
          <w:szCs w:val="24"/>
          <w:lang w:val="en-US"/>
        </w:rPr>
        <w:t xml:space="preserve">pada klinik gigi Xenon Dental House </w:t>
      </w:r>
      <w:r w:rsidR="00981B08" w:rsidRPr="00B23775">
        <w:rPr>
          <w:rFonts w:ascii="Times New Roman" w:hAnsi="Times New Roman" w:cs="Times New Roman"/>
          <w:sz w:val="24"/>
          <w:szCs w:val="24"/>
          <w:lang w:val="en-US"/>
        </w:rPr>
        <w:t xml:space="preserve">saat ini </w:t>
      </w:r>
      <w:r w:rsidRPr="00B23775">
        <w:rPr>
          <w:rFonts w:ascii="Times New Roman" w:hAnsi="Times New Roman" w:cs="Times New Roman"/>
          <w:sz w:val="24"/>
          <w:szCs w:val="24"/>
          <w:lang w:val="en-US"/>
        </w:rPr>
        <w:t>dapat dilihat dalam Gambar 4.</w:t>
      </w:r>
      <w:r w:rsidR="00E070B5">
        <w:rPr>
          <w:rFonts w:ascii="Times New Roman" w:hAnsi="Times New Roman" w:cs="Times New Roman"/>
          <w:sz w:val="24"/>
          <w:szCs w:val="24"/>
          <w:lang w:val="en-US"/>
        </w:rPr>
        <w:t>3</w:t>
      </w:r>
      <w:r w:rsidRPr="00B23775">
        <w:rPr>
          <w:rFonts w:ascii="Times New Roman" w:hAnsi="Times New Roman" w:cs="Times New Roman"/>
          <w:sz w:val="24"/>
          <w:szCs w:val="24"/>
          <w:lang w:val="en-US"/>
        </w:rPr>
        <w:t>.</w:t>
      </w:r>
    </w:p>
    <w:p w14:paraId="3B4BA237" w14:textId="5B06916C" w:rsidR="00D27211" w:rsidRPr="00B23775" w:rsidRDefault="00836012" w:rsidP="00F44B1A">
      <w:pPr>
        <w:spacing w:line="360" w:lineRule="auto"/>
        <w:jc w:val="both"/>
        <w:rPr>
          <w:rFonts w:ascii="Times New Roman" w:hAnsi="Times New Roman" w:cs="Times New Roman"/>
          <w:b/>
          <w:bCs/>
          <w:sz w:val="24"/>
          <w:szCs w:val="24"/>
          <w:lang w:val="en-US"/>
        </w:rPr>
      </w:pPr>
      <w:r w:rsidRPr="00B23775">
        <w:rPr>
          <w:rFonts w:ascii="Times New Roman" w:hAnsi="Times New Roman" w:cs="Times New Roman"/>
          <w:noProof/>
        </w:rPr>
        <w:lastRenderedPageBreak/>
        <w:drawing>
          <wp:inline distT="0" distB="0" distL="0" distR="0" wp14:anchorId="6F1AF9EB" wp14:editId="6A94FD1B">
            <wp:extent cx="5030470" cy="1971810"/>
            <wp:effectExtent l="0" t="0" r="0" b="9525"/>
            <wp:docPr id="1117201805" name="Picture 1117201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a:ext>
                      </a:extLst>
                    </a:blip>
                    <a:srcRect/>
                    <a:stretch/>
                  </pic:blipFill>
                  <pic:spPr bwMode="auto">
                    <a:xfrm>
                      <a:off x="0" y="0"/>
                      <a:ext cx="5030470" cy="1971810"/>
                    </a:xfrm>
                    <a:prstGeom prst="rect">
                      <a:avLst/>
                    </a:prstGeom>
                    <a:noFill/>
                    <a:ln>
                      <a:noFill/>
                    </a:ln>
                    <a:extLst>
                      <a:ext uri="{53640926-AAD7-44D8-BBD7-CCE9431645EC}">
                        <a14:shadowObscured xmlns:a14="http://schemas.microsoft.com/office/drawing/2010/main"/>
                      </a:ext>
                    </a:extLst>
                  </pic:spPr>
                </pic:pic>
              </a:graphicData>
            </a:graphic>
          </wp:inline>
        </w:drawing>
      </w:r>
    </w:p>
    <w:p w14:paraId="0D24102E" w14:textId="2A8AED13" w:rsidR="004C7935" w:rsidRPr="00B23775" w:rsidRDefault="004C7935" w:rsidP="00F61593">
      <w:pPr>
        <w:pStyle w:val="Heading3"/>
      </w:pPr>
      <w:bookmarkStart w:id="120" w:name="_Toc173852691"/>
      <w:bookmarkStart w:id="121" w:name="_Toc176816515"/>
      <w:r w:rsidRPr="00B23775">
        <w:t>Gambar 4.</w:t>
      </w:r>
      <w:r w:rsidR="00E070B5">
        <w:t>3</w:t>
      </w:r>
      <w:r w:rsidR="00C7221A" w:rsidRPr="00B23775">
        <w:t xml:space="preserve"> BPMN manajemen jadwal</w:t>
      </w:r>
      <w:bookmarkEnd w:id="120"/>
      <w:bookmarkEnd w:id="121"/>
    </w:p>
    <w:p w14:paraId="3DAA3DA4" w14:textId="0F02C474" w:rsidR="004C7935" w:rsidRPr="00B23775" w:rsidRDefault="004C7935" w:rsidP="00BE6103">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erikut ini adalah proses bisnis </w:t>
      </w:r>
      <w:r w:rsidR="00C7221A" w:rsidRPr="00B23775">
        <w:rPr>
          <w:rFonts w:ascii="Times New Roman" w:hAnsi="Times New Roman" w:cs="Times New Roman"/>
          <w:sz w:val="24"/>
          <w:szCs w:val="24"/>
          <w:lang w:val="en-US"/>
        </w:rPr>
        <w:t xml:space="preserve">perizinan dokter </w:t>
      </w:r>
      <w:r w:rsidRPr="00B23775">
        <w:rPr>
          <w:rFonts w:ascii="Times New Roman" w:hAnsi="Times New Roman" w:cs="Times New Roman"/>
          <w:sz w:val="24"/>
          <w:szCs w:val="24"/>
          <w:lang w:val="en-US"/>
        </w:rPr>
        <w:t>yang sedang berjalan pada klinik gigi Xenon Dental House berdasarkan gambar 4.</w:t>
      </w:r>
      <w:r w:rsidR="00E070B5">
        <w:rPr>
          <w:rFonts w:ascii="Times New Roman" w:hAnsi="Times New Roman" w:cs="Times New Roman"/>
          <w:sz w:val="24"/>
          <w:szCs w:val="24"/>
          <w:lang w:val="en-US"/>
        </w:rPr>
        <w:t>3</w:t>
      </w:r>
      <w:r w:rsidRPr="00B23775">
        <w:rPr>
          <w:rFonts w:ascii="Times New Roman" w:hAnsi="Times New Roman" w:cs="Times New Roman"/>
          <w:sz w:val="24"/>
          <w:szCs w:val="24"/>
          <w:lang w:val="en-US"/>
        </w:rPr>
        <w:t>.</w:t>
      </w:r>
    </w:p>
    <w:p w14:paraId="1B1B2A96" w14:textId="68C5B308" w:rsidR="004C7935" w:rsidRPr="00B23775" w:rsidRDefault="004C7935"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Dokter memeriksa jadwal mereka</w:t>
      </w:r>
    </w:p>
    <w:p w14:paraId="037223C9" w14:textId="1862D5F5" w:rsidR="004C7935" w:rsidRPr="00B23775" w:rsidRDefault="004C7935"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Jika ingin mengambil absen, dosen akan meminta izin untuk absen kepada owner dari klinik di</w:t>
      </w:r>
      <w:r w:rsidR="001419C8">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hari tertentu</w:t>
      </w:r>
    </w:p>
    <w:p w14:paraId="21F334BF" w14:textId="1B924EE9" w:rsidR="004C7935" w:rsidRPr="00B23775" w:rsidRDefault="004C7935"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Jika diizinkan maka dokter dibolehkan libur pada hari tersebut</w:t>
      </w:r>
    </w:p>
    <w:p w14:paraId="7D483047" w14:textId="16908CC8" w:rsidR="00AC5D9E" w:rsidRPr="00AC5D9E" w:rsidRDefault="00D7173A" w:rsidP="00AC5D9E">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Jika tidak diizinkan maka dokter tidak mendapatkan libur</w:t>
      </w:r>
    </w:p>
    <w:p w14:paraId="1B93B901" w14:textId="3F3C0993" w:rsidR="007A0C45" w:rsidRPr="00B23775" w:rsidRDefault="00A16992"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roses bisnis selesai</w:t>
      </w:r>
    </w:p>
    <w:p w14:paraId="2E92C433" w14:textId="31134C02" w:rsidR="00D27211" w:rsidRPr="00E67146" w:rsidRDefault="00CA3439" w:rsidP="00981B01">
      <w:pPr>
        <w:pStyle w:val="Heading5"/>
        <w:numPr>
          <w:ilvl w:val="2"/>
          <w:numId w:val="22"/>
        </w:numPr>
      </w:pPr>
      <w:bookmarkStart w:id="122" w:name="_Toc178772353"/>
      <w:r w:rsidRPr="00E67146">
        <w:t>Sistem yang Diusulkan</w:t>
      </w:r>
      <w:bookmarkEnd w:id="122"/>
    </w:p>
    <w:p w14:paraId="3ACB96A0" w14:textId="67F996DA" w:rsidR="00922E31" w:rsidRDefault="000B1AAE" w:rsidP="00C7221A">
      <w:pPr>
        <w:spacing w:line="360" w:lineRule="auto"/>
        <w:jc w:val="both"/>
        <w:rPr>
          <w:rFonts w:ascii="Times New Roman" w:hAnsi="Times New Roman" w:cs="Times New Roman"/>
          <w:sz w:val="24"/>
          <w:szCs w:val="24"/>
          <w:lang w:val="en-US"/>
        </w:rPr>
      </w:pPr>
      <w:r w:rsidRPr="00B23775">
        <w:rPr>
          <w:rFonts w:ascii="Times New Roman" w:hAnsi="Times New Roman" w:cs="Times New Roman"/>
          <w:b/>
          <w:bCs/>
          <w:sz w:val="24"/>
          <w:szCs w:val="24"/>
          <w:lang w:val="en-US"/>
        </w:rPr>
        <w:tab/>
      </w:r>
      <w:bookmarkStart w:id="123" w:name="_Hlk179354770"/>
      <w:r w:rsidRPr="00B23775">
        <w:rPr>
          <w:rFonts w:ascii="Times New Roman" w:hAnsi="Times New Roman" w:cs="Times New Roman"/>
          <w:sz w:val="24"/>
          <w:szCs w:val="24"/>
          <w:lang w:val="en-US"/>
        </w:rPr>
        <w:t xml:space="preserve">Dari sistem yang sudah berjalan, diusulkan sistem baru dengan membangun sistem informasi manajemen klinik gigi yang berbasis kan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pada klinik gigi Xenon Dental House. Sistem ini dimodelkan dengan BPMN</w:t>
      </w:r>
      <w:bookmarkEnd w:id="123"/>
      <w:r w:rsidRPr="00B23775">
        <w:rPr>
          <w:rFonts w:ascii="Times New Roman" w:hAnsi="Times New Roman" w:cs="Times New Roman"/>
          <w:sz w:val="24"/>
          <w:szCs w:val="24"/>
          <w:lang w:val="en-US"/>
        </w:rPr>
        <w:t xml:space="preserve">, terdiri dari sistem reservasi dan pelayanan, sistem </w:t>
      </w:r>
      <w:r w:rsidR="00F8774A" w:rsidRPr="00B23775">
        <w:rPr>
          <w:rFonts w:ascii="Times New Roman" w:hAnsi="Times New Roman" w:cs="Times New Roman"/>
          <w:sz w:val="24"/>
          <w:szCs w:val="24"/>
          <w:lang w:val="en-US"/>
        </w:rPr>
        <w:t>perizinan dokter</w:t>
      </w:r>
      <w:r w:rsidRPr="00B23775">
        <w:rPr>
          <w:rFonts w:ascii="Times New Roman" w:hAnsi="Times New Roman" w:cs="Times New Roman"/>
          <w:sz w:val="24"/>
          <w:szCs w:val="24"/>
          <w:lang w:val="en-US"/>
        </w:rPr>
        <w:t>.</w:t>
      </w:r>
    </w:p>
    <w:p w14:paraId="6D1D08A7" w14:textId="77777777" w:rsidR="003C5C83" w:rsidRPr="00D059AB" w:rsidRDefault="003C5C83" w:rsidP="00C7221A">
      <w:pPr>
        <w:spacing w:line="360" w:lineRule="auto"/>
        <w:jc w:val="both"/>
        <w:rPr>
          <w:rFonts w:ascii="Times New Roman" w:hAnsi="Times New Roman" w:cs="Times New Roman"/>
          <w:sz w:val="24"/>
          <w:szCs w:val="24"/>
          <w:lang w:val="en-US"/>
        </w:rPr>
      </w:pPr>
    </w:p>
    <w:p w14:paraId="6AF171C7" w14:textId="1A295149" w:rsidR="009D3B60" w:rsidRPr="00771D04" w:rsidRDefault="009D3B60" w:rsidP="00771D04">
      <w:pPr>
        <w:numPr>
          <w:ilvl w:val="3"/>
          <w:numId w:val="22"/>
        </w:numPr>
        <w:spacing w:line="360" w:lineRule="auto"/>
        <w:jc w:val="both"/>
        <w:rPr>
          <w:rFonts w:ascii="Times New Roman" w:hAnsi="Times New Roman" w:cs="Times New Roman"/>
          <w:b/>
          <w:bCs/>
          <w:sz w:val="24"/>
          <w:szCs w:val="24"/>
          <w:lang w:val="en-US"/>
        </w:rPr>
      </w:pPr>
      <w:r w:rsidRPr="00771D04">
        <w:rPr>
          <w:rFonts w:ascii="Times New Roman" w:hAnsi="Times New Roman" w:cs="Times New Roman"/>
          <w:b/>
          <w:bCs/>
          <w:sz w:val="24"/>
          <w:szCs w:val="24"/>
          <w:lang w:val="en-US"/>
        </w:rPr>
        <w:t>Sistem Reservasi</w:t>
      </w:r>
      <w:r w:rsidR="000463D1" w:rsidRPr="00771D04">
        <w:rPr>
          <w:rFonts w:ascii="Times New Roman" w:hAnsi="Times New Roman" w:cs="Times New Roman"/>
          <w:b/>
          <w:bCs/>
          <w:sz w:val="24"/>
          <w:szCs w:val="24"/>
          <w:lang w:val="en-US"/>
        </w:rPr>
        <w:t xml:space="preserve"> </w:t>
      </w:r>
    </w:p>
    <w:p w14:paraId="5917373D" w14:textId="7B4C8CDC" w:rsidR="00CA3439" w:rsidRPr="00B23775" w:rsidRDefault="000B1AAE" w:rsidP="00220E9D">
      <w:pPr>
        <w:spacing w:line="360" w:lineRule="auto"/>
        <w:ind w:firstLine="720"/>
        <w:rPr>
          <w:rFonts w:ascii="Times New Roman" w:hAnsi="Times New Roman" w:cs="Times New Roman"/>
          <w:sz w:val="24"/>
          <w:szCs w:val="24"/>
          <w:lang w:val="en-US"/>
        </w:rPr>
      </w:pPr>
      <w:bookmarkStart w:id="124" w:name="_Hlk179354789"/>
      <w:r w:rsidRPr="00B23775">
        <w:rPr>
          <w:rFonts w:ascii="Times New Roman" w:hAnsi="Times New Roman" w:cs="Times New Roman"/>
          <w:sz w:val="24"/>
          <w:szCs w:val="24"/>
          <w:lang w:val="en-US"/>
        </w:rPr>
        <w:t>S</w:t>
      </w:r>
      <w:r w:rsidR="00A16992" w:rsidRPr="00B23775">
        <w:rPr>
          <w:rFonts w:ascii="Times New Roman" w:hAnsi="Times New Roman" w:cs="Times New Roman"/>
          <w:sz w:val="24"/>
          <w:szCs w:val="24"/>
          <w:lang w:val="en-US"/>
        </w:rPr>
        <w:t xml:space="preserve">ystem reservasi dan pelayanan yang diusulkan dapat dilihat </w:t>
      </w:r>
      <w:r w:rsidR="00CA3439" w:rsidRPr="00B23775">
        <w:rPr>
          <w:rFonts w:ascii="Times New Roman" w:hAnsi="Times New Roman" w:cs="Times New Roman"/>
          <w:sz w:val="24"/>
          <w:szCs w:val="24"/>
          <w:lang w:val="en-US"/>
        </w:rPr>
        <w:t>seperti pada gambar 4.</w:t>
      </w:r>
      <w:r w:rsidR="00E070B5">
        <w:rPr>
          <w:rFonts w:ascii="Times New Roman" w:hAnsi="Times New Roman" w:cs="Times New Roman"/>
          <w:sz w:val="24"/>
          <w:szCs w:val="24"/>
          <w:lang w:val="en-US"/>
        </w:rPr>
        <w:t>4</w:t>
      </w:r>
    </w:p>
    <w:p w14:paraId="13775D83" w14:textId="55E64FFD" w:rsidR="00340A02" w:rsidRPr="00B23775" w:rsidRDefault="00771D04" w:rsidP="006B3954">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5B78A3E" wp14:editId="1DF2F398">
            <wp:extent cx="5033010" cy="201899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b="19992"/>
                    <a:stretch/>
                  </pic:blipFill>
                  <pic:spPr bwMode="auto">
                    <a:xfrm>
                      <a:off x="0" y="0"/>
                      <a:ext cx="5033010" cy="2018995"/>
                    </a:xfrm>
                    <a:prstGeom prst="rect">
                      <a:avLst/>
                    </a:prstGeom>
                    <a:noFill/>
                    <a:ln>
                      <a:noFill/>
                    </a:ln>
                    <a:extLst>
                      <a:ext uri="{53640926-AAD7-44D8-BBD7-CCE9431645EC}">
                        <a14:shadowObscured xmlns:a14="http://schemas.microsoft.com/office/drawing/2010/main"/>
                      </a:ext>
                    </a:extLst>
                  </pic:spPr>
                </pic:pic>
              </a:graphicData>
            </a:graphic>
          </wp:inline>
        </w:drawing>
      </w:r>
    </w:p>
    <w:p w14:paraId="67D6A5AD" w14:textId="4929F95D" w:rsidR="00981B08" w:rsidRPr="00B23775" w:rsidRDefault="00981B08" w:rsidP="00F61593">
      <w:pPr>
        <w:pStyle w:val="Heading3"/>
      </w:pPr>
      <w:bookmarkStart w:id="125" w:name="_Toc176816516"/>
      <w:bookmarkStart w:id="126" w:name="_Toc173852692"/>
      <w:r w:rsidRPr="00B23775">
        <w:t>Gambar 4.</w:t>
      </w:r>
      <w:r w:rsidR="00771D04">
        <w:t>4</w:t>
      </w:r>
      <w:r w:rsidR="00C7221A" w:rsidRPr="00B23775">
        <w:t xml:space="preserve"> BPMN Sistem reservasi</w:t>
      </w:r>
      <w:bookmarkEnd w:id="125"/>
      <w:r w:rsidR="00C7221A" w:rsidRPr="00B23775">
        <w:t xml:space="preserve"> </w:t>
      </w:r>
      <w:bookmarkEnd w:id="126"/>
    </w:p>
    <w:p w14:paraId="14A7C367" w14:textId="2622D368" w:rsidR="00FB6E95" w:rsidRPr="00B23775" w:rsidRDefault="00107747" w:rsidP="00BE6103">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erikut ini adalah proses bisnis </w:t>
      </w:r>
      <w:r w:rsidR="00A16992" w:rsidRPr="00B23775">
        <w:rPr>
          <w:rFonts w:ascii="Times New Roman" w:hAnsi="Times New Roman" w:cs="Times New Roman"/>
          <w:sz w:val="24"/>
          <w:szCs w:val="24"/>
          <w:lang w:val="en-US"/>
        </w:rPr>
        <w:t xml:space="preserve">reservasi dan pelayanan </w:t>
      </w:r>
      <w:r w:rsidRPr="00B23775">
        <w:rPr>
          <w:rFonts w:ascii="Times New Roman" w:hAnsi="Times New Roman" w:cs="Times New Roman"/>
          <w:sz w:val="24"/>
          <w:szCs w:val="24"/>
          <w:lang w:val="en-US"/>
        </w:rPr>
        <w:t>yang diusulkan pada klinik gigi Xenon Dental House berdasarkan gambar 4.</w:t>
      </w:r>
      <w:r w:rsidR="00771D04">
        <w:rPr>
          <w:rFonts w:ascii="Times New Roman" w:hAnsi="Times New Roman" w:cs="Times New Roman"/>
          <w:sz w:val="24"/>
          <w:szCs w:val="24"/>
          <w:lang w:val="en-US"/>
        </w:rPr>
        <w:t>4</w:t>
      </w:r>
      <w:r w:rsidRPr="00B23775">
        <w:rPr>
          <w:rFonts w:ascii="Times New Roman" w:hAnsi="Times New Roman" w:cs="Times New Roman"/>
          <w:sz w:val="24"/>
          <w:szCs w:val="24"/>
          <w:lang w:val="en-US"/>
        </w:rPr>
        <w:t>.</w:t>
      </w:r>
    </w:p>
    <w:p w14:paraId="36D83EBD" w14:textId="51322DEF" w:rsidR="00107747" w:rsidRPr="00B23775" w:rsidRDefault="00107747"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sien bisa reservasi dengan cara datang reservasi langsung ke klinik gigi atau reservasi dengan menggunakan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klinik gigi Xenon Dental House</w:t>
      </w:r>
    </w:p>
    <w:p w14:paraId="0D18F8CD" w14:textId="082FBCBC" w:rsidR="00F94A83" w:rsidRPr="00B23775" w:rsidRDefault="00F94A83"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Jika pasien datang ke klinik, maka pasien akan melakukan reservasi pada admin sesuai dengan jadwal yang tersedia</w:t>
      </w:r>
      <w:r w:rsidR="007B2A3A" w:rsidRPr="00B23775">
        <w:rPr>
          <w:rFonts w:ascii="Times New Roman" w:hAnsi="Times New Roman" w:cs="Times New Roman"/>
          <w:sz w:val="24"/>
          <w:szCs w:val="24"/>
          <w:lang w:val="en-US"/>
        </w:rPr>
        <w:t xml:space="preserve"> </w:t>
      </w:r>
      <w:r w:rsidR="001419C8">
        <w:rPr>
          <w:rFonts w:ascii="Times New Roman" w:hAnsi="Times New Roman" w:cs="Times New Roman"/>
          <w:sz w:val="24"/>
          <w:szCs w:val="24"/>
          <w:lang w:val="en-US"/>
        </w:rPr>
        <w:t>melalui</w:t>
      </w:r>
      <w:r w:rsidR="007B2A3A" w:rsidRPr="00B23775">
        <w:rPr>
          <w:rFonts w:ascii="Times New Roman" w:hAnsi="Times New Roman" w:cs="Times New Roman"/>
          <w:sz w:val="24"/>
          <w:szCs w:val="24"/>
          <w:lang w:val="en-US"/>
        </w:rPr>
        <w:t xml:space="preserve"> akun admin</w:t>
      </w:r>
    </w:p>
    <w:p w14:paraId="5692F917" w14:textId="16065DC7" w:rsidR="00107747" w:rsidRPr="00B23775" w:rsidRDefault="007B2A3A"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melalu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maka p</w:t>
      </w:r>
      <w:r w:rsidR="004D22C7" w:rsidRPr="00B23775">
        <w:rPr>
          <w:rFonts w:ascii="Times New Roman" w:hAnsi="Times New Roman" w:cs="Times New Roman"/>
          <w:sz w:val="24"/>
          <w:szCs w:val="24"/>
          <w:lang w:val="en-US"/>
        </w:rPr>
        <w:t xml:space="preserve">asien </w:t>
      </w:r>
      <w:r w:rsidRPr="00B23775">
        <w:rPr>
          <w:rFonts w:ascii="Times New Roman" w:hAnsi="Times New Roman" w:cs="Times New Roman"/>
          <w:sz w:val="24"/>
          <w:szCs w:val="24"/>
          <w:lang w:val="en-US"/>
        </w:rPr>
        <w:t xml:space="preserve">perlu </w:t>
      </w:r>
      <w:r w:rsidR="004D22C7" w:rsidRPr="00B23775">
        <w:rPr>
          <w:rFonts w:ascii="Times New Roman" w:hAnsi="Times New Roman" w:cs="Times New Roman"/>
          <w:sz w:val="24"/>
          <w:szCs w:val="24"/>
          <w:lang w:val="en-US"/>
        </w:rPr>
        <w:t xml:space="preserve">membuka </w:t>
      </w:r>
      <w:r w:rsidR="004D22C7" w:rsidRPr="009636A1">
        <w:rPr>
          <w:rFonts w:ascii="Times New Roman" w:hAnsi="Times New Roman" w:cs="Times New Roman"/>
          <w:i/>
          <w:iCs/>
          <w:sz w:val="24"/>
          <w:szCs w:val="24"/>
          <w:lang w:val="en-US"/>
        </w:rPr>
        <w:t>website</w:t>
      </w:r>
      <w:r w:rsidR="004D22C7" w:rsidRPr="00B23775">
        <w:rPr>
          <w:rFonts w:ascii="Times New Roman" w:hAnsi="Times New Roman" w:cs="Times New Roman"/>
          <w:sz w:val="24"/>
          <w:szCs w:val="24"/>
          <w:lang w:val="en-US"/>
        </w:rPr>
        <w:t xml:space="preserve"> klinik gigi untuk melakukan reservasi </w:t>
      </w:r>
      <w:r w:rsidRPr="00B23775">
        <w:rPr>
          <w:rFonts w:ascii="Times New Roman" w:hAnsi="Times New Roman" w:cs="Times New Roman"/>
          <w:sz w:val="24"/>
          <w:szCs w:val="24"/>
          <w:lang w:val="en-US"/>
        </w:rPr>
        <w:t>terlebih dahulu</w:t>
      </w:r>
    </w:p>
    <w:p w14:paraId="4F1C6E1D" w14:textId="3EB42D2C" w:rsidR="00107747" w:rsidRPr="00B23775" w:rsidRDefault="006B3954"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sudah memiliki akun </w:t>
      </w:r>
      <w:r w:rsidR="004D22C7" w:rsidRPr="00B23775">
        <w:rPr>
          <w:rFonts w:ascii="Times New Roman" w:hAnsi="Times New Roman" w:cs="Times New Roman"/>
          <w:sz w:val="24"/>
          <w:szCs w:val="24"/>
          <w:lang w:val="en-US"/>
        </w:rPr>
        <w:t xml:space="preserve">pada </w:t>
      </w:r>
      <w:r w:rsidR="004D22C7" w:rsidRPr="009636A1">
        <w:rPr>
          <w:rFonts w:ascii="Times New Roman" w:hAnsi="Times New Roman" w:cs="Times New Roman"/>
          <w:i/>
          <w:iCs/>
          <w:sz w:val="24"/>
          <w:szCs w:val="24"/>
          <w:lang w:val="en-US"/>
        </w:rPr>
        <w:t>website</w:t>
      </w:r>
      <w:r w:rsidR="004D22C7"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maka pas</w:t>
      </w:r>
      <w:r w:rsidR="004D22C7" w:rsidRPr="00B23775">
        <w:rPr>
          <w:rFonts w:ascii="Times New Roman" w:hAnsi="Times New Roman" w:cs="Times New Roman"/>
          <w:sz w:val="24"/>
          <w:szCs w:val="24"/>
          <w:lang w:val="en-US"/>
        </w:rPr>
        <w:t>ie</w:t>
      </w:r>
      <w:r w:rsidRPr="00B23775">
        <w:rPr>
          <w:rFonts w:ascii="Times New Roman" w:hAnsi="Times New Roman" w:cs="Times New Roman"/>
          <w:sz w:val="24"/>
          <w:szCs w:val="24"/>
          <w:lang w:val="en-US"/>
        </w:rPr>
        <w:t xml:space="preserve">n bisa login d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klinik, jika belum registrasi akun terlebih dahulu dan melakukan log</w:t>
      </w:r>
      <w:r w:rsidR="007B2A3A" w:rsidRPr="00B23775">
        <w:rPr>
          <w:rFonts w:ascii="Times New Roman" w:hAnsi="Times New Roman" w:cs="Times New Roman"/>
          <w:sz w:val="24"/>
          <w:szCs w:val="24"/>
          <w:lang w:val="en-US"/>
        </w:rPr>
        <w:t>i</w:t>
      </w:r>
      <w:r w:rsidRPr="00B23775">
        <w:rPr>
          <w:rFonts w:ascii="Times New Roman" w:hAnsi="Times New Roman" w:cs="Times New Roman"/>
          <w:sz w:val="24"/>
          <w:szCs w:val="24"/>
          <w:lang w:val="en-US"/>
        </w:rPr>
        <w:t>n setelahnya</w:t>
      </w:r>
    </w:p>
    <w:p w14:paraId="072639BA" w14:textId="77777777" w:rsidR="00107747" w:rsidRPr="00B23775" w:rsidRDefault="006B3954"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asien melakukan reservasi dengan memilih lokasi, jadwal dan jenis perawatan yang tersedia pada klinik gigi</w:t>
      </w:r>
    </w:p>
    <w:p w14:paraId="167FE437" w14:textId="5B3193E9" w:rsidR="00107747" w:rsidRDefault="007B2A3A"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sudah, </w:t>
      </w:r>
      <w:r w:rsidR="006B3954" w:rsidRPr="00B23775">
        <w:rPr>
          <w:rFonts w:ascii="Times New Roman" w:hAnsi="Times New Roman" w:cs="Times New Roman"/>
          <w:sz w:val="24"/>
          <w:szCs w:val="24"/>
          <w:lang w:val="en-US"/>
        </w:rPr>
        <w:t>pasien mensubmit reservasi</w:t>
      </w:r>
    </w:p>
    <w:p w14:paraId="2CAC8AB5" w14:textId="3B81C73A" w:rsidR="00F52DBC" w:rsidRPr="003C5C83" w:rsidRDefault="00771D04" w:rsidP="00F52DBC">
      <w:pPr>
        <w:numPr>
          <w:ilvl w:val="0"/>
          <w:numId w:val="1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 selesai</w:t>
      </w:r>
    </w:p>
    <w:bookmarkEnd w:id="124"/>
    <w:p w14:paraId="23C1F358" w14:textId="544509C8" w:rsidR="00771D04" w:rsidRPr="00771D04" w:rsidRDefault="00771D04" w:rsidP="00F52DBC">
      <w:pPr>
        <w:numPr>
          <w:ilvl w:val="3"/>
          <w:numId w:val="22"/>
        </w:numPr>
        <w:spacing w:line="360" w:lineRule="auto"/>
        <w:jc w:val="both"/>
        <w:rPr>
          <w:rFonts w:ascii="Times New Roman" w:hAnsi="Times New Roman" w:cs="Times New Roman"/>
          <w:b/>
          <w:bCs/>
          <w:sz w:val="24"/>
          <w:szCs w:val="24"/>
          <w:lang w:val="en-US"/>
        </w:rPr>
      </w:pPr>
      <w:r w:rsidRPr="00771D04">
        <w:rPr>
          <w:rFonts w:ascii="Times New Roman" w:hAnsi="Times New Roman" w:cs="Times New Roman"/>
          <w:b/>
          <w:bCs/>
          <w:sz w:val="24"/>
          <w:szCs w:val="24"/>
          <w:lang w:val="en-US"/>
        </w:rPr>
        <w:t xml:space="preserve">Sistem </w:t>
      </w:r>
      <w:r>
        <w:rPr>
          <w:rFonts w:ascii="Times New Roman" w:hAnsi="Times New Roman" w:cs="Times New Roman"/>
          <w:b/>
          <w:bCs/>
          <w:sz w:val="24"/>
          <w:szCs w:val="24"/>
          <w:lang w:val="en-US"/>
        </w:rPr>
        <w:t>Pelayanan</w:t>
      </w:r>
      <w:r w:rsidRPr="00771D04">
        <w:rPr>
          <w:rFonts w:ascii="Times New Roman" w:hAnsi="Times New Roman" w:cs="Times New Roman"/>
          <w:b/>
          <w:bCs/>
          <w:sz w:val="24"/>
          <w:szCs w:val="24"/>
          <w:lang w:val="en-US"/>
        </w:rPr>
        <w:t xml:space="preserve"> </w:t>
      </w:r>
    </w:p>
    <w:p w14:paraId="62A13C20" w14:textId="2C2E43AF" w:rsidR="00771D04" w:rsidRPr="00B23775" w:rsidRDefault="00771D04" w:rsidP="00771D04">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System pelayanan yang diusulkan</w:t>
      </w:r>
      <w:r>
        <w:rPr>
          <w:rFonts w:ascii="Times New Roman" w:hAnsi="Times New Roman" w:cs="Times New Roman"/>
          <w:sz w:val="24"/>
          <w:szCs w:val="24"/>
          <w:lang w:val="en-US"/>
        </w:rPr>
        <w:t xml:space="preserve"> pada klinik xenon dental house</w:t>
      </w:r>
      <w:r w:rsidRPr="00B23775">
        <w:rPr>
          <w:rFonts w:ascii="Times New Roman" w:hAnsi="Times New Roman" w:cs="Times New Roman"/>
          <w:sz w:val="24"/>
          <w:szCs w:val="24"/>
          <w:lang w:val="en-US"/>
        </w:rPr>
        <w:t xml:space="preserve"> dapat dilihat seperti pada gambar 4.</w:t>
      </w:r>
      <w:r w:rsidR="00D059AB">
        <w:rPr>
          <w:rFonts w:ascii="Times New Roman" w:hAnsi="Times New Roman" w:cs="Times New Roman"/>
          <w:sz w:val="24"/>
          <w:szCs w:val="24"/>
          <w:lang w:val="en-US"/>
        </w:rPr>
        <w:t>5</w:t>
      </w:r>
    </w:p>
    <w:p w14:paraId="5E8C8A90" w14:textId="24DBC74A" w:rsidR="00771D04" w:rsidRPr="00B23775" w:rsidRDefault="00A20443" w:rsidP="00771D04">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90A78EB" wp14:editId="6BAEDF20">
            <wp:extent cx="5038725" cy="35087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b="18140"/>
                    <a:stretch/>
                  </pic:blipFill>
                  <pic:spPr bwMode="auto">
                    <a:xfrm>
                      <a:off x="0" y="0"/>
                      <a:ext cx="5038725" cy="3508744"/>
                    </a:xfrm>
                    <a:prstGeom prst="rect">
                      <a:avLst/>
                    </a:prstGeom>
                    <a:noFill/>
                    <a:ln>
                      <a:noFill/>
                    </a:ln>
                    <a:extLst>
                      <a:ext uri="{53640926-AAD7-44D8-BBD7-CCE9431645EC}">
                        <a14:shadowObscured xmlns:a14="http://schemas.microsoft.com/office/drawing/2010/main"/>
                      </a:ext>
                    </a:extLst>
                  </pic:spPr>
                </pic:pic>
              </a:graphicData>
            </a:graphic>
          </wp:inline>
        </w:drawing>
      </w:r>
    </w:p>
    <w:p w14:paraId="50ACA894" w14:textId="15BA066C" w:rsidR="00771D04" w:rsidRPr="00B23775" w:rsidRDefault="00771D04" w:rsidP="00771D04">
      <w:pPr>
        <w:pStyle w:val="Heading3"/>
      </w:pPr>
      <w:bookmarkStart w:id="127" w:name="_Toc176816517"/>
      <w:r w:rsidRPr="00B23775">
        <w:t>Gambar 4.</w:t>
      </w:r>
      <w:r w:rsidR="00D059AB">
        <w:t>5</w:t>
      </w:r>
      <w:r w:rsidRPr="00B23775">
        <w:t xml:space="preserve"> BPMN Sistem pelayanan yang diusulkan</w:t>
      </w:r>
      <w:bookmarkEnd w:id="127"/>
    </w:p>
    <w:p w14:paraId="0ACC0FAF" w14:textId="77777777" w:rsidR="00771D04" w:rsidRPr="00B23775" w:rsidRDefault="00771D04" w:rsidP="00771D04">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Berikut ini adalah proses bisnis reservasi dan pelayanan yang diusulkan pada klinik gigi Xenon Dental House berdasarkan gambar 4.3.</w:t>
      </w:r>
    </w:p>
    <w:p w14:paraId="242EDC2C" w14:textId="77777777" w:rsidR="00D059AB" w:rsidRPr="00B23775" w:rsidRDefault="00D059AB" w:rsidP="00DB27A3">
      <w:pPr>
        <w:numPr>
          <w:ilvl w:val="0"/>
          <w:numId w:val="29"/>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w:t>
      </w:r>
      <w:r w:rsidRPr="00B23775">
        <w:rPr>
          <w:rFonts w:ascii="Times New Roman" w:hAnsi="Times New Roman" w:cs="Times New Roman"/>
          <w:sz w:val="24"/>
          <w:szCs w:val="24"/>
          <w:lang w:val="en-US"/>
        </w:rPr>
        <w:t>ebelum pasien dirawat, admin akan mengingatkan pasien untuk datang ke klinik untuk dilakukan per</w:t>
      </w:r>
      <w:r>
        <w:rPr>
          <w:rFonts w:ascii="Times New Roman" w:hAnsi="Times New Roman" w:cs="Times New Roman"/>
          <w:sz w:val="24"/>
          <w:szCs w:val="24"/>
          <w:lang w:val="en-US"/>
        </w:rPr>
        <w:t>a</w:t>
      </w:r>
      <w:r w:rsidRPr="00B23775">
        <w:rPr>
          <w:rFonts w:ascii="Times New Roman" w:hAnsi="Times New Roman" w:cs="Times New Roman"/>
          <w:sz w:val="24"/>
          <w:szCs w:val="24"/>
          <w:lang w:val="en-US"/>
        </w:rPr>
        <w:t>watan yang sudah direservasi.</w:t>
      </w:r>
    </w:p>
    <w:p w14:paraId="684CCC3C" w14:textId="4AF65EF3" w:rsidR="00771D04" w:rsidRP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Pasien datang ke klinik dan</w:t>
      </w:r>
      <w:r w:rsidR="002970EA">
        <w:rPr>
          <w:rFonts w:ascii="Times New Roman" w:hAnsi="Times New Roman" w:cs="Times New Roman"/>
          <w:sz w:val="24"/>
          <w:szCs w:val="24"/>
          <w:lang w:val="en-US"/>
        </w:rPr>
        <w:t xml:space="preserve"> admin</w:t>
      </w:r>
      <w:r w:rsidRPr="00771D04">
        <w:rPr>
          <w:rFonts w:ascii="Times New Roman" w:hAnsi="Times New Roman" w:cs="Times New Roman"/>
          <w:sz w:val="24"/>
          <w:szCs w:val="24"/>
          <w:lang w:val="en-US"/>
        </w:rPr>
        <w:t xml:space="preserve"> m</w:t>
      </w:r>
      <w:r w:rsidR="000F1129">
        <w:rPr>
          <w:rFonts w:ascii="Times New Roman" w:hAnsi="Times New Roman" w:cs="Times New Roman"/>
          <w:sz w:val="24"/>
          <w:szCs w:val="24"/>
          <w:lang w:val="en-US"/>
        </w:rPr>
        <w:t>emeriksa data pasien</w:t>
      </w:r>
    </w:p>
    <w:p w14:paraId="6543F92E" w14:textId="439EB362" w:rsidR="00771D04" w:rsidRP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 xml:space="preserve">Dokter melakukan perawatan yang diperlukan terhadap pasien dan </w:t>
      </w:r>
      <w:r w:rsidR="00A20443">
        <w:rPr>
          <w:rFonts w:ascii="Times New Roman" w:hAnsi="Times New Roman" w:cs="Times New Roman"/>
          <w:sz w:val="24"/>
          <w:szCs w:val="24"/>
          <w:lang w:val="en-US"/>
        </w:rPr>
        <w:t>dokter</w:t>
      </w:r>
      <w:r w:rsidRPr="00771D04">
        <w:rPr>
          <w:rFonts w:ascii="Times New Roman" w:hAnsi="Times New Roman" w:cs="Times New Roman"/>
          <w:sz w:val="24"/>
          <w:szCs w:val="24"/>
          <w:lang w:val="en-US"/>
        </w:rPr>
        <w:t xml:space="preserve"> menambahkan data rekam medis sesuai dengan kondisi pasien</w:t>
      </w:r>
    </w:p>
    <w:p w14:paraId="7BBB3C50" w14:textId="6926C99E" w:rsid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Setelah selesai, pasien membayar</w:t>
      </w:r>
    </w:p>
    <w:p w14:paraId="10119AED" w14:textId="332C6808" w:rsidR="00B31502" w:rsidRPr="00771D04" w:rsidRDefault="00A20443" w:rsidP="00DB27A3">
      <w:pPr>
        <w:numPr>
          <w:ilvl w:val="0"/>
          <w:numId w:val="2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min memeriksa rekam medik pasien dan menerima pembayaran pasien</w:t>
      </w:r>
    </w:p>
    <w:p w14:paraId="5905CAC3" w14:textId="77777777" w:rsidR="00771D04" w:rsidRP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Jika diperlukan, admin mereservasi ulang untuk jadwal pasien</w:t>
      </w:r>
    </w:p>
    <w:p w14:paraId="2A5AED33" w14:textId="68A55D60" w:rsidR="0050342B" w:rsidRDefault="00771D04" w:rsidP="009D3B60">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Jika tidak diperlukan maka proses bisnis selesai</w:t>
      </w:r>
    </w:p>
    <w:p w14:paraId="2AFC288F" w14:textId="26ACB305" w:rsidR="000F1129" w:rsidRDefault="000F1129" w:rsidP="000F1129">
      <w:pPr>
        <w:spacing w:line="360" w:lineRule="auto"/>
        <w:jc w:val="both"/>
        <w:rPr>
          <w:rFonts w:ascii="Times New Roman" w:hAnsi="Times New Roman" w:cs="Times New Roman"/>
          <w:sz w:val="24"/>
          <w:szCs w:val="24"/>
          <w:lang w:val="en-US"/>
        </w:rPr>
      </w:pPr>
    </w:p>
    <w:p w14:paraId="4A5C7BB7" w14:textId="77777777" w:rsidR="000F1129" w:rsidRPr="00B31502" w:rsidRDefault="000F1129" w:rsidP="000F1129">
      <w:pPr>
        <w:spacing w:line="360" w:lineRule="auto"/>
        <w:jc w:val="both"/>
        <w:rPr>
          <w:rFonts w:ascii="Times New Roman" w:hAnsi="Times New Roman" w:cs="Times New Roman"/>
          <w:sz w:val="24"/>
          <w:szCs w:val="24"/>
          <w:lang w:val="en-US"/>
        </w:rPr>
      </w:pPr>
    </w:p>
    <w:p w14:paraId="290FB109" w14:textId="5ACDF5C8" w:rsidR="009D3B60" w:rsidRPr="00E67146" w:rsidRDefault="009D3B60" w:rsidP="009D3B60">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lastRenderedPageBreak/>
        <w:t>4.1.</w:t>
      </w:r>
      <w:r w:rsidR="00771D04">
        <w:rPr>
          <w:rFonts w:ascii="Times New Roman" w:hAnsi="Times New Roman" w:cs="Times New Roman"/>
          <w:b/>
          <w:bCs/>
          <w:sz w:val="24"/>
          <w:szCs w:val="24"/>
          <w:lang w:val="en-US"/>
        </w:rPr>
        <w:t>2</w:t>
      </w:r>
      <w:r w:rsidRPr="00E67146">
        <w:rPr>
          <w:rFonts w:ascii="Times New Roman" w:hAnsi="Times New Roman" w:cs="Times New Roman"/>
          <w:b/>
          <w:bCs/>
          <w:sz w:val="24"/>
          <w:szCs w:val="24"/>
          <w:lang w:val="en-US"/>
        </w:rPr>
        <w:t>.</w:t>
      </w:r>
      <w:r w:rsidR="00771D04">
        <w:rPr>
          <w:rFonts w:ascii="Times New Roman" w:hAnsi="Times New Roman" w:cs="Times New Roman"/>
          <w:b/>
          <w:bCs/>
          <w:sz w:val="24"/>
          <w:szCs w:val="24"/>
          <w:lang w:val="en-US"/>
        </w:rPr>
        <w:t>3</w:t>
      </w:r>
      <w:r w:rsidRPr="00E67146">
        <w:rPr>
          <w:rFonts w:ascii="Times New Roman" w:hAnsi="Times New Roman" w:cs="Times New Roman"/>
          <w:b/>
          <w:bCs/>
          <w:sz w:val="24"/>
          <w:szCs w:val="24"/>
          <w:lang w:val="en-US"/>
        </w:rPr>
        <w:t xml:space="preserve"> Sistem </w:t>
      </w:r>
      <w:r w:rsidR="00C7221A" w:rsidRPr="00E67146">
        <w:rPr>
          <w:rFonts w:ascii="Times New Roman" w:hAnsi="Times New Roman" w:cs="Times New Roman"/>
          <w:b/>
          <w:bCs/>
          <w:sz w:val="24"/>
          <w:szCs w:val="24"/>
          <w:lang w:val="en-US"/>
        </w:rPr>
        <w:t>perizinan dokter</w:t>
      </w:r>
    </w:p>
    <w:p w14:paraId="24A30FDE" w14:textId="07CBD50A" w:rsidR="006E6B1C" w:rsidRPr="00B23775" w:rsidRDefault="00981B08" w:rsidP="00220E9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w:t>
      </w:r>
      <w:r w:rsidR="00C7221A" w:rsidRPr="00B23775">
        <w:rPr>
          <w:rFonts w:ascii="Times New Roman" w:hAnsi="Times New Roman" w:cs="Times New Roman"/>
          <w:sz w:val="24"/>
          <w:szCs w:val="24"/>
          <w:lang w:val="en-US"/>
        </w:rPr>
        <w:t xml:space="preserve">perizinan dokter </w:t>
      </w:r>
      <w:r w:rsidRPr="00B23775">
        <w:rPr>
          <w:rFonts w:ascii="Times New Roman" w:hAnsi="Times New Roman" w:cs="Times New Roman"/>
          <w:sz w:val="24"/>
          <w:szCs w:val="24"/>
          <w:lang w:val="en-US"/>
        </w:rPr>
        <w:t>pada klinik gigi Xenon Dental House yang diusulkan dapat dilihat dalam Gambar 4.</w:t>
      </w:r>
      <w:r w:rsidR="00D059AB">
        <w:rPr>
          <w:rFonts w:ascii="Times New Roman" w:hAnsi="Times New Roman" w:cs="Times New Roman"/>
          <w:sz w:val="24"/>
          <w:szCs w:val="24"/>
          <w:lang w:val="en-US"/>
        </w:rPr>
        <w:t>6</w:t>
      </w:r>
    </w:p>
    <w:p w14:paraId="001BE98E" w14:textId="0293877F" w:rsidR="00D27211" w:rsidRPr="00B23775" w:rsidRDefault="008A0572" w:rsidP="009D3B60">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rPr>
        <w:drawing>
          <wp:inline distT="0" distB="0" distL="0" distR="0" wp14:anchorId="4DD9A8BB" wp14:editId="00EAF021">
            <wp:extent cx="4890052" cy="2090049"/>
            <wp:effectExtent l="0" t="0" r="6350" b="5715"/>
            <wp:docPr id="1117201807" name="Picture 1117201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a:ext>
                      </a:extLst>
                    </a:blip>
                    <a:srcRect/>
                    <a:stretch/>
                  </pic:blipFill>
                  <pic:spPr bwMode="auto">
                    <a:xfrm>
                      <a:off x="0" y="0"/>
                      <a:ext cx="4891580" cy="2090702"/>
                    </a:xfrm>
                    <a:prstGeom prst="rect">
                      <a:avLst/>
                    </a:prstGeom>
                    <a:noFill/>
                    <a:ln>
                      <a:noFill/>
                    </a:ln>
                    <a:extLst>
                      <a:ext uri="{53640926-AAD7-44D8-BBD7-CCE9431645EC}">
                        <a14:shadowObscured xmlns:a14="http://schemas.microsoft.com/office/drawing/2010/main"/>
                      </a:ext>
                    </a:extLst>
                  </pic:spPr>
                </pic:pic>
              </a:graphicData>
            </a:graphic>
          </wp:inline>
        </w:drawing>
      </w:r>
    </w:p>
    <w:p w14:paraId="0819F946" w14:textId="10EBA9C9" w:rsidR="008A0572" w:rsidRPr="00B23775" w:rsidRDefault="008A0572" w:rsidP="00F61593">
      <w:pPr>
        <w:pStyle w:val="Heading3"/>
      </w:pPr>
      <w:bookmarkStart w:id="128" w:name="_Toc173852693"/>
      <w:bookmarkStart w:id="129" w:name="_Toc176816518"/>
      <w:r w:rsidRPr="00B23775">
        <w:t>Gambar 4.</w:t>
      </w:r>
      <w:r w:rsidR="00D059AB">
        <w:t>6</w:t>
      </w:r>
      <w:r w:rsidR="00C7221A" w:rsidRPr="00B23775">
        <w:t xml:space="preserve"> BPMN </w:t>
      </w:r>
      <w:r w:rsidR="00F8774A" w:rsidRPr="00B23775">
        <w:t>Perizinan dokter</w:t>
      </w:r>
      <w:bookmarkEnd w:id="128"/>
      <w:bookmarkEnd w:id="129"/>
    </w:p>
    <w:p w14:paraId="35269218" w14:textId="34194D1B" w:rsidR="00981B08" w:rsidRPr="00B23775" w:rsidRDefault="00981B08" w:rsidP="00220E9D">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erikut ini adalah proses bisnis </w:t>
      </w:r>
      <w:r w:rsidR="00C7221A" w:rsidRPr="00B23775">
        <w:rPr>
          <w:rFonts w:ascii="Times New Roman" w:hAnsi="Times New Roman" w:cs="Times New Roman"/>
          <w:sz w:val="24"/>
          <w:szCs w:val="24"/>
          <w:lang w:val="en-US"/>
        </w:rPr>
        <w:t xml:space="preserve">perizinan dokter </w:t>
      </w:r>
      <w:r w:rsidRPr="00B23775">
        <w:rPr>
          <w:rFonts w:ascii="Times New Roman" w:hAnsi="Times New Roman" w:cs="Times New Roman"/>
          <w:sz w:val="24"/>
          <w:szCs w:val="24"/>
          <w:lang w:val="en-US"/>
        </w:rPr>
        <w:t xml:space="preserve">yang </w:t>
      </w:r>
      <w:r w:rsidR="006E6B1C" w:rsidRPr="00B23775">
        <w:rPr>
          <w:rFonts w:ascii="Times New Roman" w:hAnsi="Times New Roman" w:cs="Times New Roman"/>
          <w:sz w:val="24"/>
          <w:szCs w:val="24"/>
          <w:lang w:val="en-US"/>
        </w:rPr>
        <w:t>diusulkan</w:t>
      </w:r>
      <w:r w:rsidRPr="00B23775">
        <w:rPr>
          <w:rFonts w:ascii="Times New Roman" w:hAnsi="Times New Roman" w:cs="Times New Roman"/>
          <w:sz w:val="24"/>
          <w:szCs w:val="24"/>
          <w:lang w:val="en-US"/>
        </w:rPr>
        <w:t xml:space="preserve"> pada klinik gigi Xenon Dental House berdasarkan gambar 4.</w:t>
      </w:r>
      <w:r w:rsidR="00D059AB">
        <w:rPr>
          <w:rFonts w:ascii="Times New Roman" w:hAnsi="Times New Roman" w:cs="Times New Roman"/>
          <w:sz w:val="24"/>
          <w:szCs w:val="24"/>
          <w:lang w:val="en-US"/>
        </w:rPr>
        <w:t>6</w:t>
      </w:r>
      <w:r w:rsidRPr="00B23775">
        <w:rPr>
          <w:rFonts w:ascii="Times New Roman" w:hAnsi="Times New Roman" w:cs="Times New Roman"/>
          <w:sz w:val="24"/>
          <w:szCs w:val="24"/>
          <w:lang w:val="en-US"/>
        </w:rPr>
        <w:t>.</w:t>
      </w:r>
    </w:p>
    <w:p w14:paraId="7E530089" w14:textId="77777777" w:rsidR="00AD29F4" w:rsidRPr="00B23775" w:rsidRDefault="00AD29F4"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login k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
    <w:p w14:paraId="23BF779D" w14:textId="23605EF7"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 memeriksa jadwal mereka</w:t>
      </w:r>
      <w:r w:rsidR="00AD29F4" w:rsidRPr="00B23775">
        <w:rPr>
          <w:rFonts w:ascii="Times New Roman" w:hAnsi="Times New Roman" w:cs="Times New Roman"/>
          <w:sz w:val="24"/>
          <w:szCs w:val="24"/>
          <w:lang w:val="en-US"/>
        </w:rPr>
        <w:t xml:space="preserve"> pada </w:t>
      </w:r>
      <w:r w:rsidR="00AD29F4" w:rsidRPr="009636A1">
        <w:rPr>
          <w:rFonts w:ascii="Times New Roman" w:hAnsi="Times New Roman" w:cs="Times New Roman"/>
          <w:i/>
          <w:iCs/>
          <w:sz w:val="24"/>
          <w:szCs w:val="24"/>
          <w:lang w:val="en-US"/>
        </w:rPr>
        <w:t>website</w:t>
      </w:r>
    </w:p>
    <w:p w14:paraId="035C9429" w14:textId="040DBFAF"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ika ingin mengambil absen, dosen akan meminta izin untuk absen</w:t>
      </w:r>
      <w:r w:rsidR="00F52DBC">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kepada owner dari klinik di</w:t>
      </w:r>
      <w:r w:rsidR="001419C8">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hari tertentu</w:t>
      </w:r>
    </w:p>
    <w:p w14:paraId="11AC9F5F" w14:textId="43D72A3E"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diizinkan maka dokter dibolehkan libur </w:t>
      </w:r>
      <w:r w:rsidR="00AD29F4" w:rsidRPr="00B23775">
        <w:rPr>
          <w:rFonts w:ascii="Times New Roman" w:hAnsi="Times New Roman" w:cs="Times New Roman"/>
          <w:sz w:val="24"/>
          <w:szCs w:val="24"/>
          <w:lang w:val="en-US"/>
        </w:rPr>
        <w:t xml:space="preserve">dan dokter menginputkan data tersebut pada </w:t>
      </w:r>
      <w:r w:rsidR="00AD29F4" w:rsidRPr="009636A1">
        <w:rPr>
          <w:rFonts w:ascii="Times New Roman" w:hAnsi="Times New Roman" w:cs="Times New Roman"/>
          <w:i/>
          <w:iCs/>
          <w:sz w:val="24"/>
          <w:szCs w:val="24"/>
          <w:lang w:val="en-US"/>
        </w:rPr>
        <w:t>website</w:t>
      </w:r>
      <w:r w:rsidR="00AD29F4" w:rsidRPr="00B23775">
        <w:rPr>
          <w:rFonts w:ascii="Times New Roman" w:hAnsi="Times New Roman" w:cs="Times New Roman"/>
          <w:sz w:val="24"/>
          <w:szCs w:val="24"/>
          <w:lang w:val="en-US"/>
        </w:rPr>
        <w:t xml:space="preserve"> </w:t>
      </w:r>
    </w:p>
    <w:p w14:paraId="266AB503" w14:textId="77777777"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ika tidak diizinkan maka dokter tidak mendapatkan libur</w:t>
      </w:r>
    </w:p>
    <w:p w14:paraId="2DABD805" w14:textId="1BDCF196" w:rsidR="00981B08" w:rsidRPr="00B23775" w:rsidRDefault="00AC5D9E" w:rsidP="00981B01">
      <w:pPr>
        <w:numPr>
          <w:ilvl w:val="0"/>
          <w:numId w:val="1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w:t>
      </w:r>
      <w:r w:rsidR="00F52DBC">
        <w:rPr>
          <w:rFonts w:ascii="Times New Roman" w:hAnsi="Times New Roman" w:cs="Times New Roman"/>
          <w:sz w:val="24"/>
          <w:szCs w:val="24"/>
          <w:lang w:val="en-US"/>
        </w:rPr>
        <w:t xml:space="preserve">roses </w:t>
      </w:r>
      <w:r>
        <w:rPr>
          <w:rFonts w:ascii="Times New Roman" w:hAnsi="Times New Roman" w:cs="Times New Roman"/>
          <w:sz w:val="24"/>
          <w:szCs w:val="24"/>
          <w:lang w:val="en-US"/>
        </w:rPr>
        <w:t xml:space="preserve">bisnis </w:t>
      </w:r>
      <w:r w:rsidR="00F52DBC">
        <w:rPr>
          <w:rFonts w:ascii="Times New Roman" w:hAnsi="Times New Roman" w:cs="Times New Roman"/>
          <w:sz w:val="24"/>
          <w:szCs w:val="24"/>
          <w:lang w:val="en-US"/>
        </w:rPr>
        <w:t xml:space="preserve">selesai </w:t>
      </w:r>
    </w:p>
    <w:p w14:paraId="5CD90FF9" w14:textId="77777777" w:rsidR="0050342B" w:rsidRDefault="0050342B" w:rsidP="0050342B">
      <w:pPr>
        <w:pStyle w:val="Heading5"/>
        <w:numPr>
          <w:ilvl w:val="0"/>
          <w:numId w:val="0"/>
        </w:numPr>
        <w:ind w:left="720"/>
      </w:pPr>
    </w:p>
    <w:p w14:paraId="4A4EAD44" w14:textId="77777777" w:rsidR="0050342B" w:rsidRDefault="0050342B" w:rsidP="0050342B">
      <w:pPr>
        <w:pStyle w:val="Heading5"/>
        <w:numPr>
          <w:ilvl w:val="0"/>
          <w:numId w:val="0"/>
        </w:numPr>
        <w:ind w:left="720"/>
      </w:pPr>
    </w:p>
    <w:p w14:paraId="60106AEE" w14:textId="77777777" w:rsidR="0050342B" w:rsidRDefault="0050342B" w:rsidP="0050342B">
      <w:pPr>
        <w:pStyle w:val="Heading5"/>
        <w:numPr>
          <w:ilvl w:val="0"/>
          <w:numId w:val="0"/>
        </w:numPr>
        <w:ind w:left="720"/>
      </w:pPr>
    </w:p>
    <w:p w14:paraId="488E7689" w14:textId="4759EE1B" w:rsidR="00322F6A" w:rsidRPr="00E67146" w:rsidRDefault="00F85D5E" w:rsidP="00771D04">
      <w:pPr>
        <w:pStyle w:val="Heading5"/>
        <w:numPr>
          <w:ilvl w:val="2"/>
          <w:numId w:val="22"/>
        </w:numPr>
      </w:pPr>
      <w:bookmarkStart w:id="130" w:name="_Toc178772354"/>
      <w:r w:rsidRPr="00E67146">
        <w:t xml:space="preserve">Analisis </w:t>
      </w:r>
      <w:r w:rsidR="004D003E" w:rsidRPr="00E67146">
        <w:t>Kebutuhan Fungsional</w:t>
      </w:r>
      <w:bookmarkEnd w:id="130"/>
    </w:p>
    <w:p w14:paraId="296198FC" w14:textId="73E9BAA2" w:rsidR="00F85D5E" w:rsidRPr="00B23775" w:rsidRDefault="00F85D5E" w:rsidP="00F85D5E">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ri analisis alur proses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istem informasi manajemen klinik gigi yang diajukan, beberapa kebutuhan fungsional dapat dirumuskan, antara lain:</w:t>
      </w:r>
    </w:p>
    <w:p w14:paraId="68A9BC0E" w14:textId="2E0DD080" w:rsidR="00F85D5E"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User</w:t>
      </w:r>
      <w:r w:rsidR="00F85D5E" w:rsidRPr="00B23775">
        <w:rPr>
          <w:rFonts w:ascii="Times New Roman" w:hAnsi="Times New Roman" w:cs="Times New Roman"/>
          <w:sz w:val="24"/>
          <w:szCs w:val="24"/>
          <w:lang w:val="en-US"/>
        </w:rPr>
        <w:t xml:space="preserve"> dapat login </w:t>
      </w:r>
      <w:r w:rsidR="00BB16E8" w:rsidRPr="00B23775">
        <w:rPr>
          <w:rFonts w:ascii="Times New Roman" w:hAnsi="Times New Roman" w:cs="Times New Roman"/>
          <w:sz w:val="24"/>
          <w:szCs w:val="24"/>
          <w:lang w:val="en-US"/>
        </w:rPr>
        <w:t xml:space="preserve">pada </w:t>
      </w:r>
      <w:r w:rsidR="00BB16E8" w:rsidRPr="009636A1">
        <w:rPr>
          <w:rFonts w:ascii="Times New Roman" w:hAnsi="Times New Roman" w:cs="Times New Roman"/>
          <w:i/>
          <w:iCs/>
          <w:sz w:val="24"/>
          <w:szCs w:val="24"/>
          <w:lang w:val="en-US"/>
        </w:rPr>
        <w:t>website</w:t>
      </w:r>
    </w:p>
    <w:p w14:paraId="03B3FE95" w14:textId="0899DB1A" w:rsidR="004C2645"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4C2645" w:rsidRPr="00B23775">
        <w:rPr>
          <w:rFonts w:ascii="Times New Roman" w:hAnsi="Times New Roman" w:cs="Times New Roman"/>
          <w:sz w:val="24"/>
          <w:szCs w:val="24"/>
          <w:lang w:val="en-US"/>
        </w:rPr>
        <w:t xml:space="preserve"> dapat mengganti password </w:t>
      </w:r>
      <w:r w:rsidR="00710B68" w:rsidRPr="00B23775">
        <w:rPr>
          <w:rFonts w:ascii="Times New Roman" w:hAnsi="Times New Roman" w:cs="Times New Roman"/>
          <w:sz w:val="24"/>
          <w:szCs w:val="24"/>
          <w:lang w:val="en-US"/>
        </w:rPr>
        <w:t xml:space="preserve">akun </w:t>
      </w:r>
      <w:r w:rsidR="004C2645" w:rsidRPr="00B23775">
        <w:rPr>
          <w:rFonts w:ascii="Times New Roman" w:hAnsi="Times New Roman" w:cs="Times New Roman"/>
          <w:sz w:val="24"/>
          <w:szCs w:val="24"/>
          <w:lang w:val="en-US"/>
        </w:rPr>
        <w:t>mereka</w:t>
      </w:r>
    </w:p>
    <w:p w14:paraId="4F364C35" w14:textId="2F8DD1C2" w:rsidR="00E97E73"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E97E73" w:rsidRPr="00B23775">
        <w:rPr>
          <w:rFonts w:ascii="Times New Roman" w:hAnsi="Times New Roman" w:cs="Times New Roman"/>
          <w:sz w:val="24"/>
          <w:szCs w:val="24"/>
          <w:lang w:val="en-US"/>
        </w:rPr>
        <w:t xml:space="preserve"> dapat mengganti </w:t>
      </w:r>
      <w:r w:rsidR="004C2645" w:rsidRPr="00B23775">
        <w:rPr>
          <w:rFonts w:ascii="Times New Roman" w:hAnsi="Times New Roman" w:cs="Times New Roman"/>
          <w:sz w:val="24"/>
          <w:szCs w:val="24"/>
          <w:lang w:val="en-US"/>
        </w:rPr>
        <w:t>info</w:t>
      </w:r>
      <w:r w:rsidR="004F73DB" w:rsidRPr="00B23775">
        <w:rPr>
          <w:rFonts w:ascii="Times New Roman" w:hAnsi="Times New Roman" w:cs="Times New Roman"/>
          <w:sz w:val="24"/>
          <w:szCs w:val="24"/>
          <w:lang w:val="en-US"/>
        </w:rPr>
        <w:t>r</w:t>
      </w:r>
      <w:r w:rsidR="004C2645" w:rsidRPr="00B23775">
        <w:rPr>
          <w:rFonts w:ascii="Times New Roman" w:hAnsi="Times New Roman" w:cs="Times New Roman"/>
          <w:sz w:val="24"/>
          <w:szCs w:val="24"/>
          <w:lang w:val="en-US"/>
        </w:rPr>
        <w:t>masi profil</w:t>
      </w:r>
      <w:r w:rsidR="00E97E73" w:rsidRPr="00B23775">
        <w:rPr>
          <w:rFonts w:ascii="Times New Roman" w:hAnsi="Times New Roman" w:cs="Times New Roman"/>
          <w:sz w:val="24"/>
          <w:szCs w:val="24"/>
          <w:lang w:val="en-US"/>
        </w:rPr>
        <w:t xml:space="preserve"> mereka</w:t>
      </w:r>
    </w:p>
    <w:p w14:paraId="040FA18B" w14:textId="594E6828" w:rsidR="004C2645"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4C2645" w:rsidRPr="00B23775">
        <w:rPr>
          <w:rFonts w:ascii="Times New Roman" w:hAnsi="Times New Roman" w:cs="Times New Roman"/>
          <w:sz w:val="24"/>
          <w:szCs w:val="24"/>
          <w:lang w:val="en-US"/>
        </w:rPr>
        <w:t xml:space="preserve"> dapat menghapus akun mereka</w:t>
      </w:r>
    </w:p>
    <w:p w14:paraId="00CD80F8" w14:textId="7C7050AB" w:rsidR="004C2645" w:rsidRPr="00B23775" w:rsidRDefault="004C264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dapat melihat dashboard</w:t>
      </w:r>
    </w:p>
    <w:p w14:paraId="2BC2C6AE" w14:textId="77777777" w:rsidR="00F85D5E" w:rsidRPr="00B23775" w:rsidRDefault="00F85D5E"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dapat </w:t>
      </w:r>
      <w:r w:rsidR="001419C8" w:rsidRPr="001419C8">
        <w:rPr>
          <w:rFonts w:ascii="Times New Roman" w:hAnsi="Times New Roman" w:cs="Times New Roman"/>
          <w:sz w:val="24"/>
          <w:szCs w:val="24"/>
          <w:lang w:val="en-US"/>
        </w:rPr>
        <w:t xml:space="preserve">mengkonfirmasi </w:t>
      </w:r>
      <w:r w:rsidR="00BB16E8" w:rsidRPr="00B23775">
        <w:rPr>
          <w:rFonts w:ascii="Times New Roman" w:hAnsi="Times New Roman" w:cs="Times New Roman"/>
          <w:sz w:val="24"/>
          <w:szCs w:val="24"/>
          <w:lang w:val="en-US"/>
        </w:rPr>
        <w:t>reservasi dari pasien</w:t>
      </w:r>
    </w:p>
    <w:p w14:paraId="53690405" w14:textId="479198CC"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dapat membantu reservasi pasien di</w:t>
      </w:r>
      <w:r w:rsidR="00F52DBC">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klinik</w:t>
      </w:r>
    </w:p>
    <w:p w14:paraId="033F6060" w14:textId="34BD918C"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dapat mengelola data pasien</w:t>
      </w:r>
    </w:p>
    <w:p w14:paraId="036F5403" w14:textId="7BC25D25"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dapat mengelola </w:t>
      </w:r>
      <w:r w:rsidR="00F46A1B" w:rsidRPr="00B23775">
        <w:rPr>
          <w:rFonts w:ascii="Times New Roman" w:hAnsi="Times New Roman" w:cs="Times New Roman"/>
          <w:sz w:val="24"/>
          <w:szCs w:val="24"/>
          <w:lang w:val="en-US"/>
        </w:rPr>
        <w:t xml:space="preserve">data </w:t>
      </w:r>
      <w:r w:rsidRPr="00B23775">
        <w:rPr>
          <w:rFonts w:ascii="Times New Roman" w:hAnsi="Times New Roman" w:cs="Times New Roman"/>
          <w:sz w:val="24"/>
          <w:szCs w:val="24"/>
          <w:lang w:val="en-US"/>
        </w:rPr>
        <w:t>rekam medis pasien</w:t>
      </w:r>
    </w:p>
    <w:p w14:paraId="4A394FD6" w14:textId="2DA01028"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dapat mengelola data dokter</w:t>
      </w:r>
      <w:r w:rsidR="004C2645" w:rsidRPr="00B23775">
        <w:rPr>
          <w:rFonts w:ascii="Times New Roman" w:hAnsi="Times New Roman" w:cs="Times New Roman"/>
          <w:sz w:val="24"/>
          <w:szCs w:val="24"/>
          <w:lang w:val="en-US"/>
        </w:rPr>
        <w:t xml:space="preserve"> serta jadwal dokter</w:t>
      </w:r>
    </w:p>
    <w:p w14:paraId="70988873" w14:textId="7DC308E2" w:rsidR="004C2645" w:rsidRPr="00B23775" w:rsidRDefault="004C264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dapat mengelola data data user</w:t>
      </w:r>
    </w:p>
    <w:p w14:paraId="25DC4908" w14:textId="7386F16F" w:rsidR="00BB16E8" w:rsidRPr="00B23775" w:rsidRDefault="00140D4E"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 dapat registrasi akun</w:t>
      </w:r>
    </w:p>
    <w:p w14:paraId="1AE91827" w14:textId="2C767EDA" w:rsidR="00140D4E" w:rsidRPr="00B23775" w:rsidRDefault="00140D4E"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 dapat melakukan reservasi perawatan</w:t>
      </w:r>
    </w:p>
    <w:p w14:paraId="58ED463D" w14:textId="3B7E5ABD" w:rsidR="00E97E73" w:rsidRPr="00B23775" w:rsidRDefault="00E97E73"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sien dapat melihat </w:t>
      </w:r>
      <w:r w:rsidR="00C557B4">
        <w:rPr>
          <w:rFonts w:ascii="Times New Roman" w:hAnsi="Times New Roman" w:cs="Times New Roman"/>
          <w:sz w:val="24"/>
          <w:szCs w:val="24"/>
          <w:lang w:val="en-US"/>
        </w:rPr>
        <w:t>r</w:t>
      </w:r>
      <w:r w:rsidRPr="00B23775">
        <w:rPr>
          <w:rFonts w:ascii="Times New Roman" w:hAnsi="Times New Roman" w:cs="Times New Roman"/>
          <w:sz w:val="24"/>
          <w:szCs w:val="24"/>
          <w:lang w:val="en-US"/>
        </w:rPr>
        <w:t>iwayat reservasi</w:t>
      </w:r>
    </w:p>
    <w:p w14:paraId="5A8084CA" w14:textId="6B1A96D5" w:rsidR="00434D05" w:rsidRPr="00B23775" w:rsidRDefault="003E65D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dapat </w:t>
      </w:r>
      <w:r w:rsidR="0018014C" w:rsidRPr="00B23775">
        <w:rPr>
          <w:rFonts w:ascii="Times New Roman" w:hAnsi="Times New Roman" w:cs="Times New Roman"/>
          <w:sz w:val="24"/>
          <w:szCs w:val="24"/>
          <w:lang w:val="en-US"/>
        </w:rPr>
        <w:t>melihat</w:t>
      </w:r>
      <w:r w:rsidRPr="00B23775">
        <w:rPr>
          <w:rFonts w:ascii="Times New Roman" w:hAnsi="Times New Roman" w:cs="Times New Roman"/>
          <w:sz w:val="24"/>
          <w:szCs w:val="24"/>
          <w:lang w:val="en-US"/>
        </w:rPr>
        <w:t xml:space="preserve"> jadwal mereka</w:t>
      </w:r>
    </w:p>
    <w:p w14:paraId="78DAA77A" w14:textId="481BD272" w:rsidR="0018014C" w:rsidRPr="00B23775" w:rsidRDefault="001801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dapat </w:t>
      </w:r>
      <w:r w:rsidR="00822631" w:rsidRPr="00B23775">
        <w:rPr>
          <w:rFonts w:ascii="Times New Roman" w:hAnsi="Times New Roman" w:cs="Times New Roman"/>
          <w:sz w:val="24"/>
          <w:szCs w:val="24"/>
          <w:lang w:val="en-US"/>
        </w:rPr>
        <w:t>mengelola data</w:t>
      </w:r>
      <w:r w:rsidRPr="00B23775">
        <w:rPr>
          <w:rFonts w:ascii="Times New Roman" w:hAnsi="Times New Roman" w:cs="Times New Roman"/>
          <w:sz w:val="24"/>
          <w:szCs w:val="24"/>
          <w:lang w:val="en-US"/>
        </w:rPr>
        <w:t xml:space="preserve"> pasien</w:t>
      </w:r>
    </w:p>
    <w:p w14:paraId="76A82A43" w14:textId="563D5A5C" w:rsidR="005F700B" w:rsidRPr="00B23775" w:rsidRDefault="005F700B"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r w:rsidR="00445963" w:rsidRPr="00B23775">
        <w:rPr>
          <w:rFonts w:ascii="Times New Roman" w:hAnsi="Times New Roman" w:cs="Times New Roman"/>
          <w:sz w:val="24"/>
          <w:szCs w:val="24"/>
          <w:lang w:val="en-US"/>
        </w:rPr>
        <w:t xml:space="preserve">membuat </w:t>
      </w:r>
      <w:r w:rsidR="00E97E73" w:rsidRPr="00B23775">
        <w:rPr>
          <w:rFonts w:ascii="Times New Roman" w:hAnsi="Times New Roman" w:cs="Times New Roman"/>
          <w:sz w:val="24"/>
          <w:szCs w:val="24"/>
          <w:lang w:val="en-US"/>
        </w:rPr>
        <w:t>permintaan</w:t>
      </w:r>
      <w:r w:rsidR="00445963" w:rsidRPr="00B23775">
        <w:rPr>
          <w:rFonts w:ascii="Times New Roman" w:hAnsi="Times New Roman" w:cs="Times New Roman"/>
          <w:sz w:val="24"/>
          <w:szCs w:val="24"/>
          <w:lang w:val="en-US"/>
        </w:rPr>
        <w:t xml:space="preserve"> </w:t>
      </w:r>
      <w:r w:rsidR="00E97E73" w:rsidRPr="00B23775">
        <w:rPr>
          <w:rFonts w:ascii="Times New Roman" w:hAnsi="Times New Roman" w:cs="Times New Roman"/>
          <w:sz w:val="24"/>
          <w:szCs w:val="24"/>
          <w:lang w:val="en-US"/>
        </w:rPr>
        <w:t>izin</w:t>
      </w:r>
      <w:r w:rsidR="00445963" w:rsidRPr="00B23775">
        <w:rPr>
          <w:rFonts w:ascii="Times New Roman" w:hAnsi="Times New Roman" w:cs="Times New Roman"/>
          <w:sz w:val="24"/>
          <w:szCs w:val="24"/>
          <w:lang w:val="en-US"/>
        </w:rPr>
        <w:t xml:space="preserve"> pada hari tertentu</w:t>
      </w:r>
    </w:p>
    <w:p w14:paraId="1D2C8905" w14:textId="24F9E459" w:rsidR="00E97E73" w:rsidRPr="00B23775" w:rsidRDefault="00E97E73"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 dapat melihat permintaan izin  mereka</w:t>
      </w:r>
    </w:p>
    <w:p w14:paraId="41A1D13B" w14:textId="1F4E96BF" w:rsidR="00A96EFF" w:rsidRPr="00B23775" w:rsidRDefault="00A96EFF"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emilik dapat melihat jumlah kunjungan </w:t>
      </w:r>
      <w:r w:rsidR="004C2645" w:rsidRPr="00B23775">
        <w:rPr>
          <w:rFonts w:ascii="Times New Roman" w:hAnsi="Times New Roman" w:cs="Times New Roman"/>
          <w:sz w:val="24"/>
          <w:szCs w:val="24"/>
          <w:lang w:val="en-US"/>
        </w:rPr>
        <w:t>pasien</w:t>
      </w:r>
    </w:p>
    <w:p w14:paraId="43B7A408" w14:textId="6E787C89" w:rsidR="002A7CD5" w:rsidRPr="00B23775" w:rsidRDefault="002A7CD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emilik dapat melihat jumlah profit klinik </w:t>
      </w:r>
    </w:p>
    <w:p w14:paraId="77E49D5F" w14:textId="0CE43314" w:rsidR="00A96EFF" w:rsidRPr="00B23775" w:rsidRDefault="00A96EFF"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milik dapat melihat</w:t>
      </w:r>
      <w:r w:rsidR="004C1F2D" w:rsidRPr="00B23775">
        <w:rPr>
          <w:rFonts w:ascii="Times New Roman" w:hAnsi="Times New Roman" w:cs="Times New Roman"/>
          <w:sz w:val="24"/>
          <w:szCs w:val="24"/>
          <w:lang w:val="en-US"/>
        </w:rPr>
        <w:t xml:space="preserve"> jumlah</w:t>
      </w:r>
      <w:r w:rsidRPr="00B23775">
        <w:rPr>
          <w:rFonts w:ascii="Times New Roman" w:hAnsi="Times New Roman" w:cs="Times New Roman"/>
          <w:sz w:val="24"/>
          <w:szCs w:val="24"/>
          <w:lang w:val="en-US"/>
        </w:rPr>
        <w:t xml:space="preserve"> penanganan perawatan </w:t>
      </w:r>
    </w:p>
    <w:p w14:paraId="6D967F62" w14:textId="0A34AEF7" w:rsidR="00A96EFF" w:rsidRPr="00B23775" w:rsidRDefault="00A96EFF"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milik dapat melihat performa dokter berdasarkan jumlah pasien</w:t>
      </w:r>
    </w:p>
    <w:p w14:paraId="1EBD1A13" w14:textId="41D729C7" w:rsidR="00426EA6" w:rsidRPr="00B23775" w:rsidRDefault="00426EA6"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milik bisa melihat data pasien</w:t>
      </w:r>
      <w:r w:rsidR="002A7CD5" w:rsidRPr="00B23775">
        <w:rPr>
          <w:rFonts w:ascii="Times New Roman" w:hAnsi="Times New Roman" w:cs="Times New Roman"/>
          <w:sz w:val="24"/>
          <w:szCs w:val="24"/>
          <w:lang w:val="en-US"/>
        </w:rPr>
        <w:t xml:space="preserve"> berdasarkan umurnya</w:t>
      </w:r>
    </w:p>
    <w:p w14:paraId="1F1B68AC" w14:textId="5CBB679B" w:rsidR="00426EA6" w:rsidRPr="00B23775" w:rsidRDefault="00426EA6"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Pemilik bisa melihat data dokter</w:t>
      </w:r>
    </w:p>
    <w:p w14:paraId="1C829EC5" w14:textId="3A289617" w:rsidR="00873546" w:rsidRPr="00B23775" w:rsidRDefault="00873546"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milik bisa melihat data pasien</w:t>
      </w:r>
    </w:p>
    <w:p w14:paraId="4212B5AA" w14:textId="24AF2653" w:rsidR="00873546" w:rsidRPr="00B23775" w:rsidRDefault="00873546"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milik bisa melihat data pemasukan</w:t>
      </w:r>
    </w:p>
    <w:p w14:paraId="505BB3AA" w14:textId="4B643BCF" w:rsidR="00873546" w:rsidRPr="00B23775" w:rsidRDefault="00873546"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milik bisa memutuskan perizinan dokter</w:t>
      </w:r>
    </w:p>
    <w:p w14:paraId="07C4F379" w14:textId="76232D1B" w:rsidR="005D37DF" w:rsidRPr="00B23775" w:rsidRDefault="0078509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emilik dapat </w:t>
      </w:r>
      <w:r w:rsidR="00306FA7" w:rsidRPr="00B23775">
        <w:rPr>
          <w:rFonts w:ascii="Times New Roman" w:hAnsi="Times New Roman" w:cs="Times New Roman"/>
          <w:sz w:val="24"/>
          <w:szCs w:val="24"/>
          <w:lang w:val="en-US"/>
        </w:rPr>
        <w:t xml:space="preserve">mengelola pencatatan </w:t>
      </w:r>
      <w:r w:rsidR="00873546" w:rsidRPr="00B23775">
        <w:rPr>
          <w:rFonts w:ascii="Times New Roman" w:hAnsi="Times New Roman" w:cs="Times New Roman"/>
          <w:sz w:val="24"/>
          <w:szCs w:val="24"/>
          <w:lang w:val="en-US"/>
        </w:rPr>
        <w:t>pengeluaran</w:t>
      </w:r>
      <w:r w:rsidR="00306FA7" w:rsidRPr="00B23775">
        <w:rPr>
          <w:rFonts w:ascii="Times New Roman" w:hAnsi="Times New Roman" w:cs="Times New Roman"/>
          <w:sz w:val="24"/>
          <w:szCs w:val="24"/>
          <w:lang w:val="en-US"/>
        </w:rPr>
        <w:t xml:space="preserve"> klinik</w:t>
      </w:r>
    </w:p>
    <w:p w14:paraId="07DDD603" w14:textId="60941C24" w:rsidR="00D059AB" w:rsidRPr="00D059AB" w:rsidRDefault="0078509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emilik dapat mengelola harga </w:t>
      </w:r>
      <w:r w:rsidR="005D37DF" w:rsidRPr="00B23775">
        <w:rPr>
          <w:rFonts w:ascii="Times New Roman" w:hAnsi="Times New Roman" w:cs="Times New Roman"/>
          <w:sz w:val="24"/>
          <w:szCs w:val="24"/>
          <w:lang w:val="en-US"/>
        </w:rPr>
        <w:t>perawatan</w:t>
      </w:r>
    </w:p>
    <w:p w14:paraId="53826D27" w14:textId="58942662" w:rsidR="005C718E" w:rsidRPr="00E67146" w:rsidRDefault="005C718E" w:rsidP="00771D04">
      <w:pPr>
        <w:pStyle w:val="Heading5"/>
        <w:numPr>
          <w:ilvl w:val="2"/>
          <w:numId w:val="22"/>
        </w:numPr>
      </w:pPr>
      <w:bookmarkStart w:id="131" w:name="_Toc178772355"/>
      <w:r w:rsidRPr="00E67146">
        <w:t>Use Case Diagram</w:t>
      </w:r>
      <w:bookmarkEnd w:id="131"/>
    </w:p>
    <w:p w14:paraId="17C11BB3" w14:textId="4F37E326" w:rsidR="007A0C45" w:rsidRPr="00B23775" w:rsidRDefault="00360452" w:rsidP="00220E9D">
      <w:pPr>
        <w:spacing w:line="360" w:lineRule="auto"/>
        <w:ind w:firstLine="720"/>
        <w:jc w:val="both"/>
        <w:rPr>
          <w:rFonts w:ascii="Times New Roman" w:hAnsi="Times New Roman" w:cs="Times New Roman"/>
          <w:sz w:val="24"/>
          <w:szCs w:val="24"/>
          <w:lang w:val="en-US"/>
        </w:rPr>
      </w:pPr>
      <w:bookmarkStart w:id="132" w:name="_Hlk179355162"/>
      <w:r w:rsidRPr="00B23775">
        <w:rPr>
          <w:rFonts w:ascii="Times New Roman" w:hAnsi="Times New Roman" w:cs="Times New Roman"/>
          <w:sz w:val="24"/>
          <w:szCs w:val="24"/>
          <w:lang w:val="en-US"/>
        </w:rPr>
        <w:t xml:space="preserve">Berdasarkan analisis kebutuhan fungsional yang telah dilakukan pada </w:t>
      </w:r>
      <w:r w:rsidR="001419C8" w:rsidRPr="001419C8">
        <w:rPr>
          <w:rFonts w:ascii="Times New Roman" w:hAnsi="Times New Roman" w:cs="Times New Roman"/>
          <w:sz w:val="24"/>
          <w:szCs w:val="24"/>
          <w:lang w:val="en-US"/>
        </w:rPr>
        <w:t xml:space="preserve">sub bab </w:t>
      </w:r>
      <w:r w:rsidRPr="00B23775">
        <w:rPr>
          <w:rFonts w:ascii="Times New Roman" w:hAnsi="Times New Roman" w:cs="Times New Roman"/>
          <w:sz w:val="24"/>
          <w:szCs w:val="24"/>
          <w:lang w:val="en-US"/>
        </w:rPr>
        <w:t>sebelumnya, setiap kebutuhan fungsional tersebut dihubungkan dengan aktor yang terlibat dalam sistem, yang kemudian dimodelkan menjadi use case diagram. Setiap aktor memiliki hak akses terhadap fungsionalitas sistem yang berbeda sesuai dengan peran dan tanggung jawabnya masing-masing. Semua fungsionalitas ini bisa diakses setelah user melakukan login. Use case diagram ini dapat dilihat pada Gambar 4.</w:t>
      </w:r>
      <w:r w:rsidR="00F52DBC">
        <w:rPr>
          <w:rFonts w:ascii="Times New Roman" w:hAnsi="Times New Roman" w:cs="Times New Roman"/>
          <w:sz w:val="24"/>
          <w:szCs w:val="24"/>
          <w:lang w:val="en-US"/>
        </w:rPr>
        <w:t>7</w:t>
      </w:r>
      <w:r w:rsidRPr="00B23775">
        <w:rPr>
          <w:rFonts w:ascii="Times New Roman" w:hAnsi="Times New Roman" w:cs="Times New Roman"/>
          <w:sz w:val="24"/>
          <w:szCs w:val="24"/>
          <w:lang w:val="en-US"/>
        </w:rPr>
        <w:t xml:space="preserve"> di bawah ini.</w:t>
      </w:r>
      <w:bookmarkEnd w:id="132"/>
    </w:p>
    <w:p w14:paraId="29CECBB3" w14:textId="55FC6D50" w:rsidR="0002653A" w:rsidRPr="00B23775" w:rsidRDefault="000F1129" w:rsidP="000F1129">
      <w:pPr>
        <w:spacing w:line="36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285937AA" wp14:editId="017E9B2D">
            <wp:extent cx="5498452" cy="6901132"/>
            <wp:effectExtent l="0" t="0" r="7620" b="0"/>
            <wp:docPr id="1117201806" name="Picture 1117201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07765" cy="6912821"/>
                    </a:xfrm>
                    <a:prstGeom prst="rect">
                      <a:avLst/>
                    </a:prstGeom>
                    <a:noFill/>
                    <a:ln>
                      <a:noFill/>
                    </a:ln>
                  </pic:spPr>
                </pic:pic>
              </a:graphicData>
            </a:graphic>
          </wp:inline>
        </w:drawing>
      </w:r>
    </w:p>
    <w:p w14:paraId="3057C9EE" w14:textId="4FFA7226" w:rsidR="00561C68" w:rsidRDefault="008A657C" w:rsidP="00F61593">
      <w:pPr>
        <w:pStyle w:val="Heading3"/>
      </w:pPr>
      <w:bookmarkStart w:id="133" w:name="_Toc173852694"/>
      <w:bookmarkStart w:id="134" w:name="_Toc176816519"/>
      <w:bookmarkStart w:id="135" w:name="_Hlk179355271"/>
      <w:r w:rsidRPr="00B23775">
        <w:t>Gambar 4.</w:t>
      </w:r>
      <w:r w:rsidR="00F52DBC">
        <w:t>7</w:t>
      </w:r>
      <w:r w:rsidR="00F8774A" w:rsidRPr="00B23775">
        <w:t xml:space="preserve"> Use Case Diagram Sistem</w:t>
      </w:r>
      <w:bookmarkEnd w:id="133"/>
      <w:bookmarkEnd w:id="134"/>
    </w:p>
    <w:bookmarkEnd w:id="135"/>
    <w:p w14:paraId="55F9FEB6" w14:textId="72AD5CF6" w:rsidR="000F1129" w:rsidRDefault="000F1129" w:rsidP="000F1129">
      <w:pPr>
        <w:rPr>
          <w:lang w:val="en-US"/>
        </w:rPr>
      </w:pPr>
    </w:p>
    <w:p w14:paraId="7FD44931" w14:textId="7634DE16" w:rsidR="000F1129" w:rsidRDefault="000F1129" w:rsidP="000F1129">
      <w:pPr>
        <w:rPr>
          <w:lang w:val="en-US"/>
        </w:rPr>
      </w:pPr>
    </w:p>
    <w:p w14:paraId="6538F258" w14:textId="399610E0" w:rsidR="000F1129" w:rsidRDefault="000F1129" w:rsidP="000F1129">
      <w:pPr>
        <w:rPr>
          <w:lang w:val="en-US"/>
        </w:rPr>
      </w:pPr>
    </w:p>
    <w:p w14:paraId="2B12C418" w14:textId="77777777" w:rsidR="000F1129" w:rsidRPr="000F1129" w:rsidRDefault="000F1129" w:rsidP="000F1129">
      <w:pPr>
        <w:rPr>
          <w:lang w:val="en-US"/>
        </w:rPr>
      </w:pPr>
    </w:p>
    <w:p w14:paraId="5A2C3D7A" w14:textId="2BB626BC" w:rsidR="005C718E" w:rsidRPr="00E67146" w:rsidRDefault="005C718E" w:rsidP="00771D04">
      <w:pPr>
        <w:pStyle w:val="Heading5"/>
        <w:numPr>
          <w:ilvl w:val="2"/>
          <w:numId w:val="22"/>
        </w:numPr>
      </w:pPr>
      <w:bookmarkStart w:id="136" w:name="_Toc178772356"/>
      <w:bookmarkStart w:id="137" w:name="_Hlk179355296"/>
      <w:r w:rsidRPr="00E67146">
        <w:lastRenderedPageBreak/>
        <w:t>Sequence Diagram</w:t>
      </w:r>
      <w:bookmarkEnd w:id="136"/>
    </w:p>
    <w:p w14:paraId="632DD398" w14:textId="77777777" w:rsidR="00157B87" w:rsidRPr="00B23775" w:rsidRDefault="00407457" w:rsidP="00220E9D">
      <w:pPr>
        <w:spacing w:line="360" w:lineRule="auto"/>
        <w:ind w:firstLine="720"/>
        <w:jc w:val="both"/>
        <w:rPr>
          <w:rFonts w:ascii="Times New Roman" w:hAnsi="Times New Roman" w:cs="Times New Roman"/>
          <w:sz w:val="24"/>
          <w:szCs w:val="24"/>
          <w:lang w:val="en-US"/>
        </w:rPr>
      </w:pPr>
      <w:bookmarkStart w:id="138" w:name="_Hlk179355322"/>
      <w:bookmarkEnd w:id="137"/>
      <w:r w:rsidRPr="00B23775">
        <w:rPr>
          <w:rFonts w:ascii="Times New Roman" w:hAnsi="Times New Roman" w:cs="Times New Roman"/>
          <w:sz w:val="24"/>
          <w:szCs w:val="24"/>
          <w:lang w:val="en-US"/>
        </w:rPr>
        <w:t>Sequence diagram menggambarkan aliran pesan dan data dalam proses interaksi antar objek yang terlibat dalam sistem secara berurutan.</w:t>
      </w:r>
      <w:bookmarkEnd w:id="138"/>
      <w:r w:rsidRPr="00B23775">
        <w:rPr>
          <w:rFonts w:ascii="Times New Roman" w:hAnsi="Times New Roman" w:cs="Times New Roman"/>
          <w:sz w:val="24"/>
          <w:szCs w:val="24"/>
          <w:lang w:val="en-US"/>
        </w:rPr>
        <w:t xml:space="preserve"> Sequence diagram yang akan dibahas di subbab ini mencakup proses</w:t>
      </w:r>
      <w:r w:rsidR="00690918" w:rsidRPr="00B23775">
        <w:rPr>
          <w:rFonts w:ascii="Times New Roman" w:hAnsi="Times New Roman" w:cs="Times New Roman"/>
          <w:sz w:val="24"/>
          <w:szCs w:val="24"/>
          <w:lang w:val="en-US"/>
        </w:rPr>
        <w:t xml:space="preserve"> login user, </w:t>
      </w:r>
      <w:r w:rsidRPr="00B23775">
        <w:rPr>
          <w:rFonts w:ascii="Times New Roman" w:hAnsi="Times New Roman" w:cs="Times New Roman"/>
          <w:sz w:val="24"/>
          <w:szCs w:val="24"/>
          <w:lang w:val="en-US"/>
        </w:rPr>
        <w:t>reserva</w:t>
      </w:r>
      <w:r w:rsidR="00690918" w:rsidRPr="00B23775">
        <w:rPr>
          <w:rFonts w:ascii="Times New Roman" w:hAnsi="Times New Roman" w:cs="Times New Roman"/>
          <w:sz w:val="24"/>
          <w:szCs w:val="24"/>
          <w:lang w:val="en-US"/>
        </w:rPr>
        <w:t xml:space="preserve">si, proses </w:t>
      </w:r>
      <w:r w:rsidR="00075A8B" w:rsidRPr="00B23775">
        <w:rPr>
          <w:rFonts w:ascii="Times New Roman" w:hAnsi="Times New Roman" w:cs="Times New Roman"/>
          <w:sz w:val="24"/>
          <w:szCs w:val="24"/>
          <w:lang w:val="en-US"/>
        </w:rPr>
        <w:t>menambahkan</w:t>
      </w:r>
      <w:r w:rsidR="00690918" w:rsidRPr="00B23775">
        <w:rPr>
          <w:rFonts w:ascii="Times New Roman" w:hAnsi="Times New Roman" w:cs="Times New Roman"/>
          <w:sz w:val="24"/>
          <w:szCs w:val="24"/>
          <w:lang w:val="en-US"/>
        </w:rPr>
        <w:t xml:space="preserve"> data user, dashboard </w:t>
      </w:r>
      <w:r w:rsidR="00075A8B" w:rsidRPr="00B23775">
        <w:rPr>
          <w:rFonts w:ascii="Times New Roman" w:hAnsi="Times New Roman" w:cs="Times New Roman"/>
          <w:sz w:val="24"/>
          <w:szCs w:val="24"/>
          <w:lang w:val="en-US"/>
        </w:rPr>
        <w:t>owner</w:t>
      </w:r>
      <w:r w:rsidR="00690918"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Sequence diagram lainnya dapat ditemukan pada Lampiran B.</w:t>
      </w:r>
    </w:p>
    <w:p w14:paraId="701B4FB3" w14:textId="7198B714" w:rsidR="00157B87" w:rsidRPr="00922E31" w:rsidRDefault="00157B87" w:rsidP="00DB27A3">
      <w:pPr>
        <w:numPr>
          <w:ilvl w:val="3"/>
          <w:numId w:val="25"/>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Sequence Diagram</w:t>
      </w:r>
      <w:r w:rsidR="00F30FCF" w:rsidRPr="00922E31">
        <w:rPr>
          <w:rFonts w:ascii="Times New Roman" w:hAnsi="Times New Roman" w:cs="Times New Roman"/>
          <w:b/>
          <w:bCs/>
          <w:sz w:val="24"/>
          <w:szCs w:val="24"/>
          <w:lang w:val="en-US"/>
        </w:rPr>
        <w:t xml:space="preserve"> Menginputkan Data User</w:t>
      </w:r>
    </w:p>
    <w:p w14:paraId="119DF9DE" w14:textId="6A469FE1" w:rsidR="00F30FCF" w:rsidRPr="00B23775" w:rsidRDefault="00F30FCF" w:rsidP="00A9032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quence diagram ini menampilkan proses </w:t>
      </w:r>
      <w:r w:rsidR="00CA5E0D" w:rsidRPr="00B23775">
        <w:rPr>
          <w:rFonts w:ascii="Times New Roman" w:hAnsi="Times New Roman" w:cs="Times New Roman"/>
          <w:sz w:val="24"/>
          <w:szCs w:val="24"/>
          <w:lang w:val="en-US"/>
        </w:rPr>
        <w:t xml:space="preserve">interaksi antara view,  control, entity class saat dilakukannya penginputan data baru user pada </w:t>
      </w:r>
      <w:r w:rsidR="00C343C3" w:rsidRPr="00B23775">
        <w:rPr>
          <w:rFonts w:ascii="Times New Roman" w:hAnsi="Times New Roman" w:cs="Times New Roman"/>
          <w:sz w:val="24"/>
          <w:szCs w:val="24"/>
          <w:lang w:val="en-US"/>
        </w:rPr>
        <w:t>sistem</w:t>
      </w:r>
      <w:r w:rsidR="00CA5E0D" w:rsidRPr="00B23775">
        <w:rPr>
          <w:rFonts w:ascii="Times New Roman" w:hAnsi="Times New Roman" w:cs="Times New Roman"/>
          <w:sz w:val="24"/>
          <w:szCs w:val="24"/>
          <w:lang w:val="en-US"/>
        </w:rPr>
        <w:t xml:space="preserve">. Proses ini dimulai ketika user memilih menu data user pada </w:t>
      </w:r>
      <w:r w:rsidR="00C343C3" w:rsidRPr="00B23775">
        <w:rPr>
          <w:rFonts w:ascii="Times New Roman" w:hAnsi="Times New Roman" w:cs="Times New Roman"/>
          <w:sz w:val="24"/>
          <w:szCs w:val="24"/>
          <w:lang w:val="en-US"/>
        </w:rPr>
        <w:t xml:space="preserve">tampilan dashboard. </w:t>
      </w:r>
      <w:r w:rsidR="00220E9D" w:rsidRPr="00B23775">
        <w:rPr>
          <w:rFonts w:ascii="Times New Roman" w:hAnsi="Times New Roman" w:cs="Times New Roman"/>
          <w:sz w:val="24"/>
          <w:szCs w:val="24"/>
          <w:lang w:val="en-US"/>
        </w:rPr>
        <w:t>Setelah itu</w:t>
      </w:r>
      <w:r w:rsidR="00C343C3" w:rsidRPr="00B23775">
        <w:rPr>
          <w:rFonts w:ascii="Times New Roman" w:hAnsi="Times New Roman" w:cs="Times New Roman"/>
          <w:sz w:val="24"/>
          <w:szCs w:val="24"/>
          <w:lang w:val="en-US"/>
        </w:rPr>
        <w:t xml:space="preserve"> controller akan mengarahkan user ke tampilan menu user. Setelah berada pa</w:t>
      </w:r>
      <w:r w:rsidR="00AC2C73">
        <w:rPr>
          <w:rFonts w:ascii="Times New Roman" w:hAnsi="Times New Roman" w:cs="Times New Roman"/>
          <w:sz w:val="24"/>
          <w:szCs w:val="24"/>
          <w:lang w:val="en-US"/>
        </w:rPr>
        <w:t>d</w:t>
      </w:r>
      <w:r w:rsidR="00C343C3" w:rsidRPr="00B23775">
        <w:rPr>
          <w:rFonts w:ascii="Times New Roman" w:hAnsi="Times New Roman" w:cs="Times New Roman"/>
          <w:sz w:val="24"/>
          <w:szCs w:val="24"/>
          <w:lang w:val="en-US"/>
        </w:rPr>
        <w:t>a view menu user, user akan menekan tombol tambah data user dan view akan menampilkan form user</w:t>
      </w:r>
      <w:r w:rsidR="00CA5E0D" w:rsidRPr="00B23775">
        <w:rPr>
          <w:rFonts w:ascii="Times New Roman" w:hAnsi="Times New Roman" w:cs="Times New Roman"/>
          <w:sz w:val="24"/>
          <w:szCs w:val="24"/>
          <w:lang w:val="en-US"/>
        </w:rPr>
        <w:t xml:space="preserve"> </w:t>
      </w:r>
      <w:r w:rsidR="00C343C3" w:rsidRPr="00B23775">
        <w:rPr>
          <w:rFonts w:ascii="Times New Roman" w:hAnsi="Times New Roman" w:cs="Times New Roman"/>
          <w:sz w:val="24"/>
          <w:szCs w:val="24"/>
          <w:lang w:val="en-US"/>
        </w:rPr>
        <w:t xml:space="preserve">yang mana pada view ini user bisa menginputkan data. Pada tampilan form ini, user akan mengisi form dengan data user baru yang akan ditambahkan. Setelah itu controller </w:t>
      </w:r>
      <w:r w:rsidR="00220E9D" w:rsidRPr="00B23775">
        <w:rPr>
          <w:rFonts w:ascii="Times New Roman" w:hAnsi="Times New Roman" w:cs="Times New Roman"/>
          <w:sz w:val="24"/>
          <w:szCs w:val="24"/>
          <w:lang w:val="en-US"/>
        </w:rPr>
        <w:t>request untuk dilakukannya penambahan data baru pada database. Setelah selesai maka data yang baru ditambahkan akan muncul pada tampilan menu user.</w:t>
      </w:r>
    </w:p>
    <w:p w14:paraId="687E1910" w14:textId="77777777" w:rsidR="00F30FCF" w:rsidRPr="00B23775" w:rsidRDefault="00F30FCF" w:rsidP="00157B87">
      <w:pPr>
        <w:spacing w:line="360" w:lineRule="auto"/>
        <w:rPr>
          <w:rFonts w:ascii="Times New Roman" w:hAnsi="Times New Roman" w:cs="Times New Roman"/>
          <w:sz w:val="24"/>
          <w:szCs w:val="24"/>
          <w:lang w:val="en-US"/>
        </w:rPr>
      </w:pPr>
    </w:p>
    <w:p w14:paraId="379025EA" w14:textId="649B2D4F" w:rsidR="00407457" w:rsidRPr="00B23775" w:rsidRDefault="00157B87" w:rsidP="00407457">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284FCCC" wp14:editId="70A7AC1B">
            <wp:extent cx="5035550" cy="2444750"/>
            <wp:effectExtent l="0" t="0" r="0" b="0"/>
            <wp:docPr id="1117201792" name="Picture 1117201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a:ext>
                      </a:extLst>
                    </a:blip>
                    <a:srcRect/>
                    <a:stretch>
                      <a:fillRect/>
                    </a:stretch>
                  </pic:blipFill>
                  <pic:spPr bwMode="auto">
                    <a:xfrm>
                      <a:off x="0" y="0"/>
                      <a:ext cx="5035550" cy="2444750"/>
                    </a:xfrm>
                    <a:prstGeom prst="rect">
                      <a:avLst/>
                    </a:prstGeom>
                    <a:noFill/>
                    <a:ln>
                      <a:noFill/>
                    </a:ln>
                  </pic:spPr>
                </pic:pic>
              </a:graphicData>
            </a:graphic>
          </wp:inline>
        </w:drawing>
      </w:r>
    </w:p>
    <w:p w14:paraId="30260F4F" w14:textId="00FADCA0" w:rsidR="00561C68" w:rsidRPr="00B23775" w:rsidRDefault="00561C68" w:rsidP="00F61593">
      <w:pPr>
        <w:pStyle w:val="Heading3"/>
      </w:pPr>
      <w:bookmarkStart w:id="139" w:name="_Toc173852695"/>
      <w:bookmarkStart w:id="140" w:name="_Toc176816520"/>
      <w:r w:rsidRPr="00B23775">
        <w:t xml:space="preserve">Gambar </w:t>
      </w:r>
      <w:r w:rsidR="008A657C" w:rsidRPr="00B23775">
        <w:t>4.</w:t>
      </w:r>
      <w:r w:rsidR="00F52DBC">
        <w:t>8</w:t>
      </w:r>
      <w:r w:rsidR="00F8774A" w:rsidRPr="00B23775">
        <w:t xml:space="preserve"> Sequence Diagram input data user</w:t>
      </w:r>
      <w:bookmarkEnd w:id="139"/>
      <w:bookmarkEnd w:id="140"/>
    </w:p>
    <w:p w14:paraId="07480E50" w14:textId="77777777" w:rsidR="00F8774A" w:rsidRPr="00B23775" w:rsidRDefault="00F8774A" w:rsidP="00220E9D">
      <w:pPr>
        <w:spacing w:line="360" w:lineRule="auto"/>
        <w:jc w:val="center"/>
        <w:rPr>
          <w:rFonts w:ascii="Times New Roman" w:hAnsi="Times New Roman" w:cs="Times New Roman"/>
          <w:sz w:val="24"/>
          <w:szCs w:val="24"/>
          <w:lang w:val="en-US"/>
        </w:rPr>
      </w:pPr>
    </w:p>
    <w:p w14:paraId="6BC69732" w14:textId="7AB232AB" w:rsidR="00075A8B" w:rsidRPr="00E67146" w:rsidRDefault="00075A8B" w:rsidP="00075A8B">
      <w:pPr>
        <w:spacing w:line="360" w:lineRule="auto"/>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lastRenderedPageBreak/>
        <w:t>4.1.5.</w:t>
      </w:r>
      <w:r w:rsidR="008A657C" w:rsidRPr="00E67146">
        <w:rPr>
          <w:rFonts w:ascii="Times New Roman" w:hAnsi="Times New Roman" w:cs="Times New Roman"/>
          <w:b/>
          <w:bCs/>
          <w:sz w:val="24"/>
          <w:szCs w:val="24"/>
          <w:lang w:val="en-US"/>
        </w:rPr>
        <w:t>2</w:t>
      </w:r>
      <w:r w:rsidRPr="00E67146">
        <w:rPr>
          <w:rFonts w:ascii="Times New Roman" w:hAnsi="Times New Roman" w:cs="Times New Roman"/>
          <w:b/>
          <w:bCs/>
          <w:sz w:val="24"/>
          <w:szCs w:val="24"/>
          <w:lang w:val="en-US"/>
        </w:rPr>
        <w:t xml:space="preserve"> Sequence Diagram</w:t>
      </w:r>
      <w:r w:rsidR="00220E9D" w:rsidRPr="00E67146">
        <w:rPr>
          <w:rFonts w:ascii="Times New Roman" w:hAnsi="Times New Roman" w:cs="Times New Roman"/>
          <w:b/>
          <w:bCs/>
          <w:sz w:val="24"/>
          <w:szCs w:val="24"/>
          <w:lang w:val="en-US"/>
        </w:rPr>
        <w:t xml:space="preserve"> Login </w:t>
      </w:r>
    </w:p>
    <w:p w14:paraId="1F0DF6D8" w14:textId="1F782BB2" w:rsidR="00220E9D" w:rsidRPr="00B23775" w:rsidRDefault="00D178AB" w:rsidP="00A9032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quence diagram ini menampilkan proses antara view,  control, entity class saat dilakukannya proses login pada system ini. Proses ini dimulai dengan user menginputkan email dan passwordnya pada form login. Setelah selesai, user menekan tombol login dan hasil dari pengisian tersebut akan dilakukan validasi. Sistem akan memberikan respon, jika berhasil maka sistem akan mengarahkan user pada tampilan dashboard dan jika gagal maka sistem akan menampilkan </w:t>
      </w:r>
      <w:r w:rsidR="00115406" w:rsidRPr="00B23775">
        <w:rPr>
          <w:rFonts w:ascii="Times New Roman" w:hAnsi="Times New Roman" w:cs="Times New Roman"/>
          <w:sz w:val="24"/>
          <w:szCs w:val="24"/>
          <w:lang w:val="en-US"/>
        </w:rPr>
        <w:t>gagal dari pengisian data login.</w:t>
      </w:r>
    </w:p>
    <w:p w14:paraId="2C783115" w14:textId="752BA9B8" w:rsidR="00075A8B" w:rsidRPr="00B23775" w:rsidRDefault="00075A8B" w:rsidP="00075A8B">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3B5A412C" wp14:editId="36CF026F">
            <wp:extent cx="5041900" cy="2419350"/>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5041900" cy="2419350"/>
                    </a:xfrm>
                    <a:prstGeom prst="rect">
                      <a:avLst/>
                    </a:prstGeom>
                    <a:noFill/>
                    <a:ln>
                      <a:noFill/>
                    </a:ln>
                  </pic:spPr>
                </pic:pic>
              </a:graphicData>
            </a:graphic>
          </wp:inline>
        </w:drawing>
      </w:r>
    </w:p>
    <w:p w14:paraId="271AE8EA" w14:textId="0568078E" w:rsidR="00561C68" w:rsidRPr="00B23775" w:rsidRDefault="00561C68" w:rsidP="00F61593">
      <w:pPr>
        <w:pStyle w:val="Heading3"/>
      </w:pPr>
      <w:bookmarkStart w:id="141" w:name="_Toc173852696"/>
      <w:bookmarkStart w:id="142" w:name="_Toc176816521"/>
      <w:r w:rsidRPr="00B23775">
        <w:t xml:space="preserve">Gambar </w:t>
      </w:r>
      <w:r w:rsidR="008A657C" w:rsidRPr="00B23775">
        <w:t>4.</w:t>
      </w:r>
      <w:r w:rsidR="00F52DBC">
        <w:t>9</w:t>
      </w:r>
      <w:r w:rsidR="00F8774A" w:rsidRPr="00B23775">
        <w:t xml:space="preserve"> Sequence diagram login</w:t>
      </w:r>
      <w:bookmarkEnd w:id="141"/>
      <w:bookmarkEnd w:id="142"/>
    </w:p>
    <w:p w14:paraId="44864238" w14:textId="3E007034" w:rsidR="00075A8B" w:rsidRPr="00E67146" w:rsidRDefault="00075A8B" w:rsidP="00075A8B">
      <w:pPr>
        <w:spacing w:line="360" w:lineRule="auto"/>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5.</w:t>
      </w:r>
      <w:r w:rsidR="008A657C" w:rsidRPr="00E67146">
        <w:rPr>
          <w:rFonts w:ascii="Times New Roman" w:hAnsi="Times New Roman" w:cs="Times New Roman"/>
          <w:b/>
          <w:bCs/>
          <w:sz w:val="24"/>
          <w:szCs w:val="24"/>
          <w:lang w:val="en-US"/>
        </w:rPr>
        <w:t>3</w:t>
      </w:r>
      <w:r w:rsidRPr="00E67146">
        <w:rPr>
          <w:rFonts w:ascii="Times New Roman" w:hAnsi="Times New Roman" w:cs="Times New Roman"/>
          <w:b/>
          <w:bCs/>
          <w:sz w:val="24"/>
          <w:szCs w:val="24"/>
          <w:lang w:val="en-US"/>
        </w:rPr>
        <w:t xml:space="preserve"> Sequence Diagram</w:t>
      </w:r>
      <w:r w:rsidR="00F8774A" w:rsidRPr="00E67146">
        <w:rPr>
          <w:rFonts w:ascii="Times New Roman" w:hAnsi="Times New Roman" w:cs="Times New Roman"/>
          <w:b/>
          <w:bCs/>
          <w:sz w:val="24"/>
          <w:szCs w:val="24"/>
          <w:lang w:val="en-US"/>
        </w:rPr>
        <w:t xml:space="preserve"> Reservasi Admin</w:t>
      </w:r>
    </w:p>
    <w:p w14:paraId="0C382E6C" w14:textId="5197923A" w:rsidR="00115406" w:rsidRPr="00B23775" w:rsidRDefault="00115406" w:rsidP="00A9032D">
      <w:pPr>
        <w:spacing w:line="360" w:lineRule="auto"/>
        <w:jc w:val="both"/>
        <w:rPr>
          <w:rFonts w:ascii="Times New Roman" w:hAnsi="Times New Roman" w:cs="Times New Roman"/>
          <w:b/>
          <w:bCs/>
          <w:sz w:val="24"/>
          <w:szCs w:val="24"/>
          <w:lang w:val="en-US"/>
        </w:rPr>
      </w:pPr>
      <w:bookmarkStart w:id="143" w:name="_Hlk179355419"/>
      <w:r w:rsidRPr="00B23775">
        <w:rPr>
          <w:rFonts w:ascii="Times New Roman" w:hAnsi="Times New Roman" w:cs="Times New Roman"/>
          <w:sz w:val="24"/>
          <w:szCs w:val="24"/>
          <w:lang w:val="en-US"/>
        </w:rPr>
        <w:t>Sequence diagram ini menampilkan proses antara view,  control, entity class saat dilakukannya proses reservasi pasien oleh user admin. Proses dimulai dengan admin memilih menu reservasi admin pada tampilan dashboard. Setelah itu controller akan mengarahkan admin ke tampilan reservasi admin. Pada tampilan admin user akan menekan tombol tambah data reservasi</w:t>
      </w:r>
      <w:r w:rsidR="0069067B" w:rsidRPr="00B23775">
        <w:rPr>
          <w:rFonts w:ascii="Times New Roman" w:hAnsi="Times New Roman" w:cs="Times New Roman"/>
          <w:sz w:val="24"/>
          <w:szCs w:val="24"/>
          <w:lang w:val="en-US"/>
        </w:rPr>
        <w:t xml:space="preserve"> dan sistem akan menampilkan form reservasi untuk user menginputkan reservasi baru. Admin mengisikan semua data yang diperlukan pada form dan setelah itu user menekan tombol simpan. Controller akan melakukan request untuk dilakukannya penambahan data baru pada database. Terakhir sistem akan menampilkan list data reservasi yang mana telah ditambahkannya data baru.</w:t>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bookmarkEnd w:id="143"/>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p>
    <w:p w14:paraId="755A7FCB" w14:textId="162D3D00" w:rsidR="00075A8B" w:rsidRPr="00B23775" w:rsidRDefault="00075A8B" w:rsidP="00075A8B">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44877A69" wp14:editId="5018E2AF">
            <wp:extent cx="5035550" cy="2476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5035550" cy="2476500"/>
                    </a:xfrm>
                    <a:prstGeom prst="rect">
                      <a:avLst/>
                    </a:prstGeom>
                    <a:noFill/>
                    <a:ln>
                      <a:noFill/>
                    </a:ln>
                  </pic:spPr>
                </pic:pic>
              </a:graphicData>
            </a:graphic>
          </wp:inline>
        </w:drawing>
      </w:r>
    </w:p>
    <w:p w14:paraId="6089D4AE" w14:textId="2D9108BF" w:rsidR="00561C68" w:rsidRPr="00B23775" w:rsidRDefault="00561C68" w:rsidP="00C41D40">
      <w:pPr>
        <w:pStyle w:val="Heading3"/>
      </w:pPr>
      <w:bookmarkStart w:id="144" w:name="_Toc173852697"/>
      <w:bookmarkStart w:id="145" w:name="_Toc176816522"/>
      <w:bookmarkStart w:id="146" w:name="_Hlk179355483"/>
      <w:r w:rsidRPr="00B23775">
        <w:t xml:space="preserve">Gambar </w:t>
      </w:r>
      <w:r w:rsidR="008A657C" w:rsidRPr="00B23775">
        <w:t>4.</w:t>
      </w:r>
      <w:r w:rsidR="00F52DBC">
        <w:t>10</w:t>
      </w:r>
      <w:r w:rsidR="00F8774A" w:rsidRPr="00B23775">
        <w:t xml:space="preserve"> Sequence diagram reservasi admin</w:t>
      </w:r>
      <w:bookmarkEnd w:id="144"/>
      <w:bookmarkEnd w:id="145"/>
    </w:p>
    <w:bookmarkEnd w:id="146"/>
    <w:p w14:paraId="0A4288ED" w14:textId="4447C154" w:rsidR="00075A8B" w:rsidRPr="00E67146" w:rsidRDefault="00075A8B" w:rsidP="00075A8B">
      <w:pPr>
        <w:spacing w:line="360" w:lineRule="auto"/>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5.</w:t>
      </w:r>
      <w:r w:rsidR="008A657C" w:rsidRPr="00E67146">
        <w:rPr>
          <w:rFonts w:ascii="Times New Roman" w:hAnsi="Times New Roman" w:cs="Times New Roman"/>
          <w:b/>
          <w:bCs/>
          <w:sz w:val="24"/>
          <w:szCs w:val="24"/>
          <w:lang w:val="en-US"/>
        </w:rPr>
        <w:t>4</w:t>
      </w:r>
      <w:r w:rsidRPr="00E67146">
        <w:rPr>
          <w:rFonts w:ascii="Times New Roman" w:hAnsi="Times New Roman" w:cs="Times New Roman"/>
          <w:b/>
          <w:bCs/>
          <w:sz w:val="24"/>
          <w:szCs w:val="24"/>
          <w:lang w:val="en-US"/>
        </w:rPr>
        <w:t xml:space="preserve"> Sequence Diagram</w:t>
      </w:r>
      <w:r w:rsidR="00A9032D" w:rsidRPr="00E67146">
        <w:rPr>
          <w:rFonts w:ascii="Times New Roman" w:hAnsi="Times New Roman" w:cs="Times New Roman"/>
          <w:b/>
          <w:bCs/>
          <w:sz w:val="24"/>
          <w:szCs w:val="24"/>
          <w:lang w:val="en-US"/>
        </w:rPr>
        <w:t xml:space="preserve"> Menampilkan Dashboard Owner</w:t>
      </w:r>
    </w:p>
    <w:p w14:paraId="4AAC7384" w14:textId="3270782B" w:rsidR="00A9032D" w:rsidRPr="00B23775" w:rsidRDefault="00A9032D" w:rsidP="002B35AE">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quence diagram ini menampilkan proses antara view,  control, entity class saat dilakukannya proses menampilkan dashboard owner. </w:t>
      </w:r>
      <w:r w:rsidR="009D5C57" w:rsidRPr="00B23775">
        <w:rPr>
          <w:rFonts w:ascii="Times New Roman" w:hAnsi="Times New Roman" w:cs="Times New Roman"/>
          <w:sz w:val="24"/>
          <w:szCs w:val="24"/>
          <w:lang w:val="en-US"/>
        </w:rPr>
        <w:t xml:space="preserve">Proses awalnya adalah </w:t>
      </w:r>
      <w:r w:rsidR="002E3297" w:rsidRPr="00B23775">
        <w:rPr>
          <w:rFonts w:ascii="Times New Roman" w:hAnsi="Times New Roman" w:cs="Times New Roman"/>
          <w:sz w:val="24"/>
          <w:szCs w:val="24"/>
          <w:lang w:val="en-US"/>
        </w:rPr>
        <w:t>owner pergi ke</w:t>
      </w:r>
      <w:r w:rsidR="00AC2C73">
        <w:rPr>
          <w:rFonts w:ascii="Times New Roman" w:hAnsi="Times New Roman" w:cs="Times New Roman"/>
          <w:sz w:val="24"/>
          <w:szCs w:val="24"/>
          <w:lang w:val="en-US"/>
        </w:rPr>
        <w:t xml:space="preserve"> </w:t>
      </w:r>
      <w:r w:rsidR="002E3297" w:rsidRPr="00B23775">
        <w:rPr>
          <w:rFonts w:ascii="Times New Roman" w:hAnsi="Times New Roman" w:cs="Times New Roman"/>
          <w:sz w:val="24"/>
          <w:szCs w:val="24"/>
          <w:lang w:val="en-US"/>
        </w:rPr>
        <w:t xml:space="preserve">halaman login dan melakukan login. Setelah login maka controller akan melakukan request untuk data data yang diperlukan karena pada dashboard terdapat berbagai analisis data. Data yang diambil berupa data reservasi, dokter, pasien, perawatan, dan profit. Setelah data di request maka owner akan diarahkan ke dashboard dana data yang telah diambil akan divisualisasikan pada tampilan dashboard. </w:t>
      </w:r>
    </w:p>
    <w:p w14:paraId="1B1BD19C" w14:textId="18CCE974" w:rsidR="00075A8B" w:rsidRPr="00B23775" w:rsidRDefault="009D5C57" w:rsidP="00075A8B">
      <w:pPr>
        <w:spacing w:line="360" w:lineRule="auto"/>
        <w:rPr>
          <w:rFonts w:ascii="Times New Roman" w:hAnsi="Times New Roman" w:cs="Times New Roman"/>
          <w:b/>
          <w:bCs/>
          <w:sz w:val="24"/>
          <w:szCs w:val="24"/>
          <w:lang w:val="en-US"/>
        </w:rPr>
      </w:pPr>
      <w:r w:rsidRPr="00B23775">
        <w:rPr>
          <w:rFonts w:ascii="Times New Roman" w:hAnsi="Times New Roman" w:cs="Times New Roman"/>
          <w:noProof/>
          <w:sz w:val="24"/>
          <w:szCs w:val="24"/>
          <w:lang w:val="en-US"/>
        </w:rPr>
        <w:drawing>
          <wp:inline distT="0" distB="0" distL="0" distR="0" wp14:anchorId="6DC8C002" wp14:editId="73622FB3">
            <wp:extent cx="5029200" cy="2131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029200" cy="2131060"/>
                    </a:xfrm>
                    <a:prstGeom prst="rect">
                      <a:avLst/>
                    </a:prstGeom>
                    <a:noFill/>
                    <a:ln>
                      <a:noFill/>
                    </a:ln>
                  </pic:spPr>
                </pic:pic>
              </a:graphicData>
            </a:graphic>
          </wp:inline>
        </w:drawing>
      </w:r>
    </w:p>
    <w:p w14:paraId="65E4F14A" w14:textId="3E68A65B" w:rsidR="007B2A3A" w:rsidRPr="00B23775" w:rsidRDefault="00561C68" w:rsidP="00CF41A4">
      <w:pPr>
        <w:pStyle w:val="Heading3"/>
      </w:pPr>
      <w:bookmarkStart w:id="147" w:name="_Toc173852698"/>
      <w:bookmarkStart w:id="148" w:name="_Toc176816523"/>
      <w:r w:rsidRPr="00B23775">
        <w:t>Gambar 4</w:t>
      </w:r>
      <w:r w:rsidR="008A657C" w:rsidRPr="00B23775">
        <w:t>.</w:t>
      </w:r>
      <w:r w:rsidR="00F52DBC">
        <w:t>11</w:t>
      </w:r>
      <w:r w:rsidR="00F8774A" w:rsidRPr="00B23775">
        <w:t xml:space="preserve"> Sequence diagram lihat dashboard </w:t>
      </w:r>
      <w:r w:rsidR="00DB69CA" w:rsidRPr="00B23775">
        <w:t>owner</w:t>
      </w:r>
      <w:bookmarkEnd w:id="147"/>
      <w:bookmarkEnd w:id="148"/>
    </w:p>
    <w:p w14:paraId="62C96B5C" w14:textId="77777777" w:rsidR="00C41D40" w:rsidRPr="00B23775" w:rsidRDefault="00C41D40" w:rsidP="00C41D40">
      <w:pPr>
        <w:rPr>
          <w:rFonts w:ascii="Times New Roman" w:hAnsi="Times New Roman" w:cs="Times New Roman"/>
          <w:lang w:val="en-US"/>
        </w:rPr>
      </w:pPr>
    </w:p>
    <w:p w14:paraId="56797042" w14:textId="2A447B1C" w:rsidR="007B2A3A" w:rsidRPr="00B23775" w:rsidRDefault="007B2A3A" w:rsidP="00771D04">
      <w:pPr>
        <w:pStyle w:val="Heading2"/>
        <w:numPr>
          <w:ilvl w:val="1"/>
          <w:numId w:val="22"/>
        </w:numPr>
        <w:ind w:left="426" w:hanging="426"/>
      </w:pPr>
      <w:bookmarkStart w:id="149" w:name="_Toc173852699"/>
      <w:bookmarkStart w:id="150" w:name="_Toc178772357"/>
      <w:r w:rsidRPr="00B23775">
        <w:lastRenderedPageBreak/>
        <w:t xml:space="preserve">Perancangan </w:t>
      </w:r>
      <w:r w:rsidR="004D003E" w:rsidRPr="00B23775">
        <w:t>s</w:t>
      </w:r>
      <w:r w:rsidR="00A61A65" w:rsidRPr="00B23775">
        <w:t>i</w:t>
      </w:r>
      <w:r w:rsidR="004D003E" w:rsidRPr="00B23775">
        <w:t>stem</w:t>
      </w:r>
      <w:bookmarkEnd w:id="149"/>
      <w:bookmarkEnd w:id="150"/>
    </w:p>
    <w:p w14:paraId="1AD304FF" w14:textId="1FBEE603" w:rsidR="004D003E" w:rsidRPr="00B23775" w:rsidRDefault="00A61A65" w:rsidP="002B35AE">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Dari tahapan analisis proses yang sedang berjalan, serta alur sistem dan kebutuhan fungsional sistem yang akan dibangun, diperoleh hasil yang menjadi landasan dan tolok ukur untuk merancang sistem. Proses perancangan sistem ini mencakup rancangan basis data, arsitektur aplikasi, class diagram dan perancangan a</w:t>
      </w:r>
      <w:r w:rsidR="00AC2C73">
        <w:rPr>
          <w:rFonts w:ascii="Times New Roman" w:hAnsi="Times New Roman" w:cs="Times New Roman"/>
          <w:sz w:val="24"/>
          <w:szCs w:val="24"/>
          <w:lang w:val="en-US"/>
        </w:rPr>
        <w:t>n</w:t>
      </w:r>
      <w:r w:rsidRPr="00B23775">
        <w:rPr>
          <w:rFonts w:ascii="Times New Roman" w:hAnsi="Times New Roman" w:cs="Times New Roman"/>
          <w:sz w:val="24"/>
          <w:szCs w:val="24"/>
          <w:lang w:val="en-US"/>
        </w:rPr>
        <w:t>tarmuka.</w:t>
      </w:r>
    </w:p>
    <w:p w14:paraId="116A4FCA" w14:textId="1CDC7215" w:rsidR="00793DFB" w:rsidRPr="00D4058B" w:rsidRDefault="000631A4" w:rsidP="00771D04">
      <w:pPr>
        <w:pStyle w:val="Heading5"/>
        <w:numPr>
          <w:ilvl w:val="2"/>
          <w:numId w:val="22"/>
        </w:numPr>
      </w:pPr>
      <w:bookmarkStart w:id="151" w:name="_Toc178772358"/>
      <w:bookmarkStart w:id="152" w:name="_Hlk179355552"/>
      <w:r w:rsidRPr="00D4058B">
        <w:t>Perancangan Basis data</w:t>
      </w:r>
      <w:bookmarkEnd w:id="151"/>
    </w:p>
    <w:p w14:paraId="0F7330B0" w14:textId="545241FB" w:rsidR="007E213C" w:rsidRPr="00B23775" w:rsidRDefault="008E1ED8" w:rsidP="008E1ED8">
      <w:pPr>
        <w:spacing w:line="360" w:lineRule="auto"/>
        <w:jc w:val="both"/>
        <w:rPr>
          <w:rFonts w:ascii="Times New Roman" w:hAnsi="Times New Roman" w:cs="Times New Roman"/>
          <w:sz w:val="24"/>
          <w:szCs w:val="24"/>
          <w:lang w:val="en-US"/>
        </w:rPr>
      </w:pPr>
      <w:bookmarkStart w:id="153" w:name="_Hlk179355595"/>
      <w:bookmarkEnd w:id="152"/>
      <w:r w:rsidRPr="00B23775">
        <w:rPr>
          <w:rFonts w:ascii="Times New Roman" w:hAnsi="Times New Roman" w:cs="Times New Roman"/>
          <w:sz w:val="24"/>
          <w:szCs w:val="24"/>
          <w:lang w:val="en-US"/>
        </w:rPr>
        <w:t>Struktur tabel menggambarkan setiap tabel yang telah dirancang dalam ERD</w:t>
      </w:r>
      <w:r w:rsidR="00DB69CA" w:rsidRPr="00B23775">
        <w:rPr>
          <w:rFonts w:ascii="Times New Roman" w:hAnsi="Times New Roman" w:cs="Times New Roman"/>
          <w:sz w:val="24"/>
          <w:szCs w:val="24"/>
          <w:lang w:val="en-US"/>
        </w:rPr>
        <w:t xml:space="preserve"> (Entity Relationship Diagram) </w:t>
      </w:r>
      <w:r w:rsidRPr="00B23775">
        <w:rPr>
          <w:rFonts w:ascii="Times New Roman" w:hAnsi="Times New Roman" w:cs="Times New Roman"/>
          <w:sz w:val="24"/>
          <w:szCs w:val="24"/>
          <w:lang w:val="en-US"/>
        </w:rPr>
        <w:t>dengan menjelaskan semua atribut yang ada di masing-masing tabel. Atribut yang akan diuraikan untuk setiap tabel mencakup nama tabel</w:t>
      </w:r>
      <w:r w:rsidR="00DF0F72"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primary key, foreign key, nama atribut, tipe data. Berikut ini adalah rincian struktur tabel yang terdapat dalam ERD tersebut.</w:t>
      </w:r>
    </w:p>
    <w:p w14:paraId="3CF9D537" w14:textId="37405D1B" w:rsidR="00DF0F72" w:rsidRPr="00B23775" w:rsidRDefault="00AF44E9" w:rsidP="001D560C">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EB65D49" wp14:editId="03A3A011">
            <wp:extent cx="5038725" cy="4486275"/>
            <wp:effectExtent l="0" t="0" r="9525" b="9525"/>
            <wp:docPr id="1117201816" name="Picture 1117201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8725" cy="4486275"/>
                    </a:xfrm>
                    <a:prstGeom prst="rect">
                      <a:avLst/>
                    </a:prstGeom>
                    <a:noFill/>
                    <a:ln>
                      <a:noFill/>
                    </a:ln>
                  </pic:spPr>
                </pic:pic>
              </a:graphicData>
            </a:graphic>
          </wp:inline>
        </w:drawing>
      </w:r>
    </w:p>
    <w:p w14:paraId="4ED4570A" w14:textId="7E92AF5D" w:rsidR="00DF0F72" w:rsidRPr="00B23775" w:rsidRDefault="00DF0F72" w:rsidP="00CF41A4">
      <w:pPr>
        <w:pStyle w:val="Heading3"/>
      </w:pPr>
      <w:bookmarkStart w:id="154" w:name="_Toc173852700"/>
      <w:bookmarkStart w:id="155" w:name="_Toc176816524"/>
      <w:r w:rsidRPr="00B23775">
        <w:t>Gambar 4</w:t>
      </w:r>
      <w:r w:rsidR="008A657C" w:rsidRPr="00B23775">
        <w:t>.1</w:t>
      </w:r>
      <w:r w:rsidR="00F52DBC">
        <w:t>2</w:t>
      </w:r>
      <w:r w:rsidR="00DB69CA" w:rsidRPr="00B23775">
        <w:t xml:space="preserve"> ERD Sistem Informasi Manajemen Klinik</w:t>
      </w:r>
      <w:bookmarkEnd w:id="154"/>
      <w:bookmarkEnd w:id="155"/>
    </w:p>
    <w:bookmarkEnd w:id="153"/>
    <w:p w14:paraId="04D46B14" w14:textId="77777777" w:rsidR="00C41D40" w:rsidRPr="00B23775" w:rsidRDefault="00C41D40" w:rsidP="00C41D40">
      <w:pPr>
        <w:rPr>
          <w:rFonts w:ascii="Times New Roman" w:hAnsi="Times New Roman" w:cs="Times New Roman"/>
          <w:lang w:val="en-US"/>
        </w:rPr>
      </w:pPr>
    </w:p>
    <w:p w14:paraId="4399303D" w14:textId="297037A6" w:rsidR="0055307C" w:rsidRPr="00922E31" w:rsidRDefault="00D766F3" w:rsidP="00DB27A3">
      <w:pPr>
        <w:numPr>
          <w:ilvl w:val="3"/>
          <w:numId w:val="26"/>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lastRenderedPageBreak/>
        <w:t>Struktur Tabel Perawatan</w:t>
      </w:r>
    </w:p>
    <w:p w14:paraId="4A629F57" w14:textId="1FDDAB58" w:rsidR="00DF0F72" w:rsidRPr="00B23775" w:rsidRDefault="00DF0F72" w:rsidP="003471B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Tabel perawatan adalah tabel yang berisikan detail perawatan yang ada pada klinik gigi Xenon Dental House. Pada tabel ini terdapat primary key dengan nama perawatan_id. St</w:t>
      </w:r>
      <w:r w:rsidR="003471B4" w:rsidRPr="00B23775">
        <w:rPr>
          <w:rFonts w:ascii="Times New Roman" w:hAnsi="Times New Roman" w:cs="Times New Roman"/>
          <w:sz w:val="24"/>
          <w:szCs w:val="24"/>
          <w:lang w:val="en-US"/>
        </w:rPr>
        <w:t>r</w:t>
      </w:r>
      <w:r w:rsidRPr="00B23775">
        <w:rPr>
          <w:rFonts w:ascii="Times New Roman" w:hAnsi="Times New Roman" w:cs="Times New Roman"/>
          <w:sz w:val="24"/>
          <w:szCs w:val="24"/>
          <w:lang w:val="en-US"/>
        </w:rPr>
        <w:t>uktur tabel ini dapat dilihat pada</w:t>
      </w:r>
      <w:r w:rsidR="003471B4" w:rsidRPr="00B23775">
        <w:rPr>
          <w:rFonts w:ascii="Times New Roman" w:hAnsi="Times New Roman" w:cs="Times New Roman"/>
          <w:sz w:val="24"/>
          <w:szCs w:val="24"/>
          <w:lang w:val="en-US"/>
        </w:rPr>
        <w:t xml:space="preserve"> tabel 4</w:t>
      </w:r>
      <w:r w:rsidR="00DB69CA" w:rsidRPr="00B23775">
        <w:rPr>
          <w:rFonts w:ascii="Times New Roman" w:hAnsi="Times New Roman" w:cs="Times New Roman"/>
          <w:sz w:val="24"/>
          <w:szCs w:val="24"/>
          <w:lang w:val="en-US"/>
        </w:rPr>
        <w:t>.1</w:t>
      </w:r>
      <w:r w:rsidR="003471B4" w:rsidRPr="00B23775">
        <w:rPr>
          <w:rFonts w:ascii="Times New Roman" w:hAnsi="Times New Roman" w:cs="Times New Roman"/>
          <w:sz w:val="24"/>
          <w:szCs w:val="24"/>
          <w:lang w:val="en-US"/>
        </w:rPr>
        <w:t xml:space="preserve"> berikut</w:t>
      </w:r>
      <w:r w:rsidRPr="00B23775">
        <w:rPr>
          <w:rFonts w:ascii="Times New Roman" w:hAnsi="Times New Roman" w:cs="Times New Roman"/>
          <w:sz w:val="24"/>
          <w:szCs w:val="24"/>
          <w:lang w:val="en-US"/>
        </w:rPr>
        <w:t xml:space="preserve"> </w:t>
      </w:r>
    </w:p>
    <w:p w14:paraId="42AD72FB" w14:textId="464F225B" w:rsidR="003471B4" w:rsidRPr="00B23775" w:rsidRDefault="003471B4" w:rsidP="007D7027">
      <w:pPr>
        <w:pStyle w:val="Heading4"/>
      </w:pPr>
      <w:bookmarkStart w:id="156" w:name="_Toc177416232"/>
      <w:bookmarkStart w:id="157" w:name="_Hlk173442086"/>
      <w:r w:rsidRPr="00B23775">
        <w:t>Tabel 4</w:t>
      </w:r>
      <w:r w:rsidR="00DB69CA" w:rsidRPr="00B23775">
        <w:t>.1</w:t>
      </w:r>
      <w:r w:rsidRPr="00B23775">
        <w:t xml:space="preserve"> Tabel Perawatan</w:t>
      </w:r>
      <w:bookmarkEnd w:id="156"/>
    </w:p>
    <w:tbl>
      <w:tblPr>
        <w:tblStyle w:val="TableGrid"/>
        <w:tblW w:w="0" w:type="auto"/>
        <w:tblLook w:val="04A0" w:firstRow="1" w:lastRow="0" w:firstColumn="1" w:lastColumn="0" w:noHBand="0" w:noVBand="1"/>
      </w:tblPr>
      <w:tblGrid>
        <w:gridCol w:w="1981"/>
        <w:gridCol w:w="1982"/>
        <w:gridCol w:w="1982"/>
        <w:gridCol w:w="1982"/>
      </w:tblGrid>
      <w:tr w:rsidR="00D766F3" w:rsidRPr="00B23775" w14:paraId="444B5C93" w14:textId="77777777" w:rsidTr="00D766F3">
        <w:tc>
          <w:tcPr>
            <w:tcW w:w="1981" w:type="dxa"/>
          </w:tcPr>
          <w:bookmarkEnd w:id="157"/>
          <w:p w14:paraId="1BA584D9" w14:textId="2F72508B" w:rsidR="00D766F3" w:rsidRPr="00B23775" w:rsidRDefault="00BC3AA9" w:rsidP="00BC3AA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37E6482F" w14:textId="25E250C1" w:rsidR="00D766F3" w:rsidRPr="00B23775" w:rsidRDefault="00BC3AA9" w:rsidP="00BC3AA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186BF444" w14:textId="4C8D1658" w:rsidR="00D766F3" w:rsidRPr="00B23775" w:rsidRDefault="00BC3AA9" w:rsidP="00BC3AA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0086893B" w14:textId="038EDADD" w:rsidR="00D766F3" w:rsidRPr="00B23775" w:rsidRDefault="00BC3AA9" w:rsidP="00BC3AA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D766F3" w:rsidRPr="00B23775" w14:paraId="23402600" w14:textId="77777777" w:rsidTr="00D766F3">
        <w:tc>
          <w:tcPr>
            <w:tcW w:w="1981" w:type="dxa"/>
          </w:tcPr>
          <w:p w14:paraId="1A2B3977" w14:textId="6682D1FA"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rawatan_id</w:t>
            </w:r>
          </w:p>
        </w:tc>
        <w:tc>
          <w:tcPr>
            <w:tcW w:w="1982" w:type="dxa"/>
          </w:tcPr>
          <w:p w14:paraId="074842CE" w14:textId="5CBB8844"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7A3791A1" w14:textId="1BE3AAAA"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40DAC18D" w14:textId="761AD66E"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D766F3" w:rsidRPr="00B23775" w14:paraId="04D1024F" w14:textId="77777777" w:rsidTr="00D766F3">
        <w:tc>
          <w:tcPr>
            <w:tcW w:w="1981" w:type="dxa"/>
          </w:tcPr>
          <w:p w14:paraId="6EFE976D" w14:textId="1D88F3FC"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enis_perawatan</w:t>
            </w:r>
          </w:p>
        </w:tc>
        <w:tc>
          <w:tcPr>
            <w:tcW w:w="1982" w:type="dxa"/>
          </w:tcPr>
          <w:p w14:paraId="3804311A" w14:textId="5F1ACB02" w:rsidR="00D766F3" w:rsidRPr="00B23775" w:rsidRDefault="00A006B3" w:rsidP="001D560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13DC79B5" w14:textId="71F3F603"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0C35BE45" w14:textId="77777777" w:rsidR="00D766F3" w:rsidRPr="00B23775" w:rsidRDefault="00D766F3" w:rsidP="001D560C">
            <w:pPr>
              <w:spacing w:line="360" w:lineRule="auto"/>
              <w:rPr>
                <w:rFonts w:ascii="Times New Roman" w:hAnsi="Times New Roman" w:cs="Times New Roman"/>
                <w:sz w:val="24"/>
                <w:szCs w:val="24"/>
                <w:lang w:val="en-US"/>
              </w:rPr>
            </w:pPr>
          </w:p>
        </w:tc>
      </w:tr>
      <w:tr w:rsidR="00D766F3" w:rsidRPr="00B23775" w14:paraId="28A2B18B" w14:textId="77777777" w:rsidTr="00D766F3">
        <w:tc>
          <w:tcPr>
            <w:tcW w:w="1981" w:type="dxa"/>
          </w:tcPr>
          <w:p w14:paraId="61524EBD" w14:textId="02B810C3"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rga</w:t>
            </w:r>
          </w:p>
        </w:tc>
        <w:tc>
          <w:tcPr>
            <w:tcW w:w="1982" w:type="dxa"/>
          </w:tcPr>
          <w:p w14:paraId="2DA391C9" w14:textId="2E7A1611"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771C9FC9" w14:textId="425BA534"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202AE512" w14:textId="77777777" w:rsidR="00D766F3" w:rsidRPr="00B23775" w:rsidRDefault="00D766F3" w:rsidP="001D560C">
            <w:pPr>
              <w:spacing w:line="360" w:lineRule="auto"/>
              <w:rPr>
                <w:rFonts w:ascii="Times New Roman" w:hAnsi="Times New Roman" w:cs="Times New Roman"/>
                <w:sz w:val="24"/>
                <w:szCs w:val="24"/>
                <w:lang w:val="en-US"/>
              </w:rPr>
            </w:pPr>
          </w:p>
        </w:tc>
      </w:tr>
      <w:tr w:rsidR="00D766F3" w:rsidRPr="00B23775" w14:paraId="4452E25A" w14:textId="77777777" w:rsidTr="00D766F3">
        <w:tc>
          <w:tcPr>
            <w:tcW w:w="1981" w:type="dxa"/>
          </w:tcPr>
          <w:p w14:paraId="4935776C" w14:textId="318EBA61"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estimasi</w:t>
            </w:r>
          </w:p>
        </w:tc>
        <w:tc>
          <w:tcPr>
            <w:tcW w:w="1982" w:type="dxa"/>
          </w:tcPr>
          <w:p w14:paraId="233353BC" w14:textId="0B3F3D9C"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320238D" w14:textId="57AAE56F"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030079F2" w14:textId="77777777" w:rsidR="00D766F3" w:rsidRPr="00B23775" w:rsidRDefault="00D766F3" w:rsidP="001D560C">
            <w:pPr>
              <w:spacing w:line="360" w:lineRule="auto"/>
              <w:rPr>
                <w:rFonts w:ascii="Times New Roman" w:hAnsi="Times New Roman" w:cs="Times New Roman"/>
                <w:sz w:val="24"/>
                <w:szCs w:val="24"/>
                <w:lang w:val="en-US"/>
              </w:rPr>
            </w:pPr>
          </w:p>
        </w:tc>
      </w:tr>
    </w:tbl>
    <w:p w14:paraId="3CDD8B54" w14:textId="77777777" w:rsidR="00D766F3" w:rsidRPr="00B23775" w:rsidRDefault="00D766F3" w:rsidP="001D560C">
      <w:pPr>
        <w:spacing w:line="360" w:lineRule="auto"/>
        <w:rPr>
          <w:rFonts w:ascii="Times New Roman" w:hAnsi="Times New Roman" w:cs="Times New Roman"/>
          <w:sz w:val="24"/>
          <w:szCs w:val="24"/>
          <w:lang w:val="en-US"/>
        </w:rPr>
      </w:pPr>
    </w:p>
    <w:p w14:paraId="0BAD4252" w14:textId="5761CCE8"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2</w:t>
      </w:r>
      <w:r w:rsidRPr="00D4058B">
        <w:rPr>
          <w:rFonts w:ascii="Times New Roman" w:hAnsi="Times New Roman" w:cs="Times New Roman"/>
          <w:b/>
          <w:bCs/>
          <w:sz w:val="24"/>
          <w:szCs w:val="24"/>
          <w:lang w:val="en-US"/>
        </w:rPr>
        <w:t xml:space="preserve"> Struktur Tabel Lokasi</w:t>
      </w:r>
    </w:p>
    <w:p w14:paraId="676CA74E" w14:textId="5F21B65B" w:rsidR="003471B4" w:rsidRPr="00B23775" w:rsidRDefault="003471B4"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lokasi adalah tabel yang beriskan data detail terkait lokasi klinik beserta cabang yang ada pada klinik gigi Xenon Dental House. Tabel ini memiliki primary key dengan nama atribut lokasi_id. </w:t>
      </w:r>
      <w:r w:rsidR="009A1759" w:rsidRPr="00B23775">
        <w:rPr>
          <w:rFonts w:ascii="Times New Roman" w:hAnsi="Times New Roman" w:cs="Times New Roman"/>
          <w:sz w:val="24"/>
          <w:szCs w:val="24"/>
          <w:lang w:val="en-US"/>
        </w:rPr>
        <w:t xml:space="preserve">Struktur tabel ini dapat dilihat pada tabel </w:t>
      </w:r>
      <w:r w:rsidR="003F4AA9" w:rsidRPr="00B23775">
        <w:rPr>
          <w:rFonts w:ascii="Times New Roman" w:hAnsi="Times New Roman" w:cs="Times New Roman"/>
          <w:sz w:val="24"/>
          <w:szCs w:val="24"/>
          <w:lang w:val="en-US"/>
        </w:rPr>
        <w:t>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2</w:t>
      </w:r>
      <w:r w:rsidR="003F4AA9" w:rsidRPr="00B23775">
        <w:rPr>
          <w:rFonts w:ascii="Times New Roman" w:hAnsi="Times New Roman" w:cs="Times New Roman"/>
          <w:sz w:val="24"/>
          <w:szCs w:val="24"/>
          <w:lang w:val="en-US"/>
        </w:rPr>
        <w:t xml:space="preserve"> </w:t>
      </w:r>
      <w:r w:rsidR="009A1759" w:rsidRPr="00B23775">
        <w:rPr>
          <w:rFonts w:ascii="Times New Roman" w:hAnsi="Times New Roman" w:cs="Times New Roman"/>
          <w:sz w:val="24"/>
          <w:szCs w:val="24"/>
          <w:lang w:val="en-US"/>
        </w:rPr>
        <w:t>berikut.</w:t>
      </w:r>
    </w:p>
    <w:p w14:paraId="7E27EF42" w14:textId="443F765E" w:rsidR="003471B4" w:rsidRPr="00B23775" w:rsidRDefault="003471B4" w:rsidP="007D7027">
      <w:pPr>
        <w:pStyle w:val="Heading4"/>
      </w:pPr>
      <w:bookmarkStart w:id="158" w:name="_Toc177416233"/>
      <w:r w:rsidRPr="00B23775">
        <w:t>Tabel 4</w:t>
      </w:r>
      <w:r w:rsidR="008A657C" w:rsidRPr="00B23775">
        <w:t>.</w:t>
      </w:r>
      <w:r w:rsidR="00DB69CA" w:rsidRPr="00B23775">
        <w:t>2</w:t>
      </w:r>
      <w:r w:rsidRPr="00B23775">
        <w:t xml:space="preserve"> Tabel Lokasi</w:t>
      </w:r>
      <w:bookmarkEnd w:id="158"/>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4708AA61" w14:textId="77777777" w:rsidTr="00D766F3">
        <w:tc>
          <w:tcPr>
            <w:tcW w:w="1981" w:type="dxa"/>
          </w:tcPr>
          <w:p w14:paraId="3ADFBD58" w14:textId="611DC4B1"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346FBBF3" w14:textId="4E0FA885"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3D8A3118" w14:textId="49C0D793"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798A3B0F" w14:textId="061AF367"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0BA712AF" w14:textId="77777777" w:rsidTr="00D766F3">
        <w:tc>
          <w:tcPr>
            <w:tcW w:w="1981" w:type="dxa"/>
          </w:tcPr>
          <w:p w14:paraId="327D35DD" w14:textId="25851ABD"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okasi_id</w:t>
            </w:r>
          </w:p>
        </w:tc>
        <w:tc>
          <w:tcPr>
            <w:tcW w:w="1982" w:type="dxa"/>
          </w:tcPr>
          <w:p w14:paraId="088824F9" w14:textId="264CD812"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9FF1515" w14:textId="32C1812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79D8C268" w14:textId="3F894096"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650D114D" w14:textId="77777777" w:rsidTr="00D766F3">
        <w:tc>
          <w:tcPr>
            <w:tcW w:w="1981" w:type="dxa"/>
          </w:tcPr>
          <w:p w14:paraId="238483A4" w14:textId="315C9C33"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ama_lokasi</w:t>
            </w:r>
          </w:p>
        </w:tc>
        <w:tc>
          <w:tcPr>
            <w:tcW w:w="1982" w:type="dxa"/>
          </w:tcPr>
          <w:p w14:paraId="2DBAE9AB" w14:textId="6AA7E474" w:rsidR="00B47CDB" w:rsidRPr="00B23775" w:rsidRDefault="00A006B3"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6A31CB6" w14:textId="04863C60"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6A9158EB"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1095DE6" w14:textId="77777777" w:rsidTr="00D766F3">
        <w:tc>
          <w:tcPr>
            <w:tcW w:w="1981" w:type="dxa"/>
          </w:tcPr>
          <w:p w14:paraId="415DA052" w14:textId="328EC08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mat</w:t>
            </w:r>
          </w:p>
        </w:tc>
        <w:tc>
          <w:tcPr>
            <w:tcW w:w="1982" w:type="dxa"/>
          </w:tcPr>
          <w:p w14:paraId="3FDC5277" w14:textId="6C3AFBCA"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char</w:t>
            </w:r>
          </w:p>
        </w:tc>
        <w:tc>
          <w:tcPr>
            <w:tcW w:w="1982" w:type="dxa"/>
          </w:tcPr>
          <w:p w14:paraId="02546F8F" w14:textId="2DD1DD2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7C4869A2" w14:textId="77777777" w:rsidR="00B47CDB" w:rsidRPr="00B23775" w:rsidRDefault="00B47CDB" w:rsidP="00B47CDB">
            <w:pPr>
              <w:spacing w:line="360" w:lineRule="auto"/>
              <w:rPr>
                <w:rFonts w:ascii="Times New Roman" w:hAnsi="Times New Roman" w:cs="Times New Roman"/>
                <w:sz w:val="24"/>
                <w:szCs w:val="24"/>
                <w:lang w:val="en-US"/>
              </w:rPr>
            </w:pPr>
          </w:p>
        </w:tc>
      </w:tr>
    </w:tbl>
    <w:p w14:paraId="0196A7BA" w14:textId="6A5FBA57" w:rsidR="00D766F3" w:rsidRPr="00B23775" w:rsidRDefault="00D766F3" w:rsidP="001D560C">
      <w:pPr>
        <w:spacing w:line="360" w:lineRule="auto"/>
        <w:rPr>
          <w:rFonts w:ascii="Times New Roman" w:hAnsi="Times New Roman" w:cs="Times New Roman"/>
          <w:sz w:val="24"/>
          <w:szCs w:val="24"/>
          <w:lang w:val="en-US"/>
        </w:rPr>
      </w:pPr>
    </w:p>
    <w:p w14:paraId="6FD7B2C7" w14:textId="047B5295" w:rsidR="003471B4"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3</w:t>
      </w:r>
      <w:r w:rsidRPr="00D4058B">
        <w:rPr>
          <w:rFonts w:ascii="Times New Roman" w:hAnsi="Times New Roman" w:cs="Times New Roman"/>
          <w:b/>
          <w:bCs/>
          <w:sz w:val="24"/>
          <w:szCs w:val="24"/>
          <w:lang w:val="en-US"/>
        </w:rPr>
        <w:t xml:space="preserve"> Struktur Tabel Detail jadwal</w:t>
      </w:r>
    </w:p>
    <w:p w14:paraId="0A1BD2CF" w14:textId="641C9E2D" w:rsidR="003471B4" w:rsidRPr="00B23775" w:rsidRDefault="003471B4"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detail jadwal adalah tabel yang berisikan detail jadwal </w:t>
      </w:r>
      <w:r w:rsidR="009A1759" w:rsidRPr="00B23775">
        <w:rPr>
          <w:rFonts w:ascii="Times New Roman" w:hAnsi="Times New Roman" w:cs="Times New Roman"/>
          <w:sz w:val="24"/>
          <w:szCs w:val="24"/>
          <w:lang w:val="en-US"/>
        </w:rPr>
        <w:t>dokter</w:t>
      </w:r>
      <w:r w:rsidRPr="00B23775">
        <w:rPr>
          <w:rFonts w:ascii="Times New Roman" w:hAnsi="Times New Roman" w:cs="Times New Roman"/>
          <w:sz w:val="24"/>
          <w:szCs w:val="24"/>
          <w:lang w:val="en-US"/>
        </w:rPr>
        <w:t xml:space="preserve"> </w:t>
      </w:r>
      <w:r w:rsidR="009A1759" w:rsidRPr="00B23775">
        <w:rPr>
          <w:rFonts w:ascii="Times New Roman" w:hAnsi="Times New Roman" w:cs="Times New Roman"/>
          <w:sz w:val="24"/>
          <w:szCs w:val="24"/>
          <w:lang w:val="en-US"/>
        </w:rPr>
        <w:t>yang ada pada klinik gigi Xenon Dental House. Tabel ini memiliki primary key dengan nama atribut jadwal_id dan foreign key dokter_id. Struktur tabel ini dapat dilihat pada tabel</w:t>
      </w:r>
      <w:r w:rsidR="003F4AA9"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3</w:t>
      </w:r>
      <w:r w:rsidR="009A1759" w:rsidRPr="00B23775">
        <w:rPr>
          <w:rFonts w:ascii="Times New Roman" w:hAnsi="Times New Roman" w:cs="Times New Roman"/>
          <w:sz w:val="24"/>
          <w:szCs w:val="24"/>
          <w:lang w:val="en-US"/>
        </w:rPr>
        <w:t xml:space="preserve"> berikut.</w:t>
      </w:r>
    </w:p>
    <w:p w14:paraId="38ED223A" w14:textId="77777777" w:rsidR="00C41D40" w:rsidRPr="00B23775" w:rsidRDefault="00C41D40" w:rsidP="00FE2A92">
      <w:pPr>
        <w:spacing w:line="360" w:lineRule="auto"/>
        <w:ind w:firstLine="720"/>
        <w:jc w:val="both"/>
        <w:rPr>
          <w:rFonts w:ascii="Times New Roman" w:hAnsi="Times New Roman" w:cs="Times New Roman"/>
          <w:sz w:val="24"/>
          <w:szCs w:val="24"/>
          <w:lang w:val="en-US"/>
        </w:rPr>
      </w:pPr>
    </w:p>
    <w:p w14:paraId="508B27F5" w14:textId="08F1C046" w:rsidR="003471B4" w:rsidRPr="00B23775" w:rsidRDefault="003471B4" w:rsidP="007D7027">
      <w:pPr>
        <w:pStyle w:val="Heading4"/>
      </w:pPr>
      <w:bookmarkStart w:id="159" w:name="_Toc177416234"/>
      <w:r w:rsidRPr="00B23775">
        <w:lastRenderedPageBreak/>
        <w:t>Tabel 4</w:t>
      </w:r>
      <w:r w:rsidR="008A657C" w:rsidRPr="00B23775">
        <w:t>.</w:t>
      </w:r>
      <w:r w:rsidR="00DB69CA" w:rsidRPr="00B23775">
        <w:t>3</w:t>
      </w:r>
      <w:r w:rsidRPr="00B23775">
        <w:t xml:space="preserve"> Tabel Detail jadwal</w:t>
      </w:r>
      <w:bookmarkEnd w:id="159"/>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6704358" w14:textId="77777777" w:rsidTr="00D766F3">
        <w:tc>
          <w:tcPr>
            <w:tcW w:w="1981" w:type="dxa"/>
          </w:tcPr>
          <w:p w14:paraId="591733FE" w14:textId="26962B7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6A3280B2" w14:textId="6A0D781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2E801C4F" w14:textId="21C44B91"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03CACEE8" w14:textId="0293CB47"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4550E964" w14:textId="77777777" w:rsidTr="00D766F3">
        <w:tc>
          <w:tcPr>
            <w:tcW w:w="1981" w:type="dxa"/>
          </w:tcPr>
          <w:p w14:paraId="6BD44F1F" w14:textId="2F4C9877"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adwal_id</w:t>
            </w:r>
          </w:p>
        </w:tc>
        <w:tc>
          <w:tcPr>
            <w:tcW w:w="1982" w:type="dxa"/>
          </w:tcPr>
          <w:p w14:paraId="4AEC5564" w14:textId="22B16B99"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794C45A" w14:textId="53010547"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513DA788" w14:textId="0C51077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50F05B66" w14:textId="77777777" w:rsidTr="00D766F3">
        <w:tc>
          <w:tcPr>
            <w:tcW w:w="1981" w:type="dxa"/>
          </w:tcPr>
          <w:p w14:paraId="4C168B20" w14:textId="2E320C13"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_id</w:t>
            </w:r>
          </w:p>
        </w:tc>
        <w:tc>
          <w:tcPr>
            <w:tcW w:w="1982" w:type="dxa"/>
          </w:tcPr>
          <w:p w14:paraId="17E436C0" w14:textId="385D55D3"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29151B59" w14:textId="2961F9F6"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29C6F6A2" w14:textId="5D877460"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423421EF" w14:textId="77777777" w:rsidTr="00D766F3">
        <w:tc>
          <w:tcPr>
            <w:tcW w:w="1981" w:type="dxa"/>
          </w:tcPr>
          <w:p w14:paraId="2FEF3AE3" w14:textId="40363947"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ri</w:t>
            </w:r>
          </w:p>
        </w:tc>
        <w:tc>
          <w:tcPr>
            <w:tcW w:w="1982" w:type="dxa"/>
          </w:tcPr>
          <w:p w14:paraId="07B2E059" w14:textId="624E0B5A"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4556D8D" w14:textId="1804E3F2"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0C58B569"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7828828A" w14:textId="77777777" w:rsidTr="00D766F3">
        <w:tc>
          <w:tcPr>
            <w:tcW w:w="1981" w:type="dxa"/>
          </w:tcPr>
          <w:p w14:paraId="6506AEC8" w14:textId="20DB4CF6"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w:t>
            </w:r>
          </w:p>
        </w:tc>
        <w:tc>
          <w:tcPr>
            <w:tcW w:w="1982" w:type="dxa"/>
          </w:tcPr>
          <w:p w14:paraId="4C6C0A25" w14:textId="4BC7473D"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7CDFEF6" w14:textId="4CED9EB1"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64BB152E" w14:textId="77777777" w:rsidR="00B47CDB" w:rsidRPr="00B23775" w:rsidRDefault="00B47CDB" w:rsidP="00B47CDB">
            <w:pPr>
              <w:spacing w:line="360" w:lineRule="auto"/>
              <w:rPr>
                <w:rFonts w:ascii="Times New Roman" w:hAnsi="Times New Roman" w:cs="Times New Roman"/>
                <w:sz w:val="24"/>
                <w:szCs w:val="24"/>
                <w:lang w:val="en-US"/>
              </w:rPr>
            </w:pPr>
          </w:p>
        </w:tc>
      </w:tr>
    </w:tbl>
    <w:p w14:paraId="5D433CDB" w14:textId="3C196F15" w:rsidR="00D766F3" w:rsidRPr="00B23775" w:rsidRDefault="00D766F3" w:rsidP="001D560C">
      <w:pPr>
        <w:spacing w:line="360" w:lineRule="auto"/>
        <w:rPr>
          <w:rFonts w:ascii="Times New Roman" w:hAnsi="Times New Roman" w:cs="Times New Roman"/>
          <w:sz w:val="24"/>
          <w:szCs w:val="24"/>
          <w:lang w:val="en-US"/>
        </w:rPr>
      </w:pPr>
    </w:p>
    <w:p w14:paraId="15C52D83" w14:textId="698F4E17"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4</w:t>
      </w:r>
      <w:r w:rsidRPr="00D4058B">
        <w:rPr>
          <w:rFonts w:ascii="Times New Roman" w:hAnsi="Times New Roman" w:cs="Times New Roman"/>
          <w:b/>
          <w:bCs/>
          <w:sz w:val="24"/>
          <w:szCs w:val="24"/>
          <w:lang w:val="en-US"/>
        </w:rPr>
        <w:t xml:space="preserve"> Struktur Tabel Pengeluaran</w:t>
      </w:r>
    </w:p>
    <w:p w14:paraId="39B3C736" w14:textId="24E13F3B" w:rsidR="009A1759" w:rsidRPr="00B23775" w:rsidRDefault="009A1759"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pengeluaran adalah tabel yang berisikan data detail terkait pengeluaran klinik. Tabel ini memiliki primary key dengan nama atribut pengeluaran_id dan foreign key dengan nama atribut user_id. Struktur tabel ini dapat dilihat pada tabel </w:t>
      </w:r>
      <w:r w:rsidR="003F4AA9" w:rsidRPr="00B23775">
        <w:rPr>
          <w:rFonts w:ascii="Times New Roman" w:hAnsi="Times New Roman" w:cs="Times New Roman"/>
          <w:sz w:val="24"/>
          <w:szCs w:val="24"/>
          <w:lang w:val="en-US"/>
        </w:rPr>
        <w:t>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4</w:t>
      </w:r>
      <w:r w:rsidR="003F4AA9"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berikut.</w:t>
      </w:r>
    </w:p>
    <w:p w14:paraId="3CD5791F" w14:textId="682C7AAC" w:rsidR="003471B4" w:rsidRPr="00B23775" w:rsidRDefault="003471B4" w:rsidP="007D7027">
      <w:pPr>
        <w:pStyle w:val="Heading4"/>
      </w:pPr>
      <w:bookmarkStart w:id="160" w:name="_Toc177416235"/>
      <w:r w:rsidRPr="00B23775">
        <w:t>Tabel 4</w:t>
      </w:r>
      <w:r w:rsidR="008A657C" w:rsidRPr="00B23775">
        <w:t>.</w:t>
      </w:r>
      <w:r w:rsidR="00DB69CA" w:rsidRPr="00B23775">
        <w:t>4</w:t>
      </w:r>
      <w:r w:rsidRPr="00B23775">
        <w:t xml:space="preserve"> Tabel </w:t>
      </w:r>
      <w:r w:rsidR="009A1759" w:rsidRPr="00B23775">
        <w:t>Pengeluaran</w:t>
      </w:r>
      <w:bookmarkEnd w:id="160"/>
    </w:p>
    <w:tbl>
      <w:tblPr>
        <w:tblStyle w:val="TableGrid"/>
        <w:tblW w:w="0" w:type="auto"/>
        <w:tblLook w:val="04A0" w:firstRow="1" w:lastRow="0" w:firstColumn="1" w:lastColumn="0" w:noHBand="0" w:noVBand="1"/>
      </w:tblPr>
      <w:tblGrid>
        <w:gridCol w:w="2429"/>
        <w:gridCol w:w="1811"/>
        <w:gridCol w:w="1812"/>
        <w:gridCol w:w="1875"/>
      </w:tblGrid>
      <w:tr w:rsidR="00B47CDB" w:rsidRPr="00B23775" w14:paraId="37707FBD" w14:textId="77777777" w:rsidTr="00BC3AA9">
        <w:tc>
          <w:tcPr>
            <w:tcW w:w="1981" w:type="dxa"/>
          </w:tcPr>
          <w:p w14:paraId="69D0FD68" w14:textId="39C4015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11965EEB" w14:textId="2F7374A4"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50C41292" w14:textId="7B4E86D9"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0D094388" w14:textId="0E9839C8"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43B0C317" w14:textId="77777777" w:rsidTr="00BC3AA9">
        <w:tc>
          <w:tcPr>
            <w:tcW w:w="1981" w:type="dxa"/>
          </w:tcPr>
          <w:p w14:paraId="71E14C80" w14:textId="3C771D5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eluaran_id</w:t>
            </w:r>
          </w:p>
        </w:tc>
        <w:tc>
          <w:tcPr>
            <w:tcW w:w="1982" w:type="dxa"/>
          </w:tcPr>
          <w:p w14:paraId="6B40B858" w14:textId="6824844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2CECECE6" w14:textId="18F8942C"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184900CF" w14:textId="13A520BB"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11B52D09" w14:textId="77777777" w:rsidTr="00BC3AA9">
        <w:tc>
          <w:tcPr>
            <w:tcW w:w="1981" w:type="dxa"/>
          </w:tcPr>
          <w:p w14:paraId="6F39248A" w14:textId="556A89A0"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_id</w:t>
            </w:r>
          </w:p>
        </w:tc>
        <w:tc>
          <w:tcPr>
            <w:tcW w:w="1982" w:type="dxa"/>
          </w:tcPr>
          <w:p w14:paraId="7E3BC481" w14:textId="5D50214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bigint</w:t>
            </w:r>
          </w:p>
        </w:tc>
        <w:tc>
          <w:tcPr>
            <w:tcW w:w="1982" w:type="dxa"/>
          </w:tcPr>
          <w:p w14:paraId="55EE8B2A" w14:textId="69E429EC"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1982" w:type="dxa"/>
          </w:tcPr>
          <w:p w14:paraId="3B5D9F4D" w14:textId="2013BB5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751954CC" w14:textId="77777777" w:rsidTr="00BC3AA9">
        <w:tc>
          <w:tcPr>
            <w:tcW w:w="1981" w:type="dxa"/>
          </w:tcPr>
          <w:p w14:paraId="6E8D607F" w14:textId="16295C9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ama_pengeluaran</w:t>
            </w:r>
          </w:p>
        </w:tc>
        <w:tc>
          <w:tcPr>
            <w:tcW w:w="1982" w:type="dxa"/>
          </w:tcPr>
          <w:p w14:paraId="40BBEB1D" w14:textId="17AEA4F7"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04377E7F" w14:textId="7B70CF45"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5FFC8223"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4ED81BD" w14:textId="77777777" w:rsidTr="00BC3AA9">
        <w:tc>
          <w:tcPr>
            <w:tcW w:w="1981" w:type="dxa"/>
          </w:tcPr>
          <w:p w14:paraId="67D71F60" w14:textId="3D3F9C5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Kategori_pengeluaran</w:t>
            </w:r>
          </w:p>
        </w:tc>
        <w:tc>
          <w:tcPr>
            <w:tcW w:w="1982" w:type="dxa"/>
          </w:tcPr>
          <w:p w14:paraId="42DB9D16" w14:textId="291F5121"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E262E74" w14:textId="413963F4"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19D113B3"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541DA22B" w14:textId="77777777" w:rsidTr="00BC3AA9">
        <w:tc>
          <w:tcPr>
            <w:tcW w:w="1981" w:type="dxa"/>
          </w:tcPr>
          <w:p w14:paraId="2696DC9E" w14:textId="57E60C90"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eskripsi_pengeluaran</w:t>
            </w:r>
          </w:p>
        </w:tc>
        <w:tc>
          <w:tcPr>
            <w:tcW w:w="1982" w:type="dxa"/>
          </w:tcPr>
          <w:p w14:paraId="049A72A4" w14:textId="50BF4047"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ext</w:t>
            </w:r>
          </w:p>
        </w:tc>
        <w:tc>
          <w:tcPr>
            <w:tcW w:w="1982" w:type="dxa"/>
          </w:tcPr>
          <w:p w14:paraId="342CBDDE"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337CC1A5"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54B68767" w14:textId="77777777" w:rsidTr="00BC3AA9">
        <w:tc>
          <w:tcPr>
            <w:tcW w:w="1981" w:type="dxa"/>
          </w:tcPr>
          <w:p w14:paraId="0FE3338D" w14:textId="125BB3D4"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umlah_pengeluaran</w:t>
            </w:r>
          </w:p>
        </w:tc>
        <w:tc>
          <w:tcPr>
            <w:tcW w:w="1982" w:type="dxa"/>
          </w:tcPr>
          <w:p w14:paraId="1A3D593A" w14:textId="3BD37D13"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3E94D7F8" w14:textId="2120F668"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6F2E0D06"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16F83F9" w14:textId="77777777" w:rsidTr="00BC3AA9">
        <w:tc>
          <w:tcPr>
            <w:tcW w:w="1981" w:type="dxa"/>
          </w:tcPr>
          <w:p w14:paraId="79756DBB" w14:textId="2EE718E5"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nggal</w:t>
            </w:r>
          </w:p>
        </w:tc>
        <w:tc>
          <w:tcPr>
            <w:tcW w:w="1982" w:type="dxa"/>
          </w:tcPr>
          <w:p w14:paraId="28FF8DAE" w14:textId="253AD7D8"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6EEB11AB"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4B11B592" w14:textId="77777777" w:rsidR="00B47CDB" w:rsidRPr="00B23775" w:rsidRDefault="00B47CDB" w:rsidP="00B47CDB">
            <w:pPr>
              <w:spacing w:line="360" w:lineRule="auto"/>
              <w:rPr>
                <w:rFonts w:ascii="Times New Roman" w:hAnsi="Times New Roman" w:cs="Times New Roman"/>
                <w:sz w:val="24"/>
                <w:szCs w:val="24"/>
                <w:lang w:val="en-US"/>
              </w:rPr>
            </w:pPr>
          </w:p>
        </w:tc>
      </w:tr>
    </w:tbl>
    <w:p w14:paraId="36C74595" w14:textId="622C3733" w:rsidR="00D766F3" w:rsidRPr="00B23775" w:rsidRDefault="00D766F3" w:rsidP="001D560C">
      <w:pPr>
        <w:spacing w:line="360" w:lineRule="auto"/>
        <w:rPr>
          <w:rFonts w:ascii="Times New Roman" w:hAnsi="Times New Roman" w:cs="Times New Roman"/>
          <w:sz w:val="24"/>
          <w:szCs w:val="24"/>
          <w:lang w:val="en-US"/>
        </w:rPr>
      </w:pPr>
    </w:p>
    <w:p w14:paraId="3EB29267" w14:textId="0FB05A39"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5</w:t>
      </w:r>
      <w:r w:rsidRPr="00D4058B">
        <w:rPr>
          <w:rFonts w:ascii="Times New Roman" w:hAnsi="Times New Roman" w:cs="Times New Roman"/>
          <w:b/>
          <w:bCs/>
          <w:sz w:val="24"/>
          <w:szCs w:val="24"/>
          <w:lang w:val="en-US"/>
        </w:rPr>
        <w:t xml:space="preserve"> Struktur Tabel Izin Dokter</w:t>
      </w:r>
    </w:p>
    <w:p w14:paraId="7B820635" w14:textId="590752CE" w:rsidR="009A1759" w:rsidRDefault="009A1759"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Tabel izin dokter ad</w:t>
      </w:r>
      <w:r w:rsidR="000E0B80" w:rsidRPr="00B23775">
        <w:rPr>
          <w:rFonts w:ascii="Times New Roman" w:hAnsi="Times New Roman" w:cs="Times New Roman"/>
          <w:sz w:val="24"/>
          <w:szCs w:val="24"/>
          <w:lang w:val="en-US"/>
        </w:rPr>
        <w:t>alah data yang berisikan data terkait izin dokter dalam bekerja. Tabel izin ini memiliki primary key de</w:t>
      </w:r>
      <w:r w:rsidR="00AC2C73">
        <w:rPr>
          <w:rFonts w:ascii="Times New Roman" w:hAnsi="Times New Roman" w:cs="Times New Roman"/>
          <w:sz w:val="24"/>
          <w:szCs w:val="24"/>
          <w:lang w:val="en-US"/>
        </w:rPr>
        <w:t>n</w:t>
      </w:r>
      <w:r w:rsidR="000E0B80" w:rsidRPr="00B23775">
        <w:rPr>
          <w:rFonts w:ascii="Times New Roman" w:hAnsi="Times New Roman" w:cs="Times New Roman"/>
          <w:sz w:val="24"/>
          <w:szCs w:val="24"/>
          <w:lang w:val="en-US"/>
        </w:rPr>
        <w:t xml:space="preserve">gan nama atribut izin_id dan foreign key user_id dan lokasi_id. Struktur tabel </w:t>
      </w:r>
      <w:r w:rsidR="003F4AA9" w:rsidRPr="00B23775">
        <w:rPr>
          <w:rFonts w:ascii="Times New Roman" w:hAnsi="Times New Roman" w:cs="Times New Roman"/>
          <w:sz w:val="24"/>
          <w:szCs w:val="24"/>
          <w:lang w:val="en-US"/>
        </w:rPr>
        <w:t>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5</w:t>
      </w:r>
      <w:r w:rsidR="003F4AA9" w:rsidRPr="00B23775">
        <w:rPr>
          <w:rFonts w:ascii="Times New Roman" w:hAnsi="Times New Roman" w:cs="Times New Roman"/>
          <w:sz w:val="24"/>
          <w:szCs w:val="24"/>
          <w:lang w:val="en-US"/>
        </w:rPr>
        <w:t xml:space="preserve"> </w:t>
      </w:r>
      <w:r w:rsidR="000E0B80" w:rsidRPr="00B23775">
        <w:rPr>
          <w:rFonts w:ascii="Times New Roman" w:hAnsi="Times New Roman" w:cs="Times New Roman"/>
          <w:sz w:val="24"/>
          <w:szCs w:val="24"/>
          <w:lang w:val="en-US"/>
        </w:rPr>
        <w:t>ini dapat dilihat pada tabel berikut.</w:t>
      </w:r>
    </w:p>
    <w:p w14:paraId="090083E1" w14:textId="77777777" w:rsidR="00AC2C73" w:rsidRPr="00B23775" w:rsidRDefault="00AC2C73" w:rsidP="00FE2A92">
      <w:pPr>
        <w:spacing w:line="360" w:lineRule="auto"/>
        <w:ind w:firstLine="720"/>
        <w:jc w:val="both"/>
        <w:rPr>
          <w:rFonts w:ascii="Times New Roman" w:hAnsi="Times New Roman" w:cs="Times New Roman"/>
          <w:sz w:val="24"/>
          <w:szCs w:val="24"/>
          <w:lang w:val="en-US"/>
        </w:rPr>
      </w:pPr>
    </w:p>
    <w:p w14:paraId="4FD6EB0E" w14:textId="7027A870" w:rsidR="003471B4" w:rsidRPr="00B23775" w:rsidRDefault="003471B4" w:rsidP="007D7027">
      <w:pPr>
        <w:pStyle w:val="Heading4"/>
      </w:pPr>
      <w:bookmarkStart w:id="161" w:name="_Toc177416236"/>
      <w:r w:rsidRPr="00B23775">
        <w:lastRenderedPageBreak/>
        <w:t>Tabel 4</w:t>
      </w:r>
      <w:r w:rsidR="008A657C" w:rsidRPr="00B23775">
        <w:t>.</w:t>
      </w:r>
      <w:r w:rsidR="00DB69CA" w:rsidRPr="00B23775">
        <w:t>5</w:t>
      </w:r>
      <w:r w:rsidRPr="00B23775">
        <w:t xml:space="preserve"> Tabel </w:t>
      </w:r>
      <w:r w:rsidR="009A1759" w:rsidRPr="00B23775">
        <w:t>Izin Dokter</w:t>
      </w:r>
      <w:bookmarkEnd w:id="161"/>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A395B19" w14:textId="77777777" w:rsidTr="00BC3AA9">
        <w:tc>
          <w:tcPr>
            <w:tcW w:w="1981" w:type="dxa"/>
          </w:tcPr>
          <w:p w14:paraId="0706BA4C" w14:textId="1B296970"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2825B5AD" w14:textId="1EBEA330"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49B76CF0" w14:textId="12873671"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1CDB0AC8" w14:textId="684043E5"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6401794B" w14:textId="77777777" w:rsidTr="00BC3AA9">
        <w:tc>
          <w:tcPr>
            <w:tcW w:w="1981" w:type="dxa"/>
          </w:tcPr>
          <w:p w14:paraId="256889A7" w14:textId="4270FB43"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zin_id</w:t>
            </w:r>
          </w:p>
        </w:tc>
        <w:tc>
          <w:tcPr>
            <w:tcW w:w="1982" w:type="dxa"/>
          </w:tcPr>
          <w:p w14:paraId="36758EA8" w14:textId="6A0C0E8F"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56EE8557" w14:textId="2AD30A97"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177E514B" w14:textId="6B099EC9"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3331C2D8" w14:textId="77777777" w:rsidTr="00BC3AA9">
        <w:tc>
          <w:tcPr>
            <w:tcW w:w="1981" w:type="dxa"/>
          </w:tcPr>
          <w:p w14:paraId="2797244A" w14:textId="4BECFF8F" w:rsidR="00B47CDB" w:rsidRPr="00B23775" w:rsidRDefault="00E63648"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okter</w:t>
            </w:r>
            <w:r w:rsidR="00056067" w:rsidRPr="00B23775">
              <w:rPr>
                <w:rFonts w:ascii="Times New Roman" w:hAnsi="Times New Roman" w:cs="Times New Roman"/>
                <w:sz w:val="24"/>
                <w:szCs w:val="24"/>
                <w:lang w:val="en-US"/>
              </w:rPr>
              <w:t xml:space="preserve">_id </w:t>
            </w:r>
          </w:p>
        </w:tc>
        <w:tc>
          <w:tcPr>
            <w:tcW w:w="1982" w:type="dxa"/>
          </w:tcPr>
          <w:p w14:paraId="6C57EFE4" w14:textId="4C660C28"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49AE2D6" w14:textId="082D1B0D" w:rsidR="00B47CDB" w:rsidRPr="00B23775" w:rsidRDefault="00E63648"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982" w:type="dxa"/>
          </w:tcPr>
          <w:p w14:paraId="44FCD986" w14:textId="03BC575C"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6BD14920" w14:textId="77777777" w:rsidTr="00BC3AA9">
        <w:tc>
          <w:tcPr>
            <w:tcW w:w="1981" w:type="dxa"/>
          </w:tcPr>
          <w:p w14:paraId="170CB828" w14:textId="02119CFB"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nggal_awal</w:t>
            </w:r>
          </w:p>
        </w:tc>
        <w:tc>
          <w:tcPr>
            <w:tcW w:w="1982" w:type="dxa"/>
          </w:tcPr>
          <w:p w14:paraId="5E018848" w14:textId="4065ED9C"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7BD6235F" w14:textId="21595A8E"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6117DEF5" w14:textId="6B702755"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7932C08C" w14:textId="77777777" w:rsidTr="00BC3AA9">
        <w:tc>
          <w:tcPr>
            <w:tcW w:w="1981" w:type="dxa"/>
          </w:tcPr>
          <w:p w14:paraId="56EF2E96" w14:textId="17DE8216"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ngal_akhir</w:t>
            </w:r>
          </w:p>
        </w:tc>
        <w:tc>
          <w:tcPr>
            <w:tcW w:w="1982" w:type="dxa"/>
          </w:tcPr>
          <w:p w14:paraId="30DB01F1" w14:textId="6004F88E"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5CE63F09" w14:textId="22644E5C"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080D16DD"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35B8C2BA" w14:textId="77777777" w:rsidTr="00BC3AA9">
        <w:tc>
          <w:tcPr>
            <w:tcW w:w="1981" w:type="dxa"/>
          </w:tcPr>
          <w:p w14:paraId="2B11B7C4" w14:textId="0E720A61"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san</w:t>
            </w:r>
          </w:p>
        </w:tc>
        <w:tc>
          <w:tcPr>
            <w:tcW w:w="1982" w:type="dxa"/>
          </w:tcPr>
          <w:p w14:paraId="61C3AC3F" w14:textId="44D1A7E3"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AB3E91F" w14:textId="048BCDE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530303E1"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111DEC5F" w14:textId="77777777" w:rsidTr="00BC3AA9">
        <w:tc>
          <w:tcPr>
            <w:tcW w:w="1981" w:type="dxa"/>
          </w:tcPr>
          <w:p w14:paraId="0C133A4E" w14:textId="48011269"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tatus</w:t>
            </w:r>
          </w:p>
        </w:tc>
        <w:tc>
          <w:tcPr>
            <w:tcW w:w="1982" w:type="dxa"/>
          </w:tcPr>
          <w:p w14:paraId="58B088EB" w14:textId="0704AC04"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nyint</w:t>
            </w:r>
          </w:p>
        </w:tc>
        <w:tc>
          <w:tcPr>
            <w:tcW w:w="1982" w:type="dxa"/>
          </w:tcPr>
          <w:p w14:paraId="07817D43" w14:textId="5947B87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1982" w:type="dxa"/>
          </w:tcPr>
          <w:p w14:paraId="0DAF174F" w14:textId="77777777" w:rsidR="00B47CDB" w:rsidRPr="00B23775" w:rsidRDefault="00B47CDB" w:rsidP="00B47CDB">
            <w:pPr>
              <w:spacing w:line="360" w:lineRule="auto"/>
              <w:rPr>
                <w:rFonts w:ascii="Times New Roman" w:hAnsi="Times New Roman" w:cs="Times New Roman"/>
                <w:sz w:val="24"/>
                <w:szCs w:val="24"/>
                <w:lang w:val="en-US"/>
              </w:rPr>
            </w:pPr>
          </w:p>
        </w:tc>
      </w:tr>
    </w:tbl>
    <w:p w14:paraId="0F02DEF6" w14:textId="77777777" w:rsidR="000E0B80" w:rsidRPr="00B23775" w:rsidRDefault="000E0B80" w:rsidP="001D560C">
      <w:pPr>
        <w:spacing w:line="360" w:lineRule="auto"/>
        <w:rPr>
          <w:rFonts w:ascii="Times New Roman" w:hAnsi="Times New Roman" w:cs="Times New Roman"/>
          <w:sz w:val="24"/>
          <w:szCs w:val="24"/>
          <w:lang w:val="en-US"/>
        </w:rPr>
      </w:pPr>
    </w:p>
    <w:p w14:paraId="4A6CAAA8" w14:textId="1AB8F011" w:rsidR="000E0B80"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6</w:t>
      </w:r>
      <w:r w:rsidRPr="00D4058B">
        <w:rPr>
          <w:rFonts w:ascii="Times New Roman" w:hAnsi="Times New Roman" w:cs="Times New Roman"/>
          <w:b/>
          <w:bCs/>
          <w:sz w:val="24"/>
          <w:szCs w:val="24"/>
          <w:lang w:val="en-US"/>
        </w:rPr>
        <w:t xml:space="preserve"> Struktur Tabel Users</w:t>
      </w:r>
    </w:p>
    <w:p w14:paraId="0C1CD2E9" w14:textId="5F93BEBF" w:rsidR="00433692" w:rsidRPr="00B23775" w:rsidRDefault="000E0B80" w:rsidP="00FE2A92">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Tabel users adalah tabel yang berisikan detail data detail user. Pada tabel user terdapat primary key dengan nama atribut id. Struktur tabel</w:t>
      </w:r>
      <w:r w:rsidR="003F4AA9"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6</w:t>
      </w:r>
      <w:r w:rsidRPr="00B23775">
        <w:rPr>
          <w:rFonts w:ascii="Times New Roman" w:hAnsi="Times New Roman" w:cs="Times New Roman"/>
          <w:sz w:val="24"/>
          <w:szCs w:val="24"/>
          <w:lang w:val="en-US"/>
        </w:rPr>
        <w:t xml:space="preserve"> ini dapat dilihat pada  tabel berikut.</w:t>
      </w:r>
    </w:p>
    <w:p w14:paraId="47A8017B" w14:textId="5A354B45" w:rsidR="003471B4" w:rsidRPr="00B23775" w:rsidRDefault="003471B4" w:rsidP="007D7027">
      <w:pPr>
        <w:pStyle w:val="Heading4"/>
      </w:pPr>
      <w:bookmarkStart w:id="162" w:name="_Toc177416237"/>
      <w:r w:rsidRPr="00B23775">
        <w:t>Tabel 4</w:t>
      </w:r>
      <w:r w:rsidR="008A657C" w:rsidRPr="00B23775">
        <w:t>.</w:t>
      </w:r>
      <w:r w:rsidR="00DB69CA" w:rsidRPr="00B23775">
        <w:t>6</w:t>
      </w:r>
      <w:r w:rsidRPr="00B23775">
        <w:t xml:space="preserve"> Tabel </w:t>
      </w:r>
      <w:r w:rsidR="000E0B80" w:rsidRPr="00B23775">
        <w:t>Users</w:t>
      </w:r>
      <w:bookmarkEnd w:id="162"/>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41DAAA62" w14:textId="77777777" w:rsidTr="00BC3AA9">
        <w:tc>
          <w:tcPr>
            <w:tcW w:w="1981" w:type="dxa"/>
          </w:tcPr>
          <w:p w14:paraId="026EFF32" w14:textId="35A4C1E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7740DA55" w14:textId="0CAEB9BF"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0E04DF6D" w14:textId="2618822B"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6BFC1C68" w14:textId="154684CA"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1757328F" w14:textId="77777777" w:rsidTr="00BC3AA9">
        <w:tc>
          <w:tcPr>
            <w:tcW w:w="1981" w:type="dxa"/>
          </w:tcPr>
          <w:p w14:paraId="7CC73AF4" w14:textId="345565E5" w:rsidR="00B47CDB" w:rsidRPr="00B23775" w:rsidRDefault="00056067" w:rsidP="0005606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d</w:t>
            </w:r>
          </w:p>
        </w:tc>
        <w:tc>
          <w:tcPr>
            <w:tcW w:w="1982" w:type="dxa"/>
          </w:tcPr>
          <w:p w14:paraId="022D9C2E" w14:textId="47C7D18B"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bigint</w:t>
            </w:r>
          </w:p>
        </w:tc>
        <w:tc>
          <w:tcPr>
            <w:tcW w:w="1982" w:type="dxa"/>
          </w:tcPr>
          <w:p w14:paraId="2ACD35CD" w14:textId="4579CE00"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1982" w:type="dxa"/>
          </w:tcPr>
          <w:p w14:paraId="1D95CFF2" w14:textId="1578549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03B22064" w14:textId="77777777" w:rsidTr="00BC3AA9">
        <w:tc>
          <w:tcPr>
            <w:tcW w:w="1981" w:type="dxa"/>
          </w:tcPr>
          <w:p w14:paraId="073B61E8" w14:textId="62BCE3FC" w:rsidR="00B47CDB" w:rsidRPr="00B23775" w:rsidRDefault="00056067" w:rsidP="0005606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ama</w:t>
            </w:r>
          </w:p>
        </w:tc>
        <w:tc>
          <w:tcPr>
            <w:tcW w:w="1982" w:type="dxa"/>
          </w:tcPr>
          <w:p w14:paraId="0C27BF7A" w14:textId="15CD509D"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6BE955A7" w14:textId="2EC816E6"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982" w:type="dxa"/>
          </w:tcPr>
          <w:p w14:paraId="7187D98E"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B7E56E5" w14:textId="77777777" w:rsidTr="00BC3AA9">
        <w:tc>
          <w:tcPr>
            <w:tcW w:w="1981" w:type="dxa"/>
          </w:tcPr>
          <w:p w14:paraId="63913CEC" w14:textId="0FCA467F"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ole</w:t>
            </w:r>
          </w:p>
        </w:tc>
        <w:tc>
          <w:tcPr>
            <w:tcW w:w="1982" w:type="dxa"/>
          </w:tcPr>
          <w:p w14:paraId="55DB0419" w14:textId="5A9A1784"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4E390F2B" w14:textId="057E7679"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7E07C786"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46D748A1" w14:textId="77777777" w:rsidTr="00BC3AA9">
        <w:tc>
          <w:tcPr>
            <w:tcW w:w="1981" w:type="dxa"/>
          </w:tcPr>
          <w:p w14:paraId="666E9F93" w14:textId="53042043"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Email</w:t>
            </w:r>
          </w:p>
        </w:tc>
        <w:tc>
          <w:tcPr>
            <w:tcW w:w="1982" w:type="dxa"/>
          </w:tcPr>
          <w:p w14:paraId="3CECCA9B" w14:textId="14E6B766"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63256DFB" w14:textId="0CA7E384"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5</w:t>
            </w:r>
          </w:p>
        </w:tc>
        <w:tc>
          <w:tcPr>
            <w:tcW w:w="1982" w:type="dxa"/>
          </w:tcPr>
          <w:p w14:paraId="2DF90F93" w14:textId="29CFEBD3"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3ECBF7E8" w14:textId="77777777" w:rsidTr="00BC3AA9">
        <w:tc>
          <w:tcPr>
            <w:tcW w:w="1981" w:type="dxa"/>
          </w:tcPr>
          <w:p w14:paraId="4C0A143E" w14:textId="2364D62F"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sword</w:t>
            </w:r>
          </w:p>
        </w:tc>
        <w:tc>
          <w:tcPr>
            <w:tcW w:w="1982" w:type="dxa"/>
          </w:tcPr>
          <w:p w14:paraId="39B75A80" w14:textId="4EF1E6F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4A17C162" w14:textId="6748F3EF"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5</w:t>
            </w:r>
          </w:p>
        </w:tc>
        <w:tc>
          <w:tcPr>
            <w:tcW w:w="1982" w:type="dxa"/>
          </w:tcPr>
          <w:p w14:paraId="0C62A120" w14:textId="77777777" w:rsidR="00B47CDB" w:rsidRPr="00B23775" w:rsidRDefault="00B47CDB" w:rsidP="00B47CDB">
            <w:pPr>
              <w:spacing w:line="360" w:lineRule="auto"/>
              <w:rPr>
                <w:rFonts w:ascii="Times New Roman" w:hAnsi="Times New Roman" w:cs="Times New Roman"/>
                <w:sz w:val="24"/>
                <w:szCs w:val="24"/>
                <w:lang w:val="en-US"/>
              </w:rPr>
            </w:pPr>
          </w:p>
        </w:tc>
      </w:tr>
      <w:tr w:rsidR="00E93BC8" w:rsidRPr="00B23775" w14:paraId="72E1DABA" w14:textId="77777777" w:rsidTr="00BC3AA9">
        <w:tc>
          <w:tcPr>
            <w:tcW w:w="1981" w:type="dxa"/>
          </w:tcPr>
          <w:p w14:paraId="3DB1A21D" w14:textId="102CCB14" w:rsidR="00E93BC8"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Created_at</w:t>
            </w:r>
          </w:p>
        </w:tc>
        <w:tc>
          <w:tcPr>
            <w:tcW w:w="1982" w:type="dxa"/>
          </w:tcPr>
          <w:p w14:paraId="62A500FC" w14:textId="3983F361" w:rsidR="00E93BC8"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mestamp</w:t>
            </w:r>
          </w:p>
        </w:tc>
        <w:tc>
          <w:tcPr>
            <w:tcW w:w="1982" w:type="dxa"/>
          </w:tcPr>
          <w:p w14:paraId="6F23A434" w14:textId="77777777" w:rsidR="00E93BC8" w:rsidRPr="00B23775" w:rsidRDefault="00E93BC8" w:rsidP="00B47CDB">
            <w:pPr>
              <w:spacing w:line="360" w:lineRule="auto"/>
              <w:rPr>
                <w:rFonts w:ascii="Times New Roman" w:hAnsi="Times New Roman" w:cs="Times New Roman"/>
                <w:sz w:val="24"/>
                <w:szCs w:val="24"/>
                <w:lang w:val="en-US"/>
              </w:rPr>
            </w:pPr>
          </w:p>
        </w:tc>
        <w:tc>
          <w:tcPr>
            <w:tcW w:w="1982" w:type="dxa"/>
          </w:tcPr>
          <w:p w14:paraId="455F44DE" w14:textId="77777777" w:rsidR="00E93BC8" w:rsidRPr="00B23775" w:rsidRDefault="00E93BC8" w:rsidP="00B47CDB">
            <w:pPr>
              <w:spacing w:line="360" w:lineRule="auto"/>
              <w:rPr>
                <w:rFonts w:ascii="Times New Roman" w:hAnsi="Times New Roman" w:cs="Times New Roman"/>
                <w:sz w:val="24"/>
                <w:szCs w:val="24"/>
                <w:lang w:val="en-US"/>
              </w:rPr>
            </w:pPr>
          </w:p>
        </w:tc>
      </w:tr>
      <w:tr w:rsidR="00E93BC8" w:rsidRPr="00B23775" w14:paraId="70339A0B" w14:textId="77777777" w:rsidTr="00BC3AA9">
        <w:tc>
          <w:tcPr>
            <w:tcW w:w="1981" w:type="dxa"/>
          </w:tcPr>
          <w:p w14:paraId="78E65E6F" w14:textId="0DE07D50" w:rsidR="00E93BC8"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pdated_at</w:t>
            </w:r>
          </w:p>
        </w:tc>
        <w:tc>
          <w:tcPr>
            <w:tcW w:w="1982" w:type="dxa"/>
          </w:tcPr>
          <w:p w14:paraId="38C1B772" w14:textId="188EB70A" w:rsidR="00E93BC8"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mestamp</w:t>
            </w:r>
          </w:p>
        </w:tc>
        <w:tc>
          <w:tcPr>
            <w:tcW w:w="1982" w:type="dxa"/>
          </w:tcPr>
          <w:p w14:paraId="7AA75246" w14:textId="77777777" w:rsidR="00E93BC8" w:rsidRPr="00B23775" w:rsidRDefault="00E93BC8" w:rsidP="00B47CDB">
            <w:pPr>
              <w:spacing w:line="360" w:lineRule="auto"/>
              <w:rPr>
                <w:rFonts w:ascii="Times New Roman" w:hAnsi="Times New Roman" w:cs="Times New Roman"/>
                <w:sz w:val="24"/>
                <w:szCs w:val="24"/>
                <w:lang w:val="en-US"/>
              </w:rPr>
            </w:pPr>
          </w:p>
        </w:tc>
        <w:tc>
          <w:tcPr>
            <w:tcW w:w="1982" w:type="dxa"/>
          </w:tcPr>
          <w:p w14:paraId="000C3AAC" w14:textId="77777777" w:rsidR="00E93BC8" w:rsidRPr="00B23775" w:rsidRDefault="00E93BC8" w:rsidP="00B47CDB">
            <w:pPr>
              <w:spacing w:line="360" w:lineRule="auto"/>
              <w:rPr>
                <w:rFonts w:ascii="Times New Roman" w:hAnsi="Times New Roman" w:cs="Times New Roman"/>
                <w:sz w:val="24"/>
                <w:szCs w:val="24"/>
                <w:lang w:val="en-US"/>
              </w:rPr>
            </w:pPr>
          </w:p>
        </w:tc>
      </w:tr>
    </w:tbl>
    <w:p w14:paraId="634E7F47" w14:textId="5AE2C4BC" w:rsidR="00D766F3" w:rsidRPr="00B23775" w:rsidRDefault="00D766F3" w:rsidP="001D560C">
      <w:pPr>
        <w:spacing w:line="360" w:lineRule="auto"/>
        <w:rPr>
          <w:rFonts w:ascii="Times New Roman" w:hAnsi="Times New Roman" w:cs="Times New Roman"/>
          <w:sz w:val="24"/>
          <w:szCs w:val="24"/>
          <w:lang w:val="en-US"/>
        </w:rPr>
      </w:pPr>
    </w:p>
    <w:p w14:paraId="16B37351" w14:textId="673A6693"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7</w:t>
      </w:r>
      <w:r w:rsidRPr="00D4058B">
        <w:rPr>
          <w:rFonts w:ascii="Times New Roman" w:hAnsi="Times New Roman" w:cs="Times New Roman"/>
          <w:b/>
          <w:bCs/>
          <w:sz w:val="24"/>
          <w:szCs w:val="24"/>
          <w:lang w:val="en-US"/>
        </w:rPr>
        <w:t xml:space="preserve"> Struktur Tabel Dokter</w:t>
      </w:r>
    </w:p>
    <w:p w14:paraId="4591AF56" w14:textId="42098778" w:rsidR="003F4AA9" w:rsidRDefault="003F4AA9"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Tabel dokter adalah tabel yang berisikan data detail dokter. Pada tabel ini terdapat primary key dengan nama atribut dokter_id dan foreign key dengan nama lokasi_id. Struktur tabel ini dapat dilihat pada tabel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7</w:t>
      </w:r>
      <w:r w:rsidRPr="00B23775">
        <w:rPr>
          <w:rFonts w:ascii="Times New Roman" w:hAnsi="Times New Roman" w:cs="Times New Roman"/>
          <w:sz w:val="24"/>
          <w:szCs w:val="24"/>
          <w:lang w:val="en-US"/>
        </w:rPr>
        <w:t xml:space="preserve"> berikut.</w:t>
      </w:r>
    </w:p>
    <w:p w14:paraId="029ED785" w14:textId="77777777" w:rsidR="008630CA" w:rsidRPr="00B23775" w:rsidRDefault="008630CA" w:rsidP="00FE2A92">
      <w:pPr>
        <w:spacing w:line="360" w:lineRule="auto"/>
        <w:ind w:firstLine="720"/>
        <w:jc w:val="both"/>
        <w:rPr>
          <w:rFonts w:ascii="Times New Roman" w:hAnsi="Times New Roman" w:cs="Times New Roman"/>
          <w:sz w:val="24"/>
          <w:szCs w:val="24"/>
          <w:lang w:val="en-US"/>
        </w:rPr>
      </w:pPr>
    </w:p>
    <w:p w14:paraId="035DF1A8" w14:textId="5BAFA64D" w:rsidR="003471B4" w:rsidRPr="00B23775" w:rsidRDefault="003471B4" w:rsidP="007D7027">
      <w:pPr>
        <w:pStyle w:val="Heading4"/>
      </w:pPr>
      <w:bookmarkStart w:id="163" w:name="_Toc177416238"/>
      <w:r w:rsidRPr="00B23775">
        <w:lastRenderedPageBreak/>
        <w:t>Tabel 4</w:t>
      </w:r>
      <w:r w:rsidR="008A657C" w:rsidRPr="00B23775">
        <w:t>.</w:t>
      </w:r>
      <w:r w:rsidR="00DB69CA" w:rsidRPr="00B23775">
        <w:t>7</w:t>
      </w:r>
      <w:r w:rsidRPr="00B23775">
        <w:t xml:space="preserve"> Tabel </w:t>
      </w:r>
      <w:r w:rsidR="003F4AA9" w:rsidRPr="00B23775">
        <w:t>Dokter</w:t>
      </w:r>
      <w:bookmarkEnd w:id="163"/>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5EFD71F" w14:textId="77777777" w:rsidTr="00BC3AA9">
        <w:tc>
          <w:tcPr>
            <w:tcW w:w="1981" w:type="dxa"/>
          </w:tcPr>
          <w:p w14:paraId="00CE5EEA" w14:textId="7A43D116"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081BEE89" w14:textId="16B92F6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329AA1BD" w14:textId="595B75C7"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713B95D4" w14:textId="24C22F75"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1267F8E3" w14:textId="77777777" w:rsidTr="00BC3AA9">
        <w:tc>
          <w:tcPr>
            <w:tcW w:w="1981" w:type="dxa"/>
          </w:tcPr>
          <w:p w14:paraId="2D1C8E1D" w14:textId="58AE8204"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_id</w:t>
            </w:r>
          </w:p>
        </w:tc>
        <w:tc>
          <w:tcPr>
            <w:tcW w:w="1982" w:type="dxa"/>
          </w:tcPr>
          <w:p w14:paraId="3B84BDCF" w14:textId="1ADC9B2F"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E728EC7" w14:textId="7D6E0621"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3BDC6DAA" w14:textId="141A432E"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43D3374E" w14:textId="77777777" w:rsidTr="00BC3AA9">
        <w:tc>
          <w:tcPr>
            <w:tcW w:w="1981" w:type="dxa"/>
          </w:tcPr>
          <w:p w14:paraId="39C3E60C" w14:textId="0DE4F37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okasi_id</w:t>
            </w:r>
          </w:p>
        </w:tc>
        <w:tc>
          <w:tcPr>
            <w:tcW w:w="1982" w:type="dxa"/>
          </w:tcPr>
          <w:p w14:paraId="2B5D1C13" w14:textId="3A7981AB"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2E0AC3D8" w14:textId="0A21146A"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6E07FF1F" w14:textId="5E42DBBB"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12D74457" w14:textId="77777777" w:rsidTr="00BC3AA9">
        <w:tc>
          <w:tcPr>
            <w:tcW w:w="1981" w:type="dxa"/>
          </w:tcPr>
          <w:p w14:paraId="18FD8CAC" w14:textId="0D8A481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
        </w:tc>
        <w:tc>
          <w:tcPr>
            <w:tcW w:w="1982" w:type="dxa"/>
          </w:tcPr>
          <w:p w14:paraId="520A5416" w14:textId="24ACB507"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148B345" w14:textId="4D16D163"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0D1251C2"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A85F331" w14:textId="77777777" w:rsidTr="00BC3AA9">
        <w:tc>
          <w:tcPr>
            <w:tcW w:w="1981" w:type="dxa"/>
          </w:tcPr>
          <w:p w14:paraId="67656E4F" w14:textId="0AC1D64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mat</w:t>
            </w:r>
          </w:p>
        </w:tc>
        <w:tc>
          <w:tcPr>
            <w:tcW w:w="1982" w:type="dxa"/>
          </w:tcPr>
          <w:p w14:paraId="3945A916" w14:textId="4F3AFEF4"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40748968" w14:textId="1AE97F39"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51C84182"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FAD7658" w14:textId="77777777" w:rsidTr="00BC3AA9">
        <w:tc>
          <w:tcPr>
            <w:tcW w:w="1981" w:type="dxa"/>
          </w:tcPr>
          <w:p w14:paraId="4FCF65E8" w14:textId="46750393"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omor_hp</w:t>
            </w:r>
          </w:p>
        </w:tc>
        <w:tc>
          <w:tcPr>
            <w:tcW w:w="1982" w:type="dxa"/>
          </w:tcPr>
          <w:p w14:paraId="62855D94" w14:textId="0B5A7E0B"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3163F0FA" w14:textId="0A21F5BC"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w:t>
            </w:r>
            <w:r w:rsidR="00E93BC8" w:rsidRPr="00B23775">
              <w:rPr>
                <w:rFonts w:ascii="Times New Roman" w:hAnsi="Times New Roman" w:cs="Times New Roman"/>
                <w:sz w:val="24"/>
                <w:szCs w:val="24"/>
                <w:lang w:val="en-US"/>
              </w:rPr>
              <w:t>0</w:t>
            </w:r>
          </w:p>
        </w:tc>
        <w:tc>
          <w:tcPr>
            <w:tcW w:w="1982" w:type="dxa"/>
          </w:tcPr>
          <w:p w14:paraId="6220641C" w14:textId="77777777" w:rsidR="00B47CDB" w:rsidRPr="00B23775" w:rsidRDefault="00B47CDB" w:rsidP="00B47CDB">
            <w:pPr>
              <w:spacing w:line="360" w:lineRule="auto"/>
              <w:rPr>
                <w:rFonts w:ascii="Times New Roman" w:hAnsi="Times New Roman" w:cs="Times New Roman"/>
                <w:sz w:val="24"/>
                <w:szCs w:val="24"/>
                <w:lang w:val="en-US"/>
              </w:rPr>
            </w:pPr>
          </w:p>
        </w:tc>
      </w:tr>
    </w:tbl>
    <w:p w14:paraId="735A939C" w14:textId="77777777" w:rsidR="00FE2A92" w:rsidRPr="00B23775" w:rsidRDefault="00FE2A92" w:rsidP="001D560C">
      <w:pPr>
        <w:spacing w:line="360" w:lineRule="auto"/>
        <w:rPr>
          <w:rFonts w:ascii="Times New Roman" w:hAnsi="Times New Roman" w:cs="Times New Roman"/>
          <w:sz w:val="24"/>
          <w:szCs w:val="24"/>
          <w:lang w:val="en-US"/>
        </w:rPr>
      </w:pPr>
    </w:p>
    <w:p w14:paraId="2C975DE3" w14:textId="51C5325D"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8</w:t>
      </w:r>
      <w:r w:rsidRPr="00D4058B">
        <w:rPr>
          <w:rFonts w:ascii="Times New Roman" w:hAnsi="Times New Roman" w:cs="Times New Roman"/>
          <w:b/>
          <w:bCs/>
          <w:sz w:val="24"/>
          <w:szCs w:val="24"/>
          <w:lang w:val="en-US"/>
        </w:rPr>
        <w:t xml:space="preserve"> Struktur Tabel Perawatan_reservasi</w:t>
      </w:r>
    </w:p>
    <w:p w14:paraId="0393E96A" w14:textId="77777777" w:rsidR="00433692" w:rsidRPr="00B23775" w:rsidRDefault="00FE2A92" w:rsidP="00E63648">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Tabel perawatan_reservasi adalah tabel yang menghubungkan antara tabel perawatan dan tabel reservasi. Pada tabel ini terdapat primary key dengan nama atribut id dan foreign key dengan nama harga dan estimasi waktu perawatan. Struktur dari tabel ini dapat dilihat pada tabel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8</w:t>
      </w:r>
      <w:r w:rsidRPr="00B23775">
        <w:rPr>
          <w:rFonts w:ascii="Times New Roman" w:hAnsi="Times New Roman" w:cs="Times New Roman"/>
          <w:sz w:val="24"/>
          <w:szCs w:val="24"/>
          <w:lang w:val="en-US"/>
        </w:rPr>
        <w:t xml:space="preserve"> berikut.</w:t>
      </w:r>
    </w:p>
    <w:p w14:paraId="43B1A192" w14:textId="66EF7722" w:rsidR="003471B4" w:rsidRPr="00B23775" w:rsidRDefault="003471B4" w:rsidP="007D7027">
      <w:pPr>
        <w:pStyle w:val="Heading4"/>
      </w:pPr>
      <w:bookmarkStart w:id="164" w:name="_Toc177416239"/>
      <w:r w:rsidRPr="00B23775">
        <w:t>Tabel 4</w:t>
      </w:r>
      <w:r w:rsidR="008A657C" w:rsidRPr="00B23775">
        <w:t>.</w:t>
      </w:r>
      <w:r w:rsidR="00DB69CA" w:rsidRPr="00B23775">
        <w:t>8</w:t>
      </w:r>
      <w:r w:rsidRPr="00B23775">
        <w:t xml:space="preserve"> Tabel </w:t>
      </w:r>
      <w:r w:rsidR="003F4AA9" w:rsidRPr="00B23775">
        <w:t>Perawatan_reservasi</w:t>
      </w:r>
      <w:bookmarkEnd w:id="164"/>
    </w:p>
    <w:tbl>
      <w:tblPr>
        <w:tblStyle w:val="TableGrid"/>
        <w:tblW w:w="0" w:type="auto"/>
        <w:tblLook w:val="04A0" w:firstRow="1" w:lastRow="0" w:firstColumn="1" w:lastColumn="0" w:noHBand="0" w:noVBand="1"/>
      </w:tblPr>
      <w:tblGrid>
        <w:gridCol w:w="2856"/>
        <w:gridCol w:w="1601"/>
        <w:gridCol w:w="1679"/>
        <w:gridCol w:w="1791"/>
      </w:tblGrid>
      <w:tr w:rsidR="00B47CDB" w:rsidRPr="00B23775" w14:paraId="46398945" w14:textId="77777777" w:rsidTr="00911805">
        <w:tc>
          <w:tcPr>
            <w:tcW w:w="2856" w:type="dxa"/>
          </w:tcPr>
          <w:p w14:paraId="35F70A32" w14:textId="11C2CFBC"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601" w:type="dxa"/>
          </w:tcPr>
          <w:p w14:paraId="614EFB5A" w14:textId="79A8152B"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679" w:type="dxa"/>
          </w:tcPr>
          <w:p w14:paraId="2E0D87B5" w14:textId="40410377"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791" w:type="dxa"/>
          </w:tcPr>
          <w:p w14:paraId="581C06B1" w14:textId="192EB4FD"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0387FF6B" w14:textId="77777777" w:rsidTr="00911805">
        <w:tc>
          <w:tcPr>
            <w:tcW w:w="2856" w:type="dxa"/>
          </w:tcPr>
          <w:p w14:paraId="2853F528" w14:textId="432B580E"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d</w:t>
            </w:r>
          </w:p>
        </w:tc>
        <w:tc>
          <w:tcPr>
            <w:tcW w:w="1601" w:type="dxa"/>
          </w:tcPr>
          <w:p w14:paraId="37F0D83F" w14:textId="710530AD"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2DA4C520" w14:textId="1EA1C78B"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252B271B" w14:textId="3BCCB4B3"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911805" w:rsidRPr="00B23775" w14:paraId="355DB74B" w14:textId="77777777" w:rsidTr="00911805">
        <w:tc>
          <w:tcPr>
            <w:tcW w:w="2856" w:type="dxa"/>
          </w:tcPr>
          <w:p w14:paraId="16B9DC38" w14:textId="1542567B"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rawatan_id</w:t>
            </w:r>
          </w:p>
        </w:tc>
        <w:tc>
          <w:tcPr>
            <w:tcW w:w="1601" w:type="dxa"/>
          </w:tcPr>
          <w:p w14:paraId="7342070A" w14:textId="48D016A0"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4714FB66" w14:textId="26CE2806"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0AFD6022" w14:textId="732B3CE9"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79812A33" w14:textId="77777777" w:rsidTr="00911805">
        <w:tc>
          <w:tcPr>
            <w:tcW w:w="2856" w:type="dxa"/>
          </w:tcPr>
          <w:p w14:paraId="135E5FB9" w14:textId="3A699D1C"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_id</w:t>
            </w:r>
          </w:p>
        </w:tc>
        <w:tc>
          <w:tcPr>
            <w:tcW w:w="1601" w:type="dxa"/>
          </w:tcPr>
          <w:p w14:paraId="268B0A5C" w14:textId="147D1A7C"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3F193035" w14:textId="5203CE41"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445B315A" w14:textId="47F5EC75"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3D4073C1" w14:textId="77777777" w:rsidTr="00911805">
        <w:tc>
          <w:tcPr>
            <w:tcW w:w="2856" w:type="dxa"/>
          </w:tcPr>
          <w:p w14:paraId="6B3CE4EE" w14:textId="1C274CC4"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rga</w:t>
            </w:r>
          </w:p>
        </w:tc>
        <w:tc>
          <w:tcPr>
            <w:tcW w:w="1601" w:type="dxa"/>
          </w:tcPr>
          <w:p w14:paraId="1A2768C9" w14:textId="3A8481EE"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74EBB744" w14:textId="319F8F47"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11E29A27"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53075D00" w14:textId="77777777" w:rsidTr="00911805">
        <w:tc>
          <w:tcPr>
            <w:tcW w:w="2856" w:type="dxa"/>
          </w:tcPr>
          <w:p w14:paraId="6CA585AF" w14:textId="3E21901E"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Estimasi_wak</w:t>
            </w:r>
            <w:r w:rsidR="00FE2A92" w:rsidRPr="00B23775">
              <w:rPr>
                <w:rFonts w:ascii="Times New Roman" w:hAnsi="Times New Roman" w:cs="Times New Roman"/>
                <w:sz w:val="24"/>
                <w:szCs w:val="24"/>
                <w:lang w:val="en-US"/>
              </w:rPr>
              <w:t>t</w:t>
            </w:r>
            <w:r w:rsidRPr="00B23775">
              <w:rPr>
                <w:rFonts w:ascii="Times New Roman" w:hAnsi="Times New Roman" w:cs="Times New Roman"/>
                <w:sz w:val="24"/>
                <w:szCs w:val="24"/>
                <w:lang w:val="en-US"/>
              </w:rPr>
              <w:t>u_perawatan</w:t>
            </w:r>
          </w:p>
        </w:tc>
        <w:tc>
          <w:tcPr>
            <w:tcW w:w="1601" w:type="dxa"/>
          </w:tcPr>
          <w:p w14:paraId="25066ADC" w14:textId="41AB5C5F"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023E3D23" w14:textId="2E92D50B"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28BC1892" w14:textId="77777777" w:rsidR="00B47CDB" w:rsidRPr="00B23775" w:rsidRDefault="00B47CDB" w:rsidP="00B47CDB">
            <w:pPr>
              <w:spacing w:line="360" w:lineRule="auto"/>
              <w:rPr>
                <w:rFonts w:ascii="Times New Roman" w:hAnsi="Times New Roman" w:cs="Times New Roman"/>
                <w:sz w:val="24"/>
                <w:szCs w:val="24"/>
                <w:lang w:val="en-US"/>
              </w:rPr>
            </w:pPr>
          </w:p>
        </w:tc>
      </w:tr>
      <w:tr w:rsidR="00E63648" w:rsidRPr="00B23775" w14:paraId="46EAD62F" w14:textId="77777777" w:rsidTr="00911805">
        <w:tc>
          <w:tcPr>
            <w:tcW w:w="2856" w:type="dxa"/>
          </w:tcPr>
          <w:p w14:paraId="486C676F" w14:textId="63C0DC56" w:rsidR="00E63648" w:rsidRPr="00B23775" w:rsidRDefault="00E63648"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encana_tindak_lanjut</w:t>
            </w:r>
          </w:p>
        </w:tc>
        <w:tc>
          <w:tcPr>
            <w:tcW w:w="1601" w:type="dxa"/>
          </w:tcPr>
          <w:p w14:paraId="01C8DB41" w14:textId="2FBC465B" w:rsidR="00E63648" w:rsidRPr="00B23775" w:rsidRDefault="00E63648"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1679" w:type="dxa"/>
          </w:tcPr>
          <w:p w14:paraId="118FFC7F" w14:textId="77777777" w:rsidR="00E63648" w:rsidRPr="00B23775" w:rsidRDefault="00E63648" w:rsidP="00B47CDB">
            <w:pPr>
              <w:spacing w:line="360" w:lineRule="auto"/>
              <w:rPr>
                <w:rFonts w:ascii="Times New Roman" w:hAnsi="Times New Roman" w:cs="Times New Roman"/>
                <w:sz w:val="24"/>
                <w:szCs w:val="24"/>
                <w:lang w:val="en-US"/>
              </w:rPr>
            </w:pPr>
          </w:p>
        </w:tc>
        <w:tc>
          <w:tcPr>
            <w:tcW w:w="1791" w:type="dxa"/>
          </w:tcPr>
          <w:p w14:paraId="5BD64A3C" w14:textId="77777777" w:rsidR="00E63648" w:rsidRPr="00B23775" w:rsidRDefault="00E63648" w:rsidP="00B47CDB">
            <w:pPr>
              <w:spacing w:line="360" w:lineRule="auto"/>
              <w:rPr>
                <w:rFonts w:ascii="Times New Roman" w:hAnsi="Times New Roman" w:cs="Times New Roman"/>
                <w:sz w:val="24"/>
                <w:szCs w:val="24"/>
                <w:lang w:val="en-US"/>
              </w:rPr>
            </w:pPr>
          </w:p>
        </w:tc>
      </w:tr>
    </w:tbl>
    <w:p w14:paraId="166E9D5B" w14:textId="59213CD0" w:rsidR="00D766F3" w:rsidRPr="00B23775" w:rsidRDefault="00D766F3" w:rsidP="001D560C">
      <w:pPr>
        <w:spacing w:line="360" w:lineRule="auto"/>
        <w:rPr>
          <w:rFonts w:ascii="Times New Roman" w:hAnsi="Times New Roman" w:cs="Times New Roman"/>
          <w:sz w:val="24"/>
          <w:szCs w:val="24"/>
          <w:lang w:val="en-US"/>
        </w:rPr>
      </w:pPr>
    </w:p>
    <w:p w14:paraId="4EFC42E5" w14:textId="46621925"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9</w:t>
      </w:r>
      <w:r w:rsidRPr="00D4058B">
        <w:rPr>
          <w:rFonts w:ascii="Times New Roman" w:hAnsi="Times New Roman" w:cs="Times New Roman"/>
          <w:b/>
          <w:bCs/>
          <w:sz w:val="24"/>
          <w:szCs w:val="24"/>
          <w:lang w:val="en-US"/>
        </w:rPr>
        <w:t xml:space="preserve"> Struktur Tabel Reservasi_rekam_medik</w:t>
      </w:r>
    </w:p>
    <w:p w14:paraId="3C6B68F9" w14:textId="17B9D047" w:rsidR="00FE2A92" w:rsidRDefault="00FE2A92" w:rsidP="00D766F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165" w:name="_Hlk179355795"/>
      <w:r w:rsidRPr="00B23775">
        <w:rPr>
          <w:rFonts w:ascii="Times New Roman" w:hAnsi="Times New Roman" w:cs="Times New Roman"/>
          <w:sz w:val="24"/>
          <w:szCs w:val="24"/>
          <w:lang w:val="en-US"/>
        </w:rPr>
        <w:t>Tabel reservasi_rekam_medik adalah tabel yang berisikan reservasi dan rekam medik pasien. Pada tabel ini terdapat primary key dengan nama reservasi_id dan foreign key dengan nama pasien_id, lokasi_id, dan dokter_id. Struktur tabel ini dapat dilihat pada tabel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9</w:t>
      </w:r>
      <w:r w:rsidRPr="00B23775">
        <w:rPr>
          <w:rFonts w:ascii="Times New Roman" w:hAnsi="Times New Roman" w:cs="Times New Roman"/>
          <w:sz w:val="24"/>
          <w:szCs w:val="24"/>
          <w:lang w:val="en-US"/>
        </w:rPr>
        <w:t xml:space="preserve"> berikut.</w:t>
      </w:r>
    </w:p>
    <w:p w14:paraId="4E77EFA9" w14:textId="77777777" w:rsidR="00621209" w:rsidRPr="00B23775" w:rsidRDefault="00621209" w:rsidP="00D766F3">
      <w:pPr>
        <w:spacing w:line="360" w:lineRule="auto"/>
        <w:rPr>
          <w:rFonts w:ascii="Times New Roman" w:hAnsi="Times New Roman" w:cs="Times New Roman"/>
          <w:sz w:val="24"/>
          <w:szCs w:val="24"/>
          <w:lang w:val="en-US"/>
        </w:rPr>
      </w:pPr>
    </w:p>
    <w:p w14:paraId="6F55D619" w14:textId="10DD6D4C" w:rsidR="003471B4" w:rsidRPr="00B23775" w:rsidRDefault="003471B4" w:rsidP="007D7027">
      <w:pPr>
        <w:pStyle w:val="Heading4"/>
      </w:pPr>
      <w:bookmarkStart w:id="166" w:name="_Toc177416240"/>
      <w:r w:rsidRPr="00B23775">
        <w:lastRenderedPageBreak/>
        <w:t>Tabel 4</w:t>
      </w:r>
      <w:r w:rsidR="008A657C" w:rsidRPr="00B23775">
        <w:t>.</w:t>
      </w:r>
      <w:r w:rsidR="00DB69CA" w:rsidRPr="00B23775">
        <w:t>9</w:t>
      </w:r>
      <w:r w:rsidRPr="00B23775">
        <w:t xml:space="preserve"> Tabel </w:t>
      </w:r>
      <w:bookmarkEnd w:id="166"/>
      <w:r w:rsidR="00F67D0E">
        <w:t>Reservasi Rekam Medik</w:t>
      </w:r>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BC94511" w14:textId="77777777" w:rsidTr="00BC3AA9">
        <w:tc>
          <w:tcPr>
            <w:tcW w:w="1981" w:type="dxa"/>
          </w:tcPr>
          <w:p w14:paraId="737217B1" w14:textId="3E46F500"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7B03DBA8" w14:textId="4331DCCA"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5E0EADB2" w14:textId="6AEFF86A"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742A74A1" w14:textId="1319DBD8"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706FD766" w14:textId="77777777" w:rsidTr="00BC3AA9">
        <w:tc>
          <w:tcPr>
            <w:tcW w:w="1981" w:type="dxa"/>
          </w:tcPr>
          <w:p w14:paraId="136B6B54" w14:textId="5149AEF9"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_id</w:t>
            </w:r>
          </w:p>
        </w:tc>
        <w:tc>
          <w:tcPr>
            <w:tcW w:w="1982" w:type="dxa"/>
          </w:tcPr>
          <w:p w14:paraId="1B013A4D" w14:textId="38AEA895"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19266C13" w14:textId="7B89347C"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720CCF0B" w14:textId="127506A6"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6C6A5F1C" w14:textId="77777777" w:rsidTr="00BC3AA9">
        <w:tc>
          <w:tcPr>
            <w:tcW w:w="1981" w:type="dxa"/>
          </w:tcPr>
          <w:p w14:paraId="0DA74E62" w14:textId="5B456DF1"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_id</w:t>
            </w:r>
          </w:p>
        </w:tc>
        <w:tc>
          <w:tcPr>
            <w:tcW w:w="1982" w:type="dxa"/>
          </w:tcPr>
          <w:p w14:paraId="6676AF7C" w14:textId="76B3F4DD"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7237167D" w14:textId="6C16C5E3"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4666AF92" w14:textId="3BC312B8"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68C566C9" w14:textId="77777777" w:rsidTr="00BC3AA9">
        <w:tc>
          <w:tcPr>
            <w:tcW w:w="1981" w:type="dxa"/>
          </w:tcPr>
          <w:p w14:paraId="47CFA4AA" w14:textId="50D71A55"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okasi_id</w:t>
            </w:r>
          </w:p>
        </w:tc>
        <w:tc>
          <w:tcPr>
            <w:tcW w:w="1982" w:type="dxa"/>
          </w:tcPr>
          <w:p w14:paraId="03ECF264" w14:textId="09248A21"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341B97A2" w14:textId="2E91DB24"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2194E943" w14:textId="0C6F18CC"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65737A2F" w14:textId="77777777" w:rsidTr="00BC3AA9">
        <w:tc>
          <w:tcPr>
            <w:tcW w:w="1981" w:type="dxa"/>
          </w:tcPr>
          <w:p w14:paraId="780516BE" w14:textId="73D7C5F0"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_id</w:t>
            </w:r>
          </w:p>
        </w:tc>
        <w:tc>
          <w:tcPr>
            <w:tcW w:w="1982" w:type="dxa"/>
          </w:tcPr>
          <w:p w14:paraId="76465C2C" w14:textId="3BADDB4A"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44B0C95" w14:textId="1C1DA8B5"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4E2E68B3" w14:textId="782425A1" w:rsidR="00B47CDB" w:rsidRPr="00B23775" w:rsidRDefault="008359F1" w:rsidP="00B47CDB">
            <w:pPr>
              <w:spacing w:line="360" w:lineRule="auto"/>
              <w:rPr>
                <w:rFonts w:ascii="Times New Roman" w:hAnsi="Times New Roman" w:cs="Times New Roman"/>
                <w:b/>
                <w:bCs/>
                <w:sz w:val="24"/>
                <w:szCs w:val="24"/>
                <w:lang w:val="en-US"/>
              </w:rPr>
            </w:pPr>
            <w:r w:rsidRPr="00B23775">
              <w:rPr>
                <w:rFonts w:ascii="Times New Roman" w:hAnsi="Times New Roman" w:cs="Times New Roman"/>
                <w:sz w:val="24"/>
                <w:szCs w:val="24"/>
                <w:lang w:val="en-US"/>
              </w:rPr>
              <w:t>Foreign Key</w:t>
            </w:r>
          </w:p>
        </w:tc>
      </w:tr>
      <w:tr w:rsidR="00B47CDB" w:rsidRPr="00B23775" w14:paraId="7452BCE2" w14:textId="77777777" w:rsidTr="00BC3AA9">
        <w:tc>
          <w:tcPr>
            <w:tcW w:w="1981" w:type="dxa"/>
          </w:tcPr>
          <w:p w14:paraId="1A235124" w14:textId="38251B76"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nggal</w:t>
            </w:r>
          </w:p>
        </w:tc>
        <w:tc>
          <w:tcPr>
            <w:tcW w:w="1982" w:type="dxa"/>
          </w:tcPr>
          <w:p w14:paraId="57EC936A" w14:textId="0E19F2B1"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29E03256"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18F7C524"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5FAA368" w14:textId="77777777" w:rsidTr="00BC3AA9">
        <w:tc>
          <w:tcPr>
            <w:tcW w:w="1981" w:type="dxa"/>
          </w:tcPr>
          <w:p w14:paraId="25251CE5" w14:textId="50D7A799"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am</w:t>
            </w:r>
          </w:p>
        </w:tc>
        <w:tc>
          <w:tcPr>
            <w:tcW w:w="1982" w:type="dxa"/>
          </w:tcPr>
          <w:p w14:paraId="1BD23B29" w14:textId="331E1C52"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me</w:t>
            </w:r>
          </w:p>
        </w:tc>
        <w:tc>
          <w:tcPr>
            <w:tcW w:w="1982" w:type="dxa"/>
          </w:tcPr>
          <w:p w14:paraId="6B344FAF"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50E1EAD4"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70390ED6" w14:textId="77777777" w:rsidTr="00BC3AA9">
        <w:tc>
          <w:tcPr>
            <w:tcW w:w="1981" w:type="dxa"/>
          </w:tcPr>
          <w:p w14:paraId="7B5B7ED4" w14:textId="55F27469"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raft</w:t>
            </w:r>
          </w:p>
        </w:tc>
        <w:tc>
          <w:tcPr>
            <w:tcW w:w="1982" w:type="dxa"/>
          </w:tcPr>
          <w:p w14:paraId="001D981C" w14:textId="75A60F82"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nyint</w:t>
            </w:r>
          </w:p>
        </w:tc>
        <w:tc>
          <w:tcPr>
            <w:tcW w:w="1982" w:type="dxa"/>
          </w:tcPr>
          <w:p w14:paraId="0A611EDA" w14:textId="7EADE44F"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1982" w:type="dxa"/>
          </w:tcPr>
          <w:p w14:paraId="4AE938E9"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4731B9B4" w14:textId="77777777" w:rsidTr="00BC3AA9">
        <w:tc>
          <w:tcPr>
            <w:tcW w:w="1981" w:type="dxa"/>
          </w:tcPr>
          <w:p w14:paraId="57FB0E3E" w14:textId="78B62895"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Golongan_darah</w:t>
            </w:r>
          </w:p>
        </w:tc>
        <w:tc>
          <w:tcPr>
            <w:tcW w:w="1982" w:type="dxa"/>
          </w:tcPr>
          <w:p w14:paraId="555E4CF2" w14:textId="5BAABD79"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1DBAB363" w14:textId="2811FF48"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1E809DC8" w14:textId="77777777" w:rsidR="00B47CDB" w:rsidRPr="00B23775" w:rsidRDefault="00B47CDB" w:rsidP="00B47CDB">
            <w:pPr>
              <w:spacing w:line="360" w:lineRule="auto"/>
              <w:rPr>
                <w:rFonts w:ascii="Times New Roman" w:hAnsi="Times New Roman" w:cs="Times New Roman"/>
                <w:sz w:val="24"/>
                <w:szCs w:val="24"/>
                <w:lang w:val="en-US"/>
              </w:rPr>
            </w:pPr>
          </w:p>
        </w:tc>
      </w:tr>
      <w:tr w:rsidR="008359F1" w:rsidRPr="00B23775" w14:paraId="46DF8EC6" w14:textId="77777777" w:rsidTr="00BC3AA9">
        <w:tc>
          <w:tcPr>
            <w:tcW w:w="1981" w:type="dxa"/>
          </w:tcPr>
          <w:p w14:paraId="59AE0322" w14:textId="35EE338A" w:rsidR="008359F1" w:rsidRPr="00B23775" w:rsidRDefault="008359F1"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ekanan_darah</w:t>
            </w:r>
          </w:p>
        </w:tc>
        <w:tc>
          <w:tcPr>
            <w:tcW w:w="1982" w:type="dxa"/>
          </w:tcPr>
          <w:p w14:paraId="03BB19E7" w14:textId="0AE3B738"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3BDD71A2" w14:textId="103EA19E"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395D2EF7"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70621127" w14:textId="77777777" w:rsidTr="00BC3AA9">
        <w:tc>
          <w:tcPr>
            <w:tcW w:w="1981" w:type="dxa"/>
          </w:tcPr>
          <w:p w14:paraId="097521FE" w14:textId="3F7B9DC5" w:rsidR="008359F1" w:rsidRPr="00B23775" w:rsidRDefault="008359F1"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yakit_jantung</w:t>
            </w:r>
          </w:p>
        </w:tc>
        <w:tc>
          <w:tcPr>
            <w:tcW w:w="1982" w:type="dxa"/>
          </w:tcPr>
          <w:p w14:paraId="6DA5BB80" w14:textId="3D4B71D5"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0A17207A" w14:textId="25241277"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3445AF47"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48D6E16B" w14:textId="77777777" w:rsidTr="00BC3AA9">
        <w:tc>
          <w:tcPr>
            <w:tcW w:w="1981" w:type="dxa"/>
          </w:tcPr>
          <w:p w14:paraId="7D39079D" w14:textId="62370FE1" w:rsidR="008359F1" w:rsidRPr="00B23775" w:rsidRDefault="008359F1"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iabetes</w:t>
            </w:r>
          </w:p>
        </w:tc>
        <w:tc>
          <w:tcPr>
            <w:tcW w:w="1982" w:type="dxa"/>
          </w:tcPr>
          <w:p w14:paraId="0FE61B62" w14:textId="1EEC687C"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09B53022" w14:textId="677CED96"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07043E4E"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1CF32ECF" w14:textId="77777777" w:rsidTr="00BC3AA9">
        <w:tc>
          <w:tcPr>
            <w:tcW w:w="1981" w:type="dxa"/>
          </w:tcPr>
          <w:p w14:paraId="7692B0B7" w14:textId="37AF77A5" w:rsidR="008359F1" w:rsidRPr="00B23775" w:rsidRDefault="008359F1"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epatitis</w:t>
            </w:r>
          </w:p>
        </w:tc>
        <w:tc>
          <w:tcPr>
            <w:tcW w:w="1982" w:type="dxa"/>
          </w:tcPr>
          <w:p w14:paraId="74925D6E" w14:textId="4625EE54"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E173607" w14:textId="7756E643"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4B808821"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5FE71D89" w14:textId="77777777" w:rsidTr="00BC3AA9">
        <w:tc>
          <w:tcPr>
            <w:tcW w:w="1981" w:type="dxa"/>
          </w:tcPr>
          <w:p w14:paraId="3857865A" w14:textId="78436869" w:rsidR="008359F1" w:rsidRPr="00B23775" w:rsidRDefault="00066B77"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yakit_lainnya</w:t>
            </w:r>
          </w:p>
        </w:tc>
        <w:tc>
          <w:tcPr>
            <w:tcW w:w="1982" w:type="dxa"/>
          </w:tcPr>
          <w:p w14:paraId="10CA0BA8" w14:textId="6D728C13"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322DE128" w14:textId="01E78F72"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25238D0E"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26057D61" w14:textId="77777777" w:rsidTr="00BC3AA9">
        <w:tc>
          <w:tcPr>
            <w:tcW w:w="1981" w:type="dxa"/>
          </w:tcPr>
          <w:p w14:paraId="40650D9A" w14:textId="1C9FD406" w:rsidR="008359F1" w:rsidRPr="00B23775" w:rsidRDefault="00066B77"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ergi_obat</w:t>
            </w:r>
          </w:p>
        </w:tc>
        <w:tc>
          <w:tcPr>
            <w:tcW w:w="1982" w:type="dxa"/>
          </w:tcPr>
          <w:p w14:paraId="7FC797F2" w14:textId="69EF4087"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71D184D" w14:textId="127C70A0"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2239FF57" w14:textId="77777777" w:rsidR="008359F1" w:rsidRPr="00B23775" w:rsidRDefault="008359F1" w:rsidP="008359F1">
            <w:pPr>
              <w:spacing w:line="360" w:lineRule="auto"/>
              <w:rPr>
                <w:rFonts w:ascii="Times New Roman" w:hAnsi="Times New Roman" w:cs="Times New Roman"/>
                <w:sz w:val="24"/>
                <w:szCs w:val="24"/>
                <w:lang w:val="en-US"/>
              </w:rPr>
            </w:pPr>
          </w:p>
        </w:tc>
      </w:tr>
      <w:tr w:rsidR="00066B77" w:rsidRPr="00B23775" w14:paraId="3A5B8504" w14:textId="77777777" w:rsidTr="00BC3AA9">
        <w:tc>
          <w:tcPr>
            <w:tcW w:w="1981" w:type="dxa"/>
          </w:tcPr>
          <w:p w14:paraId="3BA7C4BC" w14:textId="61871754"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ergi_makanan</w:t>
            </w:r>
          </w:p>
        </w:tc>
        <w:tc>
          <w:tcPr>
            <w:tcW w:w="1982" w:type="dxa"/>
          </w:tcPr>
          <w:p w14:paraId="2E33399D" w14:textId="646EF666"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E36034A" w14:textId="05A99AAD"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7929241E" w14:textId="77777777" w:rsidR="00066B77" w:rsidRPr="00B23775" w:rsidRDefault="00066B77" w:rsidP="00066B77">
            <w:pPr>
              <w:spacing w:line="360" w:lineRule="auto"/>
              <w:rPr>
                <w:rFonts w:ascii="Times New Roman" w:hAnsi="Times New Roman" w:cs="Times New Roman"/>
                <w:sz w:val="24"/>
                <w:szCs w:val="24"/>
                <w:lang w:val="en-US"/>
              </w:rPr>
            </w:pPr>
          </w:p>
        </w:tc>
      </w:tr>
      <w:tr w:rsidR="00066B77" w:rsidRPr="00B23775" w14:paraId="155DF109" w14:textId="77777777" w:rsidTr="00BC3AA9">
        <w:tc>
          <w:tcPr>
            <w:tcW w:w="1981" w:type="dxa"/>
          </w:tcPr>
          <w:p w14:paraId="640AB681" w14:textId="1696CDAE"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Keluhan</w:t>
            </w:r>
          </w:p>
        </w:tc>
        <w:tc>
          <w:tcPr>
            <w:tcW w:w="1982" w:type="dxa"/>
          </w:tcPr>
          <w:p w14:paraId="0A085AB8" w14:textId="6601820B"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D8CEEE0" w14:textId="5DB84B99"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982" w:type="dxa"/>
          </w:tcPr>
          <w:p w14:paraId="22B503C2" w14:textId="77777777" w:rsidR="00066B77" w:rsidRPr="00B23775" w:rsidRDefault="00066B77" w:rsidP="00066B77">
            <w:pPr>
              <w:spacing w:line="360" w:lineRule="auto"/>
              <w:rPr>
                <w:rFonts w:ascii="Times New Roman" w:hAnsi="Times New Roman" w:cs="Times New Roman"/>
                <w:sz w:val="24"/>
                <w:szCs w:val="24"/>
                <w:lang w:val="en-US"/>
              </w:rPr>
            </w:pPr>
          </w:p>
        </w:tc>
      </w:tr>
      <w:tr w:rsidR="00066B77" w:rsidRPr="00B23775" w14:paraId="006ABDD3" w14:textId="77777777" w:rsidTr="00BC3AA9">
        <w:tc>
          <w:tcPr>
            <w:tcW w:w="1981" w:type="dxa"/>
          </w:tcPr>
          <w:p w14:paraId="4FF4ABA7" w14:textId="325D4FB9"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Gigi</w:t>
            </w:r>
          </w:p>
        </w:tc>
        <w:tc>
          <w:tcPr>
            <w:tcW w:w="1982" w:type="dxa"/>
          </w:tcPr>
          <w:p w14:paraId="786A0726" w14:textId="65D58E79"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16A122B6" w14:textId="1269DE14"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3EBD54CB" w14:textId="77777777" w:rsidR="00066B77" w:rsidRPr="00B23775" w:rsidRDefault="00066B77" w:rsidP="00066B77">
            <w:pPr>
              <w:spacing w:line="360" w:lineRule="auto"/>
              <w:rPr>
                <w:rFonts w:ascii="Times New Roman" w:hAnsi="Times New Roman" w:cs="Times New Roman"/>
                <w:sz w:val="24"/>
                <w:szCs w:val="24"/>
                <w:lang w:val="en-US"/>
              </w:rPr>
            </w:pPr>
          </w:p>
        </w:tc>
      </w:tr>
      <w:tr w:rsidR="00066B77" w:rsidRPr="00B23775" w14:paraId="7EB832D0" w14:textId="77777777" w:rsidTr="00BC3AA9">
        <w:tc>
          <w:tcPr>
            <w:tcW w:w="1981" w:type="dxa"/>
          </w:tcPr>
          <w:p w14:paraId="1A010579" w14:textId="024573D8"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tatus_penginput</w:t>
            </w:r>
          </w:p>
        </w:tc>
        <w:tc>
          <w:tcPr>
            <w:tcW w:w="1982" w:type="dxa"/>
          </w:tcPr>
          <w:p w14:paraId="343BA0D1" w14:textId="67FC0436"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nyint</w:t>
            </w:r>
          </w:p>
        </w:tc>
        <w:tc>
          <w:tcPr>
            <w:tcW w:w="1982" w:type="dxa"/>
          </w:tcPr>
          <w:p w14:paraId="6E953732" w14:textId="15F72343"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1982" w:type="dxa"/>
          </w:tcPr>
          <w:p w14:paraId="6D73635F" w14:textId="77777777" w:rsidR="00066B77" w:rsidRPr="00B23775" w:rsidRDefault="00066B77" w:rsidP="00066B77">
            <w:pPr>
              <w:spacing w:line="360" w:lineRule="auto"/>
              <w:rPr>
                <w:rFonts w:ascii="Times New Roman" w:hAnsi="Times New Roman" w:cs="Times New Roman"/>
                <w:sz w:val="24"/>
                <w:szCs w:val="24"/>
                <w:lang w:val="en-US"/>
              </w:rPr>
            </w:pPr>
          </w:p>
        </w:tc>
      </w:tr>
      <w:bookmarkEnd w:id="165"/>
    </w:tbl>
    <w:p w14:paraId="6B26EA6D" w14:textId="677EB208" w:rsidR="00D766F3" w:rsidRPr="00B23775" w:rsidRDefault="00D766F3" w:rsidP="001D560C">
      <w:pPr>
        <w:spacing w:line="360" w:lineRule="auto"/>
        <w:rPr>
          <w:rFonts w:ascii="Times New Roman" w:hAnsi="Times New Roman" w:cs="Times New Roman"/>
          <w:sz w:val="24"/>
          <w:szCs w:val="24"/>
          <w:lang w:val="en-US"/>
        </w:rPr>
      </w:pPr>
    </w:p>
    <w:p w14:paraId="2059BEC4" w14:textId="0519BBDE"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1</w:t>
      </w:r>
      <w:r w:rsidR="00BC3AA9" w:rsidRPr="00D4058B">
        <w:rPr>
          <w:rFonts w:ascii="Times New Roman" w:hAnsi="Times New Roman" w:cs="Times New Roman"/>
          <w:b/>
          <w:bCs/>
          <w:sz w:val="24"/>
          <w:szCs w:val="24"/>
          <w:lang w:val="en-US"/>
        </w:rPr>
        <w:t>0</w:t>
      </w:r>
      <w:r w:rsidRPr="00D4058B">
        <w:rPr>
          <w:rFonts w:ascii="Times New Roman" w:hAnsi="Times New Roman" w:cs="Times New Roman"/>
          <w:b/>
          <w:bCs/>
          <w:sz w:val="24"/>
          <w:szCs w:val="24"/>
          <w:lang w:val="en-US"/>
        </w:rPr>
        <w:t xml:space="preserve"> Struktur Tabel Pasien</w:t>
      </w:r>
    </w:p>
    <w:p w14:paraId="4748DA50" w14:textId="768AB258" w:rsidR="00FE2A92" w:rsidRPr="00B23775" w:rsidRDefault="00FE2A92" w:rsidP="0060408C">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pasien adalah tabel yang berisikan data detail terkait pasien. Pada tabel ini terdapat </w:t>
      </w:r>
      <w:r w:rsidR="0060408C" w:rsidRPr="00B23775">
        <w:rPr>
          <w:rFonts w:ascii="Times New Roman" w:hAnsi="Times New Roman" w:cs="Times New Roman"/>
          <w:sz w:val="24"/>
          <w:szCs w:val="24"/>
          <w:lang w:val="en-US"/>
        </w:rPr>
        <w:t>primary key dengan nama pasien_id dan foreign key dengan nama user_id. Struktur tabel ini dapat dilihat pada tabel 4</w:t>
      </w:r>
      <w:r w:rsidR="00E047DE"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10</w:t>
      </w:r>
      <w:r w:rsidR="0060408C" w:rsidRPr="00B23775">
        <w:rPr>
          <w:rFonts w:ascii="Times New Roman" w:hAnsi="Times New Roman" w:cs="Times New Roman"/>
          <w:sz w:val="24"/>
          <w:szCs w:val="24"/>
          <w:lang w:val="en-US"/>
        </w:rPr>
        <w:t xml:space="preserve"> berikut.</w:t>
      </w:r>
    </w:p>
    <w:p w14:paraId="0D2BEF2C" w14:textId="5DCAAB77" w:rsidR="003471B4" w:rsidRPr="00B23775" w:rsidRDefault="003471B4" w:rsidP="007D7027">
      <w:pPr>
        <w:pStyle w:val="Heading4"/>
      </w:pPr>
      <w:bookmarkStart w:id="167" w:name="_Toc177416241"/>
      <w:r w:rsidRPr="00B23775">
        <w:t>Tabel 4</w:t>
      </w:r>
      <w:r w:rsidR="00E047DE" w:rsidRPr="00B23775">
        <w:t>.</w:t>
      </w:r>
      <w:r w:rsidR="00DB69CA" w:rsidRPr="00B23775">
        <w:t xml:space="preserve">10 </w:t>
      </w:r>
      <w:r w:rsidRPr="00B23775">
        <w:t xml:space="preserve">Tabel </w:t>
      </w:r>
      <w:r w:rsidR="00FE2A92" w:rsidRPr="00B23775">
        <w:t>Pasien</w:t>
      </w:r>
      <w:bookmarkEnd w:id="167"/>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32C5E600" w14:textId="77777777" w:rsidTr="00BC3AA9">
        <w:tc>
          <w:tcPr>
            <w:tcW w:w="1981" w:type="dxa"/>
          </w:tcPr>
          <w:p w14:paraId="392E5C66" w14:textId="4047E16A"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 Atribut</w:t>
            </w:r>
          </w:p>
        </w:tc>
        <w:tc>
          <w:tcPr>
            <w:tcW w:w="1982" w:type="dxa"/>
          </w:tcPr>
          <w:p w14:paraId="429B97BC" w14:textId="209F674B"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Tipe Data</w:t>
            </w:r>
          </w:p>
        </w:tc>
        <w:tc>
          <w:tcPr>
            <w:tcW w:w="1982" w:type="dxa"/>
          </w:tcPr>
          <w:p w14:paraId="6618E99A" w14:textId="1E4A5C2C"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kuran</w:t>
            </w:r>
          </w:p>
        </w:tc>
        <w:tc>
          <w:tcPr>
            <w:tcW w:w="1982" w:type="dxa"/>
          </w:tcPr>
          <w:p w14:paraId="64C69EC5" w14:textId="25BED91B"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Keterangan</w:t>
            </w:r>
          </w:p>
        </w:tc>
      </w:tr>
      <w:tr w:rsidR="00B47CDB" w:rsidRPr="00B23775" w14:paraId="35DFC697" w14:textId="77777777" w:rsidTr="00BC3AA9">
        <w:tc>
          <w:tcPr>
            <w:tcW w:w="1981" w:type="dxa"/>
          </w:tcPr>
          <w:p w14:paraId="6D156032" w14:textId="1CF7A85F"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_id</w:t>
            </w:r>
          </w:p>
        </w:tc>
        <w:tc>
          <w:tcPr>
            <w:tcW w:w="1982" w:type="dxa"/>
          </w:tcPr>
          <w:p w14:paraId="681841F7" w14:textId="4D6728DA"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5A79ED7" w14:textId="448CCC51"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0A85461F" w14:textId="7EDEB956"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1428F7E9" w14:textId="77777777" w:rsidTr="00BC3AA9">
        <w:tc>
          <w:tcPr>
            <w:tcW w:w="1981" w:type="dxa"/>
          </w:tcPr>
          <w:p w14:paraId="64D25297" w14:textId="40BA1CE2"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_id</w:t>
            </w:r>
          </w:p>
        </w:tc>
        <w:tc>
          <w:tcPr>
            <w:tcW w:w="1982" w:type="dxa"/>
          </w:tcPr>
          <w:p w14:paraId="73B74C7C" w14:textId="3C5AB60A"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bigint</w:t>
            </w:r>
          </w:p>
        </w:tc>
        <w:tc>
          <w:tcPr>
            <w:tcW w:w="1982" w:type="dxa"/>
          </w:tcPr>
          <w:p w14:paraId="59FE24E3" w14:textId="381937FF"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1982" w:type="dxa"/>
          </w:tcPr>
          <w:p w14:paraId="05D9EB6A" w14:textId="6F6AEDF9"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bl>
    <w:p w14:paraId="294875F9" w14:textId="523E2D84" w:rsidR="008A20E7" w:rsidRDefault="008A20E7" w:rsidP="001D560C">
      <w:pPr>
        <w:spacing w:line="360" w:lineRule="auto"/>
        <w:rPr>
          <w:rFonts w:ascii="Times New Roman" w:hAnsi="Times New Roman" w:cs="Times New Roman"/>
          <w:sz w:val="24"/>
          <w:szCs w:val="24"/>
          <w:lang w:val="en-US"/>
        </w:rPr>
      </w:pPr>
    </w:p>
    <w:p w14:paraId="36651432" w14:textId="013DA757" w:rsidR="003C5C83" w:rsidRDefault="003C5C83" w:rsidP="003C5C83">
      <w:pPr>
        <w:pStyle w:val="Heading4"/>
      </w:pPr>
      <w:r w:rsidRPr="00B23775">
        <w:lastRenderedPageBreak/>
        <w:t>Tabel 4.10 Tabel Pasien</w:t>
      </w:r>
      <w:r w:rsidR="00BA3A27">
        <w:t>(lanjutan)</w:t>
      </w:r>
    </w:p>
    <w:tbl>
      <w:tblPr>
        <w:tblStyle w:val="TableGrid"/>
        <w:tblW w:w="0" w:type="auto"/>
        <w:tblLook w:val="04A0" w:firstRow="1" w:lastRow="0" w:firstColumn="1" w:lastColumn="0" w:noHBand="0" w:noVBand="1"/>
      </w:tblPr>
      <w:tblGrid>
        <w:gridCol w:w="1981"/>
        <w:gridCol w:w="1982"/>
        <w:gridCol w:w="1982"/>
        <w:gridCol w:w="1982"/>
      </w:tblGrid>
      <w:tr w:rsidR="003C5C83" w:rsidRPr="00B23775" w14:paraId="04A95470" w14:textId="77777777" w:rsidTr="00C327D2">
        <w:tc>
          <w:tcPr>
            <w:tcW w:w="1981" w:type="dxa"/>
          </w:tcPr>
          <w:p w14:paraId="76B469F8"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ama</w:t>
            </w:r>
          </w:p>
        </w:tc>
        <w:tc>
          <w:tcPr>
            <w:tcW w:w="1982" w:type="dxa"/>
          </w:tcPr>
          <w:p w14:paraId="02523E24"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826A60C"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6DBCF253"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16579D93" w14:textId="77777777" w:rsidTr="00C327D2">
        <w:tc>
          <w:tcPr>
            <w:tcW w:w="1981" w:type="dxa"/>
          </w:tcPr>
          <w:p w14:paraId="6F1910F2"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empat_lahir</w:t>
            </w:r>
          </w:p>
        </w:tc>
        <w:tc>
          <w:tcPr>
            <w:tcW w:w="1982" w:type="dxa"/>
          </w:tcPr>
          <w:p w14:paraId="2FABFFF6"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4875782"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0734F996"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47F92356" w14:textId="77777777" w:rsidTr="00C327D2">
        <w:tc>
          <w:tcPr>
            <w:tcW w:w="1981" w:type="dxa"/>
          </w:tcPr>
          <w:p w14:paraId="3A44DF14"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nggal_lahir</w:t>
            </w:r>
          </w:p>
        </w:tc>
        <w:tc>
          <w:tcPr>
            <w:tcW w:w="1982" w:type="dxa"/>
          </w:tcPr>
          <w:p w14:paraId="7F2ED176"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42269BD8"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5E359099"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3B15821D" w14:textId="77777777" w:rsidTr="00C327D2">
        <w:tc>
          <w:tcPr>
            <w:tcW w:w="1981" w:type="dxa"/>
          </w:tcPr>
          <w:p w14:paraId="3BCD6758"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kerjaan</w:t>
            </w:r>
          </w:p>
        </w:tc>
        <w:tc>
          <w:tcPr>
            <w:tcW w:w="1982" w:type="dxa"/>
          </w:tcPr>
          <w:p w14:paraId="52027149"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42C0E0F3"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7C82A589"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4EAE897A" w14:textId="77777777" w:rsidTr="00C327D2">
        <w:tc>
          <w:tcPr>
            <w:tcW w:w="1981" w:type="dxa"/>
          </w:tcPr>
          <w:p w14:paraId="432D6A6D"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mat</w:t>
            </w:r>
          </w:p>
        </w:tc>
        <w:tc>
          <w:tcPr>
            <w:tcW w:w="1982" w:type="dxa"/>
          </w:tcPr>
          <w:p w14:paraId="4058B3E9"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5FAC318"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201B3435"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1F783AEF" w14:textId="77777777" w:rsidTr="00C327D2">
        <w:tc>
          <w:tcPr>
            <w:tcW w:w="1981" w:type="dxa"/>
          </w:tcPr>
          <w:p w14:paraId="18DCFE51"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o_telp</w:t>
            </w:r>
          </w:p>
        </w:tc>
        <w:tc>
          <w:tcPr>
            <w:tcW w:w="1982" w:type="dxa"/>
          </w:tcPr>
          <w:p w14:paraId="7115199A"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51842148"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54FD9634" w14:textId="77777777" w:rsidR="003C5C83" w:rsidRPr="00B23775" w:rsidRDefault="003C5C83" w:rsidP="00C327D2">
            <w:pPr>
              <w:spacing w:line="360" w:lineRule="auto"/>
              <w:rPr>
                <w:rFonts w:ascii="Times New Roman" w:hAnsi="Times New Roman" w:cs="Times New Roman"/>
                <w:sz w:val="24"/>
                <w:szCs w:val="24"/>
                <w:lang w:val="en-US"/>
              </w:rPr>
            </w:pPr>
          </w:p>
        </w:tc>
      </w:tr>
    </w:tbl>
    <w:p w14:paraId="17035A85" w14:textId="77777777" w:rsidR="003C5C83" w:rsidRPr="00B23775" w:rsidRDefault="003C5C83" w:rsidP="001D560C">
      <w:pPr>
        <w:spacing w:line="360" w:lineRule="auto"/>
        <w:rPr>
          <w:rFonts w:ascii="Times New Roman" w:hAnsi="Times New Roman" w:cs="Times New Roman"/>
          <w:sz w:val="24"/>
          <w:szCs w:val="24"/>
          <w:lang w:val="en-US"/>
        </w:rPr>
      </w:pPr>
    </w:p>
    <w:p w14:paraId="177D0328" w14:textId="3C25F9BA" w:rsidR="005C718E" w:rsidRPr="00D4058B" w:rsidRDefault="005C718E" w:rsidP="00771D04">
      <w:pPr>
        <w:pStyle w:val="Heading5"/>
        <w:numPr>
          <w:ilvl w:val="2"/>
          <w:numId w:val="22"/>
        </w:numPr>
      </w:pPr>
      <w:bookmarkStart w:id="168" w:name="_Toc178772359"/>
      <w:r w:rsidRPr="00D4058B">
        <w:t>Arsitektur Aplikasi</w:t>
      </w:r>
      <w:bookmarkEnd w:id="168"/>
    </w:p>
    <w:p w14:paraId="1F9D930E" w14:textId="04832025" w:rsidR="0090211F" w:rsidRDefault="0056400B" w:rsidP="0056400B">
      <w:pPr>
        <w:spacing w:line="360" w:lineRule="auto"/>
        <w:jc w:val="both"/>
        <w:rPr>
          <w:rFonts w:ascii="Times New Roman" w:hAnsi="Times New Roman" w:cs="Times New Roman"/>
          <w:sz w:val="24"/>
          <w:szCs w:val="24"/>
          <w:lang w:val="en-ID"/>
        </w:rPr>
      </w:pPr>
      <w:bookmarkStart w:id="169" w:name="_Hlk179355962"/>
      <w:r w:rsidRPr="00B23775">
        <w:rPr>
          <w:rFonts w:ascii="Times New Roman" w:hAnsi="Times New Roman" w:cs="Times New Roman"/>
          <w:sz w:val="24"/>
          <w:szCs w:val="24"/>
          <w:lang w:val="en-ID"/>
        </w:rPr>
        <w:t>Arsitektur aplikasi yang digunakan dalam penelitian ini mengikuti pola Model-View-Controller (MVC). Pola ini dipilih karena memisahkan logika aplikasi, tampilan, dan manipulasi data, sehingga mempermudah pengembangan dan pemeliharaan aplikasi. Aplikasi ini dikembangkan menggunakan framework Laravel 11 dan menggunakan MySQL sebagai basis data. Gambar pada arsitektur ini bisa dilihat pada gambar 4.</w:t>
      </w:r>
      <w:r w:rsidR="00E047DE" w:rsidRPr="00B23775">
        <w:rPr>
          <w:rFonts w:ascii="Times New Roman" w:hAnsi="Times New Roman" w:cs="Times New Roman"/>
          <w:sz w:val="24"/>
          <w:szCs w:val="24"/>
          <w:lang w:val="en-ID"/>
        </w:rPr>
        <w:t>1</w:t>
      </w:r>
      <w:r w:rsidR="00F52DBC">
        <w:rPr>
          <w:rFonts w:ascii="Times New Roman" w:hAnsi="Times New Roman" w:cs="Times New Roman"/>
          <w:sz w:val="24"/>
          <w:szCs w:val="24"/>
          <w:lang w:val="en-ID"/>
        </w:rPr>
        <w:t>3</w:t>
      </w:r>
      <w:r w:rsidRPr="00B23775">
        <w:rPr>
          <w:rFonts w:ascii="Times New Roman" w:hAnsi="Times New Roman" w:cs="Times New Roman"/>
          <w:sz w:val="24"/>
          <w:szCs w:val="24"/>
          <w:lang w:val="en-ID"/>
        </w:rPr>
        <w:t xml:space="preserve"> berikut. </w:t>
      </w:r>
    </w:p>
    <w:p w14:paraId="19E1AB80" w14:textId="0338CD08" w:rsidR="00775127" w:rsidRPr="0090211F" w:rsidRDefault="0090211F" w:rsidP="0090211F">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9DC30A5" wp14:editId="4C53810C">
            <wp:extent cx="5032375" cy="3776345"/>
            <wp:effectExtent l="0" t="0" r="0" b="0"/>
            <wp:docPr id="1117201793" name="Picture 1117201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2375" cy="3776345"/>
                    </a:xfrm>
                    <a:prstGeom prst="rect">
                      <a:avLst/>
                    </a:prstGeom>
                    <a:noFill/>
                    <a:ln>
                      <a:noFill/>
                    </a:ln>
                  </pic:spPr>
                </pic:pic>
              </a:graphicData>
            </a:graphic>
          </wp:inline>
        </w:drawing>
      </w:r>
    </w:p>
    <w:p w14:paraId="008D92AF" w14:textId="2D86DBAE" w:rsidR="0090211F" w:rsidRPr="0090211F" w:rsidRDefault="00561C68" w:rsidP="0090211F">
      <w:pPr>
        <w:pStyle w:val="Heading3"/>
      </w:pPr>
      <w:bookmarkStart w:id="170" w:name="_Toc173852701"/>
      <w:bookmarkStart w:id="171" w:name="_Toc176816525"/>
      <w:r w:rsidRPr="00B23775">
        <w:t>Gambar 4</w:t>
      </w:r>
      <w:r w:rsidR="00E047DE" w:rsidRPr="00B23775">
        <w:t>.1</w:t>
      </w:r>
      <w:r w:rsidR="00F52DBC">
        <w:t>3</w:t>
      </w:r>
      <w:r w:rsidR="00DB69CA" w:rsidRPr="00B23775">
        <w:t xml:space="preserve"> Arsitektur Aplikasi </w:t>
      </w:r>
      <w:r w:rsidR="00DB69CA" w:rsidRPr="009636A1">
        <w:rPr>
          <w:i/>
          <w:iCs/>
        </w:rPr>
        <w:t>Website</w:t>
      </w:r>
      <w:bookmarkEnd w:id="170"/>
      <w:bookmarkEnd w:id="171"/>
      <w:r w:rsidR="00DB69CA" w:rsidRPr="00B23775">
        <w:t xml:space="preserve"> </w:t>
      </w:r>
    </w:p>
    <w:bookmarkEnd w:id="169"/>
    <w:p w14:paraId="7CC1B991" w14:textId="77777777" w:rsidR="0056400B" w:rsidRPr="00B23775" w:rsidRDefault="0056400B" w:rsidP="0056400B">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lastRenderedPageBreak/>
        <w:t>Berikut adalah penjelasan dari setiap komponen dalam arsitektur MVC ini:</w:t>
      </w:r>
    </w:p>
    <w:p w14:paraId="2EF8F26D"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User (Pengguna):</w:t>
      </w:r>
    </w:p>
    <w:p w14:paraId="1F791817" w14:textId="6B14FE99"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Pengguna melakukan request dari URL. Ini adalah titik awal di mana pengguna berinteraksi dengan aplikasi web. Setiap permintaan dari pengguna akan diproses oleh sistem melalui serangkaian yang terstruktur.</w:t>
      </w:r>
    </w:p>
    <w:p w14:paraId="039DF1B1"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Route:</w:t>
      </w:r>
    </w:p>
    <w:p w14:paraId="5D4DC3C7" w14:textId="77777777"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Route adalah komponen yang bertugas memetakan URL permintaan pengguna ke controller yang sesuai. Dalam Laravel, routing ini didefinisikan dalam file web.php atau api.php, tergantung pada jenis aplikasi yang dikembangkan. Route memastikan bahwa setiap permintaan dari pengguna diteruskan ke controller yang tepat untuk diproses lebih lanjut.</w:t>
      </w:r>
    </w:p>
    <w:p w14:paraId="0B5C9724"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Controller:</w:t>
      </w:r>
    </w:p>
    <w:p w14:paraId="7A1EFE7D" w14:textId="4B14768E"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Controller bertanggung jawab untuk menerima permintaan dari Route, memprosesnya, dan menentukan  apa yang harus dilakukan selanjutnya. Controller melakukan request ke Model untuk mengambil atau memanipulasi data dari database. Setelah mendapatkan data yang diperlukan, Controller akan meneruskannya ke View untuk ditampilkan kepada pengguna.</w:t>
      </w:r>
    </w:p>
    <w:p w14:paraId="12160D61"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Model:</w:t>
      </w:r>
    </w:p>
    <w:p w14:paraId="730C0166" w14:textId="5E7FD499"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Model adalah komponen yang berinteraksi langsung dengan database. Model bertugas untuk mengoperasikan database, termasuk mengambil, menyimpan, memperbarui, dan menghapus data.</w:t>
      </w:r>
    </w:p>
    <w:p w14:paraId="2E9EAAFB"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View:</w:t>
      </w:r>
    </w:p>
    <w:p w14:paraId="18121BA7" w14:textId="3B409FBD" w:rsidR="0056400B"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View adalah komponen yang bertugas untuk menampilkan data kepada pengguna. View menerima data dari Controller dan menyajikannya dalam bentuk yang dapat dipahami oleh pengguna. Dalam Laravel, Viewnya menggunakan Blade template engine untuk menampilkan halaman HTML.</w:t>
      </w:r>
    </w:p>
    <w:p w14:paraId="393CE1B7" w14:textId="172043DE" w:rsidR="00AF44E9" w:rsidRDefault="00AF44E9" w:rsidP="00545389">
      <w:pPr>
        <w:spacing w:line="360" w:lineRule="auto"/>
        <w:ind w:firstLine="360"/>
        <w:jc w:val="both"/>
        <w:rPr>
          <w:rFonts w:ascii="Times New Roman" w:hAnsi="Times New Roman" w:cs="Times New Roman"/>
          <w:sz w:val="24"/>
          <w:szCs w:val="24"/>
          <w:lang w:val="en-ID"/>
        </w:rPr>
      </w:pPr>
    </w:p>
    <w:p w14:paraId="4BD86A2C" w14:textId="77777777" w:rsidR="00AF44E9" w:rsidRPr="00B23775" w:rsidRDefault="00AF44E9" w:rsidP="00545389">
      <w:pPr>
        <w:spacing w:line="360" w:lineRule="auto"/>
        <w:ind w:firstLine="360"/>
        <w:jc w:val="both"/>
        <w:rPr>
          <w:rFonts w:ascii="Times New Roman" w:hAnsi="Times New Roman" w:cs="Times New Roman"/>
          <w:sz w:val="24"/>
          <w:szCs w:val="24"/>
          <w:lang w:val="en-ID"/>
        </w:rPr>
      </w:pPr>
    </w:p>
    <w:p w14:paraId="09BB9F8D" w14:textId="77777777" w:rsidR="0056400B" w:rsidRPr="00B23775" w:rsidRDefault="0056400B" w:rsidP="0056400B">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lastRenderedPageBreak/>
        <w:t>Alur Kerja</w:t>
      </w:r>
    </w:p>
    <w:p w14:paraId="7DE49B71"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Pengguna mengirimkan request melalui URL.</w:t>
      </w:r>
    </w:p>
    <w:p w14:paraId="462C393C"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Route memetakan URL tersebut ke Controller yang sesuai.</w:t>
      </w:r>
    </w:p>
    <w:p w14:paraId="299C7DF4"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Controller menerima permintaan dari Route dan meminta data dari Model.</w:t>
      </w:r>
    </w:p>
    <w:p w14:paraId="7398B43B"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Model berinteraksi dengan database MySQL untuk mengambil atau memanipulasi data.</w:t>
      </w:r>
    </w:p>
    <w:p w14:paraId="44473D49"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Model mengembalikan data ke Controller.</w:t>
      </w:r>
    </w:p>
    <w:p w14:paraId="7C06EB1D"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Controller mengoperasikan data dan mengirimkannya ke View.</w:t>
      </w:r>
    </w:p>
    <w:p w14:paraId="3BD395EA" w14:textId="3BA856CB" w:rsidR="00433692"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View menampilkan data kepada pengguna.</w:t>
      </w:r>
    </w:p>
    <w:p w14:paraId="4415B52E" w14:textId="5BCEC402" w:rsidR="005C718E" w:rsidRPr="00D4058B" w:rsidRDefault="005C718E" w:rsidP="00771D04">
      <w:pPr>
        <w:pStyle w:val="Heading5"/>
        <w:numPr>
          <w:ilvl w:val="2"/>
          <w:numId w:val="22"/>
        </w:numPr>
      </w:pPr>
      <w:bookmarkStart w:id="172" w:name="_Toc178772360"/>
      <w:r w:rsidRPr="00D4058B">
        <w:t>Class Diagram</w:t>
      </w:r>
      <w:bookmarkEnd w:id="172"/>
    </w:p>
    <w:p w14:paraId="6CDF8942" w14:textId="117831A0" w:rsidR="0060408C" w:rsidRPr="00B23775" w:rsidRDefault="00001404" w:rsidP="00E552F8">
      <w:pPr>
        <w:spacing w:line="360" w:lineRule="auto"/>
        <w:ind w:firstLine="720"/>
        <w:jc w:val="both"/>
        <w:rPr>
          <w:rFonts w:ascii="Times New Roman" w:hAnsi="Times New Roman" w:cs="Times New Roman"/>
          <w:sz w:val="24"/>
          <w:szCs w:val="24"/>
          <w:lang w:val="en-US"/>
        </w:rPr>
      </w:pPr>
      <w:r w:rsidRPr="00E31538">
        <w:rPr>
          <w:rFonts w:ascii="Times New Roman" w:hAnsi="Times New Roman" w:cs="Times New Roman"/>
          <w:i/>
          <w:iCs/>
          <w:sz w:val="24"/>
          <w:szCs w:val="24"/>
          <w:lang w:val="en-US"/>
        </w:rPr>
        <w:t>Class d</w:t>
      </w:r>
      <w:r w:rsidR="0060408C" w:rsidRPr="00E31538">
        <w:rPr>
          <w:rFonts w:ascii="Times New Roman" w:hAnsi="Times New Roman" w:cs="Times New Roman"/>
          <w:i/>
          <w:iCs/>
          <w:sz w:val="24"/>
          <w:szCs w:val="24"/>
          <w:lang w:val="en-US"/>
        </w:rPr>
        <w:t>iagram</w:t>
      </w:r>
      <w:r w:rsidR="0060408C" w:rsidRPr="00B23775">
        <w:rPr>
          <w:rFonts w:ascii="Times New Roman" w:hAnsi="Times New Roman" w:cs="Times New Roman"/>
          <w:sz w:val="24"/>
          <w:szCs w:val="24"/>
          <w:lang w:val="en-US"/>
        </w:rPr>
        <w:t xml:space="preserve"> adalah salah satu jenis diagram dalam </w:t>
      </w:r>
      <w:r w:rsidR="0060408C" w:rsidRPr="00E31538">
        <w:rPr>
          <w:rFonts w:ascii="Times New Roman" w:hAnsi="Times New Roman" w:cs="Times New Roman"/>
          <w:i/>
          <w:iCs/>
          <w:sz w:val="24"/>
          <w:szCs w:val="24"/>
          <w:lang w:val="en-US"/>
        </w:rPr>
        <w:t xml:space="preserve">Unified Modeling Language </w:t>
      </w:r>
      <w:r w:rsidR="0060408C" w:rsidRPr="00B23775">
        <w:rPr>
          <w:rFonts w:ascii="Times New Roman" w:hAnsi="Times New Roman" w:cs="Times New Roman"/>
          <w:sz w:val="24"/>
          <w:szCs w:val="24"/>
          <w:lang w:val="en-US"/>
        </w:rPr>
        <w:t xml:space="preserve">(UML) yang digunakan untuk menggambarkan struktur dan hubungan antar kelas dalam suatu sistem. </w:t>
      </w:r>
      <w:r w:rsidRPr="00B23775">
        <w:rPr>
          <w:rFonts w:ascii="Times New Roman" w:hAnsi="Times New Roman" w:cs="Times New Roman"/>
          <w:sz w:val="24"/>
          <w:szCs w:val="24"/>
          <w:lang w:val="en-US"/>
        </w:rPr>
        <w:t xml:space="preserve">Class diagram </w:t>
      </w:r>
      <w:r w:rsidR="0060408C" w:rsidRPr="00B23775">
        <w:rPr>
          <w:rFonts w:ascii="Times New Roman" w:hAnsi="Times New Roman" w:cs="Times New Roman"/>
          <w:sz w:val="24"/>
          <w:szCs w:val="24"/>
          <w:lang w:val="en-US"/>
        </w:rPr>
        <w:t xml:space="preserve">membantu agar pembangunan sistem yang menggunakan paradigma </w:t>
      </w:r>
      <w:r w:rsidR="009664C9" w:rsidRPr="00E31538">
        <w:rPr>
          <w:rFonts w:ascii="Times New Roman" w:hAnsi="Times New Roman" w:cs="Times New Roman"/>
          <w:i/>
          <w:iCs/>
          <w:sz w:val="24"/>
          <w:szCs w:val="24"/>
          <w:lang w:val="en-US"/>
        </w:rPr>
        <w:t>Object Oriented Programming</w:t>
      </w:r>
      <w:r w:rsidR="00E31538">
        <w:rPr>
          <w:rFonts w:ascii="Times New Roman" w:hAnsi="Times New Roman" w:cs="Times New Roman"/>
          <w:sz w:val="24"/>
          <w:szCs w:val="24"/>
          <w:lang w:val="en-US"/>
        </w:rPr>
        <w:t>(OOP)</w:t>
      </w:r>
      <w:r w:rsidR="0060408C" w:rsidRPr="00B23775">
        <w:rPr>
          <w:rFonts w:ascii="Times New Roman" w:hAnsi="Times New Roman" w:cs="Times New Roman"/>
          <w:sz w:val="24"/>
          <w:szCs w:val="24"/>
          <w:lang w:val="en-US"/>
        </w:rPr>
        <w:t xml:space="preserve"> menjadi lebih terstruktur, sehingga memudahkan proses pengembangan. Pada pembangunan </w:t>
      </w:r>
      <w:r w:rsidR="0060408C" w:rsidRPr="009636A1">
        <w:rPr>
          <w:rFonts w:ascii="Times New Roman" w:hAnsi="Times New Roman" w:cs="Times New Roman"/>
          <w:i/>
          <w:iCs/>
          <w:sz w:val="24"/>
          <w:szCs w:val="24"/>
          <w:lang w:val="en-US"/>
        </w:rPr>
        <w:t>website</w:t>
      </w:r>
      <w:r w:rsidR="0060408C" w:rsidRPr="00B23775">
        <w:rPr>
          <w:rFonts w:ascii="Times New Roman" w:hAnsi="Times New Roman" w:cs="Times New Roman"/>
          <w:sz w:val="24"/>
          <w:szCs w:val="24"/>
          <w:lang w:val="en-US"/>
        </w:rPr>
        <w:t xml:space="preserve"> yang menggunakan </w:t>
      </w:r>
      <w:r w:rsidR="0060408C" w:rsidRPr="00E31538">
        <w:rPr>
          <w:rFonts w:ascii="Times New Roman" w:hAnsi="Times New Roman" w:cs="Times New Roman"/>
          <w:i/>
          <w:iCs/>
          <w:sz w:val="24"/>
          <w:szCs w:val="24"/>
          <w:lang w:val="en-US"/>
        </w:rPr>
        <w:t>framework</w:t>
      </w:r>
      <w:r w:rsidR="0060408C" w:rsidRPr="00B23775">
        <w:rPr>
          <w:rFonts w:ascii="Times New Roman" w:hAnsi="Times New Roman" w:cs="Times New Roman"/>
          <w:sz w:val="24"/>
          <w:szCs w:val="24"/>
          <w:lang w:val="en-US"/>
        </w:rPr>
        <w:t xml:space="preserve"> Laravel </w:t>
      </w:r>
      <w:r w:rsidR="00EC0766" w:rsidRPr="00B23775">
        <w:rPr>
          <w:rFonts w:ascii="Times New Roman" w:hAnsi="Times New Roman" w:cs="Times New Roman"/>
          <w:sz w:val="24"/>
          <w:szCs w:val="24"/>
          <w:lang w:val="en-US"/>
        </w:rPr>
        <w:t>maka akan terdiri dari</w:t>
      </w:r>
      <w:r w:rsidR="0060408C" w:rsidRPr="00B23775">
        <w:rPr>
          <w:rFonts w:ascii="Times New Roman" w:hAnsi="Times New Roman" w:cs="Times New Roman"/>
          <w:sz w:val="24"/>
          <w:szCs w:val="24"/>
          <w:lang w:val="en-US"/>
        </w:rPr>
        <w:t xml:space="preserve"> kelas Controller dan kelas </w:t>
      </w:r>
      <w:r w:rsidR="0060408C" w:rsidRPr="00F06265">
        <w:rPr>
          <w:rFonts w:ascii="Times New Roman" w:hAnsi="Times New Roman" w:cs="Times New Roman"/>
          <w:sz w:val="24"/>
          <w:szCs w:val="24"/>
          <w:lang w:val="en-US"/>
        </w:rPr>
        <w:t xml:space="preserve">Model. Struktur kelas Controller terdiri dari fungsi-fungsi yang menjalankan </w:t>
      </w:r>
      <w:r w:rsidR="00EC0766" w:rsidRPr="00F06265">
        <w:rPr>
          <w:rFonts w:ascii="Times New Roman" w:hAnsi="Times New Roman" w:cs="Times New Roman"/>
          <w:sz w:val="24"/>
          <w:szCs w:val="24"/>
          <w:lang w:val="en-US"/>
        </w:rPr>
        <w:t>fungs</w:t>
      </w:r>
      <w:r w:rsidR="00AC2C73" w:rsidRPr="00F06265">
        <w:rPr>
          <w:rFonts w:ascii="Times New Roman" w:hAnsi="Times New Roman" w:cs="Times New Roman"/>
          <w:sz w:val="24"/>
          <w:szCs w:val="24"/>
          <w:lang w:val="en-US"/>
        </w:rPr>
        <w:t>i</w:t>
      </w:r>
      <w:r w:rsidR="0060408C" w:rsidRPr="00F06265">
        <w:rPr>
          <w:rFonts w:ascii="Times New Roman" w:hAnsi="Times New Roman" w:cs="Times New Roman"/>
          <w:sz w:val="24"/>
          <w:szCs w:val="24"/>
          <w:lang w:val="en-US"/>
        </w:rPr>
        <w:t xml:space="preserve"> tertentu, sementara struktur kelas Model terdiri dari atribut dan fungsi </w:t>
      </w:r>
      <w:r w:rsidR="00EC0766" w:rsidRPr="00F06265">
        <w:rPr>
          <w:rFonts w:ascii="Times New Roman" w:hAnsi="Times New Roman" w:cs="Times New Roman"/>
          <w:sz w:val="24"/>
          <w:szCs w:val="24"/>
          <w:lang w:val="en-US"/>
        </w:rPr>
        <w:t>agar sistem bisa berinteraksi dengan database</w:t>
      </w:r>
      <w:r w:rsidR="0060408C" w:rsidRPr="00F06265">
        <w:rPr>
          <w:rFonts w:ascii="Times New Roman" w:hAnsi="Times New Roman" w:cs="Times New Roman"/>
          <w:sz w:val="24"/>
          <w:szCs w:val="24"/>
          <w:lang w:val="en-US"/>
        </w:rPr>
        <w:t xml:space="preserve">. </w:t>
      </w:r>
      <w:r w:rsidRPr="00F06265">
        <w:rPr>
          <w:rFonts w:ascii="Times New Roman" w:hAnsi="Times New Roman" w:cs="Times New Roman"/>
          <w:sz w:val="24"/>
          <w:szCs w:val="24"/>
          <w:lang w:val="en-US"/>
        </w:rPr>
        <w:t>Pada subbab ini akan dijelaskan class diagram yang terdapat pada sistem ini meliputi</w:t>
      </w:r>
      <w:r w:rsidR="00F06265">
        <w:rPr>
          <w:rFonts w:ascii="Times New Roman" w:hAnsi="Times New Roman" w:cs="Times New Roman"/>
          <w:sz w:val="24"/>
          <w:szCs w:val="24"/>
          <w:lang w:val="en-US"/>
        </w:rPr>
        <w:t xml:space="preserve"> </w:t>
      </w:r>
      <w:r w:rsidR="00F06265" w:rsidRPr="00E31538">
        <w:rPr>
          <w:rFonts w:ascii="Times New Roman" w:hAnsi="Times New Roman" w:cs="Times New Roman"/>
          <w:i/>
          <w:iCs/>
          <w:sz w:val="24"/>
          <w:szCs w:val="24"/>
          <w:lang w:val="en-US"/>
        </w:rPr>
        <w:t>class</w:t>
      </w:r>
      <w:r w:rsidR="00F06265" w:rsidRPr="00E31538">
        <w:rPr>
          <w:rFonts w:ascii="Times New Roman" w:hAnsi="Times New Roman" w:cs="Times New Roman"/>
          <w:i/>
          <w:iCs/>
          <w:sz w:val="24"/>
          <w:szCs w:val="24"/>
        </w:rPr>
        <w:t xml:space="preserve"> </w:t>
      </w:r>
      <w:r w:rsidR="00F06265" w:rsidRPr="00E31538">
        <w:rPr>
          <w:rFonts w:ascii="Times New Roman" w:hAnsi="Times New Roman" w:cs="Times New Roman"/>
          <w:i/>
          <w:iCs/>
          <w:sz w:val="24"/>
          <w:szCs w:val="24"/>
          <w:lang w:val="en-US"/>
        </w:rPr>
        <w:t>diagram</w:t>
      </w:r>
      <w:r w:rsidR="00F06265" w:rsidRPr="00F06265">
        <w:rPr>
          <w:rFonts w:ascii="Times New Roman" w:hAnsi="Times New Roman" w:cs="Times New Roman"/>
          <w:sz w:val="24"/>
          <w:szCs w:val="24"/>
          <w:lang w:val="en-US"/>
        </w:rPr>
        <w:t xml:space="preserve"> admin konfirmasi reservasi dari pasien</w:t>
      </w:r>
      <w:r w:rsidRPr="00F06265">
        <w:rPr>
          <w:rFonts w:ascii="Times New Roman" w:hAnsi="Times New Roman" w:cs="Times New Roman"/>
          <w:sz w:val="24"/>
          <w:szCs w:val="24"/>
          <w:lang w:val="en-US"/>
        </w:rPr>
        <w:t xml:space="preserve">, </w:t>
      </w:r>
      <w:r w:rsidR="00F06265" w:rsidRPr="00E31538">
        <w:rPr>
          <w:rFonts w:ascii="Times New Roman" w:hAnsi="Times New Roman" w:cs="Times New Roman"/>
          <w:i/>
          <w:iCs/>
          <w:sz w:val="24"/>
          <w:szCs w:val="24"/>
          <w:lang w:val="en-US"/>
        </w:rPr>
        <w:t>class diagram</w:t>
      </w:r>
      <w:r w:rsidR="00F06265" w:rsidRPr="00F06265">
        <w:rPr>
          <w:rFonts w:ascii="Times New Roman" w:hAnsi="Times New Roman" w:cs="Times New Roman"/>
          <w:sz w:val="24"/>
          <w:szCs w:val="24"/>
          <w:lang w:val="en-US"/>
        </w:rPr>
        <w:t xml:space="preserve"> </w:t>
      </w:r>
      <w:r w:rsidR="009664C9">
        <w:rPr>
          <w:rFonts w:ascii="Times New Roman" w:hAnsi="Times New Roman" w:cs="Times New Roman"/>
          <w:sz w:val="24"/>
          <w:szCs w:val="24"/>
          <w:lang w:val="en-US"/>
        </w:rPr>
        <w:t>pe</w:t>
      </w:r>
      <w:r w:rsidR="00F06265" w:rsidRPr="00F06265">
        <w:rPr>
          <w:rFonts w:ascii="Times New Roman" w:hAnsi="Times New Roman" w:cs="Times New Roman"/>
          <w:sz w:val="24"/>
          <w:szCs w:val="24"/>
          <w:lang w:val="en-US"/>
        </w:rPr>
        <w:t>ngaju</w:t>
      </w:r>
      <w:r w:rsidR="009664C9">
        <w:rPr>
          <w:rFonts w:ascii="Times New Roman" w:hAnsi="Times New Roman" w:cs="Times New Roman"/>
          <w:sz w:val="24"/>
          <w:szCs w:val="24"/>
          <w:lang w:val="en-US"/>
        </w:rPr>
        <w:t xml:space="preserve">an </w:t>
      </w:r>
      <w:r w:rsidR="00F06265" w:rsidRPr="00F06265">
        <w:rPr>
          <w:rFonts w:ascii="Times New Roman" w:hAnsi="Times New Roman" w:cs="Times New Roman"/>
          <w:sz w:val="24"/>
          <w:szCs w:val="24"/>
          <w:lang w:val="en-US"/>
        </w:rPr>
        <w:t>permintaan izin</w:t>
      </w:r>
      <w:r w:rsidR="009664C9">
        <w:rPr>
          <w:rFonts w:ascii="Times New Roman" w:hAnsi="Times New Roman" w:cs="Times New Roman"/>
          <w:sz w:val="24"/>
          <w:szCs w:val="24"/>
          <w:lang w:val="en-US"/>
        </w:rPr>
        <w:t xml:space="preserve"> dokter</w:t>
      </w:r>
      <w:r w:rsidR="00F06265" w:rsidRPr="00F06265">
        <w:rPr>
          <w:rFonts w:ascii="Times New Roman" w:hAnsi="Times New Roman" w:cs="Times New Roman"/>
          <w:sz w:val="24"/>
          <w:szCs w:val="24"/>
          <w:lang w:val="en-US"/>
        </w:rPr>
        <w:t>,</w:t>
      </w:r>
      <w:r w:rsidR="00172AEF" w:rsidRPr="00F06265">
        <w:rPr>
          <w:rFonts w:ascii="Times New Roman" w:hAnsi="Times New Roman" w:cs="Times New Roman"/>
          <w:sz w:val="24"/>
          <w:szCs w:val="24"/>
          <w:lang w:val="en-US"/>
        </w:rPr>
        <w:t xml:space="preserve"> </w:t>
      </w:r>
      <w:r w:rsidR="00990312">
        <w:rPr>
          <w:rFonts w:ascii="Times New Roman" w:hAnsi="Times New Roman" w:cs="Times New Roman"/>
          <w:sz w:val="24"/>
          <w:szCs w:val="24"/>
          <w:lang w:val="en-US"/>
        </w:rPr>
        <w:t xml:space="preserve">serta </w:t>
      </w:r>
      <w:r w:rsidR="00F06265" w:rsidRPr="00E31538">
        <w:rPr>
          <w:rFonts w:ascii="Times New Roman" w:hAnsi="Times New Roman" w:cs="Times New Roman"/>
          <w:i/>
          <w:iCs/>
          <w:sz w:val="24"/>
          <w:szCs w:val="24"/>
          <w:lang w:val="en-US"/>
        </w:rPr>
        <w:t>clas</w:t>
      </w:r>
      <w:r w:rsidRPr="00E31538">
        <w:rPr>
          <w:rFonts w:ascii="Times New Roman" w:hAnsi="Times New Roman" w:cs="Times New Roman"/>
          <w:i/>
          <w:iCs/>
          <w:sz w:val="24"/>
          <w:szCs w:val="24"/>
          <w:lang w:val="en-US"/>
        </w:rPr>
        <w:t>s diagram</w:t>
      </w:r>
      <w:r w:rsidRPr="00F06265">
        <w:rPr>
          <w:rFonts w:ascii="Times New Roman" w:hAnsi="Times New Roman" w:cs="Times New Roman"/>
          <w:sz w:val="24"/>
          <w:szCs w:val="24"/>
          <w:lang w:val="en-US"/>
        </w:rPr>
        <w:t xml:space="preserve"> </w:t>
      </w:r>
      <w:r w:rsidR="00172AEF" w:rsidRPr="00F06265">
        <w:rPr>
          <w:rFonts w:ascii="Times New Roman" w:hAnsi="Times New Roman" w:cs="Times New Roman"/>
          <w:sz w:val="24"/>
          <w:szCs w:val="24"/>
          <w:lang w:val="en-US"/>
        </w:rPr>
        <w:t>pemilik melihat jumlah kunjungan pasien</w:t>
      </w:r>
      <w:r w:rsidR="00990312">
        <w:rPr>
          <w:rFonts w:ascii="Times New Roman" w:hAnsi="Times New Roman" w:cs="Times New Roman"/>
          <w:sz w:val="24"/>
          <w:szCs w:val="24"/>
          <w:lang w:val="en-US"/>
        </w:rPr>
        <w:t>.</w:t>
      </w:r>
    </w:p>
    <w:p w14:paraId="70F5AF70" w14:textId="102237BC" w:rsidR="00157B87" w:rsidRPr="00922E31" w:rsidRDefault="00F06265" w:rsidP="00DB27A3">
      <w:pPr>
        <w:numPr>
          <w:ilvl w:val="3"/>
          <w:numId w:val="27"/>
        </w:numPr>
        <w:spacing w:line="360" w:lineRule="auto"/>
        <w:rPr>
          <w:rFonts w:ascii="Times New Roman" w:hAnsi="Times New Roman" w:cs="Times New Roman"/>
          <w:b/>
          <w:bCs/>
          <w:sz w:val="24"/>
          <w:szCs w:val="24"/>
          <w:lang w:val="en-US"/>
        </w:rPr>
      </w:pPr>
      <w:bookmarkStart w:id="173" w:name="_Hlk176499262"/>
      <w:r w:rsidRPr="00922E31">
        <w:rPr>
          <w:rFonts w:ascii="Times New Roman" w:hAnsi="Times New Roman" w:cs="Times New Roman"/>
          <w:b/>
          <w:bCs/>
          <w:sz w:val="24"/>
          <w:szCs w:val="24"/>
          <w:lang w:val="en-US"/>
        </w:rPr>
        <w:t xml:space="preserve">Class Diagram </w:t>
      </w:r>
      <w:bookmarkStart w:id="174" w:name="_Hlk176498413"/>
      <w:r w:rsidR="00990312" w:rsidRPr="00922E31">
        <w:rPr>
          <w:rFonts w:ascii="Times New Roman" w:hAnsi="Times New Roman" w:cs="Times New Roman"/>
          <w:b/>
          <w:bCs/>
          <w:sz w:val="24"/>
          <w:szCs w:val="24"/>
          <w:lang w:val="en-US"/>
        </w:rPr>
        <w:t>K</w:t>
      </w:r>
      <w:r w:rsidRPr="00922E31">
        <w:rPr>
          <w:rFonts w:ascii="Times New Roman" w:hAnsi="Times New Roman" w:cs="Times New Roman"/>
          <w:b/>
          <w:bCs/>
          <w:sz w:val="24"/>
          <w:szCs w:val="24"/>
          <w:lang w:val="en-US"/>
        </w:rPr>
        <w:t>onfirmasi Reservasi Dari Pasien</w:t>
      </w:r>
      <w:bookmarkEnd w:id="173"/>
      <w:bookmarkEnd w:id="174"/>
    </w:p>
    <w:p w14:paraId="3B0D7968" w14:textId="20D73B0D" w:rsidR="00157B87" w:rsidRDefault="00001404" w:rsidP="00E31538">
      <w:pPr>
        <w:spacing w:line="360" w:lineRule="auto"/>
        <w:ind w:firstLine="720"/>
        <w:jc w:val="both"/>
        <w:rPr>
          <w:rFonts w:ascii="Times New Roman" w:hAnsi="Times New Roman" w:cs="Times New Roman"/>
          <w:sz w:val="24"/>
          <w:szCs w:val="24"/>
          <w:lang w:val="en-US"/>
        </w:rPr>
      </w:pPr>
      <w:r w:rsidRPr="00E31538">
        <w:rPr>
          <w:rFonts w:ascii="Times New Roman" w:hAnsi="Times New Roman" w:cs="Times New Roman"/>
          <w:i/>
          <w:iCs/>
          <w:sz w:val="24"/>
          <w:szCs w:val="24"/>
          <w:lang w:val="en-US"/>
        </w:rPr>
        <w:t>Class diagram</w:t>
      </w:r>
      <w:r w:rsidRPr="00B23775">
        <w:rPr>
          <w:rFonts w:ascii="Times New Roman" w:hAnsi="Times New Roman" w:cs="Times New Roman"/>
          <w:sz w:val="24"/>
          <w:szCs w:val="24"/>
          <w:lang w:val="en-US"/>
        </w:rPr>
        <w:t xml:space="preserve"> </w:t>
      </w:r>
      <w:r w:rsidR="00990312">
        <w:rPr>
          <w:rFonts w:ascii="Times New Roman" w:hAnsi="Times New Roman" w:cs="Times New Roman"/>
          <w:sz w:val="24"/>
          <w:szCs w:val="24"/>
          <w:lang w:val="en-US"/>
        </w:rPr>
        <w:t>a</w:t>
      </w:r>
      <w:r w:rsidR="00990312" w:rsidRPr="00990312">
        <w:rPr>
          <w:rFonts w:ascii="Times New Roman" w:hAnsi="Times New Roman" w:cs="Times New Roman"/>
          <w:sz w:val="24"/>
          <w:szCs w:val="24"/>
          <w:lang w:val="en-US"/>
        </w:rPr>
        <w:t xml:space="preserve">dmin </w:t>
      </w:r>
      <w:r w:rsidR="00990312">
        <w:rPr>
          <w:rFonts w:ascii="Times New Roman" w:hAnsi="Times New Roman" w:cs="Times New Roman"/>
          <w:sz w:val="24"/>
          <w:szCs w:val="24"/>
          <w:lang w:val="en-US"/>
        </w:rPr>
        <w:t>k</w:t>
      </w:r>
      <w:r w:rsidR="00990312" w:rsidRPr="00990312">
        <w:rPr>
          <w:rFonts w:ascii="Times New Roman" w:hAnsi="Times New Roman" w:cs="Times New Roman"/>
          <w:sz w:val="24"/>
          <w:szCs w:val="24"/>
          <w:lang w:val="en-US"/>
        </w:rPr>
        <w:t xml:space="preserve">onfirmasi </w:t>
      </w:r>
      <w:r w:rsidR="00990312">
        <w:rPr>
          <w:rFonts w:ascii="Times New Roman" w:hAnsi="Times New Roman" w:cs="Times New Roman"/>
          <w:sz w:val="24"/>
          <w:szCs w:val="24"/>
          <w:lang w:val="en-US"/>
        </w:rPr>
        <w:t>r</w:t>
      </w:r>
      <w:r w:rsidR="00990312" w:rsidRPr="00990312">
        <w:rPr>
          <w:rFonts w:ascii="Times New Roman" w:hAnsi="Times New Roman" w:cs="Times New Roman"/>
          <w:sz w:val="24"/>
          <w:szCs w:val="24"/>
          <w:lang w:val="en-US"/>
        </w:rPr>
        <w:t xml:space="preserve">eservasi </w:t>
      </w:r>
      <w:r w:rsidR="00990312">
        <w:rPr>
          <w:rFonts w:ascii="Times New Roman" w:hAnsi="Times New Roman" w:cs="Times New Roman"/>
          <w:sz w:val="24"/>
          <w:szCs w:val="24"/>
          <w:lang w:val="en-US"/>
        </w:rPr>
        <w:t>d</w:t>
      </w:r>
      <w:r w:rsidR="00990312" w:rsidRPr="00990312">
        <w:rPr>
          <w:rFonts w:ascii="Times New Roman" w:hAnsi="Times New Roman" w:cs="Times New Roman"/>
          <w:sz w:val="24"/>
          <w:szCs w:val="24"/>
          <w:lang w:val="en-US"/>
        </w:rPr>
        <w:t xml:space="preserve">ari </w:t>
      </w:r>
      <w:r w:rsidR="00990312">
        <w:rPr>
          <w:rFonts w:ascii="Times New Roman" w:hAnsi="Times New Roman" w:cs="Times New Roman"/>
          <w:sz w:val="24"/>
          <w:szCs w:val="24"/>
          <w:lang w:val="en-US"/>
        </w:rPr>
        <w:t>p</w:t>
      </w:r>
      <w:r w:rsidR="00990312" w:rsidRPr="00990312">
        <w:rPr>
          <w:rFonts w:ascii="Times New Roman" w:hAnsi="Times New Roman" w:cs="Times New Roman"/>
          <w:sz w:val="24"/>
          <w:szCs w:val="24"/>
          <w:lang w:val="en-US"/>
        </w:rPr>
        <w:t xml:space="preserve">asien </w:t>
      </w:r>
      <w:r w:rsidRPr="00B23775">
        <w:rPr>
          <w:rFonts w:ascii="Times New Roman" w:hAnsi="Times New Roman" w:cs="Times New Roman"/>
          <w:sz w:val="24"/>
          <w:szCs w:val="24"/>
          <w:lang w:val="en-US"/>
        </w:rPr>
        <w:t xml:space="preserve">adalah </w:t>
      </w:r>
      <w:r w:rsidR="009664C9" w:rsidRPr="00E31538">
        <w:rPr>
          <w:rFonts w:ascii="Times New Roman" w:hAnsi="Times New Roman" w:cs="Times New Roman"/>
          <w:i/>
          <w:iCs/>
          <w:sz w:val="24"/>
          <w:szCs w:val="24"/>
          <w:lang w:val="en-US"/>
        </w:rPr>
        <w:t>class diagram</w:t>
      </w:r>
      <w:r w:rsidR="009664C9">
        <w:rPr>
          <w:rFonts w:ascii="Times New Roman" w:hAnsi="Times New Roman" w:cs="Times New Roman"/>
          <w:sz w:val="24"/>
          <w:szCs w:val="24"/>
          <w:lang w:val="en-US"/>
        </w:rPr>
        <w:t xml:space="preserve"> yang digunakan dalam proses admin menerima atau menolak reservasi yang diajukan dari calon pasien. Pada class diagram ini terdapat </w:t>
      </w:r>
      <w:r w:rsidR="00E31538">
        <w:rPr>
          <w:rFonts w:ascii="Times New Roman" w:hAnsi="Times New Roman" w:cs="Times New Roman"/>
          <w:sz w:val="24"/>
          <w:szCs w:val="24"/>
          <w:lang w:val="en-US"/>
        </w:rPr>
        <w:t xml:space="preserve">1 </w:t>
      </w:r>
      <w:r w:rsidR="009664C9">
        <w:rPr>
          <w:rFonts w:ascii="Times New Roman" w:hAnsi="Times New Roman" w:cs="Times New Roman"/>
          <w:sz w:val="24"/>
          <w:szCs w:val="24"/>
          <w:lang w:val="en-US"/>
        </w:rPr>
        <w:t xml:space="preserve">kelas reservasi </w:t>
      </w:r>
      <w:r w:rsidR="009664C9" w:rsidRPr="009664C9">
        <w:rPr>
          <w:rFonts w:ascii="Times New Roman" w:hAnsi="Times New Roman" w:cs="Times New Roman"/>
          <w:i/>
          <w:iCs/>
          <w:sz w:val="24"/>
          <w:szCs w:val="24"/>
          <w:lang w:val="en-US"/>
        </w:rPr>
        <w:t>controller</w:t>
      </w:r>
      <w:r w:rsidR="009664C9">
        <w:rPr>
          <w:rFonts w:ascii="Times New Roman" w:hAnsi="Times New Roman" w:cs="Times New Roman"/>
          <w:sz w:val="24"/>
          <w:szCs w:val="24"/>
          <w:lang w:val="en-US"/>
        </w:rPr>
        <w:t xml:space="preserve"> </w:t>
      </w:r>
      <w:r w:rsidR="00E31538">
        <w:rPr>
          <w:rFonts w:ascii="Times New Roman" w:hAnsi="Times New Roman" w:cs="Times New Roman"/>
          <w:sz w:val="24"/>
          <w:szCs w:val="24"/>
          <w:lang w:val="en-US"/>
        </w:rPr>
        <w:t xml:space="preserve">yang memiliki fungsi index(), terima(), tolak(), pasien(). Pada diagram </w:t>
      </w:r>
      <w:r w:rsidR="00E31538">
        <w:rPr>
          <w:rFonts w:ascii="Times New Roman" w:hAnsi="Times New Roman" w:cs="Times New Roman"/>
          <w:sz w:val="24"/>
          <w:szCs w:val="24"/>
          <w:lang w:val="en-US"/>
        </w:rPr>
        <w:lastRenderedPageBreak/>
        <w:t xml:space="preserve">ini juga terdaoat 4 kelas model diantaranya reservasi model, pasien model, dokter model, lokasi model. </w:t>
      </w:r>
      <w:r w:rsidR="00B80CD9" w:rsidRPr="00E31538">
        <w:rPr>
          <w:rFonts w:ascii="Times New Roman" w:hAnsi="Times New Roman" w:cs="Times New Roman"/>
          <w:i/>
          <w:iCs/>
          <w:sz w:val="24"/>
          <w:szCs w:val="24"/>
          <w:lang w:val="en-US"/>
        </w:rPr>
        <w:t>Class diagram</w:t>
      </w:r>
      <w:r w:rsidR="00B80CD9" w:rsidRPr="00B23775">
        <w:rPr>
          <w:rFonts w:ascii="Times New Roman" w:hAnsi="Times New Roman" w:cs="Times New Roman"/>
          <w:sz w:val="24"/>
          <w:szCs w:val="24"/>
          <w:lang w:val="en-US"/>
        </w:rPr>
        <w:t xml:space="preserve"> ini dapat dilihat pada gambar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4</w:t>
      </w:r>
    </w:p>
    <w:p w14:paraId="2DA37762" w14:textId="77777777" w:rsidR="009664C9" w:rsidRDefault="009664C9" w:rsidP="00E552F8">
      <w:pPr>
        <w:spacing w:line="360" w:lineRule="auto"/>
        <w:ind w:firstLine="720"/>
        <w:jc w:val="both"/>
        <w:rPr>
          <w:rFonts w:ascii="Times New Roman" w:hAnsi="Times New Roman" w:cs="Times New Roman"/>
          <w:sz w:val="24"/>
          <w:szCs w:val="24"/>
          <w:lang w:val="en-US"/>
        </w:rPr>
      </w:pPr>
    </w:p>
    <w:p w14:paraId="68A954AE" w14:textId="6E60E482" w:rsidR="00BA684D" w:rsidRDefault="009664C9" w:rsidP="00BA684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B6C301F" wp14:editId="572F6664">
            <wp:extent cx="5036185" cy="6428105"/>
            <wp:effectExtent l="0" t="0" r="0" b="0"/>
            <wp:docPr id="1117201815" name="Picture 1117201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6185" cy="6428105"/>
                    </a:xfrm>
                    <a:prstGeom prst="rect">
                      <a:avLst/>
                    </a:prstGeom>
                    <a:noFill/>
                    <a:ln>
                      <a:noFill/>
                    </a:ln>
                  </pic:spPr>
                </pic:pic>
              </a:graphicData>
            </a:graphic>
          </wp:inline>
        </w:drawing>
      </w:r>
    </w:p>
    <w:p w14:paraId="162B45C4" w14:textId="7184C0D1" w:rsidR="001E3E1A" w:rsidRDefault="001E3E1A" w:rsidP="001E3E1A">
      <w:pPr>
        <w:pStyle w:val="Heading3"/>
      </w:pPr>
      <w:bookmarkStart w:id="175" w:name="_Toc176816526"/>
      <w:r>
        <w:t>Gambar 4.1</w:t>
      </w:r>
      <w:r w:rsidR="00F52DBC">
        <w:t>4</w:t>
      </w:r>
      <w:r>
        <w:t xml:space="preserve"> </w:t>
      </w:r>
      <w:r w:rsidRPr="001E3E1A">
        <w:t>Class Diagram Konfirmasi Reservasi Dari Pasien</w:t>
      </w:r>
      <w:bookmarkEnd w:id="175"/>
    </w:p>
    <w:p w14:paraId="0AA3ABC3" w14:textId="39799668" w:rsidR="00A2037B" w:rsidRDefault="00A2037B" w:rsidP="00E552F8">
      <w:pPr>
        <w:spacing w:line="360" w:lineRule="auto"/>
        <w:ind w:firstLine="720"/>
        <w:jc w:val="both"/>
        <w:rPr>
          <w:rFonts w:ascii="Times New Roman" w:hAnsi="Times New Roman" w:cs="Times New Roman"/>
          <w:sz w:val="24"/>
          <w:szCs w:val="24"/>
          <w:lang w:val="en-US"/>
        </w:rPr>
      </w:pPr>
    </w:p>
    <w:p w14:paraId="088BEAED" w14:textId="77777777" w:rsidR="00AF44E9" w:rsidRPr="00B23775" w:rsidRDefault="00AF44E9" w:rsidP="00E552F8">
      <w:pPr>
        <w:spacing w:line="360" w:lineRule="auto"/>
        <w:ind w:firstLine="720"/>
        <w:jc w:val="both"/>
        <w:rPr>
          <w:rFonts w:ascii="Times New Roman" w:hAnsi="Times New Roman" w:cs="Times New Roman"/>
          <w:sz w:val="24"/>
          <w:szCs w:val="24"/>
          <w:lang w:val="en-US"/>
        </w:rPr>
      </w:pPr>
    </w:p>
    <w:p w14:paraId="5CDC74F8" w14:textId="424057EA" w:rsidR="00157B87" w:rsidRPr="00D4058B" w:rsidRDefault="00157B87" w:rsidP="00E552F8">
      <w:p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4.2.3.</w:t>
      </w:r>
      <w:r w:rsidR="00EC53B2" w:rsidRPr="00D4058B">
        <w:rPr>
          <w:rFonts w:ascii="Times New Roman" w:hAnsi="Times New Roman" w:cs="Times New Roman"/>
          <w:b/>
          <w:bCs/>
          <w:sz w:val="24"/>
          <w:szCs w:val="24"/>
          <w:lang w:val="en-US"/>
        </w:rPr>
        <w:t>2</w:t>
      </w:r>
      <w:r w:rsidRPr="00D4058B">
        <w:rPr>
          <w:rFonts w:ascii="Times New Roman" w:hAnsi="Times New Roman" w:cs="Times New Roman"/>
          <w:b/>
          <w:bCs/>
          <w:sz w:val="24"/>
          <w:szCs w:val="24"/>
          <w:lang w:val="en-US"/>
        </w:rPr>
        <w:t xml:space="preserve"> </w:t>
      </w:r>
      <w:r w:rsidR="00F06265" w:rsidRPr="00F06265">
        <w:rPr>
          <w:rFonts w:ascii="Times New Roman" w:hAnsi="Times New Roman" w:cs="Times New Roman"/>
          <w:b/>
          <w:bCs/>
          <w:sz w:val="24"/>
          <w:szCs w:val="24"/>
          <w:lang w:val="en-US"/>
        </w:rPr>
        <w:t xml:space="preserve">Class Diagram </w:t>
      </w:r>
      <w:r w:rsidR="009664C9">
        <w:rPr>
          <w:rFonts w:ascii="Times New Roman" w:hAnsi="Times New Roman" w:cs="Times New Roman"/>
          <w:b/>
          <w:bCs/>
          <w:sz w:val="24"/>
          <w:szCs w:val="24"/>
          <w:lang w:val="en-US"/>
        </w:rPr>
        <w:t>Pengajuan</w:t>
      </w:r>
      <w:r w:rsidR="00F06265" w:rsidRPr="00F06265">
        <w:rPr>
          <w:rFonts w:ascii="Times New Roman" w:hAnsi="Times New Roman" w:cs="Times New Roman"/>
          <w:b/>
          <w:bCs/>
          <w:sz w:val="24"/>
          <w:szCs w:val="24"/>
          <w:lang w:val="en-US"/>
        </w:rPr>
        <w:t xml:space="preserve"> Permintaan Izin</w:t>
      </w:r>
      <w:r w:rsidR="009664C9">
        <w:rPr>
          <w:rFonts w:ascii="Times New Roman" w:hAnsi="Times New Roman" w:cs="Times New Roman"/>
          <w:b/>
          <w:bCs/>
          <w:sz w:val="24"/>
          <w:szCs w:val="24"/>
          <w:lang w:val="en-US"/>
        </w:rPr>
        <w:t xml:space="preserve"> Dokter</w:t>
      </w:r>
    </w:p>
    <w:p w14:paraId="25672F5C" w14:textId="7AC04316" w:rsidR="00D222BE" w:rsidRDefault="00D222BE" w:rsidP="001E3E1A">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Class diagram </w:t>
      </w:r>
      <w:r w:rsidR="00E31538" w:rsidRPr="00E31538">
        <w:rPr>
          <w:rFonts w:ascii="Times New Roman" w:hAnsi="Times New Roman" w:cs="Times New Roman"/>
          <w:sz w:val="24"/>
          <w:szCs w:val="24"/>
          <w:lang w:val="en-US"/>
        </w:rPr>
        <w:t>pengajuan permintaan izin dokter</w:t>
      </w:r>
      <w:r w:rsidR="00E31538"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adalah</w:t>
      </w:r>
      <w:r w:rsidR="00E31538">
        <w:rPr>
          <w:rFonts w:ascii="Times New Roman" w:hAnsi="Times New Roman" w:cs="Times New Roman"/>
          <w:sz w:val="24"/>
          <w:szCs w:val="24"/>
          <w:lang w:val="en-US"/>
        </w:rPr>
        <w:t xml:space="preserve"> </w:t>
      </w:r>
      <w:r w:rsidR="00E31538" w:rsidRPr="001E3E1A">
        <w:rPr>
          <w:rFonts w:ascii="Times New Roman" w:hAnsi="Times New Roman" w:cs="Times New Roman"/>
          <w:i/>
          <w:iCs/>
          <w:sz w:val="24"/>
          <w:szCs w:val="24"/>
          <w:lang w:val="en-US"/>
        </w:rPr>
        <w:t>class diagram</w:t>
      </w:r>
      <w:r w:rsidR="00E31538">
        <w:rPr>
          <w:rFonts w:ascii="Times New Roman" w:hAnsi="Times New Roman" w:cs="Times New Roman"/>
          <w:sz w:val="24"/>
          <w:szCs w:val="24"/>
          <w:lang w:val="en-US"/>
        </w:rPr>
        <w:t xml:space="preserve"> </w:t>
      </w:r>
      <w:r w:rsidR="001E3E1A">
        <w:rPr>
          <w:rFonts w:ascii="Times New Roman" w:hAnsi="Times New Roman" w:cs="Times New Roman"/>
          <w:sz w:val="24"/>
          <w:szCs w:val="24"/>
          <w:lang w:val="en-US"/>
        </w:rPr>
        <w:t xml:space="preserve">yang digunakan dalam proses permintaan izin dokter kepada </w:t>
      </w:r>
      <w:r w:rsidR="001E3E1A" w:rsidRPr="001E3E1A">
        <w:rPr>
          <w:rFonts w:ascii="Times New Roman" w:hAnsi="Times New Roman" w:cs="Times New Roman"/>
          <w:i/>
          <w:iCs/>
          <w:sz w:val="24"/>
          <w:szCs w:val="24"/>
          <w:lang w:val="en-US"/>
        </w:rPr>
        <w:t>owner</w:t>
      </w:r>
      <w:r w:rsidR="00E552F8" w:rsidRPr="00B23775">
        <w:rPr>
          <w:rFonts w:ascii="Times New Roman" w:hAnsi="Times New Roman" w:cs="Times New Roman"/>
          <w:sz w:val="24"/>
          <w:szCs w:val="24"/>
          <w:lang w:val="en-US"/>
        </w:rPr>
        <w:t xml:space="preserve">. </w:t>
      </w:r>
      <w:r w:rsidR="001E3E1A">
        <w:rPr>
          <w:rFonts w:ascii="Times New Roman" w:hAnsi="Times New Roman" w:cs="Times New Roman"/>
          <w:sz w:val="24"/>
          <w:szCs w:val="24"/>
          <w:lang w:val="en-US"/>
        </w:rPr>
        <w:t>Pada diagram ini terdapat kelas izin dokter yang memiliki fungsi index(), add() dan insert().</w:t>
      </w:r>
      <w:r w:rsidR="00E552F8" w:rsidRPr="001E3E1A">
        <w:rPr>
          <w:rFonts w:ascii="Times New Roman" w:hAnsi="Times New Roman" w:cs="Times New Roman"/>
          <w:i/>
          <w:iCs/>
          <w:sz w:val="24"/>
          <w:szCs w:val="24"/>
          <w:lang w:val="en-US"/>
        </w:rPr>
        <w:t>Class diagram</w:t>
      </w:r>
      <w:r w:rsidR="00E552F8" w:rsidRPr="00B23775">
        <w:rPr>
          <w:rFonts w:ascii="Times New Roman" w:hAnsi="Times New Roman" w:cs="Times New Roman"/>
          <w:sz w:val="24"/>
          <w:szCs w:val="24"/>
          <w:lang w:val="en-US"/>
        </w:rPr>
        <w:t xml:space="preserve"> ini bisa dilihat pada gambar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5</w:t>
      </w:r>
    </w:p>
    <w:p w14:paraId="48D7C81F" w14:textId="6F9BCE2F" w:rsidR="00BA684D" w:rsidRDefault="00BA684D" w:rsidP="00BA684D">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FE85185" wp14:editId="0B2AC517">
            <wp:extent cx="3330022" cy="6549656"/>
            <wp:effectExtent l="0" t="0" r="3810" b="3810"/>
            <wp:docPr id="1117201813" name="Picture 1117201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33428" cy="6556355"/>
                    </a:xfrm>
                    <a:prstGeom prst="rect">
                      <a:avLst/>
                    </a:prstGeom>
                    <a:noFill/>
                    <a:ln>
                      <a:noFill/>
                    </a:ln>
                  </pic:spPr>
                </pic:pic>
              </a:graphicData>
            </a:graphic>
          </wp:inline>
        </w:drawing>
      </w:r>
    </w:p>
    <w:p w14:paraId="3AF04CAD" w14:textId="02D7C765" w:rsidR="001E3E1A" w:rsidRPr="001E3E1A" w:rsidRDefault="001E3E1A" w:rsidP="00AF44E9">
      <w:pPr>
        <w:pStyle w:val="Heading3"/>
      </w:pPr>
      <w:bookmarkStart w:id="176" w:name="_Toc176816527"/>
      <w:r>
        <w:t>G</w:t>
      </w:r>
      <w:r w:rsidRPr="00B23775">
        <w:t>ambar 4.1</w:t>
      </w:r>
      <w:r w:rsidR="00F52DBC">
        <w:t>5</w:t>
      </w:r>
      <w:r>
        <w:t xml:space="preserve"> </w:t>
      </w:r>
      <w:r w:rsidRPr="001E3E1A">
        <w:t>Class Diagram Pengajuan Permintaan Izin Dokter</w:t>
      </w:r>
      <w:bookmarkEnd w:id="176"/>
    </w:p>
    <w:p w14:paraId="7F5096F9" w14:textId="6C46E735" w:rsidR="00EC53B2" w:rsidRPr="00D4058B" w:rsidRDefault="00EC53B2" w:rsidP="00EC53B2">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 xml:space="preserve">4.2.3.3 </w:t>
      </w:r>
      <w:r w:rsidR="00F06265" w:rsidRPr="00D4058B">
        <w:rPr>
          <w:rFonts w:ascii="Times New Roman" w:hAnsi="Times New Roman" w:cs="Times New Roman"/>
          <w:b/>
          <w:bCs/>
          <w:sz w:val="24"/>
          <w:szCs w:val="24"/>
          <w:lang w:val="en-US"/>
        </w:rPr>
        <w:t xml:space="preserve">Class Diagram </w:t>
      </w:r>
      <w:r w:rsidR="005C313E" w:rsidRPr="005C313E">
        <w:rPr>
          <w:rFonts w:ascii="Times New Roman" w:hAnsi="Times New Roman" w:cs="Times New Roman"/>
          <w:b/>
          <w:bCs/>
          <w:sz w:val="24"/>
          <w:szCs w:val="24"/>
          <w:lang w:val="en-US"/>
        </w:rPr>
        <w:t>Pemilik Memutuskan Perizinan Dokter</w:t>
      </w:r>
    </w:p>
    <w:p w14:paraId="7BFDB729" w14:textId="2A56B1AE" w:rsidR="00486813" w:rsidRPr="00BA684D" w:rsidRDefault="00E552F8" w:rsidP="00BA684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Class diagram </w:t>
      </w:r>
      <w:r w:rsidR="001E3E1A" w:rsidRPr="001E3E1A">
        <w:rPr>
          <w:rFonts w:ascii="Times New Roman" w:hAnsi="Times New Roman" w:cs="Times New Roman"/>
          <w:sz w:val="24"/>
          <w:szCs w:val="24"/>
          <w:lang w:val="en-US"/>
        </w:rPr>
        <w:t xml:space="preserve">pemilik memutuskan perizinan dokter </w:t>
      </w:r>
      <w:r w:rsidRPr="00B23775">
        <w:rPr>
          <w:rFonts w:ascii="Times New Roman" w:hAnsi="Times New Roman" w:cs="Times New Roman"/>
          <w:sz w:val="24"/>
          <w:szCs w:val="24"/>
          <w:lang w:val="en-US"/>
        </w:rPr>
        <w:t xml:space="preserve">adalah </w:t>
      </w:r>
      <w:r w:rsidR="001E3E1A" w:rsidRPr="001E3E1A">
        <w:rPr>
          <w:rFonts w:ascii="Times New Roman" w:hAnsi="Times New Roman" w:cs="Times New Roman"/>
          <w:i/>
          <w:iCs/>
          <w:sz w:val="24"/>
          <w:szCs w:val="24"/>
          <w:lang w:val="en-US"/>
        </w:rPr>
        <w:t>class diagram</w:t>
      </w:r>
      <w:r w:rsidR="001E3E1A">
        <w:rPr>
          <w:rFonts w:ascii="Times New Roman" w:hAnsi="Times New Roman" w:cs="Times New Roman"/>
          <w:sz w:val="24"/>
          <w:szCs w:val="24"/>
          <w:lang w:val="en-US"/>
        </w:rPr>
        <w:t xml:space="preserve"> yang </w:t>
      </w:r>
      <w:r w:rsidR="002C4816">
        <w:rPr>
          <w:rFonts w:ascii="Times New Roman" w:hAnsi="Times New Roman" w:cs="Times New Roman"/>
          <w:sz w:val="24"/>
          <w:szCs w:val="24"/>
          <w:lang w:val="en-US"/>
        </w:rPr>
        <w:t xml:space="preserve">digunakan dalam proses menolak atau menerima perizinan yang diajukan dokter kepada owner. Diagram ini memiliki kelas izin yang memiliki fungsi index(), tolak(), dan terima(). Diagram ini juga memiliki 1 kelas model yaitu izin model. </w:t>
      </w:r>
      <w:r w:rsidR="00433692" w:rsidRPr="00B23775">
        <w:rPr>
          <w:rFonts w:ascii="Times New Roman" w:hAnsi="Times New Roman" w:cs="Times New Roman"/>
          <w:sz w:val="24"/>
          <w:szCs w:val="24"/>
          <w:lang w:val="en-US"/>
        </w:rPr>
        <w:t>Class diagram ini bisa dilihat pada gamb</w:t>
      </w:r>
      <w:r w:rsidR="002C4816">
        <w:rPr>
          <w:rFonts w:ascii="Times New Roman" w:hAnsi="Times New Roman" w:cs="Times New Roman"/>
          <w:sz w:val="24"/>
          <w:szCs w:val="24"/>
          <w:lang w:val="en-US"/>
        </w:rPr>
        <w:t>a</w:t>
      </w:r>
      <w:r w:rsidR="00433692" w:rsidRPr="00B23775">
        <w:rPr>
          <w:rFonts w:ascii="Times New Roman" w:hAnsi="Times New Roman" w:cs="Times New Roman"/>
          <w:sz w:val="24"/>
          <w:szCs w:val="24"/>
          <w:lang w:val="en-US"/>
        </w:rPr>
        <w:t>r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6</w:t>
      </w:r>
      <w:r w:rsidR="00433692" w:rsidRPr="00B23775">
        <w:rPr>
          <w:rFonts w:ascii="Times New Roman" w:hAnsi="Times New Roman" w:cs="Times New Roman"/>
          <w:sz w:val="24"/>
          <w:szCs w:val="24"/>
          <w:lang w:val="en-US"/>
        </w:rPr>
        <w:t xml:space="preserve"> berikut.</w:t>
      </w:r>
    </w:p>
    <w:p w14:paraId="7DCD0476" w14:textId="4C69EB17" w:rsidR="00BA684D" w:rsidRDefault="00BA684D" w:rsidP="00BA684D">
      <w:pPr>
        <w:spacing w:line="36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1FC0D52" wp14:editId="29A1A9ED">
            <wp:extent cx="1546276" cy="6248400"/>
            <wp:effectExtent l="0" t="0" r="0" b="0"/>
            <wp:docPr id="1117201814" name="Picture 1117201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50880" cy="6267005"/>
                    </a:xfrm>
                    <a:prstGeom prst="rect">
                      <a:avLst/>
                    </a:prstGeom>
                    <a:noFill/>
                    <a:ln>
                      <a:noFill/>
                    </a:ln>
                  </pic:spPr>
                </pic:pic>
              </a:graphicData>
            </a:graphic>
          </wp:inline>
        </w:drawing>
      </w:r>
    </w:p>
    <w:p w14:paraId="1E226B92" w14:textId="17E2C4F4" w:rsidR="00BA684D" w:rsidRPr="002C4816" w:rsidRDefault="002C4816" w:rsidP="002C4816">
      <w:pPr>
        <w:pStyle w:val="Heading3"/>
        <w:sectPr w:rsidR="00BA684D" w:rsidRPr="002C4816">
          <w:pgSz w:w="11906" w:h="16838"/>
          <w:pgMar w:top="1701" w:right="1701" w:bottom="1701" w:left="2268" w:header="720" w:footer="720" w:gutter="0"/>
          <w:pgNumType w:start="1"/>
          <w:cols w:space="720"/>
        </w:sectPr>
      </w:pPr>
      <w:bookmarkStart w:id="177" w:name="_Toc176816528"/>
      <w:r>
        <w:t>Gambar 4.1</w:t>
      </w:r>
      <w:r w:rsidR="00F52DBC">
        <w:t>6</w:t>
      </w:r>
      <w:r>
        <w:t xml:space="preserve"> </w:t>
      </w:r>
      <w:r w:rsidRPr="002C4816">
        <w:t>Class Diagram Pemilik Memutuskan Perizinan Dok</w:t>
      </w:r>
      <w:r>
        <w:t>te</w:t>
      </w:r>
      <w:bookmarkEnd w:id="177"/>
      <w:r w:rsidR="00AF44E9">
        <w:t>r</w:t>
      </w:r>
    </w:p>
    <w:p w14:paraId="544EC444" w14:textId="77777777" w:rsidR="00433692" w:rsidRPr="00B23775" w:rsidRDefault="00433692" w:rsidP="005C718E">
      <w:pPr>
        <w:spacing w:line="360" w:lineRule="auto"/>
        <w:rPr>
          <w:rFonts w:ascii="Times New Roman" w:hAnsi="Times New Roman" w:cs="Times New Roman"/>
          <w:b/>
          <w:bCs/>
          <w:sz w:val="24"/>
          <w:szCs w:val="24"/>
          <w:lang w:val="en-US"/>
        </w:rPr>
      </w:pPr>
    </w:p>
    <w:p w14:paraId="35EFC3A2" w14:textId="59653F1D" w:rsidR="004A09EF" w:rsidRPr="00D4058B" w:rsidRDefault="005C718E" w:rsidP="00771D04">
      <w:pPr>
        <w:pStyle w:val="Heading5"/>
        <w:numPr>
          <w:ilvl w:val="2"/>
          <w:numId w:val="22"/>
        </w:numPr>
      </w:pPr>
      <w:bookmarkStart w:id="178" w:name="_Toc178772361"/>
      <w:r w:rsidRPr="00D4058B">
        <w:t>Tampilan Mockup Antarmuka</w:t>
      </w:r>
      <w:bookmarkEnd w:id="178"/>
    </w:p>
    <w:p w14:paraId="09E5BBD4" w14:textId="0C2E7DF6" w:rsidR="00545389" w:rsidRPr="00B23775" w:rsidRDefault="004A09EF" w:rsidP="00600ABF">
      <w:pPr>
        <w:spacing w:line="360" w:lineRule="auto"/>
        <w:ind w:firstLine="720"/>
        <w:jc w:val="both"/>
        <w:rPr>
          <w:rFonts w:ascii="Times New Roman" w:hAnsi="Times New Roman" w:cs="Times New Roman"/>
          <w:sz w:val="24"/>
          <w:szCs w:val="24"/>
          <w:lang w:val="en-US"/>
        </w:rPr>
      </w:pPr>
      <w:bookmarkStart w:id="179" w:name="_Hlk179356190"/>
      <w:r w:rsidRPr="00B23775">
        <w:rPr>
          <w:rFonts w:ascii="Times New Roman" w:hAnsi="Times New Roman" w:cs="Times New Roman"/>
          <w:sz w:val="24"/>
          <w:szCs w:val="24"/>
          <w:lang w:val="en-US"/>
        </w:rPr>
        <w:t xml:space="preserve">Mockup antarmuka merupakan bentuk visual desain antarmuka pengguna yang memberikan gambaran detail mengenai tata letak elemen-elemen yang ada di dalam suatu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bookmarkEnd w:id="179"/>
      <w:r w:rsidRPr="00B23775">
        <w:rPr>
          <w:rFonts w:ascii="Times New Roman" w:hAnsi="Times New Roman" w:cs="Times New Roman"/>
          <w:sz w:val="24"/>
          <w:szCs w:val="24"/>
          <w:lang w:val="en-US"/>
        </w:rPr>
        <w:t>Dalam sub</w:t>
      </w:r>
      <w:r w:rsidR="00AC2C73">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bab ini akan dijelaskan desain antarmuka dari</w:t>
      </w:r>
      <w:r w:rsidR="00E32D30" w:rsidRPr="00B23775">
        <w:rPr>
          <w:rFonts w:ascii="Times New Roman" w:hAnsi="Times New Roman" w:cs="Times New Roman"/>
          <w:sz w:val="24"/>
          <w:szCs w:val="24"/>
          <w:lang w:val="en-US"/>
        </w:rPr>
        <w:t xml:space="preserve"> form reservasi, tampilan data user, dashboard owner, dan landing page </w:t>
      </w:r>
      <w:r w:rsidR="00E32D30" w:rsidRPr="009636A1">
        <w:rPr>
          <w:rFonts w:ascii="Times New Roman" w:hAnsi="Times New Roman" w:cs="Times New Roman"/>
          <w:i/>
          <w:iCs/>
          <w:sz w:val="24"/>
          <w:szCs w:val="24"/>
          <w:lang w:val="en-US"/>
        </w:rPr>
        <w:t>website</w:t>
      </w:r>
      <w:r w:rsidR="00E32D30" w:rsidRPr="00B23775">
        <w:rPr>
          <w:rFonts w:ascii="Times New Roman" w:hAnsi="Times New Roman" w:cs="Times New Roman"/>
          <w:sz w:val="24"/>
          <w:szCs w:val="24"/>
          <w:lang w:val="en-US"/>
        </w:rPr>
        <w:t>.</w:t>
      </w:r>
    </w:p>
    <w:p w14:paraId="4BA0975A" w14:textId="77777777" w:rsidR="002B6FE9" w:rsidRPr="00B23775" w:rsidRDefault="002B6FE9" w:rsidP="002B6FE9">
      <w:pPr>
        <w:spacing w:line="360" w:lineRule="auto"/>
        <w:jc w:val="both"/>
        <w:rPr>
          <w:rFonts w:ascii="Times New Roman" w:hAnsi="Times New Roman" w:cs="Times New Roman"/>
          <w:sz w:val="24"/>
          <w:szCs w:val="24"/>
          <w:lang w:val="en-US"/>
        </w:rPr>
      </w:pPr>
    </w:p>
    <w:p w14:paraId="3ECD816E" w14:textId="6624B1B8" w:rsidR="007D7F57" w:rsidRPr="00063A5B" w:rsidRDefault="002B6FE9" w:rsidP="00063A5B">
      <w:pPr>
        <w:numPr>
          <w:ilvl w:val="3"/>
          <w:numId w:val="22"/>
        </w:numPr>
        <w:spacing w:line="360" w:lineRule="auto"/>
        <w:jc w:val="both"/>
        <w:rPr>
          <w:rFonts w:ascii="Times New Roman" w:hAnsi="Times New Roman" w:cs="Times New Roman"/>
          <w:b/>
          <w:bCs/>
          <w:sz w:val="24"/>
          <w:szCs w:val="24"/>
          <w:lang w:val="en-US"/>
        </w:rPr>
      </w:pPr>
      <w:r w:rsidRPr="00063A5B">
        <w:rPr>
          <w:rFonts w:ascii="Times New Roman" w:hAnsi="Times New Roman" w:cs="Times New Roman"/>
          <w:b/>
          <w:bCs/>
          <w:sz w:val="24"/>
          <w:szCs w:val="24"/>
          <w:lang w:val="en-US"/>
        </w:rPr>
        <w:t xml:space="preserve">Mockup </w:t>
      </w:r>
      <w:r w:rsidR="00545389" w:rsidRPr="00063A5B">
        <w:rPr>
          <w:rFonts w:ascii="Times New Roman" w:hAnsi="Times New Roman" w:cs="Times New Roman"/>
          <w:b/>
          <w:bCs/>
          <w:sz w:val="24"/>
          <w:szCs w:val="24"/>
          <w:lang w:val="en-US"/>
        </w:rPr>
        <w:t>Antarmuka Halaman Form Reservasi</w:t>
      </w:r>
    </w:p>
    <w:p w14:paraId="4C9DE45E" w14:textId="6D6816C1" w:rsidR="0082105B" w:rsidRPr="00B23775" w:rsidRDefault="002B6FE9" w:rsidP="00600ABF">
      <w:pPr>
        <w:spacing w:line="360" w:lineRule="auto"/>
        <w:ind w:firstLine="720"/>
        <w:jc w:val="both"/>
        <w:rPr>
          <w:rFonts w:ascii="Times New Roman" w:hAnsi="Times New Roman" w:cs="Times New Roman"/>
          <w:sz w:val="24"/>
          <w:szCs w:val="24"/>
          <w:lang w:val="en-US"/>
        </w:rPr>
      </w:pPr>
      <w:bookmarkStart w:id="180" w:name="_Hlk179356233"/>
      <w:r w:rsidRPr="00B23775">
        <w:rPr>
          <w:rFonts w:ascii="Times New Roman" w:hAnsi="Times New Roman" w:cs="Times New Roman"/>
          <w:sz w:val="24"/>
          <w:szCs w:val="24"/>
          <w:lang w:val="en-US"/>
        </w:rPr>
        <w:t>Mockup a</w:t>
      </w:r>
      <w:r w:rsidR="00A94209" w:rsidRPr="00B23775">
        <w:rPr>
          <w:rFonts w:ascii="Times New Roman" w:hAnsi="Times New Roman" w:cs="Times New Roman"/>
          <w:sz w:val="24"/>
          <w:szCs w:val="24"/>
          <w:lang w:val="en-US"/>
        </w:rPr>
        <w:t>ntarm</w:t>
      </w:r>
      <w:r w:rsidRPr="00B23775">
        <w:rPr>
          <w:rFonts w:ascii="Times New Roman" w:hAnsi="Times New Roman" w:cs="Times New Roman"/>
          <w:sz w:val="24"/>
          <w:szCs w:val="24"/>
          <w:lang w:val="en-US"/>
        </w:rPr>
        <w:t>u</w:t>
      </w:r>
      <w:r w:rsidR="00A94209" w:rsidRPr="00B23775">
        <w:rPr>
          <w:rFonts w:ascii="Times New Roman" w:hAnsi="Times New Roman" w:cs="Times New Roman"/>
          <w:sz w:val="24"/>
          <w:szCs w:val="24"/>
          <w:lang w:val="en-US"/>
        </w:rPr>
        <w:t>ka halaman f</w:t>
      </w:r>
      <w:r w:rsidR="0082105B" w:rsidRPr="00B23775">
        <w:rPr>
          <w:rFonts w:ascii="Times New Roman" w:hAnsi="Times New Roman" w:cs="Times New Roman"/>
          <w:sz w:val="24"/>
          <w:szCs w:val="24"/>
          <w:lang w:val="en-US"/>
        </w:rPr>
        <w:t xml:space="preserve">orm </w:t>
      </w:r>
      <w:r w:rsidR="00A94209" w:rsidRPr="00B23775">
        <w:rPr>
          <w:rFonts w:ascii="Times New Roman" w:hAnsi="Times New Roman" w:cs="Times New Roman"/>
          <w:sz w:val="24"/>
          <w:szCs w:val="24"/>
          <w:lang w:val="en-US"/>
        </w:rPr>
        <w:t>r</w:t>
      </w:r>
      <w:r w:rsidR="0082105B" w:rsidRPr="00B23775">
        <w:rPr>
          <w:rFonts w:ascii="Times New Roman" w:hAnsi="Times New Roman" w:cs="Times New Roman"/>
          <w:sz w:val="24"/>
          <w:szCs w:val="24"/>
          <w:lang w:val="en-US"/>
        </w:rPr>
        <w:t>eservasi adalah halaman yang berfungsi untuk menerima inputan berupa informasi informasi yang dibutuhkan dalam melakukan reservasi. Form reservasi ini bisa diisikan melalui akun admin dan pasien. Pada halaman ini user akan menginputkan tempat reservasi, dokter, jenis perawatan, jadwal perawatannya. Tampilan halaman ini dapat dilihat pada gambar 4</w:t>
      </w:r>
      <w:r w:rsidR="00D06F0C"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7</w:t>
      </w:r>
      <w:r w:rsidR="00D06F0C" w:rsidRPr="00B23775">
        <w:rPr>
          <w:rFonts w:ascii="Times New Roman" w:hAnsi="Times New Roman" w:cs="Times New Roman"/>
          <w:sz w:val="24"/>
          <w:szCs w:val="24"/>
          <w:lang w:val="en-US"/>
        </w:rPr>
        <w:t xml:space="preserve"> </w:t>
      </w:r>
      <w:r w:rsidR="0082105B" w:rsidRPr="00B23775">
        <w:rPr>
          <w:rFonts w:ascii="Times New Roman" w:hAnsi="Times New Roman" w:cs="Times New Roman"/>
          <w:sz w:val="24"/>
          <w:szCs w:val="24"/>
          <w:lang w:val="en-US"/>
        </w:rPr>
        <w:t xml:space="preserve">berikut. </w:t>
      </w:r>
      <w:bookmarkStart w:id="181" w:name="_Hlk179356251"/>
    </w:p>
    <w:bookmarkEnd w:id="180"/>
    <w:p w14:paraId="729F264C" w14:textId="63012115" w:rsidR="00114250" w:rsidRPr="00B23775" w:rsidRDefault="00603A3A" w:rsidP="002B6FE9">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20D2F59D" wp14:editId="329A2900">
            <wp:extent cx="5025390" cy="3576955"/>
            <wp:effectExtent l="0" t="0" r="381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5025390" cy="3576955"/>
                    </a:xfrm>
                    <a:prstGeom prst="rect">
                      <a:avLst/>
                    </a:prstGeom>
                    <a:noFill/>
                    <a:ln>
                      <a:noFill/>
                    </a:ln>
                  </pic:spPr>
                </pic:pic>
              </a:graphicData>
            </a:graphic>
          </wp:inline>
        </w:drawing>
      </w:r>
    </w:p>
    <w:p w14:paraId="3D5F162B" w14:textId="7EA06314" w:rsidR="007D7F57" w:rsidRPr="00B23775" w:rsidRDefault="007D7F57" w:rsidP="00CF41A4">
      <w:pPr>
        <w:pStyle w:val="Heading3"/>
      </w:pPr>
      <w:bookmarkStart w:id="182" w:name="_Toc173852705"/>
      <w:bookmarkStart w:id="183" w:name="_Toc176816529"/>
      <w:r w:rsidRPr="00B23775">
        <w:t>Gambar 4.</w:t>
      </w:r>
      <w:r w:rsidR="00F52DBC">
        <w:t>17</w:t>
      </w:r>
      <w:r w:rsidRPr="00B23775">
        <w:t xml:space="preserve"> </w:t>
      </w:r>
      <w:r w:rsidR="00D51FC1" w:rsidRPr="00B23775">
        <w:t xml:space="preserve">Mockup </w:t>
      </w:r>
      <w:r w:rsidRPr="00B23775">
        <w:t>Form Reservasi</w:t>
      </w:r>
      <w:bookmarkEnd w:id="182"/>
      <w:bookmarkEnd w:id="183"/>
    </w:p>
    <w:bookmarkEnd w:id="181"/>
    <w:p w14:paraId="20EDF569" w14:textId="77777777" w:rsidR="007A47F8" w:rsidRPr="00B23775" w:rsidRDefault="007A47F8" w:rsidP="00897F1F">
      <w:pPr>
        <w:spacing w:line="360" w:lineRule="auto"/>
        <w:rPr>
          <w:rFonts w:ascii="Times New Roman" w:hAnsi="Times New Roman" w:cs="Times New Roman"/>
          <w:sz w:val="24"/>
          <w:szCs w:val="24"/>
          <w:lang w:val="en-US"/>
        </w:rPr>
      </w:pPr>
    </w:p>
    <w:p w14:paraId="1F5B5320" w14:textId="45FA290D" w:rsidR="0082105B" w:rsidRPr="00D4058B" w:rsidRDefault="002B6FE9" w:rsidP="00063A5B">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 xml:space="preserve">Mockup </w:t>
      </w:r>
      <w:r w:rsidR="0082105B" w:rsidRPr="00D4058B">
        <w:rPr>
          <w:rFonts w:ascii="Times New Roman" w:hAnsi="Times New Roman" w:cs="Times New Roman"/>
          <w:b/>
          <w:bCs/>
          <w:sz w:val="24"/>
          <w:szCs w:val="24"/>
          <w:lang w:val="en-US"/>
        </w:rPr>
        <w:t xml:space="preserve">Antarmuka Halaman </w:t>
      </w:r>
      <w:r w:rsidR="00A94209" w:rsidRPr="00D4058B">
        <w:rPr>
          <w:rFonts w:ascii="Times New Roman" w:hAnsi="Times New Roman" w:cs="Times New Roman"/>
          <w:b/>
          <w:bCs/>
          <w:sz w:val="24"/>
          <w:szCs w:val="24"/>
          <w:lang w:val="en-US"/>
        </w:rPr>
        <w:t>Data</w:t>
      </w:r>
      <w:r w:rsidR="0082105B" w:rsidRPr="00D4058B">
        <w:rPr>
          <w:rFonts w:ascii="Times New Roman" w:hAnsi="Times New Roman" w:cs="Times New Roman"/>
          <w:b/>
          <w:bCs/>
          <w:sz w:val="24"/>
          <w:szCs w:val="24"/>
          <w:lang w:val="en-US"/>
        </w:rPr>
        <w:t xml:space="preserve"> </w:t>
      </w:r>
      <w:r w:rsidR="00A94209" w:rsidRPr="00D4058B">
        <w:rPr>
          <w:rFonts w:ascii="Times New Roman" w:hAnsi="Times New Roman" w:cs="Times New Roman"/>
          <w:b/>
          <w:bCs/>
          <w:sz w:val="24"/>
          <w:szCs w:val="24"/>
          <w:lang w:val="en-US"/>
        </w:rPr>
        <w:t>User</w:t>
      </w:r>
    </w:p>
    <w:p w14:paraId="3D166632" w14:textId="0370D877" w:rsidR="0082105B" w:rsidRPr="00B23775" w:rsidRDefault="002B6FE9" w:rsidP="00600ABF">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ockup a</w:t>
      </w:r>
      <w:r w:rsidR="00A94209" w:rsidRPr="00B23775">
        <w:rPr>
          <w:rFonts w:ascii="Times New Roman" w:hAnsi="Times New Roman" w:cs="Times New Roman"/>
          <w:sz w:val="24"/>
          <w:szCs w:val="24"/>
          <w:lang w:val="en-US"/>
        </w:rPr>
        <w:t xml:space="preserve">ntarmuka halaman data user adalah halaman yang mana data user dikelola. Pada halaman ini terdapat list user </w:t>
      </w:r>
      <w:r w:rsidR="00A94209" w:rsidRPr="009636A1">
        <w:rPr>
          <w:rFonts w:ascii="Times New Roman" w:hAnsi="Times New Roman" w:cs="Times New Roman"/>
          <w:i/>
          <w:iCs/>
          <w:sz w:val="24"/>
          <w:szCs w:val="24"/>
          <w:lang w:val="en-US"/>
        </w:rPr>
        <w:t>website</w:t>
      </w:r>
      <w:r w:rsidR="00A94209" w:rsidRPr="00B23775">
        <w:rPr>
          <w:rFonts w:ascii="Times New Roman" w:hAnsi="Times New Roman" w:cs="Times New Roman"/>
          <w:sz w:val="24"/>
          <w:szCs w:val="24"/>
          <w:lang w:val="en-US"/>
        </w:rPr>
        <w:t xml:space="preserve"> ini yang </w:t>
      </w:r>
      <w:r w:rsidR="00FD311B" w:rsidRPr="00B23775">
        <w:rPr>
          <w:rFonts w:ascii="Times New Roman" w:hAnsi="Times New Roman" w:cs="Times New Roman"/>
          <w:sz w:val="24"/>
          <w:szCs w:val="24"/>
          <w:lang w:val="en-US"/>
        </w:rPr>
        <w:t>dapat dikelola oleh admin. Pada halaman ini admin dapat menghapus data, menambahkan, serta dapat mengedit data user yang ada pada klinik ini. Tampilan ini dapat dilihat pada gambar yang tertera pada gambar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8</w:t>
      </w:r>
      <w:r w:rsidR="00E047DE" w:rsidRPr="00B23775">
        <w:rPr>
          <w:rFonts w:ascii="Times New Roman" w:hAnsi="Times New Roman" w:cs="Times New Roman"/>
          <w:sz w:val="24"/>
          <w:szCs w:val="24"/>
          <w:lang w:val="en-US"/>
        </w:rPr>
        <w:t xml:space="preserve"> </w:t>
      </w:r>
      <w:r w:rsidR="00FD311B" w:rsidRPr="00B23775">
        <w:rPr>
          <w:rFonts w:ascii="Times New Roman" w:hAnsi="Times New Roman" w:cs="Times New Roman"/>
          <w:sz w:val="24"/>
          <w:szCs w:val="24"/>
          <w:lang w:val="en-US"/>
        </w:rPr>
        <w:t xml:space="preserve">berikut. </w:t>
      </w:r>
    </w:p>
    <w:p w14:paraId="537E372F" w14:textId="1ADEC157" w:rsidR="00C65B1D" w:rsidRPr="00B23775" w:rsidRDefault="00C65B1D" w:rsidP="002B6FE9">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140B35C1" wp14:editId="759555C4">
            <wp:extent cx="5029200" cy="35712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5029200" cy="3571240"/>
                    </a:xfrm>
                    <a:prstGeom prst="rect">
                      <a:avLst/>
                    </a:prstGeom>
                    <a:noFill/>
                    <a:ln>
                      <a:noFill/>
                    </a:ln>
                  </pic:spPr>
                </pic:pic>
              </a:graphicData>
            </a:graphic>
          </wp:inline>
        </w:drawing>
      </w:r>
    </w:p>
    <w:p w14:paraId="497AAD0D" w14:textId="258CF371" w:rsidR="00FD311B" w:rsidRPr="00B23775" w:rsidRDefault="00E86FC7" w:rsidP="00CF41A4">
      <w:pPr>
        <w:pStyle w:val="Heading3"/>
      </w:pPr>
      <w:bookmarkStart w:id="184" w:name="_Toc173852706"/>
      <w:bookmarkStart w:id="185" w:name="_Toc176816530"/>
      <w:r w:rsidRPr="00B23775">
        <w:t>Gambar 4.</w:t>
      </w:r>
      <w:r w:rsidR="00E047DE" w:rsidRPr="00B23775">
        <w:t>1</w:t>
      </w:r>
      <w:r w:rsidR="00F52DBC">
        <w:t>8</w:t>
      </w:r>
      <w:r w:rsidRPr="00B23775">
        <w:t xml:space="preserve">  </w:t>
      </w:r>
      <w:r w:rsidR="00D51FC1" w:rsidRPr="00B23775">
        <w:t xml:space="preserve">Mockup </w:t>
      </w:r>
      <w:r w:rsidRPr="00B23775">
        <w:t>Tampillan data user</w:t>
      </w:r>
      <w:bookmarkEnd w:id="184"/>
      <w:bookmarkEnd w:id="185"/>
    </w:p>
    <w:p w14:paraId="0349F72D" w14:textId="77777777" w:rsidR="007A47F8" w:rsidRPr="00B23775" w:rsidRDefault="007A47F8" w:rsidP="002B6FE9">
      <w:pPr>
        <w:spacing w:line="360" w:lineRule="auto"/>
        <w:jc w:val="center"/>
        <w:rPr>
          <w:rFonts w:ascii="Times New Roman" w:hAnsi="Times New Roman" w:cs="Times New Roman"/>
          <w:sz w:val="24"/>
          <w:szCs w:val="24"/>
          <w:lang w:val="en-US"/>
        </w:rPr>
      </w:pPr>
    </w:p>
    <w:p w14:paraId="43587CC3" w14:textId="317E11AE" w:rsidR="001B1C5B" w:rsidRPr="00D4058B" w:rsidRDefault="002B6FE9" w:rsidP="00063A5B">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 xml:space="preserve">Mockup </w:t>
      </w:r>
      <w:r w:rsidR="00FD311B" w:rsidRPr="00D4058B">
        <w:rPr>
          <w:rFonts w:ascii="Times New Roman" w:hAnsi="Times New Roman" w:cs="Times New Roman"/>
          <w:b/>
          <w:bCs/>
          <w:sz w:val="24"/>
          <w:szCs w:val="24"/>
          <w:lang w:val="en-US"/>
        </w:rPr>
        <w:t xml:space="preserve">Antarmuka Halaman Dashboard </w:t>
      </w:r>
      <w:r w:rsidR="001B1C5B" w:rsidRPr="00D4058B">
        <w:rPr>
          <w:rFonts w:ascii="Times New Roman" w:hAnsi="Times New Roman" w:cs="Times New Roman"/>
          <w:b/>
          <w:bCs/>
          <w:sz w:val="24"/>
          <w:szCs w:val="24"/>
          <w:lang w:val="en-US"/>
        </w:rPr>
        <w:t xml:space="preserve">owner </w:t>
      </w:r>
    </w:p>
    <w:p w14:paraId="30112CDB" w14:textId="346441CF" w:rsidR="007A47F8" w:rsidRPr="00B23775" w:rsidRDefault="002B6FE9" w:rsidP="00600ABF">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ockup a</w:t>
      </w:r>
      <w:r w:rsidR="001B1C5B" w:rsidRPr="00B23775">
        <w:rPr>
          <w:rFonts w:ascii="Times New Roman" w:hAnsi="Times New Roman" w:cs="Times New Roman"/>
          <w:sz w:val="24"/>
          <w:szCs w:val="24"/>
          <w:lang w:val="en-US"/>
        </w:rPr>
        <w:t>ntarmuka halaman dashboard adalah halaman yang menampilkan visualisasi data terhadap owner  klinik Xenon Dental House. Data yang  ditampilkan ini adalah data hasil analisis berupa jumlah pasien yang diterima dokter selama 1 bulan, pasien berdasarkan umur dari pasien, perawa</w:t>
      </w:r>
      <w:r w:rsidR="002E69BB" w:rsidRPr="00B23775">
        <w:rPr>
          <w:rFonts w:ascii="Times New Roman" w:hAnsi="Times New Roman" w:cs="Times New Roman"/>
          <w:sz w:val="24"/>
          <w:szCs w:val="24"/>
          <w:lang w:val="en-US"/>
        </w:rPr>
        <w:t>tan yang dilakukan pada pasien, serta jumlah kunju</w:t>
      </w:r>
      <w:r w:rsidR="003E4146">
        <w:rPr>
          <w:rFonts w:ascii="Times New Roman" w:hAnsi="Times New Roman" w:cs="Times New Roman"/>
          <w:sz w:val="24"/>
          <w:szCs w:val="24"/>
          <w:lang w:val="en-US"/>
        </w:rPr>
        <w:t>ng</w:t>
      </w:r>
      <w:r w:rsidR="002E69BB" w:rsidRPr="00B23775">
        <w:rPr>
          <w:rFonts w:ascii="Times New Roman" w:hAnsi="Times New Roman" w:cs="Times New Roman"/>
          <w:sz w:val="24"/>
          <w:szCs w:val="24"/>
          <w:lang w:val="en-US"/>
        </w:rPr>
        <w:t xml:space="preserve">an pasien. Pada halaman ini owner juga dapat melakukan pemilihan pada visualiasi untuk menampilkan bulan apa yang ingin </w:t>
      </w:r>
      <w:r w:rsidR="002E69BB" w:rsidRPr="00B23775">
        <w:rPr>
          <w:rFonts w:ascii="Times New Roman" w:hAnsi="Times New Roman" w:cs="Times New Roman"/>
          <w:sz w:val="24"/>
          <w:szCs w:val="24"/>
          <w:lang w:val="en-US"/>
        </w:rPr>
        <w:lastRenderedPageBreak/>
        <w:t>ditampilkan, sehingga owner dapat me</w:t>
      </w:r>
      <w:r w:rsidR="002B14F9">
        <w:rPr>
          <w:rFonts w:ascii="Times New Roman" w:hAnsi="Times New Roman" w:cs="Times New Roman"/>
          <w:sz w:val="24"/>
          <w:szCs w:val="24"/>
          <w:lang w:val="en-US"/>
        </w:rPr>
        <w:t>m</w:t>
      </w:r>
      <w:r w:rsidR="002E69BB" w:rsidRPr="00B23775">
        <w:rPr>
          <w:rFonts w:ascii="Times New Roman" w:hAnsi="Times New Roman" w:cs="Times New Roman"/>
          <w:sz w:val="24"/>
          <w:szCs w:val="24"/>
          <w:lang w:val="en-US"/>
        </w:rPr>
        <w:t xml:space="preserve">filter bulan apa yang ingin ditampilkan. Tampilan ini dapat dilihat pada </w:t>
      </w:r>
      <w:r w:rsidRPr="00B23775">
        <w:rPr>
          <w:rFonts w:ascii="Times New Roman" w:hAnsi="Times New Roman" w:cs="Times New Roman"/>
          <w:sz w:val="24"/>
          <w:szCs w:val="24"/>
          <w:lang w:val="en-US"/>
        </w:rPr>
        <w:t>gambar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9</w:t>
      </w:r>
      <w:r w:rsidRPr="00B23775">
        <w:rPr>
          <w:rFonts w:ascii="Times New Roman" w:hAnsi="Times New Roman" w:cs="Times New Roman"/>
          <w:sz w:val="24"/>
          <w:szCs w:val="24"/>
          <w:lang w:val="en-US"/>
        </w:rPr>
        <w:t xml:space="preserve"> berikut</w:t>
      </w:r>
    </w:p>
    <w:p w14:paraId="68E2CC40" w14:textId="0F5E8369" w:rsidR="00603A3A" w:rsidRPr="00B23775" w:rsidRDefault="00C65B1D" w:rsidP="00D47F2C">
      <w:pPr>
        <w:spacing w:line="360" w:lineRule="auto"/>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1E02825F" wp14:editId="0F8228A9">
            <wp:extent cx="5029200" cy="357251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5029200" cy="3572510"/>
                    </a:xfrm>
                    <a:prstGeom prst="rect">
                      <a:avLst/>
                    </a:prstGeom>
                    <a:noFill/>
                    <a:ln>
                      <a:noFill/>
                    </a:ln>
                  </pic:spPr>
                </pic:pic>
              </a:graphicData>
            </a:graphic>
          </wp:inline>
        </w:drawing>
      </w:r>
    </w:p>
    <w:p w14:paraId="2D5502BE" w14:textId="2181CC2E" w:rsidR="007D7F57" w:rsidRPr="00B23775" w:rsidRDefault="007D7F57" w:rsidP="00CF41A4">
      <w:pPr>
        <w:pStyle w:val="Heading3"/>
      </w:pPr>
      <w:bookmarkStart w:id="186" w:name="_Toc173852707"/>
      <w:bookmarkStart w:id="187" w:name="_Toc176816531"/>
      <w:r w:rsidRPr="00B23775">
        <w:t>Gambar 4.</w:t>
      </w:r>
      <w:r w:rsidR="00E047DE" w:rsidRPr="00B23775">
        <w:t>1</w:t>
      </w:r>
      <w:r w:rsidR="00F52DBC">
        <w:t>9</w:t>
      </w:r>
      <w:r w:rsidRPr="00B23775">
        <w:t xml:space="preserve"> </w:t>
      </w:r>
      <w:r w:rsidR="00D51FC1" w:rsidRPr="00B23775">
        <w:t xml:space="preserve">Mockup </w:t>
      </w:r>
      <w:r w:rsidRPr="00B23775">
        <w:t xml:space="preserve">Dashboard akun </w:t>
      </w:r>
      <w:r w:rsidR="00E86FC7" w:rsidRPr="00B23775">
        <w:t>owner</w:t>
      </w:r>
      <w:bookmarkEnd w:id="186"/>
      <w:bookmarkEnd w:id="187"/>
    </w:p>
    <w:p w14:paraId="5A6EB9B4" w14:textId="77777777" w:rsidR="007A47F8" w:rsidRPr="00B23775" w:rsidRDefault="007A47F8" w:rsidP="007D7F57">
      <w:pPr>
        <w:spacing w:line="360" w:lineRule="auto"/>
        <w:jc w:val="center"/>
        <w:rPr>
          <w:rFonts w:ascii="Times New Roman" w:hAnsi="Times New Roman" w:cs="Times New Roman"/>
          <w:sz w:val="24"/>
          <w:szCs w:val="24"/>
          <w:lang w:val="en-US"/>
        </w:rPr>
      </w:pPr>
    </w:p>
    <w:p w14:paraId="6B505D3F" w14:textId="05943E72" w:rsidR="002B6FE9" w:rsidRPr="00D4058B" w:rsidRDefault="002B6FE9" w:rsidP="00063A5B">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 xml:space="preserve">Mockup Antarmuka Halaman </w:t>
      </w:r>
      <w:r w:rsidR="00E047DE" w:rsidRPr="00D4058B">
        <w:rPr>
          <w:rFonts w:ascii="Times New Roman" w:hAnsi="Times New Roman" w:cs="Times New Roman"/>
          <w:b/>
          <w:bCs/>
          <w:sz w:val="24"/>
          <w:szCs w:val="24"/>
          <w:lang w:val="en-US"/>
        </w:rPr>
        <w:t>Landing page</w:t>
      </w:r>
      <w:r w:rsidRPr="00D4058B">
        <w:rPr>
          <w:rFonts w:ascii="Times New Roman" w:hAnsi="Times New Roman" w:cs="Times New Roman"/>
          <w:b/>
          <w:bCs/>
          <w:sz w:val="24"/>
          <w:szCs w:val="24"/>
          <w:lang w:val="en-US"/>
        </w:rPr>
        <w:t xml:space="preserve"> </w:t>
      </w:r>
    </w:p>
    <w:p w14:paraId="2450F7E7" w14:textId="2837C212" w:rsidR="002B6FE9" w:rsidRPr="00B23775" w:rsidRDefault="002B6FE9" w:rsidP="00474A90">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ckup antarmuka halaman </w:t>
      </w:r>
      <w:r w:rsidR="00E047DE" w:rsidRPr="00B23775">
        <w:rPr>
          <w:rFonts w:ascii="Times New Roman" w:hAnsi="Times New Roman" w:cs="Times New Roman"/>
          <w:sz w:val="24"/>
          <w:szCs w:val="24"/>
          <w:lang w:val="en-US"/>
        </w:rPr>
        <w:t>landing page</w:t>
      </w:r>
      <w:r w:rsidRPr="00B23775">
        <w:rPr>
          <w:rFonts w:ascii="Times New Roman" w:hAnsi="Times New Roman" w:cs="Times New Roman"/>
          <w:sz w:val="24"/>
          <w:szCs w:val="24"/>
          <w:lang w:val="en-US"/>
        </w:rPr>
        <w:t xml:space="preserve"> adalah halaman</w:t>
      </w:r>
      <w:r w:rsidR="007A47F8" w:rsidRPr="00B23775">
        <w:rPr>
          <w:rFonts w:ascii="Times New Roman" w:hAnsi="Times New Roman" w:cs="Times New Roman"/>
          <w:sz w:val="24"/>
          <w:szCs w:val="24"/>
          <w:lang w:val="en-US"/>
        </w:rPr>
        <w:t xml:space="preserve"> yang menampilkan landing page dari </w:t>
      </w:r>
      <w:r w:rsidR="007A47F8" w:rsidRPr="009636A1">
        <w:rPr>
          <w:rFonts w:ascii="Times New Roman" w:hAnsi="Times New Roman" w:cs="Times New Roman"/>
          <w:i/>
          <w:iCs/>
          <w:sz w:val="24"/>
          <w:szCs w:val="24"/>
          <w:lang w:val="en-US"/>
        </w:rPr>
        <w:t>website</w:t>
      </w:r>
      <w:r w:rsidR="007A47F8" w:rsidRPr="00B23775">
        <w:rPr>
          <w:rFonts w:ascii="Times New Roman" w:hAnsi="Times New Roman" w:cs="Times New Roman"/>
          <w:sz w:val="24"/>
          <w:szCs w:val="24"/>
          <w:lang w:val="en-US"/>
        </w:rPr>
        <w:t xml:space="preserve"> klinik gigi Xenon Dental House. Landing page adalah halaman tunggal yang dirancang untuk pemasaran dan branding dari </w:t>
      </w:r>
      <w:r w:rsidR="007A47F8" w:rsidRPr="009636A1">
        <w:rPr>
          <w:rFonts w:ascii="Times New Roman" w:hAnsi="Times New Roman" w:cs="Times New Roman"/>
          <w:i/>
          <w:iCs/>
          <w:sz w:val="24"/>
          <w:szCs w:val="24"/>
          <w:lang w:val="en-US"/>
        </w:rPr>
        <w:t>website</w:t>
      </w:r>
      <w:r w:rsidR="007A47F8" w:rsidRPr="00B23775">
        <w:rPr>
          <w:rFonts w:ascii="Times New Roman" w:hAnsi="Times New Roman" w:cs="Times New Roman"/>
          <w:sz w:val="24"/>
          <w:szCs w:val="24"/>
          <w:lang w:val="en-US"/>
        </w:rPr>
        <w:t xml:space="preserve"> sehingga diharapkan dapat </w:t>
      </w:r>
      <w:r w:rsidR="008B3E23">
        <w:rPr>
          <w:rFonts w:ascii="Times New Roman" w:hAnsi="Times New Roman" w:cs="Times New Roman"/>
          <w:sz w:val="24"/>
          <w:szCs w:val="24"/>
          <w:lang w:val="en-US"/>
        </w:rPr>
        <w:t>menarik</w:t>
      </w:r>
      <w:r w:rsidR="007A47F8" w:rsidRPr="00B23775">
        <w:rPr>
          <w:rFonts w:ascii="Times New Roman" w:hAnsi="Times New Roman" w:cs="Times New Roman"/>
          <w:sz w:val="24"/>
          <w:szCs w:val="24"/>
          <w:lang w:val="en-US"/>
        </w:rPr>
        <w:t xml:space="preserve"> pengunjung untuk keuntungan dari klinik seperti pada klinik ini yaitu melakukan reservasi untuk perawatan di klinik ini. </w:t>
      </w:r>
      <w:r w:rsidR="00E047DE" w:rsidRPr="00B23775">
        <w:rPr>
          <w:rFonts w:ascii="Times New Roman" w:hAnsi="Times New Roman" w:cs="Times New Roman"/>
          <w:sz w:val="24"/>
          <w:szCs w:val="24"/>
          <w:lang w:val="en-US"/>
        </w:rPr>
        <w:t>Hasil dari moc</w:t>
      </w:r>
      <w:r w:rsidR="002B14F9">
        <w:rPr>
          <w:rFonts w:ascii="Times New Roman" w:hAnsi="Times New Roman" w:cs="Times New Roman"/>
          <w:sz w:val="24"/>
          <w:szCs w:val="24"/>
          <w:lang w:val="en-US"/>
        </w:rPr>
        <w:t>k</w:t>
      </w:r>
      <w:r w:rsidR="00E047DE" w:rsidRPr="00B23775">
        <w:rPr>
          <w:rFonts w:ascii="Times New Roman" w:hAnsi="Times New Roman" w:cs="Times New Roman"/>
          <w:sz w:val="24"/>
          <w:szCs w:val="24"/>
          <w:lang w:val="en-US"/>
        </w:rPr>
        <w:t>up ini dapat dilihat pada gambar 4.</w:t>
      </w:r>
      <w:r w:rsidR="00F52DBC">
        <w:rPr>
          <w:rFonts w:ascii="Times New Roman" w:hAnsi="Times New Roman" w:cs="Times New Roman"/>
          <w:sz w:val="24"/>
          <w:szCs w:val="24"/>
          <w:lang w:val="en-US"/>
        </w:rPr>
        <w:t>20</w:t>
      </w:r>
      <w:r w:rsidR="00E047DE" w:rsidRPr="00B23775">
        <w:rPr>
          <w:rFonts w:ascii="Times New Roman" w:hAnsi="Times New Roman" w:cs="Times New Roman"/>
          <w:sz w:val="24"/>
          <w:szCs w:val="24"/>
          <w:lang w:val="en-US"/>
        </w:rPr>
        <w:t xml:space="preserve"> berikut.</w:t>
      </w:r>
    </w:p>
    <w:p w14:paraId="131EAE50" w14:textId="77777777" w:rsidR="00545389" w:rsidRPr="00B23775" w:rsidRDefault="00545389" w:rsidP="00545389">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BDF6A1D" wp14:editId="64F69B0C">
            <wp:extent cx="2958802" cy="774679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2965049" cy="7763152"/>
                    </a:xfrm>
                    <a:prstGeom prst="rect">
                      <a:avLst/>
                    </a:prstGeom>
                    <a:noFill/>
                    <a:ln>
                      <a:noFill/>
                    </a:ln>
                  </pic:spPr>
                </pic:pic>
              </a:graphicData>
            </a:graphic>
          </wp:inline>
        </w:drawing>
      </w:r>
    </w:p>
    <w:p w14:paraId="1B11FB39" w14:textId="156AD0C1" w:rsidR="00545389" w:rsidRDefault="00545389" w:rsidP="00CF41A4">
      <w:pPr>
        <w:pStyle w:val="Heading3"/>
        <w:rPr>
          <w:i/>
          <w:iCs/>
        </w:rPr>
      </w:pPr>
      <w:bookmarkStart w:id="188" w:name="_Toc173852708"/>
      <w:bookmarkStart w:id="189" w:name="_Toc176816532"/>
      <w:r w:rsidRPr="00B23775">
        <w:t>Gambar 4.</w:t>
      </w:r>
      <w:r w:rsidR="00F52DBC">
        <w:t xml:space="preserve">20 </w:t>
      </w:r>
      <w:r w:rsidR="00D51FC1" w:rsidRPr="00B23775">
        <w:t xml:space="preserve">Mockup </w:t>
      </w:r>
      <w:r w:rsidRPr="00B23775">
        <w:t xml:space="preserve">Landing page </w:t>
      </w:r>
      <w:r w:rsidR="00F61177" w:rsidRPr="009636A1">
        <w:rPr>
          <w:i/>
          <w:iCs/>
        </w:rPr>
        <w:t>website</w:t>
      </w:r>
      <w:bookmarkEnd w:id="188"/>
      <w:bookmarkEnd w:id="189"/>
    </w:p>
    <w:p w14:paraId="3DD73476" w14:textId="3574EBA8" w:rsidR="00EF457D" w:rsidRDefault="00EF457D" w:rsidP="00EF457D">
      <w:pPr>
        <w:rPr>
          <w:lang w:val="en-US"/>
        </w:rPr>
      </w:pPr>
    </w:p>
    <w:p w14:paraId="6181590E" w14:textId="77777777" w:rsidR="003C5C83" w:rsidRDefault="003C5C83" w:rsidP="00EF457D">
      <w:pPr>
        <w:rPr>
          <w:lang w:val="en-US"/>
        </w:rPr>
      </w:pPr>
    </w:p>
    <w:p w14:paraId="4C647EBB" w14:textId="42858F0C" w:rsidR="00EF457D" w:rsidRPr="00D4058B" w:rsidRDefault="00EF457D" w:rsidP="00EF457D">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 xml:space="preserve">Mockup </w:t>
      </w:r>
      <w:r w:rsidRPr="00EF457D">
        <w:rPr>
          <w:rFonts w:ascii="Times New Roman" w:hAnsi="Times New Roman" w:cs="Times New Roman"/>
          <w:b/>
          <w:bCs/>
          <w:sz w:val="24"/>
          <w:szCs w:val="24"/>
          <w:lang w:val="en-US"/>
        </w:rPr>
        <w:t>Antarmuka Offline PWA</w:t>
      </w:r>
    </w:p>
    <w:p w14:paraId="0352E2B5" w14:textId="5649F43C" w:rsidR="00EF457D" w:rsidRPr="00B23775" w:rsidRDefault="00EF457D" w:rsidP="00EF457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ckup antarmuka </w:t>
      </w:r>
      <w:r>
        <w:rPr>
          <w:rFonts w:ascii="Times New Roman" w:hAnsi="Times New Roman" w:cs="Times New Roman"/>
          <w:sz w:val="24"/>
          <w:szCs w:val="24"/>
          <w:lang w:val="en-US"/>
        </w:rPr>
        <w:t>offline PWA</w:t>
      </w:r>
      <w:r w:rsidRPr="00B23775">
        <w:rPr>
          <w:rFonts w:ascii="Times New Roman" w:hAnsi="Times New Roman" w:cs="Times New Roman"/>
          <w:sz w:val="24"/>
          <w:szCs w:val="24"/>
          <w:lang w:val="en-US"/>
        </w:rPr>
        <w:t xml:space="preserve"> adalah halaman yang menampilkan</w:t>
      </w:r>
      <w:r>
        <w:rPr>
          <w:rFonts w:ascii="Times New Roman" w:hAnsi="Times New Roman" w:cs="Times New Roman"/>
          <w:sz w:val="24"/>
          <w:szCs w:val="24"/>
          <w:lang w:val="en-US"/>
        </w:rPr>
        <w:t xml:space="preserve"> tampilan ketika user mencoba mengakses website yang belum pernah diaksesnya setelah server mati</w:t>
      </w:r>
      <w:r w:rsidRPr="00B237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lah satu keuntungan dari implementasi PWA adalah user bisa mengakses tampilan </w:t>
      </w:r>
      <w:r w:rsidR="005714BD">
        <w:rPr>
          <w:rFonts w:ascii="Times New Roman" w:hAnsi="Times New Roman" w:cs="Times New Roman"/>
          <w:sz w:val="24"/>
          <w:szCs w:val="24"/>
          <w:lang w:val="en-US"/>
        </w:rPr>
        <w:t>webste meskipun server mati atau koneksi ke server terputus. Fitur offline ini berlaku ketika user sudah pernah mengakses url yang akan diakses ini sebelumnya, jika belum pernah maka tampilan ini yang akan ditampilkan oleh website.  M</w:t>
      </w:r>
      <w:r w:rsidRPr="00B23775">
        <w:rPr>
          <w:rFonts w:ascii="Times New Roman" w:hAnsi="Times New Roman" w:cs="Times New Roman"/>
          <w:sz w:val="24"/>
          <w:szCs w:val="24"/>
          <w:lang w:val="en-US"/>
        </w:rPr>
        <w:t>oc</w:t>
      </w:r>
      <w:r>
        <w:rPr>
          <w:rFonts w:ascii="Times New Roman" w:hAnsi="Times New Roman" w:cs="Times New Roman"/>
          <w:sz w:val="24"/>
          <w:szCs w:val="24"/>
          <w:lang w:val="en-US"/>
        </w:rPr>
        <w:t>k</w:t>
      </w:r>
      <w:r w:rsidRPr="00B23775">
        <w:rPr>
          <w:rFonts w:ascii="Times New Roman" w:hAnsi="Times New Roman" w:cs="Times New Roman"/>
          <w:sz w:val="24"/>
          <w:szCs w:val="24"/>
          <w:lang w:val="en-US"/>
        </w:rPr>
        <w:t>up ini dapat dilihat pada gambar 4.</w:t>
      </w:r>
      <w:r>
        <w:rPr>
          <w:rFonts w:ascii="Times New Roman" w:hAnsi="Times New Roman" w:cs="Times New Roman"/>
          <w:sz w:val="24"/>
          <w:szCs w:val="24"/>
          <w:lang w:val="en-US"/>
        </w:rPr>
        <w:t>21</w:t>
      </w:r>
      <w:r w:rsidRPr="00B23775">
        <w:rPr>
          <w:rFonts w:ascii="Times New Roman" w:hAnsi="Times New Roman" w:cs="Times New Roman"/>
          <w:sz w:val="24"/>
          <w:szCs w:val="24"/>
          <w:lang w:val="en-US"/>
        </w:rPr>
        <w:t xml:space="preserve"> berikut.</w:t>
      </w:r>
    </w:p>
    <w:p w14:paraId="36754854" w14:textId="738D9124" w:rsidR="00EF457D" w:rsidRDefault="00EF457D" w:rsidP="003C5C83">
      <w:pPr>
        <w:jc w:val="center"/>
        <w:rPr>
          <w:lang w:val="en-US"/>
        </w:rPr>
      </w:pPr>
      <w:r>
        <w:rPr>
          <w:noProof/>
          <w:lang w:val="en-US"/>
        </w:rPr>
        <w:drawing>
          <wp:inline distT="0" distB="0" distL="0" distR="0" wp14:anchorId="0F2089B9" wp14:editId="74E796B5">
            <wp:extent cx="5029200" cy="3571240"/>
            <wp:effectExtent l="0" t="0" r="0" b="0"/>
            <wp:docPr id="1117201798" name="Picture 1117201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29200" cy="3571240"/>
                    </a:xfrm>
                    <a:prstGeom prst="rect">
                      <a:avLst/>
                    </a:prstGeom>
                    <a:noFill/>
                    <a:ln>
                      <a:noFill/>
                    </a:ln>
                  </pic:spPr>
                </pic:pic>
              </a:graphicData>
            </a:graphic>
          </wp:inline>
        </w:drawing>
      </w:r>
    </w:p>
    <w:p w14:paraId="2D100DE8" w14:textId="12B09009" w:rsidR="00EF457D" w:rsidRDefault="00EF457D" w:rsidP="00EF457D">
      <w:pPr>
        <w:pStyle w:val="Heading3"/>
        <w:rPr>
          <w:i/>
          <w:iCs/>
        </w:rPr>
      </w:pPr>
      <w:bookmarkStart w:id="190" w:name="_Toc176816533"/>
      <w:r w:rsidRPr="00B23775">
        <w:t>Gambar 4.</w:t>
      </w:r>
      <w:r>
        <w:t xml:space="preserve">20 </w:t>
      </w:r>
      <w:r w:rsidRPr="00B23775">
        <w:t xml:space="preserve">Mockup </w:t>
      </w:r>
      <w:r>
        <w:t>Antarmuka Offline PWA</w:t>
      </w:r>
      <w:bookmarkEnd w:id="190"/>
    </w:p>
    <w:p w14:paraId="7EAD5126" w14:textId="77777777" w:rsidR="00EF457D" w:rsidRPr="00EF457D" w:rsidRDefault="00EF457D" w:rsidP="00EF457D">
      <w:pPr>
        <w:rPr>
          <w:lang w:val="en-US"/>
        </w:rPr>
      </w:pPr>
    </w:p>
    <w:p w14:paraId="6DED0159" w14:textId="77777777" w:rsidR="00CD5197" w:rsidRPr="00B23775" w:rsidRDefault="00CD5197" w:rsidP="00CD5197">
      <w:pPr>
        <w:rPr>
          <w:rFonts w:ascii="Times New Roman" w:hAnsi="Times New Roman" w:cs="Times New Roman"/>
          <w:sz w:val="24"/>
          <w:szCs w:val="24"/>
          <w:lang w:val="en-US"/>
        </w:rPr>
      </w:pPr>
    </w:p>
    <w:p w14:paraId="1F009CE5" w14:textId="7DBB6C23" w:rsidR="007F039E" w:rsidRPr="00B23775" w:rsidRDefault="00EF457D" w:rsidP="00BE6103">
      <w:pPr>
        <w:pStyle w:val="Heading1"/>
      </w:pPr>
      <w:bookmarkStart w:id="191" w:name="_Toc173852709"/>
      <w:r>
        <w:br w:type="column"/>
      </w:r>
      <w:bookmarkStart w:id="192" w:name="_Toc178772362"/>
      <w:bookmarkStart w:id="193" w:name="_Hlk178773515"/>
      <w:r w:rsidR="007F039E" w:rsidRPr="00B23775">
        <w:lastRenderedPageBreak/>
        <w:t>BAB V</w:t>
      </w:r>
      <w:bookmarkStart w:id="194" w:name="_Toc173852710"/>
      <w:bookmarkEnd w:id="191"/>
      <w:r w:rsidR="00BE6103" w:rsidRPr="00B23775">
        <w:br/>
      </w:r>
      <w:r w:rsidR="007F039E" w:rsidRPr="00B23775">
        <w:t>IMPLEMENTASI DAN PENGUJIAN</w:t>
      </w:r>
      <w:bookmarkEnd w:id="192"/>
      <w:bookmarkEnd w:id="194"/>
    </w:p>
    <w:p w14:paraId="00C590B1" w14:textId="364C8D99" w:rsidR="007F039E" w:rsidRPr="00B23775" w:rsidRDefault="007F039E" w:rsidP="007F039E">
      <w:pPr>
        <w:spacing w:line="360" w:lineRule="auto"/>
        <w:rPr>
          <w:rFonts w:ascii="Times New Roman" w:hAnsi="Times New Roman" w:cs="Times New Roman"/>
          <w:b/>
          <w:bCs/>
          <w:sz w:val="24"/>
          <w:szCs w:val="24"/>
          <w:lang w:val="en-US"/>
        </w:rPr>
      </w:pPr>
    </w:p>
    <w:p w14:paraId="31E1025F" w14:textId="032BF621" w:rsidR="007F039E" w:rsidRPr="00B23775" w:rsidRDefault="007F039E" w:rsidP="00981B01">
      <w:pPr>
        <w:pStyle w:val="Heading2"/>
        <w:numPr>
          <w:ilvl w:val="1"/>
          <w:numId w:val="19"/>
        </w:numPr>
        <w:ind w:left="567" w:hanging="501"/>
      </w:pPr>
      <w:bookmarkStart w:id="195" w:name="_Toc173852711"/>
      <w:bookmarkStart w:id="196" w:name="_Toc178772363"/>
      <w:r w:rsidRPr="00B23775">
        <w:t>Implementasi S</w:t>
      </w:r>
      <w:r w:rsidR="006E512A" w:rsidRPr="00B23775">
        <w:t>istem</w:t>
      </w:r>
      <w:bookmarkEnd w:id="195"/>
      <w:bookmarkEnd w:id="196"/>
    </w:p>
    <w:p w14:paraId="044B5688" w14:textId="2A246878" w:rsidR="00A70E80" w:rsidRPr="00B23775" w:rsidRDefault="00A70E80" w:rsidP="00BC7F95">
      <w:pPr>
        <w:spacing w:line="360" w:lineRule="auto"/>
        <w:ind w:firstLine="709"/>
        <w:jc w:val="both"/>
        <w:rPr>
          <w:rFonts w:ascii="Times New Roman" w:eastAsia="Times New Roman" w:hAnsi="Times New Roman" w:cs="Times New Roman"/>
          <w:sz w:val="24"/>
          <w:szCs w:val="24"/>
          <w:lang w:val="en-US"/>
        </w:rPr>
      </w:pPr>
      <w:bookmarkStart w:id="197" w:name="_Hlk179356674"/>
      <w:r w:rsidRPr="00B23775">
        <w:rPr>
          <w:rFonts w:ascii="Times New Roman" w:hAnsi="Times New Roman" w:cs="Times New Roman"/>
          <w:sz w:val="24"/>
          <w:szCs w:val="24"/>
          <w:lang w:val="en-US"/>
        </w:rPr>
        <w:t xml:space="preserve">Sistem informasi manajemen klinik Xenon Dental House denagn menggunakan teknolog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ini difungsikan sebagai sistem yang dapat mengelola dan menampilkan data dan informasi yang berkaitan dengan manajemen klinik dimulai dari reservasi, </w:t>
      </w:r>
      <w:r w:rsidRPr="00B23775">
        <w:rPr>
          <w:rFonts w:ascii="Times New Roman" w:eastAsia="Times New Roman" w:hAnsi="Times New Roman" w:cs="Times New Roman"/>
          <w:sz w:val="24"/>
          <w:szCs w:val="24"/>
          <w:lang w:val="en-US"/>
        </w:rPr>
        <w:t>izin dokter, pengelolaan data layanan perawatan, hingga analisis data klinik.</w:t>
      </w:r>
      <w:r w:rsidR="00732C01" w:rsidRPr="00B23775">
        <w:rPr>
          <w:rFonts w:ascii="Times New Roman" w:eastAsia="Times New Roman" w:hAnsi="Times New Roman" w:cs="Times New Roman"/>
          <w:sz w:val="24"/>
          <w:szCs w:val="24"/>
          <w:lang w:val="en-US"/>
        </w:rPr>
        <w:t xml:space="preserve"> Pada sistem ini terdapat 4 aktor yang terlibat dalam </w:t>
      </w:r>
      <w:r w:rsidR="00E33C5F">
        <w:rPr>
          <w:rFonts w:ascii="Times New Roman" w:eastAsia="Times New Roman" w:hAnsi="Times New Roman" w:cs="Times New Roman"/>
          <w:sz w:val="24"/>
          <w:szCs w:val="24"/>
          <w:lang w:val="en-US"/>
        </w:rPr>
        <w:t>29</w:t>
      </w:r>
      <w:r w:rsidR="00732C01" w:rsidRPr="00B23775">
        <w:rPr>
          <w:rFonts w:ascii="Times New Roman" w:eastAsia="Times New Roman" w:hAnsi="Times New Roman" w:cs="Times New Roman"/>
          <w:sz w:val="24"/>
          <w:szCs w:val="24"/>
          <w:lang w:val="en-US"/>
        </w:rPr>
        <w:t xml:space="preserve"> fungsional</w:t>
      </w:r>
      <w:r w:rsidRPr="00B23775">
        <w:rPr>
          <w:rFonts w:ascii="Times New Roman" w:eastAsia="Times New Roman" w:hAnsi="Times New Roman" w:cs="Times New Roman"/>
          <w:sz w:val="24"/>
          <w:szCs w:val="24"/>
          <w:lang w:val="en-US"/>
        </w:rPr>
        <w:t xml:space="preserve"> </w:t>
      </w:r>
      <w:r w:rsidR="00474A90" w:rsidRPr="00B23775">
        <w:rPr>
          <w:rFonts w:ascii="Times New Roman" w:eastAsia="Times New Roman" w:hAnsi="Times New Roman" w:cs="Times New Roman"/>
          <w:sz w:val="24"/>
          <w:szCs w:val="24"/>
          <w:lang w:val="en-US"/>
        </w:rPr>
        <w:t xml:space="preserve">yang </w:t>
      </w:r>
      <w:r w:rsidRPr="00B23775">
        <w:rPr>
          <w:rFonts w:ascii="Times New Roman" w:eastAsia="Times New Roman" w:hAnsi="Times New Roman" w:cs="Times New Roman"/>
          <w:sz w:val="24"/>
          <w:szCs w:val="24"/>
          <w:lang w:val="en-US"/>
        </w:rPr>
        <w:t xml:space="preserve">diharapkan dapat </w:t>
      </w:r>
      <w:r w:rsidR="0063203F">
        <w:rPr>
          <w:rFonts w:ascii="Times New Roman" w:eastAsia="Times New Roman" w:hAnsi="Times New Roman" w:cs="Times New Roman"/>
          <w:sz w:val="24"/>
          <w:szCs w:val="24"/>
          <w:lang w:val="en-US"/>
        </w:rPr>
        <w:t xml:space="preserve">membantu </w:t>
      </w:r>
      <w:r w:rsidRPr="00B23775">
        <w:rPr>
          <w:rFonts w:ascii="Times New Roman" w:eastAsia="Times New Roman" w:hAnsi="Times New Roman" w:cs="Times New Roman"/>
          <w:sz w:val="24"/>
          <w:szCs w:val="24"/>
          <w:lang w:val="en-US"/>
        </w:rPr>
        <w:t>terhadap semua proses pada s</w:t>
      </w:r>
      <w:r w:rsidR="00732C01" w:rsidRPr="00B23775">
        <w:rPr>
          <w:rFonts w:ascii="Times New Roman" w:eastAsia="Times New Roman" w:hAnsi="Times New Roman" w:cs="Times New Roman"/>
          <w:sz w:val="24"/>
          <w:szCs w:val="24"/>
          <w:lang w:val="en-US"/>
        </w:rPr>
        <w:t>i</w:t>
      </w:r>
      <w:r w:rsidRPr="00B23775">
        <w:rPr>
          <w:rFonts w:ascii="Times New Roman" w:eastAsia="Times New Roman" w:hAnsi="Times New Roman" w:cs="Times New Roman"/>
          <w:sz w:val="24"/>
          <w:szCs w:val="24"/>
          <w:lang w:val="en-US"/>
        </w:rPr>
        <w:t>stem</w:t>
      </w:r>
      <w:r w:rsidR="00732C01" w:rsidRPr="00B23775">
        <w:rPr>
          <w:rFonts w:ascii="Times New Roman" w:eastAsia="Times New Roman" w:hAnsi="Times New Roman" w:cs="Times New Roman"/>
          <w:sz w:val="24"/>
          <w:szCs w:val="24"/>
          <w:lang w:val="en-US"/>
        </w:rPr>
        <w:t xml:space="preserve">. </w:t>
      </w:r>
    </w:p>
    <w:bookmarkEnd w:id="193"/>
    <w:p w14:paraId="4EB1F5F9" w14:textId="4236A79D" w:rsidR="00474A90" w:rsidRPr="00B23775" w:rsidRDefault="00474A90" w:rsidP="00BC7F95">
      <w:pPr>
        <w:spacing w:line="360" w:lineRule="auto"/>
        <w:ind w:firstLine="709"/>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Implementasi </w:t>
      </w:r>
      <w:r w:rsidRPr="009636A1">
        <w:rPr>
          <w:rFonts w:ascii="Times New Roman" w:eastAsia="Times New Roman" w:hAnsi="Times New Roman" w:cs="Times New Roman"/>
          <w:i/>
          <w:iCs/>
          <w:sz w:val="24"/>
          <w:szCs w:val="24"/>
          <w:lang w:val="en-US"/>
        </w:rPr>
        <w:t>website</w:t>
      </w:r>
      <w:r w:rsidRPr="00B23775">
        <w:rPr>
          <w:rFonts w:ascii="Times New Roman" w:eastAsia="Times New Roman" w:hAnsi="Times New Roman" w:cs="Times New Roman"/>
          <w:sz w:val="24"/>
          <w:szCs w:val="24"/>
          <w:lang w:val="en-US"/>
        </w:rPr>
        <w:t xml:space="preserve"> ini dilakukan dengan menggunakan  perangkat keras dengan spesifikasi berikut:</w:t>
      </w:r>
    </w:p>
    <w:p w14:paraId="0A917F2E" w14:textId="33EBF39D" w:rsidR="00474A90" w:rsidRPr="00B23775" w:rsidRDefault="00474A90" w:rsidP="003C5C83">
      <w:pPr>
        <w:pStyle w:val="ListParagraph"/>
        <w:numPr>
          <w:ilvl w:val="0"/>
          <w:numId w:val="17"/>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Komputer dengan processor</w:t>
      </w:r>
      <w:r w:rsidR="003B6AF3" w:rsidRPr="00B23775">
        <w:rPr>
          <w:rFonts w:ascii="Times New Roman" w:eastAsia="Times New Roman" w:hAnsi="Times New Roman" w:cs="Times New Roman"/>
          <w:sz w:val="24"/>
          <w:szCs w:val="24"/>
          <w:lang w:val="en-US"/>
        </w:rPr>
        <w:t xml:space="preserve"> Intel</w:t>
      </w:r>
      <w:r w:rsidR="00922E31">
        <w:rPr>
          <w:rFonts w:ascii="Times New Roman" w:eastAsia="Times New Roman" w:hAnsi="Times New Roman" w:cs="Times New Roman"/>
          <w:sz w:val="24"/>
          <w:szCs w:val="24"/>
          <w:lang w:val="en-US"/>
        </w:rPr>
        <w:t>I</w:t>
      </w:r>
      <w:r w:rsidR="003B6AF3" w:rsidRPr="00B23775">
        <w:rPr>
          <w:rFonts w:ascii="Times New Roman" w:eastAsia="Times New Roman" w:hAnsi="Times New Roman" w:cs="Times New Roman"/>
          <w:sz w:val="24"/>
          <w:szCs w:val="24"/>
          <w:lang w:val="en-US"/>
        </w:rPr>
        <w:t xml:space="preserve"> Core</w:t>
      </w:r>
      <w:r w:rsidR="00922E31">
        <w:rPr>
          <w:rFonts w:ascii="Times New Roman" w:eastAsia="Times New Roman" w:hAnsi="Times New Roman" w:cs="Times New Roman"/>
          <w:sz w:val="24"/>
          <w:szCs w:val="24"/>
          <w:lang w:val="en-US"/>
        </w:rPr>
        <w:t>I</w:t>
      </w:r>
      <w:r w:rsidR="003B6AF3" w:rsidRPr="00B23775">
        <w:rPr>
          <w:rFonts w:ascii="Times New Roman" w:eastAsia="Times New Roman" w:hAnsi="Times New Roman" w:cs="Times New Roman"/>
          <w:sz w:val="24"/>
          <w:szCs w:val="24"/>
          <w:lang w:val="en-US"/>
        </w:rPr>
        <w:t xml:space="preserve"> i5-1035G1</w:t>
      </w:r>
    </w:p>
    <w:p w14:paraId="4D4199B3" w14:textId="1631CD34" w:rsidR="00474A90" w:rsidRPr="00B23775" w:rsidRDefault="00474A90" w:rsidP="003C5C83">
      <w:pPr>
        <w:pStyle w:val="ListParagraph"/>
        <w:numPr>
          <w:ilvl w:val="0"/>
          <w:numId w:val="17"/>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Random Acces Memory (RAM) 8GB</w:t>
      </w:r>
    </w:p>
    <w:p w14:paraId="0F9A0EE6" w14:textId="45C90F8C" w:rsidR="00474A90" w:rsidRPr="00B23775" w:rsidRDefault="003B6AF3" w:rsidP="003C5C83">
      <w:pPr>
        <w:pStyle w:val="ListParagraph"/>
        <w:numPr>
          <w:ilvl w:val="0"/>
          <w:numId w:val="17"/>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Penyimpanan</w:t>
      </w:r>
      <w:r w:rsidR="00474A90" w:rsidRPr="00B23775">
        <w:rPr>
          <w:rFonts w:ascii="Times New Roman" w:eastAsia="Times New Roman" w:hAnsi="Times New Roman" w:cs="Times New Roman"/>
          <w:sz w:val="24"/>
          <w:szCs w:val="24"/>
          <w:lang w:val="en-US"/>
        </w:rPr>
        <w:t xml:space="preserve"> dengan kapasitas</w:t>
      </w:r>
      <w:r w:rsidRPr="00B23775">
        <w:rPr>
          <w:rFonts w:ascii="Times New Roman" w:eastAsia="Times New Roman" w:hAnsi="Times New Roman" w:cs="Times New Roman"/>
          <w:sz w:val="24"/>
          <w:szCs w:val="24"/>
          <w:lang w:val="en-US"/>
        </w:rPr>
        <w:t xml:space="preserve"> 476.94 GB</w:t>
      </w:r>
    </w:p>
    <w:p w14:paraId="0339A3DE" w14:textId="136A4498" w:rsidR="00474A90" w:rsidRPr="00B23775" w:rsidRDefault="00BC7F95" w:rsidP="00BC7F95">
      <w:pPr>
        <w:spacing w:line="360" w:lineRule="auto"/>
        <w:ind w:left="360" w:firstLine="709"/>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Spesifikasi perangkat lunak yang digun</w:t>
      </w:r>
      <w:r w:rsidR="002B14F9">
        <w:rPr>
          <w:rFonts w:ascii="Times New Roman" w:eastAsia="Times New Roman" w:hAnsi="Times New Roman" w:cs="Times New Roman"/>
          <w:sz w:val="24"/>
          <w:szCs w:val="24"/>
          <w:lang w:val="en-US"/>
        </w:rPr>
        <w:t>a</w:t>
      </w:r>
      <w:r w:rsidRPr="00B23775">
        <w:rPr>
          <w:rFonts w:ascii="Times New Roman" w:eastAsia="Times New Roman" w:hAnsi="Times New Roman" w:cs="Times New Roman"/>
          <w:sz w:val="24"/>
          <w:szCs w:val="24"/>
          <w:lang w:val="en-US"/>
        </w:rPr>
        <w:t>kan dalam implementasi sistem ini adalah sebagai berikut:</w:t>
      </w:r>
    </w:p>
    <w:p w14:paraId="1C620256" w14:textId="4F5116BD"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Sistem operasi windows 10</w:t>
      </w:r>
    </w:p>
    <w:p w14:paraId="21D46462" w14:textId="4078D98E"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Web browser yang digunakan adalah google chrome versi</w:t>
      </w:r>
    </w:p>
    <w:p w14:paraId="773EE5A3" w14:textId="61D131EE"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Code editor visual studio code</w:t>
      </w:r>
    </w:p>
    <w:p w14:paraId="31757305" w14:textId="39B5A603"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Webs server </w:t>
      </w:r>
      <w:r w:rsidR="001D4389" w:rsidRPr="00B23775">
        <w:rPr>
          <w:rFonts w:ascii="Times New Roman" w:eastAsia="Times New Roman" w:hAnsi="Times New Roman" w:cs="Times New Roman"/>
          <w:sz w:val="24"/>
          <w:szCs w:val="24"/>
          <w:lang w:val="en-US"/>
        </w:rPr>
        <w:t>Built-in PHP Development Server</w:t>
      </w:r>
    </w:p>
    <w:p w14:paraId="08AE94B7" w14:textId="67A667CC" w:rsidR="001D4389" w:rsidRPr="00B23775" w:rsidRDefault="001D4389"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Laravel 11 dengan php 8.2</w:t>
      </w:r>
    </w:p>
    <w:p w14:paraId="6A58B1B5" w14:textId="19A44E00" w:rsidR="001D4389" w:rsidRPr="00B23775" w:rsidRDefault="001D4389"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Database MySQL</w:t>
      </w:r>
    </w:p>
    <w:p w14:paraId="0C2A2519" w14:textId="34CDD1F5" w:rsidR="006E512A" w:rsidRPr="00D4058B" w:rsidRDefault="006E512A" w:rsidP="00981B01">
      <w:pPr>
        <w:pStyle w:val="Heading5"/>
        <w:numPr>
          <w:ilvl w:val="2"/>
          <w:numId w:val="19"/>
        </w:numPr>
      </w:pPr>
      <w:bookmarkStart w:id="198" w:name="_Toc178772364"/>
      <w:bookmarkEnd w:id="197"/>
      <w:r w:rsidRPr="00D4058B">
        <w:t xml:space="preserve">Pengkodean </w:t>
      </w:r>
      <w:r w:rsidR="002B14F9" w:rsidRPr="00D4058B">
        <w:t>s</w:t>
      </w:r>
      <w:r w:rsidRPr="00D4058B">
        <w:t>istem</w:t>
      </w:r>
      <w:bookmarkEnd w:id="198"/>
    </w:p>
    <w:p w14:paraId="00BEB7A0" w14:textId="43ACA6F6" w:rsidR="001D4389" w:rsidRDefault="001D4389" w:rsidP="001D438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Bagian ini menjelaskan tentang implementasi desain aplikasi dan arsitektur aplikasi yang telah dibahas pada bab sebelumnya dalam bentuk kode program. Beberapa potongan kode program yang akan diuraikan dalam bagian ini meliputi</w:t>
      </w:r>
      <w:r w:rsidR="003B6AF3" w:rsidRPr="00B23775">
        <w:rPr>
          <w:rFonts w:ascii="Times New Roman" w:hAnsi="Times New Roman" w:cs="Times New Roman"/>
          <w:sz w:val="24"/>
          <w:szCs w:val="24"/>
          <w:lang w:val="en-US"/>
        </w:rPr>
        <w:t xml:space="preserve"> kode bagian route, controller, model dan view pada sistem ini.</w:t>
      </w:r>
    </w:p>
    <w:p w14:paraId="518E1743" w14:textId="438B3E81" w:rsidR="003C5C83" w:rsidRDefault="003C5C83" w:rsidP="001D4389">
      <w:pPr>
        <w:spacing w:line="360" w:lineRule="auto"/>
        <w:jc w:val="both"/>
        <w:rPr>
          <w:rFonts w:ascii="Times New Roman" w:hAnsi="Times New Roman" w:cs="Times New Roman"/>
          <w:sz w:val="24"/>
          <w:szCs w:val="24"/>
          <w:lang w:val="en-US"/>
        </w:rPr>
      </w:pPr>
    </w:p>
    <w:p w14:paraId="4FE9A1F8" w14:textId="77777777" w:rsidR="003C5C83" w:rsidRPr="00B23775" w:rsidRDefault="003C5C83" w:rsidP="001D4389">
      <w:pPr>
        <w:spacing w:line="360" w:lineRule="auto"/>
        <w:jc w:val="both"/>
        <w:rPr>
          <w:rFonts w:ascii="Times New Roman" w:hAnsi="Times New Roman" w:cs="Times New Roman"/>
          <w:sz w:val="24"/>
          <w:szCs w:val="24"/>
          <w:lang w:val="en-US"/>
        </w:rPr>
      </w:pPr>
    </w:p>
    <w:p w14:paraId="732059CF" w14:textId="149DB98D" w:rsidR="00C01A4B" w:rsidRPr="00922E31" w:rsidRDefault="003D545D"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Kode Program Route</w:t>
      </w:r>
    </w:p>
    <w:p w14:paraId="28FE8694" w14:textId="72551AB8" w:rsidR="003D545D" w:rsidRPr="00B23775" w:rsidRDefault="003D545D" w:rsidP="003D545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Routing adalah proses yang mengarahkan permintaan HTTP ke bagian tertentu dari aplikasi. Dalam Laravel, routing berfungsi untuk memetakan URL yang diminta pengguna ke kontroler tertentu dalam aplikasi. Hal ini memungkinkan aplikasi web untuk merespons permintaan pengguna dengan cara yang sesuai, seperti menampilkan halaman, memproses </w:t>
      </w:r>
      <w:r w:rsidR="00C557B4">
        <w:rPr>
          <w:rFonts w:ascii="Times New Roman" w:hAnsi="Times New Roman" w:cs="Times New Roman"/>
          <w:sz w:val="24"/>
          <w:szCs w:val="24"/>
          <w:lang w:val="en-US"/>
        </w:rPr>
        <w:t>request</w:t>
      </w:r>
      <w:r w:rsidRPr="00B23775">
        <w:rPr>
          <w:rFonts w:ascii="Times New Roman" w:hAnsi="Times New Roman" w:cs="Times New Roman"/>
          <w:sz w:val="24"/>
          <w:szCs w:val="24"/>
          <w:lang w:val="en-US"/>
        </w:rPr>
        <w:t xml:space="preserve">, atau mengelola data. </w:t>
      </w:r>
      <w:r w:rsidR="00630B73" w:rsidRPr="00B23775">
        <w:rPr>
          <w:rFonts w:ascii="Times New Roman" w:hAnsi="Times New Roman" w:cs="Times New Roman"/>
          <w:sz w:val="24"/>
          <w:szCs w:val="24"/>
          <w:lang w:val="en-US"/>
        </w:rPr>
        <w:t xml:space="preserve">Pada routing ini terdapat beberapa metode yang sering digunakan </w:t>
      </w:r>
      <w:r w:rsidR="00F76FB4" w:rsidRPr="00B23775">
        <w:rPr>
          <w:rFonts w:ascii="Times New Roman" w:hAnsi="Times New Roman" w:cs="Times New Roman"/>
          <w:sz w:val="24"/>
          <w:szCs w:val="24"/>
          <w:lang w:val="en-US"/>
        </w:rPr>
        <w:t xml:space="preserve">yaitu seperti metode get, post, delete. </w:t>
      </w:r>
      <w:r w:rsidRPr="00B23775">
        <w:rPr>
          <w:rFonts w:ascii="Times New Roman" w:hAnsi="Times New Roman" w:cs="Times New Roman"/>
          <w:sz w:val="24"/>
          <w:szCs w:val="24"/>
          <w:lang w:val="en-US"/>
        </w:rPr>
        <w:t>Pada dasarnya terdapat beberapa jenis route pada Laravel sebagai berikut.</w:t>
      </w:r>
    </w:p>
    <w:p w14:paraId="7FDC892E" w14:textId="245B4D07" w:rsidR="003D545D" w:rsidRPr="003C5C83" w:rsidRDefault="003D545D"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Route dasar yang merupakan pemetaan url ke fungsi penganan</w:t>
      </w:r>
    </w:p>
    <w:p w14:paraId="5DA6C4EE" w14:textId="7A06DEC6" w:rsidR="003D545D" w:rsidRPr="003C5C83" w:rsidRDefault="003D545D"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Route dengan controller yang merupakan pemetaan url ke controller</w:t>
      </w:r>
    </w:p>
    <w:p w14:paraId="749D53C7" w14:textId="1462CDAA" w:rsidR="003D545D" w:rsidRPr="003C5C83" w:rsidRDefault="003D545D"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 xml:space="preserve">Route group yang merupakan </w:t>
      </w:r>
      <w:r w:rsidR="00BE660C" w:rsidRPr="003C5C83">
        <w:rPr>
          <w:rFonts w:ascii="Times New Roman" w:eastAsia="Times New Roman" w:hAnsi="Times New Roman" w:cs="Times New Roman"/>
          <w:sz w:val="24"/>
          <w:szCs w:val="24"/>
          <w:lang w:val="en-US"/>
        </w:rPr>
        <w:t>pemetaan kelompok yang memiliki kebutuhan middleware yang sama</w:t>
      </w:r>
    </w:p>
    <w:p w14:paraId="2D78C136" w14:textId="5A5028D3" w:rsidR="00BE660C" w:rsidRPr="003C5C83" w:rsidRDefault="00BE660C"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Route nama yang merupakan route yang diberikan nama untuk referensi yang lebih mudah</w:t>
      </w:r>
    </w:p>
    <w:p w14:paraId="503B17DE" w14:textId="311A7DA5" w:rsidR="00630B73" w:rsidRPr="00B23775" w:rsidRDefault="00630B73" w:rsidP="00630B73">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bagian ini akan dijelaskan 2 potongan kode route yang memiliki middleware yang berbeda yaitu role untuk user </w:t>
      </w:r>
      <w:r w:rsidR="00F76FB4" w:rsidRPr="00B23775">
        <w:rPr>
          <w:rFonts w:ascii="Times New Roman" w:hAnsi="Times New Roman" w:cs="Times New Roman"/>
          <w:sz w:val="24"/>
          <w:szCs w:val="24"/>
          <w:lang w:val="en-US"/>
        </w:rPr>
        <w:t>dokter</w:t>
      </w:r>
      <w:r w:rsidRPr="00B23775">
        <w:rPr>
          <w:rFonts w:ascii="Times New Roman" w:hAnsi="Times New Roman" w:cs="Times New Roman"/>
          <w:sz w:val="24"/>
          <w:szCs w:val="24"/>
          <w:lang w:val="en-US"/>
        </w:rPr>
        <w:t xml:space="preserve"> dan route user </w:t>
      </w:r>
      <w:r w:rsidR="00F76FB4" w:rsidRPr="00B23775">
        <w:rPr>
          <w:rFonts w:ascii="Times New Roman" w:hAnsi="Times New Roman" w:cs="Times New Roman"/>
          <w:sz w:val="24"/>
          <w:szCs w:val="24"/>
          <w:lang w:val="en-US"/>
        </w:rPr>
        <w:t>admin</w:t>
      </w:r>
      <w:r w:rsidRPr="00B23775">
        <w:rPr>
          <w:rFonts w:ascii="Times New Roman" w:hAnsi="Times New Roman" w:cs="Times New Roman"/>
          <w:sz w:val="24"/>
          <w:szCs w:val="24"/>
          <w:lang w:val="en-US"/>
        </w:rPr>
        <w:t xml:space="preserve"> yang dapat dilihat pada gambar 5</w:t>
      </w:r>
      <w:r w:rsidR="00E047DE" w:rsidRPr="00B23775">
        <w:rPr>
          <w:rFonts w:ascii="Times New Roman" w:hAnsi="Times New Roman" w:cs="Times New Roman"/>
          <w:sz w:val="24"/>
          <w:szCs w:val="24"/>
          <w:lang w:val="en-US"/>
        </w:rPr>
        <w:t>.1</w:t>
      </w:r>
      <w:r w:rsidRPr="00B23775">
        <w:rPr>
          <w:rFonts w:ascii="Times New Roman" w:hAnsi="Times New Roman" w:cs="Times New Roman"/>
          <w:sz w:val="24"/>
          <w:szCs w:val="24"/>
          <w:lang w:val="en-US"/>
        </w:rPr>
        <w:t xml:space="preserve"> dan 5</w:t>
      </w:r>
      <w:r w:rsidR="00E047DE" w:rsidRPr="00B23775">
        <w:rPr>
          <w:rFonts w:ascii="Times New Roman" w:hAnsi="Times New Roman" w:cs="Times New Roman"/>
          <w:sz w:val="24"/>
          <w:szCs w:val="24"/>
          <w:lang w:val="en-US"/>
        </w:rPr>
        <w:t>.2 berikut</w:t>
      </w:r>
      <w:r w:rsidRPr="00B23775">
        <w:rPr>
          <w:rFonts w:ascii="Times New Roman" w:hAnsi="Times New Roman" w:cs="Times New Roman"/>
          <w:sz w:val="24"/>
          <w:szCs w:val="24"/>
          <w:lang w:val="en-US"/>
        </w:rPr>
        <w:t xml:space="preserve"> . </w:t>
      </w:r>
    </w:p>
    <w:p w14:paraId="1A221BAF" w14:textId="77777777" w:rsidR="00F76FB4" w:rsidRPr="00B23775" w:rsidRDefault="00F76FB4" w:rsidP="00F76FB4">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B5B5F41" wp14:editId="1B61FA89">
            <wp:extent cx="5039995" cy="211582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115820"/>
                    </a:xfrm>
                    <a:prstGeom prst="rect">
                      <a:avLst/>
                    </a:prstGeom>
                  </pic:spPr>
                </pic:pic>
              </a:graphicData>
            </a:graphic>
          </wp:inline>
        </w:drawing>
      </w:r>
    </w:p>
    <w:p w14:paraId="298CD886" w14:textId="7713005B" w:rsidR="00F76FB4" w:rsidRPr="00B23775" w:rsidRDefault="00F76FB4" w:rsidP="00CF41A4">
      <w:pPr>
        <w:pStyle w:val="Heading3"/>
      </w:pPr>
      <w:bookmarkStart w:id="199" w:name="_Toc173852712"/>
      <w:bookmarkStart w:id="200" w:name="_Toc176816534"/>
      <w:r w:rsidRPr="00B23775">
        <w:t>Gambar 5</w:t>
      </w:r>
      <w:r w:rsidR="00E047DE" w:rsidRPr="00B23775">
        <w:t>.1</w:t>
      </w:r>
      <w:r w:rsidRPr="00B23775">
        <w:t xml:space="preserve"> Potongan Kode Route Dokter</w:t>
      </w:r>
      <w:bookmarkEnd w:id="199"/>
      <w:bookmarkEnd w:id="200"/>
    </w:p>
    <w:p w14:paraId="3742D640" w14:textId="77777777" w:rsidR="00F76FB4" w:rsidRPr="00B23775" w:rsidRDefault="00F76FB4" w:rsidP="00630B73">
      <w:pPr>
        <w:spacing w:line="360" w:lineRule="auto"/>
        <w:jc w:val="both"/>
        <w:rPr>
          <w:rFonts w:ascii="Times New Roman" w:hAnsi="Times New Roman" w:cs="Times New Roman"/>
          <w:sz w:val="24"/>
          <w:szCs w:val="24"/>
          <w:lang w:val="en-US"/>
        </w:rPr>
      </w:pPr>
    </w:p>
    <w:p w14:paraId="2199E640" w14:textId="1E197F6F" w:rsidR="006B6108" w:rsidRPr="00B23775" w:rsidRDefault="006B6108" w:rsidP="007F039E">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lastRenderedPageBreak/>
        <w:br/>
      </w:r>
      <w:r w:rsidRPr="00B23775">
        <w:rPr>
          <w:rFonts w:ascii="Times New Roman" w:hAnsi="Times New Roman" w:cs="Times New Roman"/>
          <w:b/>
          <w:bCs/>
          <w:noProof/>
          <w:sz w:val="24"/>
          <w:szCs w:val="24"/>
          <w:lang w:val="en-US"/>
        </w:rPr>
        <w:drawing>
          <wp:inline distT="0" distB="0" distL="0" distR="0" wp14:anchorId="157B2FBC" wp14:editId="6BC3FF7A">
            <wp:extent cx="5039995" cy="36449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3644900"/>
                    </a:xfrm>
                    <a:prstGeom prst="rect">
                      <a:avLst/>
                    </a:prstGeom>
                  </pic:spPr>
                </pic:pic>
              </a:graphicData>
            </a:graphic>
          </wp:inline>
        </w:drawing>
      </w:r>
    </w:p>
    <w:p w14:paraId="3B00C838" w14:textId="68BD3620" w:rsidR="00BE660C" w:rsidRPr="00B23775" w:rsidRDefault="00BE660C" w:rsidP="00CF41A4">
      <w:pPr>
        <w:pStyle w:val="Heading3"/>
      </w:pPr>
      <w:bookmarkStart w:id="201" w:name="_Toc173852713"/>
      <w:bookmarkStart w:id="202" w:name="_Toc176816535"/>
      <w:r w:rsidRPr="00B23775">
        <w:t>Gambar 5</w:t>
      </w:r>
      <w:r w:rsidR="00E047DE" w:rsidRPr="00B23775">
        <w:t>.2</w:t>
      </w:r>
      <w:r w:rsidRPr="00B23775">
        <w:t xml:space="preserve"> Potongan Kode Route admin</w:t>
      </w:r>
      <w:bookmarkEnd w:id="201"/>
      <w:bookmarkEnd w:id="202"/>
    </w:p>
    <w:p w14:paraId="1A55D20D" w14:textId="5196C66E" w:rsidR="006E512A" w:rsidRPr="00922E31" w:rsidRDefault="00F76FB4"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Kode Program</w:t>
      </w:r>
      <w:r w:rsidR="009D3E45" w:rsidRPr="00922E31">
        <w:rPr>
          <w:rFonts w:ascii="Times New Roman" w:hAnsi="Times New Roman" w:cs="Times New Roman"/>
          <w:b/>
          <w:bCs/>
          <w:sz w:val="24"/>
          <w:szCs w:val="24"/>
          <w:lang w:val="en-US"/>
        </w:rPr>
        <w:t xml:space="preserve"> </w:t>
      </w:r>
      <w:r w:rsidRPr="00922E31">
        <w:rPr>
          <w:rFonts w:ascii="Times New Roman" w:hAnsi="Times New Roman" w:cs="Times New Roman"/>
          <w:b/>
          <w:bCs/>
          <w:sz w:val="24"/>
          <w:szCs w:val="24"/>
          <w:lang w:val="en-US"/>
        </w:rPr>
        <w:t>C</w:t>
      </w:r>
      <w:r w:rsidR="006E512A" w:rsidRPr="00922E31">
        <w:rPr>
          <w:rFonts w:ascii="Times New Roman" w:hAnsi="Times New Roman" w:cs="Times New Roman"/>
          <w:b/>
          <w:bCs/>
          <w:sz w:val="24"/>
          <w:szCs w:val="24"/>
          <w:lang w:val="en-US"/>
        </w:rPr>
        <w:t>ontroller</w:t>
      </w:r>
    </w:p>
    <w:p w14:paraId="6419C12D" w14:textId="03B084FC" w:rsidR="004A1BA0" w:rsidRPr="00B23775" w:rsidRDefault="004A1BA0" w:rsidP="006C4E4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Controller adalah bagian yang bertanggung jawab untuk mengelola logika aplikasi dan merespons permintaan HTTP yang masuk. Controller menghubungkan rute (routing) dengan tampilan (views) serta </w:t>
      </w:r>
      <w:r w:rsidR="004A0B3D">
        <w:rPr>
          <w:rFonts w:ascii="Times New Roman" w:hAnsi="Times New Roman" w:cs="Times New Roman"/>
          <w:sz w:val="24"/>
          <w:szCs w:val="24"/>
          <w:lang w:val="en-US"/>
        </w:rPr>
        <w:t xml:space="preserve">berinteraksi dengan </w:t>
      </w:r>
      <w:r w:rsidRPr="00B23775">
        <w:rPr>
          <w:rFonts w:ascii="Times New Roman" w:hAnsi="Times New Roman" w:cs="Times New Roman"/>
          <w:sz w:val="24"/>
          <w:szCs w:val="24"/>
          <w:lang w:val="en-US"/>
        </w:rPr>
        <w:t>model</w:t>
      </w:r>
      <w:r w:rsidR="00E47C1F">
        <w:rPr>
          <w:rFonts w:ascii="Times New Roman" w:hAnsi="Times New Roman" w:cs="Times New Roman"/>
          <w:sz w:val="24"/>
          <w:szCs w:val="24"/>
          <w:lang w:val="en-US"/>
        </w:rPr>
        <w:t xml:space="preserve"> untuk mengambil dan manipulasi data</w:t>
      </w:r>
      <w:r w:rsidRPr="00B23775">
        <w:rPr>
          <w:rFonts w:ascii="Times New Roman" w:hAnsi="Times New Roman" w:cs="Times New Roman"/>
          <w:sz w:val="24"/>
          <w:szCs w:val="24"/>
          <w:lang w:val="en-US"/>
        </w:rPr>
        <w:t>, dan bertindak sebagai pengatur alur aplikasi</w:t>
      </w:r>
      <w:r w:rsidR="00E47C1F">
        <w:rPr>
          <w:rFonts w:ascii="Times New Roman" w:hAnsi="Times New Roman" w:cs="Times New Roman"/>
          <w:sz w:val="24"/>
          <w:szCs w:val="24"/>
          <w:lang w:val="en-US"/>
        </w:rPr>
        <w:t xml:space="preserve">. Controller pada laravel pada umumnya memiliki metode standar seperti index() untuk menampilkan tampilan awal, create() untuk tampilan tempat penambahan data, store() untuk menambahkan data, show() untuk </w:t>
      </w:r>
      <w:r w:rsidR="004C7EDF">
        <w:rPr>
          <w:rFonts w:ascii="Times New Roman" w:hAnsi="Times New Roman" w:cs="Times New Roman"/>
          <w:sz w:val="24"/>
          <w:szCs w:val="24"/>
          <w:lang w:val="en-US"/>
        </w:rPr>
        <w:t>menampilkan detail dari tampilan index, edit() untuk tampilan tempat pengeditan data serta update() untuk memperbarui data yang sudah ada.</w:t>
      </w:r>
      <w:r w:rsidR="00E47C1F">
        <w:rPr>
          <w:rFonts w:ascii="Times New Roman" w:hAnsi="Times New Roman" w:cs="Times New Roman"/>
          <w:sz w:val="24"/>
          <w:szCs w:val="24"/>
          <w:lang w:val="en-US"/>
        </w:rPr>
        <w:t xml:space="preserve">  </w:t>
      </w:r>
      <w:r w:rsidR="006C4E4D" w:rsidRPr="00B23775">
        <w:rPr>
          <w:rFonts w:ascii="Times New Roman" w:hAnsi="Times New Roman" w:cs="Times New Roman"/>
          <w:sz w:val="24"/>
          <w:szCs w:val="24"/>
          <w:lang w:val="en-US"/>
        </w:rPr>
        <w:t xml:space="preserve"> Pada bagian ini akan dijelaskan controller untuk datadoktercontroller dan jadwalcontroller.</w:t>
      </w:r>
    </w:p>
    <w:p w14:paraId="6DD46431" w14:textId="20C8EFD4" w:rsidR="00D25FCC" w:rsidRPr="00B23775" w:rsidRDefault="00D25FCC" w:rsidP="006C4E4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r w:rsidR="00C160DB" w:rsidRPr="00B23775">
        <w:rPr>
          <w:rFonts w:ascii="Times New Roman" w:hAnsi="Times New Roman" w:cs="Times New Roman"/>
          <w:sz w:val="24"/>
          <w:szCs w:val="24"/>
          <w:lang w:val="en-US"/>
        </w:rPr>
        <w:t xml:space="preserve">Datadoktercontroller adalah controller yang </w:t>
      </w:r>
      <w:r w:rsidRPr="00B23775">
        <w:rPr>
          <w:rFonts w:ascii="Times New Roman" w:hAnsi="Times New Roman" w:cs="Times New Roman"/>
          <w:sz w:val="24"/>
          <w:szCs w:val="24"/>
          <w:lang w:val="en-US"/>
        </w:rPr>
        <w:t xml:space="preserve">memproses data pada </w:t>
      </w:r>
      <w:r w:rsidR="00C160DB" w:rsidRPr="00B23775">
        <w:rPr>
          <w:rFonts w:ascii="Times New Roman" w:hAnsi="Times New Roman" w:cs="Times New Roman"/>
          <w:sz w:val="24"/>
          <w:szCs w:val="24"/>
          <w:lang w:val="en-US"/>
        </w:rPr>
        <w:t>tabel</w:t>
      </w:r>
      <w:r w:rsidRPr="00B23775">
        <w:rPr>
          <w:rFonts w:ascii="Times New Roman" w:hAnsi="Times New Roman" w:cs="Times New Roman"/>
          <w:sz w:val="24"/>
          <w:szCs w:val="24"/>
          <w:lang w:val="en-US"/>
        </w:rPr>
        <w:t xml:space="preserve"> dokter seperti </w:t>
      </w:r>
      <w:r w:rsidR="00C160DB" w:rsidRPr="00B23775">
        <w:rPr>
          <w:rFonts w:ascii="Times New Roman" w:hAnsi="Times New Roman" w:cs="Times New Roman"/>
          <w:sz w:val="24"/>
          <w:szCs w:val="24"/>
          <w:lang w:val="en-US"/>
        </w:rPr>
        <w:t>data nama, alamat, nomor_hp, dan lokasi_id. Controller ini dapat menambahkan, menghapus, memperbarui serta dapat menghapus data dari tabel dokter. Sedangkan</w:t>
      </w:r>
      <w:r w:rsidR="008E6BC4" w:rsidRPr="00B23775">
        <w:rPr>
          <w:rFonts w:ascii="Times New Roman" w:hAnsi="Times New Roman" w:cs="Times New Roman"/>
          <w:sz w:val="24"/>
          <w:szCs w:val="24"/>
          <w:lang w:val="en-US"/>
        </w:rPr>
        <w:t xml:space="preserve"> untuk jadwalcontroller adalah controller yang </w:t>
      </w:r>
      <w:r w:rsidR="00922E31">
        <w:rPr>
          <w:rFonts w:ascii="Times New Roman" w:hAnsi="Times New Roman" w:cs="Times New Roman"/>
          <w:sz w:val="24"/>
          <w:szCs w:val="24"/>
          <w:lang w:val="en-US"/>
        </w:rPr>
        <w:pgNum/>
      </w:r>
      <w:r w:rsidR="00922E31">
        <w:rPr>
          <w:rFonts w:ascii="Times New Roman" w:hAnsi="Times New Roman" w:cs="Times New Roman"/>
          <w:sz w:val="24"/>
          <w:szCs w:val="24"/>
          <w:lang w:val="en-US"/>
        </w:rPr>
        <w:t>iway</w:t>
      </w:r>
      <w:r w:rsidR="008E6BC4" w:rsidRPr="00B23775">
        <w:rPr>
          <w:rFonts w:ascii="Times New Roman" w:hAnsi="Times New Roman" w:cs="Times New Roman"/>
          <w:sz w:val="24"/>
          <w:szCs w:val="24"/>
          <w:lang w:val="en-US"/>
        </w:rPr>
        <w:t xml:space="preserve"> mengatur </w:t>
      </w:r>
      <w:r w:rsidR="008E6BC4" w:rsidRPr="00B23775">
        <w:rPr>
          <w:rFonts w:ascii="Times New Roman" w:hAnsi="Times New Roman" w:cs="Times New Roman"/>
          <w:sz w:val="24"/>
          <w:szCs w:val="24"/>
          <w:lang w:val="en-US"/>
        </w:rPr>
        <w:lastRenderedPageBreak/>
        <w:t>proses yang dilakukan pada jadwal dokter. Controller ini juga dapat melakukan CRUD pada tabel detail</w:t>
      </w:r>
      <w:r w:rsidR="00463C9C" w:rsidRPr="00B23775">
        <w:rPr>
          <w:rFonts w:ascii="Times New Roman" w:hAnsi="Times New Roman" w:cs="Times New Roman"/>
          <w:sz w:val="24"/>
          <w:szCs w:val="24"/>
          <w:lang w:val="en-US"/>
        </w:rPr>
        <w:t xml:space="preserve"> jadwal yang memiliki atribut hari, sesi dan dokter id. Kode program ini dapat dilihat pada gambar 5</w:t>
      </w:r>
      <w:r w:rsidR="00E047DE" w:rsidRPr="00B23775">
        <w:rPr>
          <w:rFonts w:ascii="Times New Roman" w:hAnsi="Times New Roman" w:cs="Times New Roman"/>
          <w:sz w:val="24"/>
          <w:szCs w:val="24"/>
          <w:lang w:val="en-US"/>
        </w:rPr>
        <w:t xml:space="preserve">.3 </w:t>
      </w:r>
      <w:r w:rsidR="00463C9C" w:rsidRPr="00B23775">
        <w:rPr>
          <w:rFonts w:ascii="Times New Roman" w:hAnsi="Times New Roman" w:cs="Times New Roman"/>
          <w:sz w:val="24"/>
          <w:szCs w:val="24"/>
          <w:lang w:val="en-US"/>
        </w:rPr>
        <w:t>dan gambar 5</w:t>
      </w:r>
      <w:r w:rsidR="00E047DE" w:rsidRPr="00B23775">
        <w:rPr>
          <w:rFonts w:ascii="Times New Roman" w:hAnsi="Times New Roman" w:cs="Times New Roman"/>
          <w:sz w:val="24"/>
          <w:szCs w:val="24"/>
          <w:lang w:val="en-US"/>
        </w:rPr>
        <w:t>.4</w:t>
      </w:r>
      <w:r w:rsidR="00463C9C" w:rsidRPr="00B23775">
        <w:rPr>
          <w:rFonts w:ascii="Times New Roman" w:hAnsi="Times New Roman" w:cs="Times New Roman"/>
          <w:sz w:val="24"/>
          <w:szCs w:val="24"/>
          <w:lang w:val="en-US"/>
        </w:rPr>
        <w:t xml:space="preserve"> berikut.</w:t>
      </w:r>
    </w:p>
    <w:p w14:paraId="7DAB7244" w14:textId="35E6289D" w:rsidR="00C402B7" w:rsidRPr="00B23775" w:rsidRDefault="00615204" w:rsidP="007F039E">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31FFA2BD" wp14:editId="126E3BBC">
            <wp:extent cx="5039995" cy="6391910"/>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6391910"/>
                    </a:xfrm>
                    <a:prstGeom prst="rect">
                      <a:avLst/>
                    </a:prstGeom>
                  </pic:spPr>
                </pic:pic>
              </a:graphicData>
            </a:graphic>
          </wp:inline>
        </w:drawing>
      </w:r>
    </w:p>
    <w:p w14:paraId="59B0E700" w14:textId="459714F3" w:rsidR="00463C9C" w:rsidRPr="00B23775" w:rsidRDefault="00463C9C" w:rsidP="00CF41A4">
      <w:pPr>
        <w:pStyle w:val="Heading3"/>
      </w:pPr>
      <w:bookmarkStart w:id="203" w:name="_Toc173852714"/>
      <w:bookmarkStart w:id="204" w:name="_Toc176816536"/>
      <w:r w:rsidRPr="00B23775">
        <w:t>Gambar 5.</w:t>
      </w:r>
      <w:r w:rsidR="00E047DE" w:rsidRPr="00B23775">
        <w:t>3</w:t>
      </w:r>
      <w:r w:rsidR="00706065" w:rsidRPr="00B23775">
        <w:t xml:space="preserve"> Potongan kode DataDokterController</w:t>
      </w:r>
      <w:bookmarkEnd w:id="203"/>
      <w:bookmarkEnd w:id="204"/>
    </w:p>
    <w:p w14:paraId="51C415A4" w14:textId="2895E51E" w:rsidR="00597408" w:rsidRPr="00B23775" w:rsidRDefault="00597408" w:rsidP="007F039E">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9838026" wp14:editId="5ED71DC4">
            <wp:extent cx="5039995" cy="562673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5626735"/>
                    </a:xfrm>
                    <a:prstGeom prst="rect">
                      <a:avLst/>
                    </a:prstGeom>
                  </pic:spPr>
                </pic:pic>
              </a:graphicData>
            </a:graphic>
          </wp:inline>
        </w:drawing>
      </w:r>
    </w:p>
    <w:p w14:paraId="26C0B5F0" w14:textId="500B8040" w:rsidR="00706065" w:rsidRPr="00B23775" w:rsidRDefault="00706065" w:rsidP="00CF41A4">
      <w:pPr>
        <w:pStyle w:val="Heading3"/>
      </w:pPr>
      <w:bookmarkStart w:id="205" w:name="_Toc173852715"/>
      <w:bookmarkStart w:id="206" w:name="_Toc176816537"/>
      <w:r w:rsidRPr="00B23775">
        <w:t>Gambar 5.</w:t>
      </w:r>
      <w:r w:rsidR="00E047DE" w:rsidRPr="00B23775">
        <w:t>4</w:t>
      </w:r>
      <w:r w:rsidRPr="00B23775">
        <w:t xml:space="preserve"> Potongan kode DataDokterController</w:t>
      </w:r>
      <w:bookmarkEnd w:id="205"/>
      <w:bookmarkEnd w:id="206"/>
    </w:p>
    <w:p w14:paraId="3A5D1592" w14:textId="77777777" w:rsidR="00597408" w:rsidRPr="00B23775" w:rsidRDefault="00597408" w:rsidP="00463C9C">
      <w:pPr>
        <w:spacing w:line="360" w:lineRule="auto"/>
        <w:jc w:val="center"/>
        <w:rPr>
          <w:rFonts w:ascii="Times New Roman" w:hAnsi="Times New Roman" w:cs="Times New Roman"/>
          <w:b/>
          <w:bCs/>
          <w:sz w:val="24"/>
          <w:szCs w:val="24"/>
          <w:lang w:val="en-US"/>
        </w:rPr>
      </w:pPr>
    </w:p>
    <w:p w14:paraId="51A03F35" w14:textId="77777777" w:rsidR="00597408" w:rsidRPr="00B23775" w:rsidRDefault="00597408" w:rsidP="007F039E">
      <w:pPr>
        <w:spacing w:line="360" w:lineRule="auto"/>
        <w:rPr>
          <w:rFonts w:ascii="Times New Roman" w:hAnsi="Times New Roman" w:cs="Times New Roman"/>
          <w:b/>
          <w:bCs/>
          <w:sz w:val="24"/>
          <w:szCs w:val="24"/>
          <w:lang w:val="en-US"/>
        </w:rPr>
      </w:pPr>
    </w:p>
    <w:p w14:paraId="6F50D22A" w14:textId="77777777" w:rsidR="00597408" w:rsidRPr="00B23775" w:rsidRDefault="00597408" w:rsidP="007F039E">
      <w:pPr>
        <w:spacing w:line="360" w:lineRule="auto"/>
        <w:rPr>
          <w:rFonts w:ascii="Times New Roman" w:hAnsi="Times New Roman" w:cs="Times New Roman"/>
          <w:b/>
          <w:bCs/>
          <w:sz w:val="24"/>
          <w:szCs w:val="24"/>
          <w:lang w:val="en-US"/>
        </w:rPr>
      </w:pPr>
    </w:p>
    <w:p w14:paraId="08FED874" w14:textId="77777777" w:rsidR="00597408" w:rsidRPr="00B23775" w:rsidRDefault="00597408" w:rsidP="007F039E">
      <w:pPr>
        <w:spacing w:line="360" w:lineRule="auto"/>
        <w:rPr>
          <w:rFonts w:ascii="Times New Roman" w:hAnsi="Times New Roman" w:cs="Times New Roman"/>
          <w:b/>
          <w:bCs/>
          <w:sz w:val="24"/>
          <w:szCs w:val="24"/>
          <w:lang w:val="en-US"/>
        </w:rPr>
      </w:pPr>
    </w:p>
    <w:p w14:paraId="481EEAD3" w14:textId="77777777" w:rsidR="00597408" w:rsidRPr="00B23775" w:rsidRDefault="00597408" w:rsidP="007F039E">
      <w:pPr>
        <w:spacing w:line="360" w:lineRule="auto"/>
        <w:rPr>
          <w:rFonts w:ascii="Times New Roman" w:hAnsi="Times New Roman" w:cs="Times New Roman"/>
          <w:b/>
          <w:bCs/>
          <w:sz w:val="24"/>
          <w:szCs w:val="24"/>
          <w:lang w:val="en-US"/>
        </w:rPr>
      </w:pPr>
    </w:p>
    <w:p w14:paraId="061BB808" w14:textId="77777777" w:rsidR="003C5C83" w:rsidRPr="00B23775" w:rsidRDefault="003C5C83" w:rsidP="007F039E">
      <w:pPr>
        <w:spacing w:line="360" w:lineRule="auto"/>
        <w:rPr>
          <w:rFonts w:ascii="Times New Roman" w:hAnsi="Times New Roman" w:cs="Times New Roman"/>
          <w:b/>
          <w:bCs/>
          <w:sz w:val="24"/>
          <w:szCs w:val="24"/>
          <w:lang w:val="en-US"/>
        </w:rPr>
      </w:pPr>
    </w:p>
    <w:p w14:paraId="43C1F4A8" w14:textId="4C477C9F" w:rsidR="006E512A" w:rsidRPr="00922E31" w:rsidRDefault="004D0CA6"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lastRenderedPageBreak/>
        <w:t xml:space="preserve">Kode Program </w:t>
      </w:r>
      <w:r w:rsidR="006E512A" w:rsidRPr="00922E31">
        <w:rPr>
          <w:rFonts w:ascii="Times New Roman" w:hAnsi="Times New Roman" w:cs="Times New Roman"/>
          <w:b/>
          <w:bCs/>
          <w:sz w:val="24"/>
          <w:szCs w:val="24"/>
          <w:lang w:val="en-US"/>
        </w:rPr>
        <w:t>Model</w:t>
      </w:r>
    </w:p>
    <w:p w14:paraId="5EACD5E2" w14:textId="5DBA30C8" w:rsidR="00AD179E" w:rsidRPr="00B23775" w:rsidRDefault="00465E3E" w:rsidP="004023E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odel adalah komponen dari arsitektur MVC (Model-View-Controller) yang bertugas untuk berinteraksi dengan basis data. Model merepresentasikan tabel dalam basis data dan menyediakan cara untuk mengakses serta memanipulasi data dalam tabel tersebut. Pada bagian ini akan dijelaskan 2 model yaitu mode</w:t>
      </w:r>
      <w:r w:rsidR="004023EB" w:rsidRPr="00B23775">
        <w:rPr>
          <w:rFonts w:ascii="Times New Roman" w:hAnsi="Times New Roman" w:cs="Times New Roman"/>
          <w:sz w:val="24"/>
          <w:szCs w:val="24"/>
          <w:lang w:val="en-US"/>
        </w:rPr>
        <w:t>l detail jadwal</w:t>
      </w:r>
      <w:r w:rsidRPr="00B23775">
        <w:rPr>
          <w:rFonts w:ascii="Times New Roman" w:hAnsi="Times New Roman" w:cs="Times New Roman"/>
          <w:sz w:val="24"/>
          <w:szCs w:val="24"/>
          <w:lang w:val="en-US"/>
        </w:rPr>
        <w:t xml:space="preserve"> dan model </w:t>
      </w:r>
      <w:r w:rsidR="00AD179E" w:rsidRPr="00B23775">
        <w:rPr>
          <w:rFonts w:ascii="Times New Roman" w:hAnsi="Times New Roman" w:cs="Times New Roman"/>
          <w:sz w:val="24"/>
          <w:szCs w:val="24"/>
          <w:lang w:val="en-US"/>
        </w:rPr>
        <w:t>dokter</w:t>
      </w:r>
      <w:r w:rsidRPr="00B23775">
        <w:rPr>
          <w:rFonts w:ascii="Times New Roman" w:hAnsi="Times New Roman" w:cs="Times New Roman"/>
          <w:sz w:val="24"/>
          <w:szCs w:val="24"/>
          <w:lang w:val="en-US"/>
        </w:rPr>
        <w:t>. Pada model ini terdapat atribut khusus seperti $table yang merepresentasikan nama tabel dari database, $primary_key yang merepresentasikan primary key dari tabel dan $fillable yang merupakan</w:t>
      </w:r>
      <w:r w:rsidR="004023EB"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atribut dari tabel yang bisa diisikan</w:t>
      </w:r>
      <w:r w:rsidR="004023EB" w:rsidRPr="00B23775">
        <w:rPr>
          <w:rFonts w:ascii="Times New Roman" w:hAnsi="Times New Roman" w:cs="Times New Roman"/>
          <w:sz w:val="24"/>
          <w:szCs w:val="24"/>
          <w:lang w:val="en-US"/>
        </w:rPr>
        <w:t xml:space="preserve"> dengan data. </w:t>
      </w:r>
    </w:p>
    <w:p w14:paraId="399C5096" w14:textId="3E9C1EFA" w:rsidR="00463C9C" w:rsidRPr="00B23775" w:rsidRDefault="00AD179E" w:rsidP="004023E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odel d</w:t>
      </w:r>
      <w:r w:rsidR="004023EB" w:rsidRPr="00B23775">
        <w:rPr>
          <w:rFonts w:ascii="Times New Roman" w:hAnsi="Times New Roman" w:cs="Times New Roman"/>
          <w:sz w:val="24"/>
          <w:szCs w:val="24"/>
          <w:lang w:val="en-US"/>
        </w:rPr>
        <w:t>etailjadwal adalah model yang merepresentasikan tabel jadwal dokter pada database yang memiliki primary key jadwal</w:t>
      </w:r>
      <w:r w:rsidRPr="00B23775">
        <w:rPr>
          <w:rFonts w:ascii="Times New Roman" w:hAnsi="Times New Roman" w:cs="Times New Roman"/>
          <w:sz w:val="24"/>
          <w:szCs w:val="24"/>
          <w:lang w:val="en-US"/>
        </w:rPr>
        <w:t>_</w:t>
      </w:r>
      <w:r w:rsidR="004023EB" w:rsidRPr="00B23775">
        <w:rPr>
          <w:rFonts w:ascii="Times New Roman" w:hAnsi="Times New Roman" w:cs="Times New Roman"/>
          <w:sz w:val="24"/>
          <w:szCs w:val="24"/>
          <w:lang w:val="en-US"/>
        </w:rPr>
        <w:t xml:space="preserve">id </w:t>
      </w:r>
      <w:r w:rsidRPr="00B23775">
        <w:rPr>
          <w:rFonts w:ascii="Times New Roman" w:hAnsi="Times New Roman" w:cs="Times New Roman"/>
          <w:sz w:val="24"/>
          <w:szCs w:val="24"/>
          <w:lang w:val="en-US"/>
        </w:rPr>
        <w:t xml:space="preserve">serta memilki atribut lain seperti dokter_id, hari dan sesi. Model ini </w:t>
      </w:r>
      <w:r w:rsidR="004023EB" w:rsidRPr="00B23775">
        <w:rPr>
          <w:rFonts w:ascii="Times New Roman" w:hAnsi="Times New Roman" w:cs="Times New Roman"/>
          <w:sz w:val="24"/>
          <w:szCs w:val="24"/>
          <w:lang w:val="en-US"/>
        </w:rPr>
        <w:t xml:space="preserve">memiliki hubungan </w:t>
      </w:r>
      <w:r w:rsidRPr="00B23775">
        <w:rPr>
          <w:rFonts w:ascii="Times New Roman" w:hAnsi="Times New Roman" w:cs="Times New Roman"/>
          <w:sz w:val="24"/>
          <w:szCs w:val="24"/>
          <w:lang w:val="en-US"/>
        </w:rPr>
        <w:t xml:space="preserve">many to one pada </w:t>
      </w:r>
      <w:r w:rsidR="00983F7C" w:rsidRPr="00B23775">
        <w:rPr>
          <w:rFonts w:ascii="Times New Roman" w:hAnsi="Times New Roman" w:cs="Times New Roman"/>
          <w:sz w:val="24"/>
          <w:szCs w:val="24"/>
          <w:lang w:val="en-US"/>
        </w:rPr>
        <w:t xml:space="preserve">tabel </w:t>
      </w:r>
      <w:r w:rsidRPr="00B23775">
        <w:rPr>
          <w:rFonts w:ascii="Times New Roman" w:hAnsi="Times New Roman" w:cs="Times New Roman"/>
          <w:sz w:val="24"/>
          <w:szCs w:val="24"/>
          <w:lang w:val="en-US"/>
        </w:rPr>
        <w:t>dokter yang dapat dilihat pada fungsi dokter(). Model ini juga memiliki fungsi allData yang mana akan melakukan request semua data jadwal ke database dan memili</w:t>
      </w:r>
      <w:r w:rsidR="00983F7C" w:rsidRPr="00B23775">
        <w:rPr>
          <w:rFonts w:ascii="Times New Roman" w:hAnsi="Times New Roman" w:cs="Times New Roman"/>
          <w:sz w:val="24"/>
          <w:szCs w:val="24"/>
          <w:lang w:val="en-US"/>
        </w:rPr>
        <w:t>ki</w:t>
      </w:r>
      <w:r w:rsidRPr="00B23775">
        <w:rPr>
          <w:rFonts w:ascii="Times New Roman" w:hAnsi="Times New Roman" w:cs="Times New Roman"/>
          <w:sz w:val="24"/>
          <w:szCs w:val="24"/>
          <w:lang w:val="en-US"/>
        </w:rPr>
        <w:t xml:space="preserve"> fungsi addData yang akan menambahkan data ke </w:t>
      </w:r>
      <w:r w:rsidR="00983F7C" w:rsidRPr="00B23775">
        <w:rPr>
          <w:rFonts w:ascii="Times New Roman" w:hAnsi="Times New Roman" w:cs="Times New Roman"/>
          <w:sz w:val="24"/>
          <w:szCs w:val="24"/>
          <w:lang w:val="en-US"/>
        </w:rPr>
        <w:t>tabel</w:t>
      </w:r>
      <w:r w:rsidRPr="00B23775">
        <w:rPr>
          <w:rFonts w:ascii="Times New Roman" w:hAnsi="Times New Roman" w:cs="Times New Roman"/>
          <w:sz w:val="24"/>
          <w:szCs w:val="24"/>
          <w:lang w:val="en-US"/>
        </w:rPr>
        <w:t xml:space="preserve"> detail jadwal</w:t>
      </w:r>
      <w:r w:rsidR="00983F7C" w:rsidRPr="00B23775">
        <w:rPr>
          <w:rFonts w:ascii="Times New Roman" w:hAnsi="Times New Roman" w:cs="Times New Roman"/>
          <w:sz w:val="24"/>
          <w:szCs w:val="24"/>
          <w:lang w:val="en-US"/>
        </w:rPr>
        <w:t xml:space="preserve"> pada databse</w:t>
      </w:r>
      <w:r w:rsidRPr="00B23775">
        <w:rPr>
          <w:rFonts w:ascii="Times New Roman" w:hAnsi="Times New Roman" w:cs="Times New Roman"/>
          <w:sz w:val="24"/>
          <w:szCs w:val="24"/>
          <w:lang w:val="en-US"/>
        </w:rPr>
        <w:t>.</w:t>
      </w:r>
      <w:r w:rsidR="00983F7C" w:rsidRPr="00B23775">
        <w:rPr>
          <w:rFonts w:ascii="Times New Roman" w:hAnsi="Times New Roman" w:cs="Times New Roman"/>
          <w:sz w:val="24"/>
          <w:szCs w:val="24"/>
          <w:lang w:val="en-US"/>
        </w:rPr>
        <w:t xml:space="preserve"> Kode program dari model ini dapat dilihat pada gambar 5</w:t>
      </w:r>
      <w:r w:rsidR="00E047DE" w:rsidRPr="00B23775">
        <w:rPr>
          <w:rFonts w:ascii="Times New Roman" w:hAnsi="Times New Roman" w:cs="Times New Roman"/>
          <w:sz w:val="24"/>
          <w:szCs w:val="24"/>
          <w:lang w:val="en-US"/>
        </w:rPr>
        <w:t>.5</w:t>
      </w:r>
      <w:r w:rsidR="00983F7C" w:rsidRPr="00B23775">
        <w:rPr>
          <w:rFonts w:ascii="Times New Roman" w:hAnsi="Times New Roman" w:cs="Times New Roman"/>
          <w:sz w:val="24"/>
          <w:szCs w:val="24"/>
          <w:lang w:val="en-US"/>
        </w:rPr>
        <w:t>.</w:t>
      </w:r>
    </w:p>
    <w:p w14:paraId="032B8534" w14:textId="569556F9" w:rsidR="00983F7C" w:rsidRPr="00B23775" w:rsidRDefault="00AD179E" w:rsidP="00983F7C">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Model dokter adalah model yang merepresentasikan tabel dokter pada datab</w:t>
      </w:r>
      <w:r w:rsidR="00837B5E">
        <w:rPr>
          <w:rFonts w:ascii="Times New Roman" w:hAnsi="Times New Roman" w:cs="Times New Roman"/>
          <w:sz w:val="24"/>
          <w:szCs w:val="24"/>
          <w:lang w:val="en-US"/>
        </w:rPr>
        <w:t>a</w:t>
      </w:r>
      <w:r w:rsidRPr="00B23775">
        <w:rPr>
          <w:rFonts w:ascii="Times New Roman" w:hAnsi="Times New Roman" w:cs="Times New Roman"/>
          <w:sz w:val="24"/>
          <w:szCs w:val="24"/>
          <w:lang w:val="en-US"/>
        </w:rPr>
        <w:t>se yang memiliki primary key dokter_id serta memiliki atribut lain seperti nama, alamat, nomor_hp, lokasi_id dan user_id. Model</w:t>
      </w:r>
      <w:r w:rsidR="00983F7C" w:rsidRPr="00B23775">
        <w:rPr>
          <w:rFonts w:ascii="Times New Roman" w:hAnsi="Times New Roman" w:cs="Times New Roman"/>
          <w:sz w:val="24"/>
          <w:szCs w:val="24"/>
          <w:lang w:val="en-US"/>
        </w:rPr>
        <w:t xml:space="preserve"> ini memiliki hubungan one to many pada tabel detail jadwal yang dapat dilihat pada fungsi detail jadwal dan memiliki fungsi izin yang memperlihatkan hubungan hasmany kepada tabel izin. Model ini juga memiliki fungsi allData yang mana akan melakukan request semua data dokter ke database dan memiliki fungsi addData yang akan menambahkan data ke tabel dokter.  Kode program dari model ini dapat dilihat pada gambar 5</w:t>
      </w:r>
      <w:r w:rsidR="00E047DE" w:rsidRPr="00B23775">
        <w:rPr>
          <w:rFonts w:ascii="Times New Roman" w:hAnsi="Times New Roman" w:cs="Times New Roman"/>
          <w:sz w:val="24"/>
          <w:szCs w:val="24"/>
          <w:lang w:val="en-US"/>
        </w:rPr>
        <w:t xml:space="preserve">.6 </w:t>
      </w:r>
      <w:r w:rsidR="00983F7C" w:rsidRPr="00B23775">
        <w:rPr>
          <w:rFonts w:ascii="Times New Roman" w:hAnsi="Times New Roman" w:cs="Times New Roman"/>
          <w:sz w:val="24"/>
          <w:szCs w:val="24"/>
          <w:lang w:val="en-US"/>
        </w:rPr>
        <w:t>dibawah ini.</w:t>
      </w:r>
    </w:p>
    <w:p w14:paraId="735F5B3D" w14:textId="215A444E" w:rsidR="004023EB" w:rsidRPr="00B23775" w:rsidRDefault="004023EB" w:rsidP="004023E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lastRenderedPageBreak/>
        <w:drawing>
          <wp:inline distT="0" distB="0" distL="0" distR="0" wp14:anchorId="75DAFF8C" wp14:editId="6D8A9A17">
            <wp:extent cx="4458322" cy="523948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322" cy="5239481"/>
                    </a:xfrm>
                    <a:prstGeom prst="rect">
                      <a:avLst/>
                    </a:prstGeom>
                  </pic:spPr>
                </pic:pic>
              </a:graphicData>
            </a:graphic>
          </wp:inline>
        </w:drawing>
      </w:r>
    </w:p>
    <w:p w14:paraId="2695E125" w14:textId="54C03D9C" w:rsidR="00E047DE" w:rsidRPr="00B23775" w:rsidRDefault="00E047DE" w:rsidP="00CF41A4">
      <w:pPr>
        <w:pStyle w:val="Heading3"/>
      </w:pPr>
      <w:bookmarkStart w:id="207" w:name="_Toc173852716"/>
      <w:bookmarkStart w:id="208" w:name="_Toc176816538"/>
      <w:r w:rsidRPr="00B23775">
        <w:t>Gambar 5.5</w:t>
      </w:r>
      <w:r w:rsidR="00D51FC1" w:rsidRPr="00B23775">
        <w:t xml:space="preserve"> Potongan kode model detail jadwal</w:t>
      </w:r>
      <w:bookmarkEnd w:id="207"/>
      <w:bookmarkEnd w:id="208"/>
      <w:r w:rsidR="00D51FC1" w:rsidRPr="00B23775">
        <w:t xml:space="preserve"> </w:t>
      </w:r>
    </w:p>
    <w:p w14:paraId="1EFB37BC" w14:textId="77777777" w:rsidR="00E047DE" w:rsidRPr="00B23775" w:rsidRDefault="00E047DE" w:rsidP="004023EB">
      <w:pPr>
        <w:spacing w:line="360" w:lineRule="auto"/>
        <w:ind w:firstLine="720"/>
        <w:jc w:val="both"/>
        <w:rPr>
          <w:rFonts w:ascii="Times New Roman" w:hAnsi="Times New Roman" w:cs="Times New Roman"/>
          <w:sz w:val="24"/>
          <w:szCs w:val="24"/>
          <w:lang w:val="en-US"/>
        </w:rPr>
      </w:pPr>
    </w:p>
    <w:p w14:paraId="4FBC420B" w14:textId="338AF42B" w:rsidR="00983F7C" w:rsidRPr="00B23775" w:rsidRDefault="004023EB" w:rsidP="007F039E">
      <w:pPr>
        <w:spacing w:line="360" w:lineRule="auto"/>
        <w:rPr>
          <w:rFonts w:ascii="Times New Roman" w:hAnsi="Times New Roman" w:cs="Times New Roman"/>
        </w:rPr>
      </w:pPr>
      <w:r w:rsidRPr="00B23775">
        <w:rPr>
          <w:rFonts w:ascii="Times New Roman" w:hAnsi="Times New Roman" w:cs="Times New Roman"/>
          <w:noProof/>
        </w:rPr>
        <w:lastRenderedPageBreak/>
        <w:drawing>
          <wp:inline distT="0" distB="0" distL="0" distR="0" wp14:anchorId="6D4C7512" wp14:editId="29341D7D">
            <wp:extent cx="4744112" cy="568721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44112" cy="5687219"/>
                    </a:xfrm>
                    <a:prstGeom prst="rect">
                      <a:avLst/>
                    </a:prstGeom>
                  </pic:spPr>
                </pic:pic>
              </a:graphicData>
            </a:graphic>
          </wp:inline>
        </w:drawing>
      </w:r>
    </w:p>
    <w:p w14:paraId="238D51C8" w14:textId="6F5FE2C2" w:rsidR="00983F7C" w:rsidRPr="00B23775" w:rsidRDefault="00E047DE" w:rsidP="00CF41A4">
      <w:pPr>
        <w:pStyle w:val="Heading3"/>
      </w:pPr>
      <w:bookmarkStart w:id="209" w:name="_Toc173852717"/>
      <w:bookmarkStart w:id="210" w:name="_Toc176816539"/>
      <w:r w:rsidRPr="00B23775">
        <w:t>Gambar 5.6</w:t>
      </w:r>
      <w:r w:rsidR="00D51FC1" w:rsidRPr="00B23775">
        <w:t xml:space="preserve"> Potongan kode model dokter</w:t>
      </w:r>
      <w:bookmarkEnd w:id="209"/>
      <w:bookmarkEnd w:id="210"/>
    </w:p>
    <w:p w14:paraId="453C959E" w14:textId="74DCFC91" w:rsidR="00114250" w:rsidRPr="00922E31" w:rsidRDefault="004D0CA6"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 xml:space="preserve">Kode Program </w:t>
      </w:r>
      <w:r w:rsidR="006E512A" w:rsidRPr="00922E31">
        <w:rPr>
          <w:rFonts w:ascii="Times New Roman" w:hAnsi="Times New Roman" w:cs="Times New Roman"/>
          <w:b/>
          <w:bCs/>
          <w:sz w:val="24"/>
          <w:szCs w:val="24"/>
          <w:lang w:val="en-US"/>
        </w:rPr>
        <w:t>View</w:t>
      </w:r>
    </w:p>
    <w:p w14:paraId="6CEC1306" w14:textId="767AAC7C" w:rsidR="004C7EDF" w:rsidRDefault="00706065" w:rsidP="00706065">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View adalah komponen dari arsitektur MVC (Model-View-Controller) yang bertanggung jawab untuk menampilkan data kepada pengguna. View adalah tempat di mana menentukan bagaimana data yang dikirim dari controller ke pengguna akhir akan ditampilkan. Pada bagian ini akan dijelaskan 2 view yaitu view datadokter_add dan </w:t>
      </w:r>
      <w:r w:rsidR="00305A29" w:rsidRPr="00B23775">
        <w:rPr>
          <w:rFonts w:ascii="Times New Roman" w:hAnsi="Times New Roman" w:cs="Times New Roman"/>
          <w:sz w:val="24"/>
          <w:szCs w:val="24"/>
          <w:lang w:val="en-US"/>
        </w:rPr>
        <w:t>datadokter</w:t>
      </w:r>
      <w:r w:rsidRPr="00B23775">
        <w:rPr>
          <w:rFonts w:ascii="Times New Roman" w:hAnsi="Times New Roman" w:cs="Times New Roman"/>
          <w:sz w:val="24"/>
          <w:szCs w:val="24"/>
          <w:lang w:val="en-US"/>
        </w:rPr>
        <w:t xml:space="preserve"> yang menggunakan template engine bawaan Laravel yaitu </w:t>
      </w:r>
      <w:r w:rsidR="00D67963" w:rsidRPr="00B23775">
        <w:rPr>
          <w:rFonts w:ascii="Times New Roman" w:hAnsi="Times New Roman" w:cs="Times New Roman"/>
          <w:sz w:val="24"/>
          <w:szCs w:val="24"/>
          <w:lang w:val="en-US"/>
        </w:rPr>
        <w:t xml:space="preserve">file blade. View datadokter_add adalah view yang menampilkan form saat akan ditambahkannya data dokter baru oleh admin. Pada view ini admin akan </w:t>
      </w:r>
      <w:r w:rsidR="00D67963" w:rsidRPr="00B23775">
        <w:rPr>
          <w:rFonts w:ascii="Times New Roman" w:hAnsi="Times New Roman" w:cs="Times New Roman"/>
          <w:sz w:val="24"/>
          <w:szCs w:val="24"/>
          <w:lang w:val="en-US"/>
        </w:rPr>
        <w:lastRenderedPageBreak/>
        <w:t xml:space="preserve">diminta mengisikan nama, alamat, nomor_hp dan lokasi_id dari dokter. View </w:t>
      </w:r>
      <w:r w:rsidR="00305A29" w:rsidRPr="00B23775">
        <w:rPr>
          <w:rFonts w:ascii="Times New Roman" w:hAnsi="Times New Roman" w:cs="Times New Roman"/>
          <w:sz w:val="24"/>
          <w:szCs w:val="24"/>
          <w:lang w:val="en-US"/>
        </w:rPr>
        <w:t xml:space="preserve">datadokter </w:t>
      </w:r>
      <w:r w:rsidR="00D67963" w:rsidRPr="00B23775">
        <w:rPr>
          <w:rFonts w:ascii="Times New Roman" w:hAnsi="Times New Roman" w:cs="Times New Roman"/>
          <w:sz w:val="24"/>
          <w:szCs w:val="24"/>
          <w:lang w:val="en-US"/>
        </w:rPr>
        <w:t xml:space="preserve">adalah view yang menampilkan </w:t>
      </w:r>
      <w:r w:rsidR="00305A29" w:rsidRPr="00B23775">
        <w:rPr>
          <w:rFonts w:ascii="Times New Roman" w:hAnsi="Times New Roman" w:cs="Times New Roman"/>
          <w:sz w:val="24"/>
          <w:szCs w:val="24"/>
          <w:lang w:val="en-US"/>
        </w:rPr>
        <w:t>data</w:t>
      </w:r>
      <w:r w:rsidR="00D67963" w:rsidRPr="00B23775">
        <w:rPr>
          <w:rFonts w:ascii="Times New Roman" w:hAnsi="Times New Roman" w:cs="Times New Roman"/>
          <w:sz w:val="24"/>
          <w:szCs w:val="24"/>
          <w:lang w:val="en-US"/>
        </w:rPr>
        <w:t xml:space="preserve"> dokter setelah ditambahkannya data dokter oleh admin. View ini menampilkan </w:t>
      </w:r>
      <w:r w:rsidR="00305A29" w:rsidRPr="00B23775">
        <w:rPr>
          <w:rFonts w:ascii="Times New Roman" w:hAnsi="Times New Roman" w:cs="Times New Roman"/>
          <w:sz w:val="24"/>
          <w:szCs w:val="24"/>
          <w:lang w:val="en-US"/>
        </w:rPr>
        <w:t>no,nama, dan alamat dari dokter. View ini juga menyediakan tombol dan link yang akan mengarahkan admin ke tampilan detail jadwal dari dokter, menghapus data dokter, menambahkan serta mengedit data dokter. Kedua view ini dapat dilihat pada gambar 5</w:t>
      </w:r>
      <w:r w:rsidR="00E047DE" w:rsidRPr="00B23775">
        <w:rPr>
          <w:rFonts w:ascii="Times New Roman" w:hAnsi="Times New Roman" w:cs="Times New Roman"/>
          <w:sz w:val="24"/>
          <w:szCs w:val="24"/>
          <w:lang w:val="en-US"/>
        </w:rPr>
        <w:t>.7</w:t>
      </w:r>
      <w:r w:rsidR="00305A29" w:rsidRPr="00B23775">
        <w:rPr>
          <w:rFonts w:ascii="Times New Roman" w:hAnsi="Times New Roman" w:cs="Times New Roman"/>
          <w:sz w:val="24"/>
          <w:szCs w:val="24"/>
          <w:lang w:val="en-US"/>
        </w:rPr>
        <w:t xml:space="preserve"> dan gambar 5</w:t>
      </w:r>
      <w:r w:rsidR="00E047DE" w:rsidRPr="00B23775">
        <w:rPr>
          <w:rFonts w:ascii="Times New Roman" w:hAnsi="Times New Roman" w:cs="Times New Roman"/>
          <w:sz w:val="24"/>
          <w:szCs w:val="24"/>
          <w:lang w:val="en-US"/>
        </w:rPr>
        <w:t>.8</w:t>
      </w:r>
      <w:r w:rsidR="00305A29" w:rsidRPr="00B23775">
        <w:rPr>
          <w:rFonts w:ascii="Times New Roman" w:hAnsi="Times New Roman" w:cs="Times New Roman"/>
          <w:sz w:val="24"/>
          <w:szCs w:val="24"/>
          <w:lang w:val="en-US"/>
        </w:rPr>
        <w:t xml:space="preserve"> berikut. </w:t>
      </w:r>
    </w:p>
    <w:p w14:paraId="414868B9" w14:textId="54D30BBE" w:rsidR="006E512A" w:rsidRPr="00B23775" w:rsidRDefault="00663016" w:rsidP="00663016">
      <w:pPr>
        <w:spacing w:line="360" w:lineRule="auto"/>
        <w:jc w:val="both"/>
        <w:rPr>
          <w:rFonts w:ascii="Times New Roman" w:hAnsi="Times New Roman" w:cs="Times New Roman"/>
          <w:sz w:val="24"/>
          <w:szCs w:val="24"/>
          <w:lang w:val="en-US"/>
        </w:rPr>
      </w:pPr>
      <w:r w:rsidRPr="00663016">
        <w:rPr>
          <w:rFonts w:ascii="Times New Roman" w:hAnsi="Times New Roman" w:cs="Times New Roman"/>
          <w:noProof/>
          <w:sz w:val="24"/>
          <w:szCs w:val="24"/>
          <w:lang w:val="en-US"/>
        </w:rPr>
        <w:drawing>
          <wp:inline distT="0" distB="0" distL="0" distR="0" wp14:anchorId="1457B3FB" wp14:editId="13E438B3">
            <wp:extent cx="5039995" cy="35306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3530600"/>
                    </a:xfrm>
                    <a:prstGeom prst="rect">
                      <a:avLst/>
                    </a:prstGeom>
                  </pic:spPr>
                </pic:pic>
              </a:graphicData>
            </a:graphic>
          </wp:inline>
        </w:drawing>
      </w:r>
    </w:p>
    <w:p w14:paraId="6FAEC4ED" w14:textId="4D5AD1B8" w:rsidR="008E3B4F" w:rsidRPr="00B23775" w:rsidRDefault="00305A29" w:rsidP="00CF41A4">
      <w:pPr>
        <w:pStyle w:val="Heading3"/>
      </w:pPr>
      <w:bookmarkStart w:id="211" w:name="_Toc173852718"/>
      <w:bookmarkStart w:id="212" w:name="_Toc176816540"/>
      <w:r w:rsidRPr="00B23775">
        <w:t>Gambar 5</w:t>
      </w:r>
      <w:r w:rsidR="00E047DE" w:rsidRPr="00B23775">
        <w:t>.7</w:t>
      </w:r>
      <w:r w:rsidRPr="00B23775">
        <w:t xml:space="preserve"> </w:t>
      </w:r>
      <w:r w:rsidR="00D51FC1" w:rsidRPr="00B23775">
        <w:t>Potongan kode v</w:t>
      </w:r>
      <w:r w:rsidRPr="00B23775">
        <w:t>iew datadokter_add</w:t>
      </w:r>
      <w:bookmarkEnd w:id="211"/>
      <w:bookmarkEnd w:id="212"/>
    </w:p>
    <w:p w14:paraId="6A6C6F53" w14:textId="3F766A24" w:rsidR="00363F9C" w:rsidRPr="00B23775" w:rsidRDefault="00663016" w:rsidP="00D47F2C">
      <w:pPr>
        <w:spacing w:line="360" w:lineRule="auto"/>
        <w:rPr>
          <w:rFonts w:ascii="Times New Roman" w:hAnsi="Times New Roman" w:cs="Times New Roman"/>
          <w:sz w:val="24"/>
          <w:szCs w:val="24"/>
          <w:lang w:val="en-US"/>
        </w:rPr>
      </w:pPr>
      <w:r w:rsidRPr="00663016">
        <w:rPr>
          <w:rFonts w:ascii="Times New Roman" w:hAnsi="Times New Roman" w:cs="Times New Roman"/>
          <w:noProof/>
          <w:sz w:val="24"/>
          <w:szCs w:val="24"/>
          <w:lang w:val="en-US"/>
        </w:rPr>
        <w:lastRenderedPageBreak/>
        <w:drawing>
          <wp:inline distT="0" distB="0" distL="0" distR="0" wp14:anchorId="3CD2B30E" wp14:editId="653EF29E">
            <wp:extent cx="5039995" cy="500126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5001260"/>
                    </a:xfrm>
                    <a:prstGeom prst="rect">
                      <a:avLst/>
                    </a:prstGeom>
                  </pic:spPr>
                </pic:pic>
              </a:graphicData>
            </a:graphic>
          </wp:inline>
        </w:drawing>
      </w:r>
    </w:p>
    <w:p w14:paraId="7B98731A" w14:textId="6C80C0C5" w:rsidR="00305A29" w:rsidRDefault="00305A29" w:rsidP="00CF41A4">
      <w:pPr>
        <w:pStyle w:val="Heading3"/>
      </w:pPr>
      <w:bookmarkStart w:id="213" w:name="_Toc173852719"/>
      <w:bookmarkStart w:id="214" w:name="_Toc176816541"/>
      <w:r w:rsidRPr="00B23775">
        <w:t>Gambar 5</w:t>
      </w:r>
      <w:r w:rsidR="00E047DE" w:rsidRPr="00B23775">
        <w:t>.8</w:t>
      </w:r>
      <w:r w:rsidRPr="00B23775">
        <w:t xml:space="preserve"> </w:t>
      </w:r>
      <w:r w:rsidR="00D51FC1" w:rsidRPr="00B23775">
        <w:t>Potongan kode V</w:t>
      </w:r>
      <w:r w:rsidRPr="00B23775">
        <w:t>iew datadokter</w:t>
      </w:r>
      <w:bookmarkEnd w:id="213"/>
      <w:bookmarkEnd w:id="214"/>
    </w:p>
    <w:p w14:paraId="2270300B" w14:textId="1E6712B4" w:rsidR="002E0134" w:rsidRDefault="002E0134" w:rsidP="002E0134">
      <w:pPr>
        <w:numPr>
          <w:ilvl w:val="3"/>
          <w:numId w:val="19"/>
        </w:num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ode Program Service Worker dan Manifest untuk PWA</w:t>
      </w:r>
    </w:p>
    <w:p w14:paraId="73454374" w14:textId="59B97E9B" w:rsidR="002E0134" w:rsidRDefault="002E0134" w:rsidP="00B93295">
      <w:pPr>
        <w:spacing w:line="360" w:lineRule="auto"/>
        <w:ind w:firstLine="360"/>
        <w:jc w:val="both"/>
        <w:rPr>
          <w:rFonts w:ascii="Times New Roman" w:hAnsi="Times New Roman" w:cs="Times New Roman"/>
          <w:sz w:val="24"/>
          <w:szCs w:val="24"/>
          <w:lang w:val="en-US"/>
        </w:rPr>
      </w:pPr>
      <w:r w:rsidRPr="002E0134">
        <w:rPr>
          <w:rFonts w:ascii="Times New Roman" w:hAnsi="Times New Roman" w:cs="Times New Roman"/>
          <w:sz w:val="24"/>
          <w:szCs w:val="24"/>
          <w:lang w:val="en-US"/>
        </w:rPr>
        <w:t xml:space="preserve">Dalam </w:t>
      </w:r>
      <w:r>
        <w:rPr>
          <w:rFonts w:ascii="Times New Roman" w:hAnsi="Times New Roman" w:cs="Times New Roman"/>
          <w:sz w:val="24"/>
          <w:szCs w:val="24"/>
          <w:lang w:val="en-US"/>
        </w:rPr>
        <w:t xml:space="preserve">penerapan mode offline PWA pada laravel diperlukan 2 file khusus yang bernama service_worker.js dan manifest.json. </w:t>
      </w:r>
      <w:r w:rsidR="00B93295" w:rsidRPr="00B93295">
        <w:rPr>
          <w:rFonts w:ascii="Times New Roman" w:hAnsi="Times New Roman" w:cs="Times New Roman"/>
          <w:sz w:val="24"/>
          <w:szCs w:val="24"/>
          <w:lang w:val="en-US"/>
        </w:rPr>
        <w:t xml:space="preserve">Service worker adalah file JavaScript yang berjalan di background browser, terpisah dari halaman web. </w:t>
      </w:r>
      <w:r w:rsidR="00B93295">
        <w:rPr>
          <w:rFonts w:ascii="Times New Roman" w:hAnsi="Times New Roman" w:cs="Times New Roman"/>
          <w:sz w:val="24"/>
          <w:szCs w:val="24"/>
          <w:lang w:val="en-US"/>
        </w:rPr>
        <w:t>Ini</w:t>
      </w:r>
      <w:r w:rsidR="00B93295" w:rsidRPr="00B93295">
        <w:rPr>
          <w:rFonts w:ascii="Times New Roman" w:hAnsi="Times New Roman" w:cs="Times New Roman"/>
          <w:sz w:val="24"/>
          <w:szCs w:val="24"/>
          <w:lang w:val="en-US"/>
        </w:rPr>
        <w:t xml:space="preserve"> bertindak sebagai </w:t>
      </w:r>
      <w:r w:rsidR="00B93295">
        <w:rPr>
          <w:rFonts w:ascii="Times New Roman" w:hAnsi="Times New Roman" w:cs="Times New Roman"/>
          <w:sz w:val="24"/>
          <w:szCs w:val="24"/>
          <w:lang w:val="en-US"/>
        </w:rPr>
        <w:t>perantara</w:t>
      </w:r>
      <w:r w:rsidR="00B93295" w:rsidRPr="00B93295">
        <w:rPr>
          <w:rFonts w:ascii="Times New Roman" w:hAnsi="Times New Roman" w:cs="Times New Roman"/>
          <w:sz w:val="24"/>
          <w:szCs w:val="24"/>
          <w:lang w:val="en-US"/>
        </w:rPr>
        <w:t xml:space="preserve"> aplikasi web dan jaringan</w:t>
      </w:r>
      <w:r w:rsidR="00B93295">
        <w:rPr>
          <w:rFonts w:ascii="Times New Roman" w:hAnsi="Times New Roman" w:cs="Times New Roman"/>
          <w:sz w:val="24"/>
          <w:szCs w:val="24"/>
          <w:lang w:val="en-US"/>
        </w:rPr>
        <w:t xml:space="preserve"> yang memungkinkan </w:t>
      </w:r>
      <w:r w:rsidR="00B93295" w:rsidRPr="009636A1">
        <w:rPr>
          <w:rFonts w:ascii="Times New Roman" w:hAnsi="Times New Roman" w:cs="Times New Roman"/>
          <w:i/>
          <w:iCs/>
          <w:sz w:val="24"/>
          <w:szCs w:val="24"/>
          <w:lang w:val="en-US"/>
        </w:rPr>
        <w:t>website</w:t>
      </w:r>
      <w:r w:rsidR="00B93295">
        <w:rPr>
          <w:rFonts w:ascii="Times New Roman" w:hAnsi="Times New Roman" w:cs="Times New Roman"/>
          <w:sz w:val="24"/>
          <w:szCs w:val="24"/>
          <w:lang w:val="en-US"/>
        </w:rPr>
        <w:t xml:space="preserve"> untuk melakukan </w:t>
      </w:r>
      <w:r w:rsidR="00B93295" w:rsidRPr="00B93295">
        <w:rPr>
          <w:rFonts w:ascii="Times New Roman" w:hAnsi="Times New Roman" w:cs="Times New Roman"/>
          <w:i/>
          <w:iCs/>
          <w:sz w:val="24"/>
          <w:szCs w:val="24"/>
          <w:lang w:val="en-US"/>
        </w:rPr>
        <w:t>caching</w:t>
      </w:r>
      <w:r w:rsidR="00B93295">
        <w:rPr>
          <w:rFonts w:ascii="Times New Roman" w:hAnsi="Times New Roman" w:cs="Times New Roman"/>
          <w:sz w:val="24"/>
          <w:szCs w:val="24"/>
          <w:lang w:val="en-US"/>
        </w:rPr>
        <w:t xml:space="preserve"> konten, pengelolaan permintaan jaringan dan akses </w:t>
      </w:r>
      <w:r w:rsidR="00B93295" w:rsidRPr="00B93295">
        <w:rPr>
          <w:rFonts w:ascii="Times New Roman" w:hAnsi="Times New Roman" w:cs="Times New Roman"/>
          <w:i/>
          <w:iCs/>
          <w:sz w:val="24"/>
          <w:szCs w:val="24"/>
          <w:lang w:val="en-US"/>
        </w:rPr>
        <w:t>offline</w:t>
      </w:r>
      <w:r w:rsidR="00B93295">
        <w:rPr>
          <w:rFonts w:ascii="Times New Roman" w:hAnsi="Times New Roman" w:cs="Times New Roman"/>
          <w:sz w:val="24"/>
          <w:szCs w:val="24"/>
          <w:lang w:val="en-US"/>
        </w:rPr>
        <w:t xml:space="preserve"> </w:t>
      </w:r>
      <w:r w:rsidR="00B93295" w:rsidRPr="009636A1">
        <w:rPr>
          <w:rFonts w:ascii="Times New Roman" w:hAnsi="Times New Roman" w:cs="Times New Roman"/>
          <w:i/>
          <w:iCs/>
          <w:sz w:val="24"/>
          <w:szCs w:val="24"/>
          <w:lang w:val="en-US"/>
        </w:rPr>
        <w:t>website</w:t>
      </w:r>
      <w:r w:rsidR="00B93295">
        <w:rPr>
          <w:rFonts w:ascii="Times New Roman" w:hAnsi="Times New Roman" w:cs="Times New Roman"/>
          <w:sz w:val="24"/>
          <w:szCs w:val="24"/>
          <w:lang w:val="en-US"/>
        </w:rPr>
        <w:t>. Manifest file adalah file yang m</w:t>
      </w:r>
      <w:r w:rsidR="00B93295" w:rsidRPr="00B93295">
        <w:rPr>
          <w:rFonts w:ascii="Times New Roman" w:hAnsi="Times New Roman" w:cs="Times New Roman"/>
          <w:sz w:val="24"/>
          <w:szCs w:val="24"/>
          <w:lang w:val="en-US"/>
        </w:rPr>
        <w:t>emberikan informasi tentang aplikasi agar bisa diinstall seperti aplikasi native dengan ikon, nama, warna tema, dan pengaturan tampilan.</w:t>
      </w:r>
      <w:r w:rsidR="00B93295">
        <w:rPr>
          <w:rFonts w:ascii="Times New Roman" w:hAnsi="Times New Roman" w:cs="Times New Roman"/>
          <w:sz w:val="24"/>
          <w:szCs w:val="24"/>
          <w:lang w:val="en-US"/>
        </w:rPr>
        <w:t xml:space="preserve"> Pada manifest terdapat atribut seperti nama aplikasi ketika diinstall,nama singkat, url awalnya, display dan background. </w:t>
      </w:r>
      <w:r w:rsidR="006E44A3">
        <w:rPr>
          <w:rFonts w:ascii="Times New Roman" w:hAnsi="Times New Roman" w:cs="Times New Roman"/>
          <w:sz w:val="24"/>
          <w:szCs w:val="24"/>
          <w:lang w:val="en-US"/>
        </w:rPr>
        <w:t>Potongan kode</w:t>
      </w:r>
      <w:r w:rsidR="00B93295">
        <w:rPr>
          <w:rFonts w:ascii="Times New Roman" w:hAnsi="Times New Roman" w:cs="Times New Roman"/>
          <w:sz w:val="24"/>
          <w:szCs w:val="24"/>
          <w:lang w:val="en-US"/>
        </w:rPr>
        <w:t xml:space="preserve"> dari </w:t>
      </w:r>
      <w:r w:rsidR="006E44A3">
        <w:rPr>
          <w:rFonts w:ascii="Times New Roman" w:hAnsi="Times New Roman" w:cs="Times New Roman"/>
          <w:sz w:val="24"/>
          <w:szCs w:val="24"/>
          <w:lang w:val="en-US"/>
        </w:rPr>
        <w:t xml:space="preserve">service worker dan anifest bisa dilihat pada gambar 5.9 dan gambar 5.10 berikut. </w:t>
      </w:r>
    </w:p>
    <w:p w14:paraId="3A4A07FC" w14:textId="39035A9D" w:rsidR="006E44A3" w:rsidRDefault="006E44A3" w:rsidP="00B93295">
      <w:pPr>
        <w:spacing w:line="360" w:lineRule="auto"/>
        <w:ind w:firstLine="360"/>
        <w:jc w:val="both"/>
        <w:rPr>
          <w:rFonts w:ascii="Times New Roman" w:hAnsi="Times New Roman" w:cs="Times New Roman"/>
          <w:sz w:val="24"/>
          <w:szCs w:val="24"/>
          <w:lang w:val="en-US"/>
        </w:rPr>
      </w:pPr>
      <w:r w:rsidRPr="006E44A3">
        <w:rPr>
          <w:rFonts w:ascii="Times New Roman" w:hAnsi="Times New Roman" w:cs="Times New Roman"/>
          <w:noProof/>
          <w:sz w:val="24"/>
          <w:szCs w:val="24"/>
          <w:lang w:val="en-US"/>
        </w:rPr>
        <w:lastRenderedPageBreak/>
        <w:drawing>
          <wp:inline distT="0" distB="0" distL="0" distR="0" wp14:anchorId="1440393C" wp14:editId="0856EED8">
            <wp:extent cx="5039995" cy="303276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3032760"/>
                    </a:xfrm>
                    <a:prstGeom prst="rect">
                      <a:avLst/>
                    </a:prstGeom>
                  </pic:spPr>
                </pic:pic>
              </a:graphicData>
            </a:graphic>
          </wp:inline>
        </w:drawing>
      </w:r>
    </w:p>
    <w:p w14:paraId="50B80769" w14:textId="620B9A6A" w:rsidR="006E44A3" w:rsidRDefault="006E44A3" w:rsidP="006E44A3">
      <w:pPr>
        <w:pStyle w:val="Heading3"/>
      </w:pPr>
      <w:bookmarkStart w:id="215" w:name="_Toc176816542"/>
      <w:r w:rsidRPr="00B23775">
        <w:t xml:space="preserve">Gambar 5.9 </w:t>
      </w:r>
      <w:r>
        <w:t>Kode serviceworker.js</w:t>
      </w:r>
      <w:bookmarkEnd w:id="215"/>
    </w:p>
    <w:p w14:paraId="084A1F68" w14:textId="3E464B0E" w:rsidR="006E44A3" w:rsidRDefault="006E44A3" w:rsidP="00B93295">
      <w:pPr>
        <w:spacing w:line="360" w:lineRule="auto"/>
        <w:ind w:firstLine="360"/>
        <w:jc w:val="both"/>
        <w:rPr>
          <w:rFonts w:ascii="Times New Roman" w:hAnsi="Times New Roman" w:cs="Times New Roman"/>
          <w:sz w:val="24"/>
          <w:szCs w:val="24"/>
          <w:lang w:val="en-US"/>
        </w:rPr>
      </w:pPr>
      <w:r w:rsidRPr="006E44A3">
        <w:rPr>
          <w:rFonts w:ascii="Times New Roman" w:hAnsi="Times New Roman" w:cs="Times New Roman"/>
          <w:noProof/>
          <w:sz w:val="24"/>
          <w:szCs w:val="24"/>
          <w:lang w:val="en-US"/>
        </w:rPr>
        <w:drawing>
          <wp:inline distT="0" distB="0" distL="0" distR="0" wp14:anchorId="77A26378" wp14:editId="4086A05B">
            <wp:extent cx="4095750" cy="3638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2302"/>
                    <a:stretch/>
                  </pic:blipFill>
                  <pic:spPr bwMode="auto">
                    <a:xfrm>
                      <a:off x="0" y="0"/>
                      <a:ext cx="4096322" cy="3639058"/>
                    </a:xfrm>
                    <a:prstGeom prst="rect">
                      <a:avLst/>
                    </a:prstGeom>
                    <a:ln>
                      <a:noFill/>
                    </a:ln>
                    <a:extLst>
                      <a:ext uri="{53640926-AAD7-44D8-BBD7-CCE9431645EC}">
                        <a14:shadowObscured xmlns:a14="http://schemas.microsoft.com/office/drawing/2010/main"/>
                      </a:ext>
                    </a:extLst>
                  </pic:spPr>
                </pic:pic>
              </a:graphicData>
            </a:graphic>
          </wp:inline>
        </w:drawing>
      </w:r>
    </w:p>
    <w:p w14:paraId="01396B34" w14:textId="033FF4D6" w:rsidR="006E44A3" w:rsidRPr="00B23775" w:rsidRDefault="006E44A3" w:rsidP="006E44A3">
      <w:pPr>
        <w:pStyle w:val="Heading3"/>
      </w:pPr>
      <w:bookmarkStart w:id="216" w:name="_Toc176816543"/>
      <w:r w:rsidRPr="00B23775">
        <w:t>Gambar 5</w:t>
      </w:r>
      <w:r>
        <w:t>.10 Kode manifest.json</w:t>
      </w:r>
      <w:bookmarkEnd w:id="216"/>
    </w:p>
    <w:p w14:paraId="29BA1F0B" w14:textId="47A079B4" w:rsidR="006E44A3" w:rsidRDefault="006E44A3" w:rsidP="00B93295">
      <w:pPr>
        <w:spacing w:line="360" w:lineRule="auto"/>
        <w:ind w:firstLine="360"/>
        <w:jc w:val="both"/>
        <w:rPr>
          <w:rFonts w:ascii="Times New Roman" w:hAnsi="Times New Roman" w:cs="Times New Roman"/>
          <w:sz w:val="24"/>
          <w:szCs w:val="24"/>
          <w:lang w:val="en-US"/>
        </w:rPr>
      </w:pPr>
    </w:p>
    <w:p w14:paraId="09D3682F" w14:textId="77777777" w:rsidR="003C5C83" w:rsidRPr="002E0134" w:rsidRDefault="003C5C83" w:rsidP="00BA3A27">
      <w:pPr>
        <w:spacing w:line="360" w:lineRule="auto"/>
        <w:jc w:val="both"/>
        <w:rPr>
          <w:rFonts w:ascii="Times New Roman" w:hAnsi="Times New Roman" w:cs="Times New Roman"/>
          <w:sz w:val="24"/>
          <w:szCs w:val="24"/>
          <w:lang w:val="en-US"/>
        </w:rPr>
      </w:pPr>
    </w:p>
    <w:p w14:paraId="4C4E37E5" w14:textId="328E1D9C" w:rsidR="006E512A" w:rsidRPr="00D4058B" w:rsidRDefault="006E512A" w:rsidP="00981B01">
      <w:pPr>
        <w:pStyle w:val="Heading5"/>
        <w:numPr>
          <w:ilvl w:val="2"/>
          <w:numId w:val="19"/>
        </w:numPr>
      </w:pPr>
      <w:bookmarkStart w:id="217" w:name="_Toc178772365"/>
      <w:bookmarkStart w:id="218" w:name="_Hlk179356763"/>
      <w:r w:rsidRPr="00D4058B">
        <w:lastRenderedPageBreak/>
        <w:t>Implementasi Antarmuka s</w:t>
      </w:r>
      <w:r w:rsidR="00BE1293" w:rsidRPr="00D4058B">
        <w:t>i</w:t>
      </w:r>
      <w:r w:rsidRPr="00D4058B">
        <w:t>stem</w:t>
      </w:r>
      <w:bookmarkEnd w:id="217"/>
    </w:p>
    <w:bookmarkEnd w:id="218"/>
    <w:p w14:paraId="3FD8ABB8" w14:textId="12EB6E44" w:rsidR="005B60D0" w:rsidRPr="00B23775" w:rsidRDefault="005B60D0" w:rsidP="004F30BF">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219" w:name="_Hlk179356836"/>
      <w:r w:rsidRPr="00B23775">
        <w:rPr>
          <w:rFonts w:ascii="Times New Roman" w:hAnsi="Times New Roman" w:cs="Times New Roman"/>
          <w:sz w:val="24"/>
          <w:szCs w:val="24"/>
          <w:lang w:val="en-US"/>
        </w:rPr>
        <w:t xml:space="preserve">Implementasi antarmuka sistem informasi manajemen klinik ini  dilakukan menggunakan template engine Laravel blade yang berisikan </w:t>
      </w:r>
      <w:r w:rsidR="00BE1293" w:rsidRPr="00B23775">
        <w:rPr>
          <w:rFonts w:ascii="Times New Roman" w:hAnsi="Times New Roman" w:cs="Times New Roman"/>
          <w:sz w:val="24"/>
          <w:szCs w:val="24"/>
          <w:lang w:val="en-US"/>
        </w:rPr>
        <w:t>HTML(HyperText Markup Language)</w:t>
      </w:r>
      <w:r w:rsidRPr="00B23775">
        <w:rPr>
          <w:rFonts w:ascii="Times New Roman" w:hAnsi="Times New Roman" w:cs="Times New Roman"/>
          <w:sz w:val="24"/>
          <w:szCs w:val="24"/>
          <w:lang w:val="en-US"/>
        </w:rPr>
        <w:t xml:space="preserve"> , CCS(Cascading style sheets) serta javascript</w:t>
      </w:r>
      <w:r w:rsidR="00BE1293" w:rsidRPr="00B23775">
        <w:rPr>
          <w:rFonts w:ascii="Times New Roman" w:hAnsi="Times New Roman" w:cs="Times New Roman"/>
          <w:sz w:val="24"/>
          <w:szCs w:val="24"/>
          <w:lang w:val="en-US"/>
        </w:rPr>
        <w:t>.</w:t>
      </w:r>
      <w:bookmarkEnd w:id="219"/>
      <w:r w:rsidR="00BE1293" w:rsidRPr="00B23775">
        <w:rPr>
          <w:rFonts w:ascii="Times New Roman" w:hAnsi="Times New Roman" w:cs="Times New Roman"/>
          <w:sz w:val="24"/>
          <w:szCs w:val="24"/>
          <w:lang w:val="en-US"/>
        </w:rPr>
        <w:t xml:space="preserve"> Pada bagian ini akan dijelaskan implementasi antarmuka untuk tampilan dashboard owner, dashboard admin, data reservasi dari admin dan data reservasi dari pasien. Implementasi antarmuka lainnya dapat dilihat pada lampiran.</w:t>
      </w:r>
    </w:p>
    <w:p w14:paraId="1723532D" w14:textId="506927B8" w:rsidR="00BE1293" w:rsidRPr="00922E31" w:rsidRDefault="00BE1293" w:rsidP="003B699F">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 xml:space="preserve">Implementasi Antarmuka </w:t>
      </w:r>
      <w:r w:rsidR="002E7868" w:rsidRPr="00922E31">
        <w:rPr>
          <w:rFonts w:ascii="Times New Roman" w:hAnsi="Times New Roman" w:cs="Times New Roman"/>
          <w:b/>
          <w:bCs/>
          <w:sz w:val="24"/>
          <w:szCs w:val="24"/>
          <w:lang w:val="en-US"/>
        </w:rPr>
        <w:t>Halaman Dashboard Owner</w:t>
      </w:r>
      <w:r w:rsidR="004D0CA6" w:rsidRPr="00922E31">
        <w:rPr>
          <w:rFonts w:ascii="Times New Roman" w:hAnsi="Times New Roman" w:cs="Times New Roman"/>
          <w:b/>
          <w:bCs/>
          <w:sz w:val="24"/>
          <w:szCs w:val="24"/>
          <w:lang w:val="en-US"/>
        </w:rPr>
        <w:t xml:space="preserve"> </w:t>
      </w:r>
    </w:p>
    <w:p w14:paraId="6CF1E677" w14:textId="70A180DE" w:rsidR="00BE1293" w:rsidRPr="00B23775" w:rsidRDefault="004F30BF" w:rsidP="00452858">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r w:rsidR="002E7868" w:rsidRPr="00B23775">
        <w:rPr>
          <w:rFonts w:ascii="Times New Roman" w:hAnsi="Times New Roman" w:cs="Times New Roman"/>
          <w:sz w:val="24"/>
          <w:szCs w:val="24"/>
          <w:lang w:val="en-US"/>
        </w:rPr>
        <w:t>Halaman dashboard owner adalah halaman yang menyediakan visualisasi dari data yang ada di klinik. Halaman ini menyediakan</w:t>
      </w:r>
      <w:r w:rsidR="00452858" w:rsidRPr="00B23775">
        <w:rPr>
          <w:rFonts w:ascii="Times New Roman" w:hAnsi="Times New Roman" w:cs="Times New Roman"/>
          <w:sz w:val="24"/>
          <w:szCs w:val="24"/>
          <w:lang w:val="en-US"/>
        </w:rPr>
        <w:t xml:space="preserve"> informasi profit klinik,</w:t>
      </w:r>
      <w:r w:rsidR="002E7868" w:rsidRPr="00B23775">
        <w:rPr>
          <w:rFonts w:ascii="Times New Roman" w:hAnsi="Times New Roman" w:cs="Times New Roman"/>
          <w:sz w:val="24"/>
          <w:szCs w:val="24"/>
          <w:lang w:val="en-US"/>
        </w:rPr>
        <w:t xml:space="preserve"> visualisasi berupa jumlah kunjungan </w:t>
      </w:r>
      <w:r w:rsidR="00F22F16" w:rsidRPr="00B23775">
        <w:rPr>
          <w:rFonts w:ascii="Times New Roman" w:hAnsi="Times New Roman" w:cs="Times New Roman"/>
          <w:sz w:val="24"/>
          <w:szCs w:val="24"/>
          <w:lang w:val="en-US"/>
        </w:rPr>
        <w:t>dalam satu bulan serta terdapat jumlah kunjungan perminggunya pada bulan itu. Disamping itu juga terdapat visualisasi bar chart pe</w:t>
      </w:r>
      <w:r w:rsidR="00BA102B">
        <w:rPr>
          <w:rFonts w:ascii="Times New Roman" w:hAnsi="Times New Roman" w:cs="Times New Roman"/>
          <w:sz w:val="24"/>
          <w:szCs w:val="24"/>
          <w:lang w:val="en-US"/>
        </w:rPr>
        <w:t>r</w:t>
      </w:r>
      <w:r w:rsidR="00F22F16" w:rsidRPr="00B23775">
        <w:rPr>
          <w:rFonts w:ascii="Times New Roman" w:hAnsi="Times New Roman" w:cs="Times New Roman"/>
          <w:sz w:val="24"/>
          <w:szCs w:val="24"/>
          <w:lang w:val="en-US"/>
        </w:rPr>
        <w:t xml:space="preserve">forma dokter berdasarkan jumlah kunjungan yang diterima oleh dokter , visualisasi jumlah dokter berdasarkan kategori umurnya dan visualisasi jumlah per kategori perawatan yang dilakukan sebanyak perawatan yang sudah dilakukan. </w:t>
      </w:r>
      <w:r w:rsidR="00693C68" w:rsidRPr="00B23775">
        <w:rPr>
          <w:rFonts w:ascii="Times New Roman" w:hAnsi="Times New Roman" w:cs="Times New Roman"/>
          <w:sz w:val="24"/>
          <w:szCs w:val="24"/>
          <w:lang w:val="en-US"/>
        </w:rPr>
        <w:t xml:space="preserve">Data data yang ditampilkan ini juga bisa ditampilkan berdasarkan bulan yang ingin kita pilih. </w:t>
      </w:r>
      <w:r w:rsidR="00452858" w:rsidRPr="00B23775">
        <w:rPr>
          <w:rFonts w:ascii="Times New Roman" w:hAnsi="Times New Roman" w:cs="Times New Roman"/>
          <w:sz w:val="24"/>
          <w:szCs w:val="24"/>
          <w:lang w:val="en-US"/>
        </w:rPr>
        <w:t>Hasil dari implementasi halaman dashboard owner ini dapat dilihat pada gambar 5</w:t>
      </w:r>
      <w:r w:rsidR="00E047DE" w:rsidRPr="00B23775">
        <w:rPr>
          <w:rFonts w:ascii="Times New Roman" w:hAnsi="Times New Roman" w:cs="Times New Roman"/>
          <w:sz w:val="24"/>
          <w:szCs w:val="24"/>
          <w:lang w:val="en-US"/>
        </w:rPr>
        <w:t>.</w:t>
      </w:r>
      <w:r w:rsidR="00E05B89">
        <w:rPr>
          <w:rFonts w:ascii="Times New Roman" w:hAnsi="Times New Roman" w:cs="Times New Roman"/>
          <w:sz w:val="24"/>
          <w:szCs w:val="24"/>
          <w:lang w:val="en-US"/>
        </w:rPr>
        <w:t>11</w:t>
      </w:r>
      <w:r w:rsidR="00452858" w:rsidRPr="00B23775">
        <w:rPr>
          <w:rFonts w:ascii="Times New Roman" w:hAnsi="Times New Roman" w:cs="Times New Roman"/>
          <w:sz w:val="24"/>
          <w:szCs w:val="24"/>
          <w:lang w:val="en-US"/>
        </w:rPr>
        <w:t xml:space="preserve"> berikut.</w:t>
      </w:r>
    </w:p>
    <w:p w14:paraId="2CA40919" w14:textId="0459F55C" w:rsidR="00452858" w:rsidRPr="00B23775" w:rsidRDefault="00412159" w:rsidP="00D47F2C">
      <w:pPr>
        <w:spacing w:line="360" w:lineRule="auto"/>
        <w:rPr>
          <w:rFonts w:ascii="Times New Roman" w:hAnsi="Times New Roman" w:cs="Times New Roman"/>
          <w:sz w:val="24"/>
          <w:szCs w:val="24"/>
          <w:lang w:val="en-US"/>
        </w:rPr>
      </w:pPr>
      <w:r>
        <w:rPr>
          <w:noProof/>
        </w:rPr>
        <w:drawing>
          <wp:inline distT="0" distB="0" distL="0" distR="0" wp14:anchorId="0A266D0B" wp14:editId="0D821805">
            <wp:extent cx="5039995" cy="2835275"/>
            <wp:effectExtent l="0" t="0" r="825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835275"/>
                    </a:xfrm>
                    <a:prstGeom prst="rect">
                      <a:avLst/>
                    </a:prstGeom>
                  </pic:spPr>
                </pic:pic>
              </a:graphicData>
            </a:graphic>
          </wp:inline>
        </w:drawing>
      </w:r>
    </w:p>
    <w:p w14:paraId="55BBA996" w14:textId="590E8320" w:rsidR="003C5C83" w:rsidRPr="003C5C83" w:rsidRDefault="00452858" w:rsidP="00BA3A27">
      <w:pPr>
        <w:pStyle w:val="Heading3"/>
      </w:pPr>
      <w:bookmarkStart w:id="220" w:name="_Toc173852720"/>
      <w:bookmarkStart w:id="221" w:name="_Toc176816544"/>
      <w:r w:rsidRPr="00B23775">
        <w:t>Gambar 5</w:t>
      </w:r>
      <w:r w:rsidR="00E047DE" w:rsidRPr="00B23775">
        <w:t>.</w:t>
      </w:r>
      <w:r w:rsidR="00E05B89">
        <w:t>11</w:t>
      </w:r>
      <w:r w:rsidRPr="00B23775">
        <w:t xml:space="preserve"> </w:t>
      </w:r>
      <w:r w:rsidR="00D06F0C" w:rsidRPr="00B23775">
        <w:t xml:space="preserve">Implementasi </w:t>
      </w:r>
      <w:r w:rsidRPr="00B23775">
        <w:t>Antarmuka Halaman Dashboard</w:t>
      </w:r>
      <w:r w:rsidR="00D06F0C" w:rsidRPr="00B23775">
        <w:t xml:space="preserve"> Owner</w:t>
      </w:r>
      <w:bookmarkEnd w:id="220"/>
      <w:bookmarkEnd w:id="221"/>
    </w:p>
    <w:p w14:paraId="3202D6BC" w14:textId="2393254D" w:rsidR="00452858" w:rsidRPr="00D4058B" w:rsidRDefault="00452858"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 xml:space="preserve">Implementasi Antarmuka Halaman Dashboard Admin </w:t>
      </w:r>
    </w:p>
    <w:p w14:paraId="561D87EC" w14:textId="78063BA2" w:rsidR="002E0134" w:rsidRPr="00B23775" w:rsidRDefault="00452858" w:rsidP="00D27996">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Halaman dashboard admin </w:t>
      </w:r>
      <w:r w:rsidR="00693C68" w:rsidRPr="00B23775">
        <w:rPr>
          <w:rFonts w:ascii="Times New Roman" w:hAnsi="Times New Roman" w:cs="Times New Roman"/>
          <w:sz w:val="24"/>
          <w:szCs w:val="24"/>
          <w:lang w:val="en-US"/>
        </w:rPr>
        <w:t xml:space="preserve">adalah halaman pertama yang akan ditampilkan setelah admin login. Halaman ini berisikan informasi terkait jumlah kunjungan pasien dalam bulan ini, jumlah dokter yang bekerja di klinik gigi dan jumlah cabang yang dimiliki oleh klinik gigi. Pada halaman ini juga ditampilkan motto dari dari klinik gigi xenon dental house. </w:t>
      </w:r>
      <w:r w:rsidR="00D27996" w:rsidRPr="00B23775">
        <w:rPr>
          <w:rFonts w:ascii="Times New Roman" w:hAnsi="Times New Roman" w:cs="Times New Roman"/>
          <w:sz w:val="24"/>
          <w:szCs w:val="24"/>
          <w:lang w:val="en-US"/>
        </w:rPr>
        <w:t>Data data ini juga bisa difilter berdasarkan bulan bulan yang ada sesuai dengan keinginan admin. Hasil dari implementasi ini dapat dilihat pada gambar 5</w:t>
      </w:r>
      <w:r w:rsidR="00E047DE" w:rsidRPr="00B23775">
        <w:rPr>
          <w:rFonts w:ascii="Times New Roman" w:hAnsi="Times New Roman" w:cs="Times New Roman"/>
          <w:sz w:val="24"/>
          <w:szCs w:val="24"/>
          <w:lang w:val="en-US"/>
        </w:rPr>
        <w:t>.1</w:t>
      </w:r>
      <w:r w:rsidR="00E05B89">
        <w:rPr>
          <w:rFonts w:ascii="Times New Roman" w:hAnsi="Times New Roman" w:cs="Times New Roman"/>
          <w:sz w:val="24"/>
          <w:szCs w:val="24"/>
          <w:lang w:val="en-US"/>
        </w:rPr>
        <w:t>2</w:t>
      </w:r>
      <w:r w:rsidR="00D27996" w:rsidRPr="00B23775">
        <w:rPr>
          <w:rFonts w:ascii="Times New Roman" w:hAnsi="Times New Roman" w:cs="Times New Roman"/>
          <w:sz w:val="24"/>
          <w:szCs w:val="24"/>
          <w:lang w:val="en-US"/>
        </w:rPr>
        <w:t xml:space="preserve"> berikut.</w:t>
      </w:r>
    </w:p>
    <w:p w14:paraId="6455251F" w14:textId="410833BA" w:rsidR="00D27996" w:rsidRPr="00D4058B" w:rsidRDefault="00D27996"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Implementasi Antarmuka Halaman Data Reservasi Admin</w:t>
      </w:r>
    </w:p>
    <w:p w14:paraId="2936E718" w14:textId="5BFBA461" w:rsidR="00D27996" w:rsidRPr="00B23775" w:rsidRDefault="00D27996" w:rsidP="00362D9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222" w:name="_Hlk179356881"/>
      <w:r w:rsidRPr="00B23775">
        <w:rPr>
          <w:rFonts w:ascii="Times New Roman" w:hAnsi="Times New Roman" w:cs="Times New Roman"/>
          <w:sz w:val="24"/>
          <w:szCs w:val="24"/>
          <w:lang w:val="en-US"/>
        </w:rPr>
        <w:t>Halaman data reservasi admin adalah halaman yang ber</w:t>
      </w:r>
      <w:r w:rsidR="00BA102B">
        <w:rPr>
          <w:rFonts w:ascii="Times New Roman" w:hAnsi="Times New Roman" w:cs="Times New Roman"/>
          <w:sz w:val="24"/>
          <w:szCs w:val="24"/>
          <w:lang w:val="en-US"/>
        </w:rPr>
        <w:t>i</w:t>
      </w:r>
      <w:r w:rsidRPr="00B23775">
        <w:rPr>
          <w:rFonts w:ascii="Times New Roman" w:hAnsi="Times New Roman" w:cs="Times New Roman"/>
          <w:sz w:val="24"/>
          <w:szCs w:val="24"/>
          <w:lang w:val="en-US"/>
        </w:rPr>
        <w:t xml:space="preserve">sikan data inputan reservasi yang telah berhasil dilakukan oleh admin atau data reservasi yang diajukan oleh pasien dan telah disetujui oleh admin. Pada halaman ini ditampilkan data reservasi dimulai dari nama pasien, lokasi perawatan, nama dokter yang akan melakukan praktek, tanggal, nomor hp, jam dan rekam medik dari pasien. </w:t>
      </w:r>
      <w:r w:rsidR="00362D99" w:rsidRPr="00B23775">
        <w:rPr>
          <w:rFonts w:ascii="Times New Roman" w:hAnsi="Times New Roman" w:cs="Times New Roman"/>
          <w:sz w:val="24"/>
          <w:szCs w:val="24"/>
          <w:lang w:val="en-US"/>
        </w:rPr>
        <w:t>Dari halaman ini admin bisa pindah ke berbagai halaman yang diinginkan seperti halaman tambah, edit data reservasi, halaman rekam medik, serta dapat menghapus data reservasi jika diperlukan. Hasil implementasi ini dapat dilihat pada gambar 5</w:t>
      </w:r>
      <w:r w:rsidR="00E047DE" w:rsidRPr="00B23775">
        <w:rPr>
          <w:rFonts w:ascii="Times New Roman" w:hAnsi="Times New Roman" w:cs="Times New Roman"/>
          <w:sz w:val="24"/>
          <w:szCs w:val="24"/>
          <w:lang w:val="en-US"/>
        </w:rPr>
        <w:t>.1</w:t>
      </w:r>
      <w:r w:rsidR="00E05B89">
        <w:rPr>
          <w:rFonts w:ascii="Times New Roman" w:hAnsi="Times New Roman" w:cs="Times New Roman"/>
          <w:sz w:val="24"/>
          <w:szCs w:val="24"/>
          <w:lang w:val="en-US"/>
        </w:rPr>
        <w:t>3</w:t>
      </w:r>
      <w:r w:rsidR="00362D99" w:rsidRPr="00B23775">
        <w:rPr>
          <w:rFonts w:ascii="Times New Roman" w:hAnsi="Times New Roman" w:cs="Times New Roman"/>
          <w:sz w:val="24"/>
          <w:szCs w:val="24"/>
          <w:lang w:val="en-US"/>
        </w:rPr>
        <w:t xml:space="preserve"> berikut.</w:t>
      </w:r>
    </w:p>
    <w:p w14:paraId="2A161FD6" w14:textId="7157152E" w:rsidR="00362D99" w:rsidRPr="00B23775" w:rsidRDefault="00FA22B9" w:rsidP="00D47F2C">
      <w:pPr>
        <w:spacing w:line="360" w:lineRule="auto"/>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33A257D" wp14:editId="5451A744">
            <wp:extent cx="5012286" cy="2822575"/>
            <wp:effectExtent l="0" t="0" r="0" b="0"/>
            <wp:docPr id="1117201802" name="Picture 1117201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a:ext>
                      </a:extLst>
                    </a:blip>
                    <a:srcRect/>
                    <a:stretch>
                      <a:fillRect/>
                    </a:stretch>
                  </pic:blipFill>
                  <pic:spPr bwMode="auto">
                    <a:xfrm>
                      <a:off x="0" y="0"/>
                      <a:ext cx="5030660" cy="2832922"/>
                    </a:xfrm>
                    <a:prstGeom prst="rect">
                      <a:avLst/>
                    </a:prstGeom>
                    <a:noFill/>
                    <a:ln>
                      <a:noFill/>
                    </a:ln>
                  </pic:spPr>
                </pic:pic>
              </a:graphicData>
            </a:graphic>
          </wp:inline>
        </w:drawing>
      </w:r>
    </w:p>
    <w:p w14:paraId="46B7BF87" w14:textId="64C384C0" w:rsidR="00B80DDF" w:rsidRPr="00B23775" w:rsidRDefault="00362D99" w:rsidP="00CF41A4">
      <w:pPr>
        <w:pStyle w:val="Heading3"/>
      </w:pPr>
      <w:bookmarkStart w:id="223" w:name="_Toc173852721"/>
      <w:bookmarkStart w:id="224" w:name="_Toc176816545"/>
      <w:r w:rsidRPr="00B23775">
        <w:t>Gambar 5.</w:t>
      </w:r>
      <w:r w:rsidR="00E047DE" w:rsidRPr="00B23775">
        <w:t>1</w:t>
      </w:r>
      <w:r w:rsidR="00E05B89">
        <w:t>2</w:t>
      </w:r>
      <w:r w:rsidR="00D06F0C" w:rsidRPr="00B23775">
        <w:t xml:space="preserve"> Implementasi Antarmuka Dashbo</w:t>
      </w:r>
      <w:r w:rsidR="00BA102B">
        <w:t>a</w:t>
      </w:r>
      <w:r w:rsidR="00D06F0C" w:rsidRPr="00B23775">
        <w:t>rd Admin</w:t>
      </w:r>
      <w:bookmarkEnd w:id="223"/>
      <w:bookmarkEnd w:id="224"/>
    </w:p>
    <w:p w14:paraId="3B2D716E" w14:textId="7BA3C18F" w:rsidR="00362D99" w:rsidRPr="00B23775" w:rsidRDefault="00387FAF" w:rsidP="00D47F2C">
      <w:pPr>
        <w:spacing w:line="360" w:lineRule="auto"/>
        <w:rPr>
          <w:rFonts w:ascii="Times New Roman" w:hAnsi="Times New Roman" w:cs="Times New Roman"/>
          <w:sz w:val="24"/>
          <w:szCs w:val="24"/>
          <w:lang w:val="en-US"/>
        </w:rPr>
      </w:pPr>
      <w:r>
        <w:rPr>
          <w:noProof/>
        </w:rPr>
        <w:lastRenderedPageBreak/>
        <w:drawing>
          <wp:inline distT="0" distB="0" distL="0" distR="0" wp14:anchorId="54457DF7" wp14:editId="64BD6639">
            <wp:extent cx="5038725" cy="2424223"/>
            <wp:effectExtent l="0" t="0" r="0" b="0"/>
            <wp:docPr id="1117201827" name="Picture 111720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9751" b="4727"/>
                    <a:stretch/>
                  </pic:blipFill>
                  <pic:spPr bwMode="auto">
                    <a:xfrm>
                      <a:off x="0" y="0"/>
                      <a:ext cx="5039995" cy="2424834"/>
                    </a:xfrm>
                    <a:prstGeom prst="rect">
                      <a:avLst/>
                    </a:prstGeom>
                    <a:ln>
                      <a:noFill/>
                    </a:ln>
                    <a:extLst>
                      <a:ext uri="{53640926-AAD7-44D8-BBD7-CCE9431645EC}">
                        <a14:shadowObscured xmlns:a14="http://schemas.microsoft.com/office/drawing/2010/main"/>
                      </a:ext>
                    </a:extLst>
                  </pic:spPr>
                </pic:pic>
              </a:graphicData>
            </a:graphic>
          </wp:inline>
        </w:drawing>
      </w:r>
    </w:p>
    <w:p w14:paraId="4AA3E71D" w14:textId="1B599C6E" w:rsidR="00B80DDF" w:rsidRPr="00B23775" w:rsidRDefault="00B80DDF" w:rsidP="00CF41A4">
      <w:pPr>
        <w:pStyle w:val="Heading3"/>
      </w:pPr>
      <w:bookmarkStart w:id="225" w:name="_Toc173852722"/>
      <w:bookmarkStart w:id="226" w:name="_Toc176816546"/>
      <w:r w:rsidRPr="00B23775">
        <w:t>Gambar 5.</w:t>
      </w:r>
      <w:r w:rsidR="00E047DE" w:rsidRPr="00B23775">
        <w:t>1</w:t>
      </w:r>
      <w:r w:rsidR="00E05B89">
        <w:t>3</w:t>
      </w:r>
      <w:r w:rsidR="00D06F0C" w:rsidRPr="00B23775">
        <w:t xml:space="preserve"> Implementasi Antarmuka Reservasi dari admin</w:t>
      </w:r>
      <w:bookmarkEnd w:id="225"/>
      <w:bookmarkEnd w:id="226"/>
    </w:p>
    <w:bookmarkEnd w:id="222"/>
    <w:p w14:paraId="5ADBDD8E" w14:textId="4C7EB54F" w:rsidR="00B80DDF" w:rsidRPr="00D4058B" w:rsidRDefault="00B80DDF"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Implementasi Antarmuka Halaman Data Reservasi dari Pasien</w:t>
      </w:r>
    </w:p>
    <w:p w14:paraId="2DFFD53A" w14:textId="53ED932C" w:rsidR="00B80DDF" w:rsidRPr="00B23775" w:rsidRDefault="003A0C5D" w:rsidP="00B80DDF">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Halaman ini merupakan halaman yang menampilkan data reservasi yang diajukan oleh pasien. Data ini berisikan data nama pasien, lokasi, nama dokter, tanggal dan jam. Pada halaman ini admin dapat melakukan penolakan atau penerimaan pada reservasi yang diajukan pasie</w:t>
      </w:r>
      <w:r w:rsidR="00F2404C" w:rsidRPr="00B23775">
        <w:rPr>
          <w:rFonts w:ascii="Times New Roman" w:hAnsi="Times New Roman" w:cs="Times New Roman"/>
          <w:sz w:val="24"/>
          <w:szCs w:val="24"/>
          <w:lang w:val="en-US"/>
        </w:rPr>
        <w:t>n</w:t>
      </w:r>
      <w:r w:rsidRPr="00B23775">
        <w:rPr>
          <w:rFonts w:ascii="Times New Roman" w:hAnsi="Times New Roman" w:cs="Times New Roman"/>
          <w:sz w:val="24"/>
          <w:szCs w:val="24"/>
          <w:lang w:val="en-US"/>
        </w:rPr>
        <w:t>.</w:t>
      </w:r>
      <w:r w:rsidR="00F2404C" w:rsidRPr="00B23775">
        <w:rPr>
          <w:rFonts w:ascii="Times New Roman" w:hAnsi="Times New Roman" w:cs="Times New Roman"/>
          <w:sz w:val="24"/>
          <w:szCs w:val="24"/>
          <w:lang w:val="en-US"/>
        </w:rPr>
        <w:t xml:space="preserve"> Hasil dari implementasi ini dapat dilihat pada gambar 5</w:t>
      </w:r>
      <w:r w:rsidR="00E047DE" w:rsidRPr="00B23775">
        <w:rPr>
          <w:rFonts w:ascii="Times New Roman" w:hAnsi="Times New Roman" w:cs="Times New Roman"/>
          <w:sz w:val="24"/>
          <w:szCs w:val="24"/>
          <w:lang w:val="en-US"/>
        </w:rPr>
        <w:t>.1</w:t>
      </w:r>
      <w:r w:rsidR="00E05B89">
        <w:rPr>
          <w:rFonts w:ascii="Times New Roman" w:hAnsi="Times New Roman" w:cs="Times New Roman"/>
          <w:sz w:val="24"/>
          <w:szCs w:val="24"/>
          <w:lang w:val="en-US"/>
        </w:rPr>
        <w:t>4</w:t>
      </w:r>
      <w:r w:rsidR="00F2404C" w:rsidRPr="00B23775">
        <w:rPr>
          <w:rFonts w:ascii="Times New Roman" w:hAnsi="Times New Roman" w:cs="Times New Roman"/>
          <w:sz w:val="24"/>
          <w:szCs w:val="24"/>
          <w:lang w:val="en-US"/>
        </w:rPr>
        <w:t xml:space="preserve"> berikut</w:t>
      </w:r>
      <w:r w:rsidRPr="00B23775">
        <w:rPr>
          <w:rFonts w:ascii="Times New Roman" w:hAnsi="Times New Roman" w:cs="Times New Roman"/>
          <w:sz w:val="24"/>
          <w:szCs w:val="24"/>
          <w:lang w:val="en-US"/>
        </w:rPr>
        <w:t xml:space="preserve"> </w:t>
      </w:r>
    </w:p>
    <w:p w14:paraId="50008DC6" w14:textId="0A2EA99C" w:rsidR="00FA22B9" w:rsidRPr="00B23775" w:rsidRDefault="00FA22B9"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035CCEBA" wp14:editId="64C7E866">
            <wp:extent cx="5029200" cy="2832100"/>
            <wp:effectExtent l="0" t="0" r="0" b="6350"/>
            <wp:docPr id="1117201804" name="Picture 1117201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a:ext>
                      </a:extLst>
                    </a:blip>
                    <a:srcRect/>
                    <a:stretch>
                      <a:fillRect/>
                    </a:stretch>
                  </pic:blipFill>
                  <pic:spPr bwMode="auto">
                    <a:xfrm>
                      <a:off x="0" y="0"/>
                      <a:ext cx="5029200" cy="2832100"/>
                    </a:xfrm>
                    <a:prstGeom prst="rect">
                      <a:avLst/>
                    </a:prstGeom>
                    <a:noFill/>
                    <a:ln>
                      <a:noFill/>
                    </a:ln>
                  </pic:spPr>
                </pic:pic>
              </a:graphicData>
            </a:graphic>
          </wp:inline>
        </w:drawing>
      </w:r>
    </w:p>
    <w:p w14:paraId="077B9020" w14:textId="510795C3" w:rsidR="003C5C83" w:rsidRDefault="00F2404C" w:rsidP="00BA3A27">
      <w:pPr>
        <w:pStyle w:val="Heading3"/>
      </w:pPr>
      <w:bookmarkStart w:id="227" w:name="_Toc173852723"/>
      <w:bookmarkStart w:id="228" w:name="_Toc176816547"/>
      <w:r w:rsidRPr="00B23775">
        <w:t>Gambar 5.</w:t>
      </w:r>
      <w:r w:rsidR="00E047DE" w:rsidRPr="00B23775">
        <w:t>1</w:t>
      </w:r>
      <w:r w:rsidR="00E05B89">
        <w:t>4</w:t>
      </w:r>
      <w:r w:rsidR="00D06F0C" w:rsidRPr="00B23775">
        <w:t xml:space="preserve"> Implementasi Antarmuka Reservasi Pasien</w:t>
      </w:r>
      <w:bookmarkEnd w:id="227"/>
      <w:bookmarkEnd w:id="228"/>
      <w:r w:rsidR="00D06F0C" w:rsidRPr="00B23775">
        <w:t xml:space="preserve"> </w:t>
      </w:r>
    </w:p>
    <w:p w14:paraId="2B0939C0" w14:textId="77777777" w:rsidR="00387FAF" w:rsidRPr="00387FAF" w:rsidRDefault="00387FAF" w:rsidP="00387FAF">
      <w:pPr>
        <w:rPr>
          <w:lang w:val="en-US"/>
        </w:rPr>
      </w:pPr>
    </w:p>
    <w:p w14:paraId="6F6BE4CA" w14:textId="5B4BBD17" w:rsidR="006E512A" w:rsidRPr="00B23775" w:rsidRDefault="006E512A" w:rsidP="00981B01">
      <w:pPr>
        <w:pStyle w:val="Heading2"/>
        <w:numPr>
          <w:ilvl w:val="1"/>
          <w:numId w:val="19"/>
        </w:numPr>
        <w:ind w:left="567" w:hanging="501"/>
      </w:pPr>
      <w:bookmarkStart w:id="229" w:name="_Toc173852724"/>
      <w:bookmarkStart w:id="230" w:name="_Toc178772366"/>
      <w:r w:rsidRPr="00B23775">
        <w:lastRenderedPageBreak/>
        <w:t>Pengujian Sistem</w:t>
      </w:r>
      <w:bookmarkEnd w:id="229"/>
      <w:bookmarkEnd w:id="230"/>
    </w:p>
    <w:p w14:paraId="762950FB" w14:textId="06E6AD4A" w:rsidR="00F2404C" w:rsidRPr="00B23775" w:rsidRDefault="00F2404C" w:rsidP="003C5C83">
      <w:pPr>
        <w:spacing w:line="360" w:lineRule="auto"/>
        <w:ind w:firstLine="66"/>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engujian sistem bertujuan untuk memastikan bahwa aplikasi yang dikembangkan sesuai dengan desain sistem yang telah direncanakan, memastikan hasil yang dirp</w:t>
      </w:r>
      <w:r w:rsidR="00BA102B">
        <w:rPr>
          <w:rFonts w:ascii="Times New Roman" w:hAnsi="Times New Roman" w:cs="Times New Roman"/>
          <w:sz w:val="24"/>
          <w:szCs w:val="24"/>
          <w:lang w:val="en-US"/>
        </w:rPr>
        <w:t>r</w:t>
      </w:r>
      <w:r w:rsidRPr="00B23775">
        <w:rPr>
          <w:rFonts w:ascii="Times New Roman" w:hAnsi="Times New Roman" w:cs="Times New Roman"/>
          <w:sz w:val="24"/>
          <w:szCs w:val="24"/>
          <w:lang w:val="en-US"/>
        </w:rPr>
        <w:t>oses dari sistem sama dengan hasil yang diharapkan. Pengujian aplikasi dilakukan menggunakan metode black box. Pengujian sistem dengan metode black box dilakukan dengan membandingkan input dan output yang diharapkan pada setiap fungsionalitas tanpa memperhatikan proses internal dan kinerja aplikasi.</w:t>
      </w:r>
      <w:r w:rsidR="008474EA" w:rsidRPr="00B23775">
        <w:rPr>
          <w:rFonts w:ascii="Times New Roman" w:hAnsi="Times New Roman" w:cs="Times New Roman"/>
          <w:sz w:val="24"/>
          <w:szCs w:val="24"/>
          <w:lang w:val="en-US"/>
        </w:rPr>
        <w:t xml:space="preserve"> Pengujian dilakukan pada semua aktor yang terlibat pada sistem yaitu admin, dokter, owner dan pasien yang menghasilkan hasil pengujian. Pengujian ini lebih lengkapnya dapat dilihat pada </w:t>
      </w:r>
      <w:r w:rsidR="0082439F" w:rsidRPr="00B23775">
        <w:rPr>
          <w:rFonts w:ascii="Times New Roman" w:hAnsi="Times New Roman" w:cs="Times New Roman"/>
          <w:sz w:val="24"/>
          <w:szCs w:val="24"/>
          <w:lang w:val="en-US"/>
        </w:rPr>
        <w:t>lampiran.</w:t>
      </w:r>
    </w:p>
    <w:p w14:paraId="1934FA6B" w14:textId="2C37FE37" w:rsidR="006E512A" w:rsidRPr="00D4058B" w:rsidRDefault="006E512A" w:rsidP="00981B01">
      <w:pPr>
        <w:pStyle w:val="Heading5"/>
        <w:numPr>
          <w:ilvl w:val="2"/>
          <w:numId w:val="19"/>
        </w:numPr>
      </w:pPr>
      <w:bookmarkStart w:id="231" w:name="_Toc178772367"/>
      <w:r w:rsidRPr="00D4058B">
        <w:t>Fokus Pengujian</w:t>
      </w:r>
      <w:bookmarkEnd w:id="231"/>
      <w:r w:rsidRPr="00D4058B">
        <w:t xml:space="preserve"> </w:t>
      </w:r>
    </w:p>
    <w:p w14:paraId="1F52B08A" w14:textId="4EC5961B" w:rsidR="0082439F" w:rsidRPr="00B23775" w:rsidRDefault="0082439F" w:rsidP="0082439F">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Pengujian aplikasi ini berfokus pada penggunaan data uji yang diambil dari aplikasi yang telah dikembangkan. Dalam pengujian ini, terdapat dua puluh lima item yang akan dievaluasi. Fokus pengujian dapat dilihat pada tabel 5</w:t>
      </w:r>
      <w:r w:rsidR="00D06F0C" w:rsidRPr="00B23775">
        <w:rPr>
          <w:rFonts w:ascii="Times New Roman" w:hAnsi="Times New Roman" w:cs="Times New Roman"/>
          <w:sz w:val="24"/>
          <w:szCs w:val="24"/>
          <w:lang w:val="en-US"/>
        </w:rPr>
        <w:t>.1</w:t>
      </w:r>
      <w:r w:rsidRPr="00B23775">
        <w:rPr>
          <w:rFonts w:ascii="Times New Roman" w:hAnsi="Times New Roman" w:cs="Times New Roman"/>
          <w:sz w:val="24"/>
          <w:szCs w:val="24"/>
          <w:lang w:val="en-US"/>
        </w:rPr>
        <w:t xml:space="preserve"> dibawah ini. </w:t>
      </w:r>
    </w:p>
    <w:p w14:paraId="61D3B952" w14:textId="69A6728A" w:rsidR="0082439F" w:rsidRPr="00B23775" w:rsidRDefault="0082439F" w:rsidP="007D7027">
      <w:pPr>
        <w:pStyle w:val="Heading4"/>
      </w:pPr>
      <w:bookmarkStart w:id="232" w:name="_Toc177416242"/>
      <w:r w:rsidRPr="00B23775">
        <w:t>Tabel 5</w:t>
      </w:r>
      <w:r w:rsidR="00E047DE" w:rsidRPr="00B23775">
        <w:t>.1</w:t>
      </w:r>
      <w:r w:rsidRPr="00B23775">
        <w:t xml:space="preserve"> </w:t>
      </w:r>
      <w:r w:rsidR="00D06F0C" w:rsidRPr="00B23775">
        <w:t>Pengujian Aplikasi</w:t>
      </w:r>
      <w:bookmarkEnd w:id="232"/>
    </w:p>
    <w:tbl>
      <w:tblPr>
        <w:tblStyle w:val="TableGrid"/>
        <w:tblW w:w="8359" w:type="dxa"/>
        <w:tblLook w:val="04A0" w:firstRow="1" w:lastRow="0" w:firstColumn="1" w:lastColumn="0" w:noHBand="0" w:noVBand="1"/>
      </w:tblPr>
      <w:tblGrid>
        <w:gridCol w:w="512"/>
        <w:gridCol w:w="2847"/>
        <w:gridCol w:w="1070"/>
        <w:gridCol w:w="1412"/>
        <w:gridCol w:w="2518"/>
      </w:tblGrid>
      <w:tr w:rsidR="004A3B8A" w:rsidRPr="00B23775" w14:paraId="1FC1BA89" w14:textId="77777777" w:rsidTr="004A3B8A">
        <w:tc>
          <w:tcPr>
            <w:tcW w:w="512" w:type="dxa"/>
          </w:tcPr>
          <w:p w14:paraId="7289D67D" w14:textId="64467AB5"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No</w:t>
            </w:r>
          </w:p>
        </w:tc>
        <w:tc>
          <w:tcPr>
            <w:tcW w:w="2847" w:type="dxa"/>
          </w:tcPr>
          <w:p w14:paraId="2CF67E69" w14:textId="23141616"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Item Uji</w:t>
            </w:r>
          </w:p>
        </w:tc>
        <w:tc>
          <w:tcPr>
            <w:tcW w:w="1070" w:type="dxa"/>
          </w:tcPr>
          <w:p w14:paraId="4C878496" w14:textId="563CAE61"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Jenis Aplikasi</w:t>
            </w:r>
          </w:p>
        </w:tc>
        <w:tc>
          <w:tcPr>
            <w:tcW w:w="1412" w:type="dxa"/>
          </w:tcPr>
          <w:p w14:paraId="075C4582" w14:textId="59D67901"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Pengguna</w:t>
            </w:r>
          </w:p>
        </w:tc>
        <w:tc>
          <w:tcPr>
            <w:tcW w:w="2518" w:type="dxa"/>
          </w:tcPr>
          <w:p w14:paraId="79E34B03" w14:textId="6C893374"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Detail Pengujian</w:t>
            </w:r>
          </w:p>
        </w:tc>
      </w:tr>
      <w:tr w:rsidR="004A3B8A" w:rsidRPr="00B23775" w14:paraId="5F28AF84" w14:textId="77777777" w:rsidTr="004A3B8A">
        <w:tc>
          <w:tcPr>
            <w:tcW w:w="512" w:type="dxa"/>
          </w:tcPr>
          <w:p w14:paraId="661DEAC4" w14:textId="5955FC1E" w:rsidR="006A703F" w:rsidRPr="00B23775" w:rsidRDefault="006A703F"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2847" w:type="dxa"/>
          </w:tcPr>
          <w:p w14:paraId="24C4489B" w14:textId="153B4A8C" w:rsidR="006A703F" w:rsidRPr="00B23775" w:rsidRDefault="00403CDB"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uthentikasi dan Pengelolaan Akun</w:t>
            </w:r>
          </w:p>
        </w:tc>
        <w:tc>
          <w:tcPr>
            <w:tcW w:w="1070" w:type="dxa"/>
          </w:tcPr>
          <w:p w14:paraId="574413E4" w14:textId="2CA69300" w:rsidR="006A703F" w:rsidRPr="009636A1" w:rsidRDefault="00403CDB" w:rsidP="006E512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19222F43" w14:textId="7A8D3383" w:rsidR="006A703F" w:rsidRPr="00B23775" w:rsidRDefault="00403CDB"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mua User</w:t>
            </w:r>
          </w:p>
        </w:tc>
        <w:tc>
          <w:tcPr>
            <w:tcW w:w="2518" w:type="dxa"/>
          </w:tcPr>
          <w:p w14:paraId="4F7BE5B8" w14:textId="1E24CF8D" w:rsidR="006A703F" w:rsidRPr="00B23775" w:rsidRDefault="00403CDB"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ogin, ganti password, logout, ganti informasi profil, menghapus akun pribadi</w:t>
            </w:r>
          </w:p>
        </w:tc>
      </w:tr>
      <w:tr w:rsidR="004A3B8A" w:rsidRPr="00B23775" w14:paraId="34C6A7C0" w14:textId="77777777" w:rsidTr="004A3B8A">
        <w:tc>
          <w:tcPr>
            <w:tcW w:w="512" w:type="dxa"/>
          </w:tcPr>
          <w:p w14:paraId="36E23578" w14:textId="52B5F9F1" w:rsidR="006A703F" w:rsidRPr="00B23775" w:rsidRDefault="006A703F"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w:t>
            </w:r>
          </w:p>
        </w:tc>
        <w:tc>
          <w:tcPr>
            <w:tcW w:w="2847" w:type="dxa"/>
          </w:tcPr>
          <w:p w14:paraId="1F2A0042" w14:textId="56D41AC1" w:rsidR="006A703F" w:rsidRPr="00B23775" w:rsidRDefault="009E66D8"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Dasboard</w:t>
            </w:r>
          </w:p>
        </w:tc>
        <w:tc>
          <w:tcPr>
            <w:tcW w:w="1070" w:type="dxa"/>
          </w:tcPr>
          <w:p w14:paraId="6A720399" w14:textId="0D0AED88" w:rsidR="006A703F" w:rsidRPr="009636A1" w:rsidRDefault="00403CDB" w:rsidP="006E512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29589847" w14:textId="4C692FCF" w:rsidR="006A703F" w:rsidRPr="00B23775" w:rsidRDefault="009E66D8"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Owner, Dokter</w:t>
            </w:r>
          </w:p>
        </w:tc>
        <w:tc>
          <w:tcPr>
            <w:tcW w:w="2518" w:type="dxa"/>
          </w:tcPr>
          <w:p w14:paraId="46D6AD64" w14:textId="3BB0D087" w:rsidR="006A703F" w:rsidRPr="00B23775" w:rsidRDefault="00B81454"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r>
      <w:tr w:rsidR="00A611F9" w:rsidRPr="00B23775" w14:paraId="1C9DD414" w14:textId="77777777" w:rsidTr="004A3B8A">
        <w:tc>
          <w:tcPr>
            <w:tcW w:w="512" w:type="dxa"/>
          </w:tcPr>
          <w:p w14:paraId="441E4319" w14:textId="2A4273BC" w:rsidR="00403CDB" w:rsidRPr="00B23775" w:rsidRDefault="00403CDB"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3</w:t>
            </w:r>
          </w:p>
        </w:tc>
        <w:tc>
          <w:tcPr>
            <w:tcW w:w="2847" w:type="dxa"/>
          </w:tcPr>
          <w:p w14:paraId="5800E175" w14:textId="3FDB74A8"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Konfirmasi reservasi dari Pasien</w:t>
            </w:r>
          </w:p>
        </w:tc>
        <w:tc>
          <w:tcPr>
            <w:tcW w:w="1070" w:type="dxa"/>
          </w:tcPr>
          <w:p w14:paraId="494F629F" w14:textId="35169061" w:rsidR="00403CDB" w:rsidRPr="009636A1" w:rsidRDefault="00403CDB" w:rsidP="00403CDB">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34D63B5E" w14:textId="48FE4EE5"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518" w:type="dxa"/>
          </w:tcPr>
          <w:p w14:paraId="19B05446" w14:textId="3D42DD8F" w:rsidR="00403CDB" w:rsidRPr="00B23775" w:rsidRDefault="00C7347F"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Lihat, </w:t>
            </w:r>
            <w:r w:rsidR="00C138E8" w:rsidRPr="00B23775">
              <w:rPr>
                <w:rFonts w:ascii="Times New Roman" w:hAnsi="Times New Roman" w:cs="Times New Roman"/>
                <w:sz w:val="24"/>
                <w:szCs w:val="24"/>
                <w:lang w:val="en-US"/>
              </w:rPr>
              <w:t>Tolak, terima</w:t>
            </w:r>
          </w:p>
        </w:tc>
      </w:tr>
      <w:tr w:rsidR="00A611F9" w:rsidRPr="00B23775" w14:paraId="1E5CD2B4" w14:textId="77777777" w:rsidTr="004A3B8A">
        <w:tc>
          <w:tcPr>
            <w:tcW w:w="512" w:type="dxa"/>
          </w:tcPr>
          <w:p w14:paraId="6DDDC427" w14:textId="525EBD53" w:rsidR="00403CDB" w:rsidRPr="00B23775" w:rsidRDefault="00403CDB"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4</w:t>
            </w:r>
          </w:p>
        </w:tc>
        <w:tc>
          <w:tcPr>
            <w:tcW w:w="2847" w:type="dxa"/>
          </w:tcPr>
          <w:p w14:paraId="6FBAF18B" w14:textId="48A9A0B2"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 pasien</w:t>
            </w:r>
          </w:p>
        </w:tc>
        <w:tc>
          <w:tcPr>
            <w:tcW w:w="1070" w:type="dxa"/>
          </w:tcPr>
          <w:p w14:paraId="335F5EC5" w14:textId="3DADB447" w:rsidR="00403CDB" w:rsidRPr="009636A1" w:rsidRDefault="00403CDB" w:rsidP="00403CDB">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71D1588E" w14:textId="29B7659D"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518" w:type="dxa"/>
          </w:tcPr>
          <w:p w14:paraId="073F318E" w14:textId="77F1AC76"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r w:rsidR="00C138E8" w:rsidRPr="00B23775">
              <w:rPr>
                <w:rFonts w:ascii="Times New Roman" w:hAnsi="Times New Roman" w:cs="Times New Roman"/>
                <w:sz w:val="24"/>
                <w:szCs w:val="24"/>
                <w:lang w:val="en-US"/>
              </w:rPr>
              <w:t>, tambah, edit, hapus</w:t>
            </w:r>
          </w:p>
        </w:tc>
      </w:tr>
      <w:tr w:rsidR="00A611F9" w:rsidRPr="00B23775" w14:paraId="4FCBC846" w14:textId="77777777" w:rsidTr="004A3B8A">
        <w:tc>
          <w:tcPr>
            <w:tcW w:w="512" w:type="dxa"/>
          </w:tcPr>
          <w:p w14:paraId="6A0C0D1E" w14:textId="179204AD" w:rsidR="00403CDB" w:rsidRPr="00B23775" w:rsidRDefault="00403CDB"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w:t>
            </w:r>
          </w:p>
        </w:tc>
        <w:tc>
          <w:tcPr>
            <w:tcW w:w="2847" w:type="dxa"/>
          </w:tcPr>
          <w:p w14:paraId="6B602DE8" w14:textId="233D34E6"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pasien</w:t>
            </w:r>
          </w:p>
        </w:tc>
        <w:tc>
          <w:tcPr>
            <w:tcW w:w="1070" w:type="dxa"/>
          </w:tcPr>
          <w:p w14:paraId="24D32D97" w14:textId="58A99D19" w:rsidR="00403CDB" w:rsidRPr="009636A1" w:rsidRDefault="00403CDB" w:rsidP="00403CDB">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63CE20B4" w14:textId="393A3437"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518" w:type="dxa"/>
          </w:tcPr>
          <w:p w14:paraId="75C98A4E" w14:textId="4F7713B9" w:rsidR="00403CDB" w:rsidRPr="00B23775" w:rsidRDefault="00C138E8"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edit, hapus</w:t>
            </w:r>
          </w:p>
        </w:tc>
      </w:tr>
    </w:tbl>
    <w:p w14:paraId="7B722225" w14:textId="65C2CEC6" w:rsidR="00193A96" w:rsidRDefault="0003743F" w:rsidP="0003743F">
      <w:pPr>
        <w:pStyle w:val="Heading4"/>
      </w:pPr>
      <w:bookmarkStart w:id="233" w:name="_Toc176816579"/>
      <w:bookmarkStart w:id="234" w:name="_Toc177416243"/>
      <w:r w:rsidRPr="00B23775">
        <w:lastRenderedPageBreak/>
        <w:t>Tabel 5.1 Pengujian Aplikasi</w:t>
      </w:r>
      <w:r>
        <w:t>(lanjutan)</w:t>
      </w:r>
      <w:bookmarkEnd w:id="233"/>
      <w:bookmarkEnd w:id="234"/>
    </w:p>
    <w:tbl>
      <w:tblPr>
        <w:tblStyle w:val="TableGrid"/>
        <w:tblW w:w="8359" w:type="dxa"/>
        <w:tblLook w:val="04A0" w:firstRow="1" w:lastRow="0" w:firstColumn="1" w:lastColumn="0" w:noHBand="0" w:noVBand="1"/>
      </w:tblPr>
      <w:tblGrid>
        <w:gridCol w:w="512"/>
        <w:gridCol w:w="2847"/>
        <w:gridCol w:w="1070"/>
        <w:gridCol w:w="1095"/>
        <w:gridCol w:w="2835"/>
      </w:tblGrid>
      <w:tr w:rsidR="0003743F" w:rsidRPr="00B23775" w14:paraId="37A5B0AE" w14:textId="77777777" w:rsidTr="00C747F4">
        <w:tc>
          <w:tcPr>
            <w:tcW w:w="512" w:type="dxa"/>
          </w:tcPr>
          <w:p w14:paraId="65C3826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6</w:t>
            </w:r>
          </w:p>
        </w:tc>
        <w:tc>
          <w:tcPr>
            <w:tcW w:w="2847" w:type="dxa"/>
          </w:tcPr>
          <w:p w14:paraId="186D832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rekam medik</w:t>
            </w:r>
          </w:p>
        </w:tc>
        <w:tc>
          <w:tcPr>
            <w:tcW w:w="1070" w:type="dxa"/>
          </w:tcPr>
          <w:p w14:paraId="3C4D5DB0"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7F0FFFB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835" w:type="dxa"/>
          </w:tcPr>
          <w:p w14:paraId="23D1834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edit</w:t>
            </w:r>
          </w:p>
        </w:tc>
      </w:tr>
      <w:tr w:rsidR="0003743F" w:rsidRPr="00B23775" w14:paraId="7DD75E04" w14:textId="77777777" w:rsidTr="00C747F4">
        <w:tc>
          <w:tcPr>
            <w:tcW w:w="512" w:type="dxa"/>
          </w:tcPr>
          <w:p w14:paraId="6A77C90B"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7</w:t>
            </w:r>
          </w:p>
        </w:tc>
        <w:tc>
          <w:tcPr>
            <w:tcW w:w="2847" w:type="dxa"/>
          </w:tcPr>
          <w:p w14:paraId="10688FED"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dokter, jadwal dokter</w:t>
            </w:r>
          </w:p>
        </w:tc>
        <w:tc>
          <w:tcPr>
            <w:tcW w:w="1070" w:type="dxa"/>
          </w:tcPr>
          <w:p w14:paraId="16664447"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6C560EB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835" w:type="dxa"/>
          </w:tcPr>
          <w:p w14:paraId="3C7F61CA"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r>
      <w:tr w:rsidR="0003743F" w:rsidRPr="00B23775" w14:paraId="5D9A0C41" w14:textId="77777777" w:rsidTr="00C747F4">
        <w:tc>
          <w:tcPr>
            <w:tcW w:w="512" w:type="dxa"/>
          </w:tcPr>
          <w:p w14:paraId="4A3EC546"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8</w:t>
            </w:r>
          </w:p>
        </w:tc>
        <w:tc>
          <w:tcPr>
            <w:tcW w:w="2847" w:type="dxa"/>
          </w:tcPr>
          <w:p w14:paraId="6522F82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user</w:t>
            </w:r>
          </w:p>
        </w:tc>
        <w:tc>
          <w:tcPr>
            <w:tcW w:w="1070" w:type="dxa"/>
          </w:tcPr>
          <w:p w14:paraId="0996D553"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7A828CD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835" w:type="dxa"/>
          </w:tcPr>
          <w:p w14:paraId="7D6317E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r>
      <w:tr w:rsidR="0003743F" w:rsidRPr="00B23775" w14:paraId="6A3110A4" w14:textId="77777777" w:rsidTr="00C747F4">
        <w:tc>
          <w:tcPr>
            <w:tcW w:w="512" w:type="dxa"/>
          </w:tcPr>
          <w:p w14:paraId="79D5111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9</w:t>
            </w:r>
          </w:p>
        </w:tc>
        <w:tc>
          <w:tcPr>
            <w:tcW w:w="2847" w:type="dxa"/>
          </w:tcPr>
          <w:p w14:paraId="7DFEC79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gistrasi Akun</w:t>
            </w:r>
          </w:p>
        </w:tc>
        <w:tc>
          <w:tcPr>
            <w:tcW w:w="1070" w:type="dxa"/>
          </w:tcPr>
          <w:p w14:paraId="323C23CE"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8366CFA"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w:t>
            </w:r>
          </w:p>
        </w:tc>
        <w:tc>
          <w:tcPr>
            <w:tcW w:w="2835" w:type="dxa"/>
          </w:tcPr>
          <w:p w14:paraId="6AFF962C"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gistrasi akun baru</w:t>
            </w:r>
          </w:p>
        </w:tc>
      </w:tr>
      <w:tr w:rsidR="0003743F" w:rsidRPr="00B23775" w14:paraId="67FBEA68" w14:textId="77777777" w:rsidTr="00C747F4">
        <w:tc>
          <w:tcPr>
            <w:tcW w:w="512" w:type="dxa"/>
          </w:tcPr>
          <w:p w14:paraId="77584AC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0</w:t>
            </w:r>
          </w:p>
        </w:tc>
        <w:tc>
          <w:tcPr>
            <w:tcW w:w="2847" w:type="dxa"/>
          </w:tcPr>
          <w:p w14:paraId="1138AC8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 klinik</w:t>
            </w:r>
          </w:p>
        </w:tc>
        <w:tc>
          <w:tcPr>
            <w:tcW w:w="1070" w:type="dxa"/>
          </w:tcPr>
          <w:p w14:paraId="463F656C"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0922CAC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w:t>
            </w:r>
          </w:p>
        </w:tc>
        <w:tc>
          <w:tcPr>
            <w:tcW w:w="2835" w:type="dxa"/>
          </w:tcPr>
          <w:p w14:paraId="16CA3FBD"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mbah, Edit</w:t>
            </w:r>
          </w:p>
        </w:tc>
      </w:tr>
      <w:tr w:rsidR="0003743F" w:rsidRPr="00B23775" w14:paraId="3068FF4A" w14:textId="77777777" w:rsidTr="00C747F4">
        <w:tc>
          <w:tcPr>
            <w:tcW w:w="512" w:type="dxa"/>
          </w:tcPr>
          <w:p w14:paraId="465C933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2847" w:type="dxa"/>
          </w:tcPr>
          <w:p w14:paraId="6887787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Riwayat reservasi</w:t>
            </w:r>
          </w:p>
        </w:tc>
        <w:tc>
          <w:tcPr>
            <w:tcW w:w="1070" w:type="dxa"/>
          </w:tcPr>
          <w:p w14:paraId="302674BB"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E59068B"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w:t>
            </w:r>
          </w:p>
        </w:tc>
        <w:tc>
          <w:tcPr>
            <w:tcW w:w="2835" w:type="dxa"/>
          </w:tcPr>
          <w:p w14:paraId="485CEFD1"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r>
      <w:tr w:rsidR="0003743F" w:rsidRPr="00B23775" w14:paraId="1E786A78" w14:textId="77777777" w:rsidTr="00C747F4">
        <w:tc>
          <w:tcPr>
            <w:tcW w:w="512" w:type="dxa"/>
          </w:tcPr>
          <w:p w14:paraId="471695F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2</w:t>
            </w:r>
          </w:p>
        </w:tc>
        <w:tc>
          <w:tcPr>
            <w:tcW w:w="2847" w:type="dxa"/>
          </w:tcPr>
          <w:p w14:paraId="48842E0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Jadwal Praktek</w:t>
            </w:r>
          </w:p>
        </w:tc>
        <w:tc>
          <w:tcPr>
            <w:tcW w:w="1070" w:type="dxa"/>
          </w:tcPr>
          <w:p w14:paraId="11E586DA"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2D730C4C"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835" w:type="dxa"/>
          </w:tcPr>
          <w:p w14:paraId="31AB94C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r>
      <w:tr w:rsidR="0003743F" w:rsidRPr="00B23775" w14:paraId="4658C97F" w14:textId="77777777" w:rsidTr="00C747F4">
        <w:tc>
          <w:tcPr>
            <w:tcW w:w="512" w:type="dxa"/>
          </w:tcPr>
          <w:p w14:paraId="0C9949F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3</w:t>
            </w:r>
          </w:p>
        </w:tc>
        <w:tc>
          <w:tcPr>
            <w:tcW w:w="2847" w:type="dxa"/>
          </w:tcPr>
          <w:p w14:paraId="6FB6A646"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pasien</w:t>
            </w:r>
          </w:p>
        </w:tc>
        <w:tc>
          <w:tcPr>
            <w:tcW w:w="1070" w:type="dxa"/>
          </w:tcPr>
          <w:p w14:paraId="4D15B1B5"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544F445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835" w:type="dxa"/>
          </w:tcPr>
          <w:p w14:paraId="7FFDCAC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edit, hapus</w:t>
            </w:r>
          </w:p>
        </w:tc>
      </w:tr>
      <w:tr w:rsidR="0003743F" w:rsidRPr="00B23775" w14:paraId="261828E2" w14:textId="77777777" w:rsidTr="00C747F4">
        <w:tc>
          <w:tcPr>
            <w:tcW w:w="512" w:type="dxa"/>
          </w:tcPr>
          <w:p w14:paraId="5736F68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4</w:t>
            </w:r>
          </w:p>
        </w:tc>
        <w:tc>
          <w:tcPr>
            <w:tcW w:w="2847" w:type="dxa"/>
          </w:tcPr>
          <w:p w14:paraId="729DBB9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ajukan permintaan izin</w:t>
            </w:r>
          </w:p>
        </w:tc>
        <w:tc>
          <w:tcPr>
            <w:tcW w:w="1070" w:type="dxa"/>
          </w:tcPr>
          <w:p w14:paraId="2832826C"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34C238BC"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835" w:type="dxa"/>
          </w:tcPr>
          <w:p w14:paraId="1A07536C"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r>
      <w:tr w:rsidR="0003743F" w:rsidRPr="00B23775" w14:paraId="01561B47" w14:textId="77777777" w:rsidTr="00C747F4">
        <w:tc>
          <w:tcPr>
            <w:tcW w:w="512" w:type="dxa"/>
          </w:tcPr>
          <w:p w14:paraId="07E526F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5</w:t>
            </w:r>
          </w:p>
        </w:tc>
        <w:tc>
          <w:tcPr>
            <w:tcW w:w="2847" w:type="dxa"/>
          </w:tcPr>
          <w:p w14:paraId="7D159D4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profit klinik</w:t>
            </w:r>
          </w:p>
        </w:tc>
        <w:tc>
          <w:tcPr>
            <w:tcW w:w="1070" w:type="dxa"/>
          </w:tcPr>
          <w:p w14:paraId="413FF082"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CFA6FC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3E9F539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r>
      <w:tr w:rsidR="0003743F" w:rsidRPr="00B23775" w14:paraId="7B54CC8D" w14:textId="77777777" w:rsidTr="00C747F4">
        <w:tc>
          <w:tcPr>
            <w:tcW w:w="512" w:type="dxa"/>
          </w:tcPr>
          <w:p w14:paraId="5F61235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6</w:t>
            </w:r>
          </w:p>
        </w:tc>
        <w:tc>
          <w:tcPr>
            <w:tcW w:w="2847" w:type="dxa"/>
          </w:tcPr>
          <w:p w14:paraId="2C95DBC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jumlah kunjungan pasien</w:t>
            </w:r>
          </w:p>
        </w:tc>
        <w:tc>
          <w:tcPr>
            <w:tcW w:w="1070" w:type="dxa"/>
          </w:tcPr>
          <w:p w14:paraId="0C1D73C8"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60EF774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5DBEC9E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r>
      <w:tr w:rsidR="0003743F" w:rsidRPr="00B23775" w14:paraId="587B6355" w14:textId="77777777" w:rsidTr="00C747F4">
        <w:tc>
          <w:tcPr>
            <w:tcW w:w="512" w:type="dxa"/>
          </w:tcPr>
          <w:p w14:paraId="7F38466A"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7</w:t>
            </w:r>
          </w:p>
        </w:tc>
        <w:tc>
          <w:tcPr>
            <w:tcW w:w="2847" w:type="dxa"/>
          </w:tcPr>
          <w:p w14:paraId="2CF240D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jumlah penanganan perawatan berdasarkan kategori</w:t>
            </w:r>
          </w:p>
        </w:tc>
        <w:tc>
          <w:tcPr>
            <w:tcW w:w="1070" w:type="dxa"/>
          </w:tcPr>
          <w:p w14:paraId="64ADC347"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792978D2"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470CFE0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r>
      <w:tr w:rsidR="0003743F" w:rsidRPr="00B23775" w14:paraId="7D1DFECF" w14:textId="77777777" w:rsidTr="00C747F4">
        <w:tc>
          <w:tcPr>
            <w:tcW w:w="512" w:type="dxa"/>
          </w:tcPr>
          <w:p w14:paraId="109EA49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8</w:t>
            </w:r>
          </w:p>
        </w:tc>
        <w:tc>
          <w:tcPr>
            <w:tcW w:w="2847" w:type="dxa"/>
          </w:tcPr>
          <w:p w14:paraId="311C561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performa dokter berdasarkan jumlah pasien</w:t>
            </w:r>
          </w:p>
        </w:tc>
        <w:tc>
          <w:tcPr>
            <w:tcW w:w="1070" w:type="dxa"/>
          </w:tcPr>
          <w:p w14:paraId="271ED2FF"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64914E0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356BA176"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r>
      <w:tr w:rsidR="0003743F" w:rsidRPr="00B23775" w14:paraId="0BAB43E3" w14:textId="77777777" w:rsidTr="00C747F4">
        <w:tc>
          <w:tcPr>
            <w:tcW w:w="512" w:type="dxa"/>
          </w:tcPr>
          <w:p w14:paraId="02C54E5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9</w:t>
            </w:r>
          </w:p>
        </w:tc>
        <w:tc>
          <w:tcPr>
            <w:tcW w:w="2847" w:type="dxa"/>
          </w:tcPr>
          <w:p w14:paraId="665A9B32" w14:textId="76BA2213"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elihat </w:t>
            </w:r>
            <w:r w:rsidR="00C557B4">
              <w:rPr>
                <w:rFonts w:ascii="Times New Roman" w:hAnsi="Times New Roman" w:cs="Times New Roman"/>
                <w:sz w:val="24"/>
                <w:szCs w:val="24"/>
                <w:lang w:val="en-US"/>
              </w:rPr>
              <w:t>data</w:t>
            </w:r>
            <w:r w:rsidRPr="00B23775">
              <w:rPr>
                <w:rFonts w:ascii="Times New Roman" w:hAnsi="Times New Roman" w:cs="Times New Roman"/>
                <w:sz w:val="24"/>
                <w:szCs w:val="24"/>
                <w:lang w:val="en-US"/>
              </w:rPr>
              <w:t xml:space="preserve"> pasien berdasarkan umur</w:t>
            </w:r>
          </w:p>
        </w:tc>
        <w:tc>
          <w:tcPr>
            <w:tcW w:w="1070" w:type="dxa"/>
          </w:tcPr>
          <w:p w14:paraId="3D00AD3A"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5E024F4D"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19A936E2"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r>
      <w:tr w:rsidR="0003743F" w:rsidRPr="00B23775" w14:paraId="5AC903A4" w14:textId="77777777" w:rsidTr="00C747F4">
        <w:tc>
          <w:tcPr>
            <w:tcW w:w="512" w:type="dxa"/>
          </w:tcPr>
          <w:p w14:paraId="44580F6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2847" w:type="dxa"/>
          </w:tcPr>
          <w:p w14:paraId="0153447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dokter</w:t>
            </w:r>
          </w:p>
        </w:tc>
        <w:tc>
          <w:tcPr>
            <w:tcW w:w="1070" w:type="dxa"/>
          </w:tcPr>
          <w:p w14:paraId="7275B070"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27FEAF8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70A0903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r>
      <w:tr w:rsidR="0003743F" w:rsidRPr="00B23775" w14:paraId="2C3EE45C" w14:textId="77777777" w:rsidTr="00C747F4">
        <w:tc>
          <w:tcPr>
            <w:tcW w:w="512" w:type="dxa"/>
          </w:tcPr>
          <w:p w14:paraId="6C9D820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1</w:t>
            </w:r>
          </w:p>
        </w:tc>
        <w:tc>
          <w:tcPr>
            <w:tcW w:w="2847" w:type="dxa"/>
          </w:tcPr>
          <w:p w14:paraId="7191D2A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Pasien</w:t>
            </w:r>
          </w:p>
        </w:tc>
        <w:tc>
          <w:tcPr>
            <w:tcW w:w="1070" w:type="dxa"/>
          </w:tcPr>
          <w:p w14:paraId="024C478A"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361230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00893EE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r>
      <w:tr w:rsidR="0003743F" w:rsidRPr="00B23775" w14:paraId="16E6AF0A" w14:textId="77777777" w:rsidTr="00C747F4">
        <w:tc>
          <w:tcPr>
            <w:tcW w:w="512" w:type="dxa"/>
          </w:tcPr>
          <w:p w14:paraId="03CB58F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2</w:t>
            </w:r>
          </w:p>
        </w:tc>
        <w:tc>
          <w:tcPr>
            <w:tcW w:w="2847" w:type="dxa"/>
          </w:tcPr>
          <w:p w14:paraId="2B21D6C3" w14:textId="39DF4100"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Pemasukan</w:t>
            </w:r>
            <w:r w:rsidR="00C747F4">
              <w:rPr>
                <w:rFonts w:ascii="Times New Roman" w:hAnsi="Times New Roman" w:cs="Times New Roman"/>
                <w:sz w:val="24"/>
                <w:szCs w:val="24"/>
                <w:lang w:val="en-US"/>
              </w:rPr>
              <w:t>, keuangan</w:t>
            </w:r>
          </w:p>
        </w:tc>
        <w:tc>
          <w:tcPr>
            <w:tcW w:w="1070" w:type="dxa"/>
          </w:tcPr>
          <w:p w14:paraId="4C38C7CD"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3955D43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2CBAD76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r>
      <w:tr w:rsidR="0003743F" w:rsidRPr="00B23775" w14:paraId="1AF78CD7" w14:textId="77777777" w:rsidTr="00C747F4">
        <w:tc>
          <w:tcPr>
            <w:tcW w:w="512" w:type="dxa"/>
          </w:tcPr>
          <w:p w14:paraId="2AD5C89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3</w:t>
            </w:r>
          </w:p>
        </w:tc>
        <w:tc>
          <w:tcPr>
            <w:tcW w:w="2847" w:type="dxa"/>
          </w:tcPr>
          <w:p w14:paraId="667CCD9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mutuskan perizinan dokter</w:t>
            </w:r>
          </w:p>
        </w:tc>
        <w:tc>
          <w:tcPr>
            <w:tcW w:w="1070" w:type="dxa"/>
          </w:tcPr>
          <w:p w14:paraId="5CE76B40"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350A50D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67CC12BB"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erima, Tolak</w:t>
            </w:r>
          </w:p>
        </w:tc>
      </w:tr>
    </w:tbl>
    <w:p w14:paraId="470C5574" w14:textId="0890799B" w:rsidR="00621209" w:rsidRDefault="00621209" w:rsidP="006E512A">
      <w:pPr>
        <w:spacing w:line="360" w:lineRule="auto"/>
        <w:rPr>
          <w:rFonts w:ascii="Times New Roman" w:hAnsi="Times New Roman" w:cs="Times New Roman"/>
          <w:b/>
          <w:bCs/>
          <w:sz w:val="24"/>
          <w:szCs w:val="24"/>
          <w:lang w:val="en-US"/>
        </w:rPr>
      </w:pPr>
    </w:p>
    <w:p w14:paraId="2995E209" w14:textId="66A1EB38" w:rsidR="0010393E" w:rsidRDefault="0010393E" w:rsidP="006E512A">
      <w:pPr>
        <w:spacing w:line="360" w:lineRule="auto"/>
        <w:rPr>
          <w:rFonts w:ascii="Times New Roman" w:hAnsi="Times New Roman" w:cs="Times New Roman"/>
          <w:b/>
          <w:bCs/>
          <w:sz w:val="24"/>
          <w:szCs w:val="24"/>
          <w:lang w:val="en-US"/>
        </w:rPr>
      </w:pPr>
    </w:p>
    <w:p w14:paraId="6CC9A8DF" w14:textId="6B6EBD66" w:rsidR="0010393E" w:rsidRPr="0010393E" w:rsidRDefault="0010393E" w:rsidP="0010393E">
      <w:pPr>
        <w:pStyle w:val="Heading4"/>
      </w:pPr>
      <w:bookmarkStart w:id="235" w:name="_Toc176816580"/>
      <w:bookmarkStart w:id="236" w:name="_Toc177416244"/>
      <w:r w:rsidRPr="00B23775">
        <w:lastRenderedPageBreak/>
        <w:t>Tabel 5.1 Pengujian Aplikasi</w:t>
      </w:r>
      <w:r>
        <w:t>(lanjutan)</w:t>
      </w:r>
      <w:bookmarkEnd w:id="235"/>
      <w:bookmarkEnd w:id="236"/>
    </w:p>
    <w:tbl>
      <w:tblPr>
        <w:tblStyle w:val="TableGrid"/>
        <w:tblW w:w="8359" w:type="dxa"/>
        <w:tblLook w:val="04A0" w:firstRow="1" w:lastRow="0" w:firstColumn="1" w:lastColumn="0" w:noHBand="0" w:noVBand="1"/>
      </w:tblPr>
      <w:tblGrid>
        <w:gridCol w:w="512"/>
        <w:gridCol w:w="2847"/>
        <w:gridCol w:w="1070"/>
        <w:gridCol w:w="1412"/>
        <w:gridCol w:w="2518"/>
      </w:tblGrid>
      <w:tr w:rsidR="0010393E" w:rsidRPr="00B23775" w14:paraId="0E435034" w14:textId="77777777" w:rsidTr="00BC36AE">
        <w:tc>
          <w:tcPr>
            <w:tcW w:w="512" w:type="dxa"/>
          </w:tcPr>
          <w:p w14:paraId="379331DC"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4</w:t>
            </w:r>
          </w:p>
        </w:tc>
        <w:tc>
          <w:tcPr>
            <w:tcW w:w="2847" w:type="dxa"/>
          </w:tcPr>
          <w:p w14:paraId="24EC964C"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pencatatan pengeluaran klinik</w:t>
            </w:r>
          </w:p>
        </w:tc>
        <w:tc>
          <w:tcPr>
            <w:tcW w:w="1070" w:type="dxa"/>
          </w:tcPr>
          <w:p w14:paraId="234E9F21" w14:textId="77777777" w:rsidR="0010393E" w:rsidRPr="009636A1" w:rsidRDefault="0010393E" w:rsidP="00BC36AE">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1A3B6D56"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18" w:type="dxa"/>
          </w:tcPr>
          <w:p w14:paraId="74DE467E"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r>
      <w:tr w:rsidR="0010393E" w:rsidRPr="00B23775" w14:paraId="084DBDF1" w14:textId="77777777" w:rsidTr="00BC36AE">
        <w:tc>
          <w:tcPr>
            <w:tcW w:w="512" w:type="dxa"/>
          </w:tcPr>
          <w:p w14:paraId="47689B41"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w:t>
            </w:r>
          </w:p>
        </w:tc>
        <w:tc>
          <w:tcPr>
            <w:tcW w:w="2847" w:type="dxa"/>
          </w:tcPr>
          <w:p w14:paraId="1318E794"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harga perawatan</w:t>
            </w:r>
          </w:p>
        </w:tc>
        <w:tc>
          <w:tcPr>
            <w:tcW w:w="1070" w:type="dxa"/>
          </w:tcPr>
          <w:p w14:paraId="3D78DFE0" w14:textId="77777777" w:rsidR="0010393E" w:rsidRPr="009636A1" w:rsidRDefault="0010393E" w:rsidP="00BC36AE">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6131564F"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18" w:type="dxa"/>
          </w:tcPr>
          <w:p w14:paraId="3CC90EE8"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r>
    </w:tbl>
    <w:p w14:paraId="7728DEC8" w14:textId="77777777" w:rsidR="0010393E" w:rsidRPr="00B23775" w:rsidRDefault="0010393E" w:rsidP="0010393E">
      <w:pPr>
        <w:spacing w:line="240" w:lineRule="auto"/>
        <w:rPr>
          <w:rFonts w:ascii="Times New Roman" w:hAnsi="Times New Roman" w:cs="Times New Roman"/>
          <w:b/>
          <w:bCs/>
          <w:sz w:val="24"/>
          <w:szCs w:val="24"/>
          <w:lang w:val="en-US"/>
        </w:rPr>
      </w:pPr>
    </w:p>
    <w:p w14:paraId="5C9230ED" w14:textId="03219BA3" w:rsidR="006E512A" w:rsidRPr="00D4058B" w:rsidRDefault="004A3B8A" w:rsidP="0010393E">
      <w:pPr>
        <w:pStyle w:val="Heading5"/>
        <w:numPr>
          <w:ilvl w:val="2"/>
          <w:numId w:val="19"/>
        </w:numPr>
        <w:spacing w:line="240" w:lineRule="auto"/>
      </w:pPr>
      <w:bookmarkStart w:id="237" w:name="_Toc178772368"/>
      <w:r w:rsidRPr="00D4058B">
        <w:t>Kasus Hasil Pengujian</w:t>
      </w:r>
      <w:bookmarkEnd w:id="237"/>
    </w:p>
    <w:p w14:paraId="01626ED8" w14:textId="5A92A6F4" w:rsidR="00607C1E" w:rsidRPr="00B23775" w:rsidRDefault="00395129" w:rsidP="0010393E">
      <w:pPr>
        <w:spacing w:line="360" w:lineRule="auto"/>
        <w:jc w:val="both"/>
        <w:rPr>
          <w:rFonts w:ascii="Times New Roman" w:hAnsi="Times New Roman" w:cs="Times New Roman"/>
          <w:sz w:val="24"/>
          <w:szCs w:val="24"/>
          <w:lang w:val="en-US"/>
        </w:rPr>
      </w:pPr>
      <w:r w:rsidRPr="0010393E">
        <w:rPr>
          <w:rFonts w:ascii="Times New Roman" w:hAnsi="Times New Roman" w:cs="Times New Roman"/>
          <w:sz w:val="24"/>
          <w:szCs w:val="24"/>
          <w:lang w:val="en-US"/>
        </w:rPr>
        <w:t>Kasus hasil pengujian adalah pembahasan mengenai kasus dan hasil pengujian terhadap fungsionalitas aplikasi yang telah dilakukan berdasarkan fokus pengujian yang tercantum pada Tabel 5.1. Dalam sub</w:t>
      </w:r>
      <w:r w:rsidR="00BA102B">
        <w:rPr>
          <w:rFonts w:ascii="Times New Roman" w:hAnsi="Times New Roman" w:cs="Times New Roman"/>
          <w:sz w:val="24"/>
          <w:szCs w:val="24"/>
          <w:lang w:val="en-US"/>
        </w:rPr>
        <w:t xml:space="preserve"> </w:t>
      </w:r>
      <w:r w:rsidRPr="0010393E">
        <w:rPr>
          <w:rFonts w:ascii="Times New Roman" w:hAnsi="Times New Roman" w:cs="Times New Roman"/>
          <w:sz w:val="24"/>
          <w:szCs w:val="24"/>
          <w:lang w:val="en-US"/>
        </w:rPr>
        <w:t xml:space="preserve">bab ini akan dijelaskan mengenai kasus hasil pengujian yang mencakup </w:t>
      </w:r>
      <w:r w:rsidR="00607C1E" w:rsidRPr="00B23775">
        <w:rPr>
          <w:rFonts w:ascii="Times New Roman" w:hAnsi="Times New Roman" w:cs="Times New Roman"/>
          <w:sz w:val="24"/>
          <w:szCs w:val="24"/>
          <w:lang w:val="en-US"/>
        </w:rPr>
        <w:t xml:space="preserve">Input Reservasi dari Admin, Registrasi Akun Pasien, Admin menerima pengajuan reservasi dari pasien </w:t>
      </w:r>
    </w:p>
    <w:p w14:paraId="0D90B9E7" w14:textId="6A129E48" w:rsidR="00862113" w:rsidRPr="00922E31" w:rsidRDefault="00607C1E" w:rsidP="003B699F">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Input</w:t>
      </w:r>
      <w:r w:rsidR="00862113" w:rsidRPr="00922E31">
        <w:rPr>
          <w:rFonts w:ascii="Times New Roman" w:hAnsi="Times New Roman" w:cs="Times New Roman"/>
          <w:b/>
          <w:bCs/>
          <w:sz w:val="24"/>
          <w:szCs w:val="24"/>
          <w:lang w:val="en-US"/>
        </w:rPr>
        <w:t xml:space="preserve"> Reservasi dari Admin</w:t>
      </w:r>
    </w:p>
    <w:p w14:paraId="02320A7F" w14:textId="347ADE29" w:rsidR="00B23775" w:rsidRPr="00B23775" w:rsidRDefault="00607C1E"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b/>
      </w:r>
      <w:r w:rsidR="008D0EF1" w:rsidRPr="00B23775">
        <w:rPr>
          <w:rFonts w:ascii="Times New Roman" w:hAnsi="Times New Roman" w:cs="Times New Roman"/>
          <w:sz w:val="24"/>
          <w:szCs w:val="24"/>
          <w:lang w:val="en-US"/>
        </w:rPr>
        <w:t>Pada pengujian ini admin akan menginputkan reservasi ketika pasien datang klinik Xenon Dental house. Pada kasus kali ini pasien bernama Andy meminta reservasi  pada tanggal 18 Juli 2024. Hasil dari pengujian ini dapat dilihat pada tabel 5.2 dibawah ini :</w:t>
      </w:r>
    </w:p>
    <w:p w14:paraId="4E94A302" w14:textId="4C8CF672" w:rsidR="008F5ECF" w:rsidRPr="00B23775" w:rsidRDefault="002A0291" w:rsidP="007D7027">
      <w:pPr>
        <w:pStyle w:val="Heading4"/>
      </w:pPr>
      <w:bookmarkStart w:id="238" w:name="_Toc177416245"/>
      <w:r w:rsidRPr="00B23775">
        <w:t>Tabel</w:t>
      </w:r>
      <w:r w:rsidR="008F5ECF" w:rsidRPr="00B23775">
        <w:t xml:space="preserve"> 5.2</w:t>
      </w:r>
      <w:r w:rsidR="00D06F0C" w:rsidRPr="00B23775">
        <w:t xml:space="preserve"> Pengujian kondisi benar input reservasi dari admin</w:t>
      </w:r>
      <w:bookmarkEnd w:id="238"/>
    </w:p>
    <w:tbl>
      <w:tblPr>
        <w:tblStyle w:val="TableGrid"/>
        <w:tblW w:w="0" w:type="auto"/>
        <w:tblLook w:val="04A0" w:firstRow="1" w:lastRow="0" w:firstColumn="1" w:lastColumn="0" w:noHBand="0" w:noVBand="1"/>
      </w:tblPr>
      <w:tblGrid>
        <w:gridCol w:w="3963"/>
        <w:gridCol w:w="3964"/>
      </w:tblGrid>
      <w:tr w:rsidR="008509F7" w:rsidRPr="00B23775" w14:paraId="265148A6" w14:textId="77777777" w:rsidTr="009102CC">
        <w:tc>
          <w:tcPr>
            <w:tcW w:w="7927" w:type="dxa"/>
            <w:gridSpan w:val="2"/>
          </w:tcPr>
          <w:p w14:paraId="5BBABF7F" w14:textId="00811AFB" w:rsidR="008509F7" w:rsidRPr="00B23775" w:rsidRDefault="008509F7"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benar)</w:t>
            </w:r>
          </w:p>
        </w:tc>
      </w:tr>
      <w:tr w:rsidR="008509F7" w:rsidRPr="00B23775" w14:paraId="47503E6B" w14:textId="77777777" w:rsidTr="008509F7">
        <w:tc>
          <w:tcPr>
            <w:tcW w:w="3963" w:type="dxa"/>
          </w:tcPr>
          <w:p w14:paraId="175CD628" w14:textId="0DF59DA2"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masukan</w:t>
            </w:r>
          </w:p>
        </w:tc>
        <w:tc>
          <w:tcPr>
            <w:tcW w:w="3964" w:type="dxa"/>
          </w:tcPr>
          <w:p w14:paraId="5F908BCE" w14:textId="57D808B5"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mua data yang dibutuhkan untuk reservasi seperti detail reservasi dan data pribadi pasien</w:t>
            </w:r>
          </w:p>
        </w:tc>
      </w:tr>
      <w:tr w:rsidR="008509F7" w:rsidRPr="00B23775" w14:paraId="0EA8AC4E" w14:textId="77777777" w:rsidTr="008509F7">
        <w:tc>
          <w:tcPr>
            <w:tcW w:w="3963" w:type="dxa"/>
          </w:tcPr>
          <w:p w14:paraId="6C776DE1" w14:textId="36FEF51D"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3CBF36DE" w14:textId="08A745D8"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tersimpan dan system menampilkan list reservasi yang sudah ditambahkan</w:t>
            </w:r>
          </w:p>
        </w:tc>
      </w:tr>
      <w:tr w:rsidR="008509F7" w:rsidRPr="00B23775" w14:paraId="615DE651" w14:textId="77777777" w:rsidTr="008509F7">
        <w:tc>
          <w:tcPr>
            <w:tcW w:w="3963" w:type="dxa"/>
          </w:tcPr>
          <w:p w14:paraId="77E6F503" w14:textId="1222E6F7"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72527BA2" w14:textId="5D2E2CEE" w:rsidR="008509F7" w:rsidRPr="00B23775" w:rsidRDefault="00364FE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istem berhasil menyimpan dan menampilkan list reservasi yang sudah ditambahkan beserta notifikasi berhasil</w:t>
            </w:r>
          </w:p>
        </w:tc>
      </w:tr>
      <w:tr w:rsidR="008509F7" w:rsidRPr="00B23775" w14:paraId="5474992F" w14:textId="77777777" w:rsidTr="008509F7">
        <w:tc>
          <w:tcPr>
            <w:tcW w:w="3963" w:type="dxa"/>
          </w:tcPr>
          <w:p w14:paraId="6A59A3FD" w14:textId="025E1784"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0BF516B3" w14:textId="785D7B28" w:rsidR="0010393E" w:rsidRPr="00B23775" w:rsidRDefault="00364FE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57C15308" w14:textId="0272E312" w:rsidR="00364FE7" w:rsidRPr="00B23775" w:rsidRDefault="00364FE7" w:rsidP="0010393E">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Pengujian diawali dengan admin membuka menu reservasi admin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etelah berada pada halaman reservasi, admin menekan tombol tambahkan reservasi. Admin akan diarahkan pada halaman form tambah reservasi. Admin perlu mengisikan semua form yang diperlukan untuk reservasi, setelah mengisi semua form maka admin menekan </w:t>
      </w:r>
      <w:r w:rsidR="005818A0" w:rsidRPr="00B23775">
        <w:rPr>
          <w:rFonts w:ascii="Times New Roman" w:hAnsi="Times New Roman" w:cs="Times New Roman"/>
          <w:sz w:val="24"/>
          <w:szCs w:val="24"/>
          <w:lang w:val="en-US"/>
        </w:rPr>
        <w:t>t</w:t>
      </w:r>
      <w:r w:rsidRPr="00B23775">
        <w:rPr>
          <w:rFonts w:ascii="Times New Roman" w:hAnsi="Times New Roman" w:cs="Times New Roman"/>
          <w:sz w:val="24"/>
          <w:szCs w:val="24"/>
          <w:lang w:val="en-US"/>
        </w:rPr>
        <w:t>ombol submi</w:t>
      </w:r>
      <w:r w:rsidR="005818A0" w:rsidRPr="00B23775">
        <w:rPr>
          <w:rFonts w:ascii="Times New Roman" w:hAnsi="Times New Roman" w:cs="Times New Roman"/>
          <w:sz w:val="24"/>
          <w:szCs w:val="24"/>
          <w:lang w:val="en-US"/>
        </w:rPr>
        <w:t>t. Jika berhasil akan muncul notifikasi berhasil dan admin akan diarahkan kepada halaman list reservasi. Data yang baru diinputkan akan muncul pada list rese</w:t>
      </w:r>
      <w:r w:rsidR="00BA102B">
        <w:rPr>
          <w:rFonts w:ascii="Times New Roman" w:hAnsi="Times New Roman" w:cs="Times New Roman"/>
          <w:sz w:val="24"/>
          <w:szCs w:val="24"/>
          <w:lang w:val="en-US"/>
        </w:rPr>
        <w:t>r</w:t>
      </w:r>
      <w:r w:rsidR="005818A0" w:rsidRPr="00B23775">
        <w:rPr>
          <w:rFonts w:ascii="Times New Roman" w:hAnsi="Times New Roman" w:cs="Times New Roman"/>
          <w:sz w:val="24"/>
          <w:szCs w:val="24"/>
          <w:lang w:val="en-US"/>
        </w:rPr>
        <w:t>vasi.</w:t>
      </w:r>
      <w:r w:rsidR="008F5ECF" w:rsidRPr="00B23775">
        <w:rPr>
          <w:rFonts w:ascii="Times New Roman" w:hAnsi="Times New Roman" w:cs="Times New Roman"/>
          <w:sz w:val="24"/>
          <w:szCs w:val="24"/>
          <w:lang w:val="en-US"/>
        </w:rPr>
        <w:t xml:space="preserve"> Pengujian ini dapat dilihat ada gambar 5.1</w:t>
      </w:r>
      <w:r w:rsidR="00E05B89">
        <w:rPr>
          <w:rFonts w:ascii="Times New Roman" w:hAnsi="Times New Roman" w:cs="Times New Roman"/>
          <w:sz w:val="24"/>
          <w:szCs w:val="24"/>
          <w:lang w:val="en-US"/>
        </w:rPr>
        <w:t>5</w:t>
      </w:r>
      <w:r w:rsidR="008F5ECF" w:rsidRPr="00B23775">
        <w:rPr>
          <w:rFonts w:ascii="Times New Roman" w:hAnsi="Times New Roman" w:cs="Times New Roman"/>
          <w:sz w:val="24"/>
          <w:szCs w:val="24"/>
          <w:lang w:val="en-US"/>
        </w:rPr>
        <w:t>, 5.1</w:t>
      </w:r>
      <w:r w:rsidR="00E05B89">
        <w:rPr>
          <w:rFonts w:ascii="Times New Roman" w:hAnsi="Times New Roman" w:cs="Times New Roman"/>
          <w:sz w:val="24"/>
          <w:szCs w:val="24"/>
          <w:lang w:val="en-US"/>
        </w:rPr>
        <w:t>6</w:t>
      </w:r>
      <w:r w:rsidR="008F5ECF" w:rsidRPr="00B23775">
        <w:rPr>
          <w:rFonts w:ascii="Times New Roman" w:hAnsi="Times New Roman" w:cs="Times New Roman"/>
          <w:sz w:val="24"/>
          <w:szCs w:val="24"/>
          <w:lang w:val="en-US"/>
        </w:rPr>
        <w:t>, dan 5.1</w:t>
      </w:r>
      <w:r w:rsidR="00E05B89">
        <w:rPr>
          <w:rFonts w:ascii="Times New Roman" w:hAnsi="Times New Roman" w:cs="Times New Roman"/>
          <w:sz w:val="24"/>
          <w:szCs w:val="24"/>
          <w:lang w:val="en-US"/>
        </w:rPr>
        <w:t>7</w:t>
      </w:r>
      <w:r w:rsidR="008F5ECF" w:rsidRPr="00B23775">
        <w:rPr>
          <w:rFonts w:ascii="Times New Roman" w:hAnsi="Times New Roman" w:cs="Times New Roman"/>
          <w:sz w:val="24"/>
          <w:szCs w:val="24"/>
          <w:lang w:val="en-US"/>
        </w:rPr>
        <w:t xml:space="preserve"> berikut.</w:t>
      </w:r>
    </w:p>
    <w:p w14:paraId="273B9169" w14:textId="331AB2CC" w:rsidR="002A0291" w:rsidRPr="00B23775" w:rsidRDefault="00387FAF" w:rsidP="00D47F2C">
      <w:pPr>
        <w:spacing w:line="360" w:lineRule="auto"/>
        <w:rPr>
          <w:rFonts w:ascii="Times New Roman" w:hAnsi="Times New Roman" w:cs="Times New Roman"/>
          <w:b/>
          <w:bCs/>
          <w:sz w:val="24"/>
          <w:szCs w:val="24"/>
          <w:lang w:val="en-US"/>
        </w:rPr>
      </w:pPr>
      <w:r>
        <w:rPr>
          <w:noProof/>
        </w:rPr>
        <w:drawing>
          <wp:inline distT="0" distB="0" distL="0" distR="0" wp14:anchorId="224A09F6" wp14:editId="74163C8C">
            <wp:extent cx="5038904" cy="2498652"/>
            <wp:effectExtent l="0" t="0" r="0" b="0"/>
            <wp:docPr id="1117201818" name="Picture 111720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8626" b="3228"/>
                    <a:stretch/>
                  </pic:blipFill>
                  <pic:spPr bwMode="auto">
                    <a:xfrm>
                      <a:off x="0" y="0"/>
                      <a:ext cx="5039995" cy="2499193"/>
                    </a:xfrm>
                    <a:prstGeom prst="rect">
                      <a:avLst/>
                    </a:prstGeom>
                    <a:ln>
                      <a:noFill/>
                    </a:ln>
                    <a:extLst>
                      <a:ext uri="{53640926-AAD7-44D8-BBD7-CCE9431645EC}">
                        <a14:shadowObscured xmlns:a14="http://schemas.microsoft.com/office/drawing/2010/main"/>
                      </a:ext>
                    </a:extLst>
                  </pic:spPr>
                </pic:pic>
              </a:graphicData>
            </a:graphic>
          </wp:inline>
        </w:drawing>
      </w:r>
    </w:p>
    <w:p w14:paraId="464D737B" w14:textId="5C0BB279" w:rsidR="008F5ECF" w:rsidRPr="00B23775" w:rsidRDefault="008F5ECF" w:rsidP="00CF41A4">
      <w:pPr>
        <w:pStyle w:val="Heading3"/>
      </w:pPr>
      <w:bookmarkStart w:id="239" w:name="_Toc173852725"/>
      <w:bookmarkStart w:id="240" w:name="_Toc176816548"/>
      <w:r w:rsidRPr="00B23775">
        <w:t>Gambar 5.1</w:t>
      </w:r>
      <w:r w:rsidR="00E05B89">
        <w:t>5</w:t>
      </w:r>
      <w:r w:rsidR="00D06F0C" w:rsidRPr="00B23775">
        <w:t xml:space="preserve"> Tampilan </w:t>
      </w:r>
      <w:r w:rsidR="00403968" w:rsidRPr="00B23775">
        <w:t>awal reservasi dari admin</w:t>
      </w:r>
      <w:bookmarkEnd w:id="239"/>
      <w:bookmarkEnd w:id="240"/>
    </w:p>
    <w:p w14:paraId="5786A250" w14:textId="212A684B" w:rsidR="00676871" w:rsidRPr="00B23775" w:rsidRDefault="00087339"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7CD08095" wp14:editId="125AE51A">
            <wp:extent cx="5039995" cy="2359660"/>
            <wp:effectExtent l="0" t="0" r="8255"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9995" cy="2359660"/>
                    </a:xfrm>
                    <a:prstGeom prst="rect">
                      <a:avLst/>
                    </a:prstGeom>
                  </pic:spPr>
                </pic:pic>
              </a:graphicData>
            </a:graphic>
          </wp:inline>
        </w:drawing>
      </w:r>
    </w:p>
    <w:p w14:paraId="72332804" w14:textId="45B4645B" w:rsidR="002A0291" w:rsidRPr="00B23775" w:rsidRDefault="008F5ECF" w:rsidP="00CF41A4">
      <w:pPr>
        <w:pStyle w:val="Heading3"/>
      </w:pPr>
      <w:bookmarkStart w:id="241" w:name="_Toc173852726"/>
      <w:bookmarkStart w:id="242" w:name="_Toc176816549"/>
      <w:r w:rsidRPr="00B23775">
        <w:t>Gambar 5.1</w:t>
      </w:r>
      <w:r w:rsidR="00E05B89">
        <w:t>6</w:t>
      </w:r>
      <w:r w:rsidR="00403968" w:rsidRPr="00B23775">
        <w:t xml:space="preserve"> Tampilan Form tambah reservasi</w:t>
      </w:r>
      <w:bookmarkEnd w:id="241"/>
      <w:bookmarkEnd w:id="242"/>
    </w:p>
    <w:p w14:paraId="55C2F93A" w14:textId="58FB0E6B" w:rsidR="00676871" w:rsidRPr="00B23775" w:rsidRDefault="00676871"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474BA669" wp14:editId="13FB083E">
            <wp:extent cx="5039995" cy="2359660"/>
            <wp:effectExtent l="0" t="0" r="8255"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2359660"/>
                    </a:xfrm>
                    <a:prstGeom prst="rect">
                      <a:avLst/>
                    </a:prstGeom>
                  </pic:spPr>
                </pic:pic>
              </a:graphicData>
            </a:graphic>
          </wp:inline>
        </w:drawing>
      </w:r>
    </w:p>
    <w:p w14:paraId="573165B5" w14:textId="179A4CC9" w:rsidR="005818A0" w:rsidRPr="00B23775" w:rsidRDefault="008F5ECF" w:rsidP="00CF41A4">
      <w:pPr>
        <w:pStyle w:val="Heading3"/>
      </w:pPr>
      <w:bookmarkStart w:id="243" w:name="_Toc173852727"/>
      <w:bookmarkStart w:id="244" w:name="_Toc176816550"/>
      <w:r w:rsidRPr="00B23775">
        <w:t>Gambar 5.1</w:t>
      </w:r>
      <w:r w:rsidR="00E05B89">
        <w:t>7</w:t>
      </w:r>
      <w:r w:rsidR="00403968" w:rsidRPr="00B23775">
        <w:t xml:space="preserve"> Tampilan reservasi setelah data berhasil ditambahkan</w:t>
      </w:r>
      <w:bookmarkEnd w:id="243"/>
      <w:bookmarkEnd w:id="244"/>
    </w:p>
    <w:p w14:paraId="32655996" w14:textId="7E632A0B" w:rsidR="002A0291" w:rsidRDefault="00FE0ADB" w:rsidP="00E05B8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Selanjutnya adalah pengujian alternatif, pengujian alternatif adalah pengujian untuk kasus yang berbeda dibandingkan kasus benar. P</w:t>
      </w:r>
      <w:r w:rsidR="005818A0" w:rsidRPr="00B23775">
        <w:rPr>
          <w:rFonts w:ascii="Times New Roman" w:hAnsi="Times New Roman" w:cs="Times New Roman"/>
          <w:sz w:val="24"/>
          <w:szCs w:val="24"/>
          <w:lang w:val="en-US"/>
        </w:rPr>
        <w:t>engujia</w:t>
      </w:r>
      <w:r w:rsidRPr="00B23775">
        <w:rPr>
          <w:rFonts w:ascii="Times New Roman" w:hAnsi="Times New Roman" w:cs="Times New Roman"/>
          <w:sz w:val="24"/>
          <w:szCs w:val="24"/>
          <w:lang w:val="en-US"/>
        </w:rPr>
        <w:t>n alternatif untuk fungsional input reservasi terjadi ketika admin tidak mengisi semua form yang ada di reservasi. Hasil pengujian ini dapat dilihat pada tabel 5</w:t>
      </w:r>
      <w:r w:rsidR="008F5ECF" w:rsidRPr="00B23775">
        <w:rPr>
          <w:rFonts w:ascii="Times New Roman" w:hAnsi="Times New Roman" w:cs="Times New Roman"/>
          <w:sz w:val="24"/>
          <w:szCs w:val="24"/>
          <w:lang w:val="en-US"/>
        </w:rPr>
        <w:t>.3</w:t>
      </w:r>
    </w:p>
    <w:p w14:paraId="3D50D9AA" w14:textId="77777777" w:rsidR="00E05B89" w:rsidRPr="00B23775" w:rsidRDefault="00E05B89" w:rsidP="00E05B89">
      <w:pPr>
        <w:spacing w:line="360" w:lineRule="auto"/>
        <w:jc w:val="both"/>
        <w:rPr>
          <w:rFonts w:ascii="Times New Roman" w:hAnsi="Times New Roman" w:cs="Times New Roman"/>
          <w:sz w:val="24"/>
          <w:szCs w:val="24"/>
          <w:lang w:val="en-US"/>
        </w:rPr>
      </w:pPr>
    </w:p>
    <w:p w14:paraId="75CD8E69" w14:textId="17C3A061" w:rsidR="008F5ECF" w:rsidRPr="00B23775" w:rsidRDefault="008F5ECF" w:rsidP="007D7027">
      <w:pPr>
        <w:pStyle w:val="Heading4"/>
      </w:pPr>
      <w:bookmarkStart w:id="245" w:name="_Toc177416246"/>
      <w:r w:rsidRPr="00B23775">
        <w:t>Tabel 5.3</w:t>
      </w:r>
      <w:r w:rsidR="00403968" w:rsidRPr="00B23775">
        <w:t xml:space="preserve"> Pengujian alternatif reservasi dari admin</w:t>
      </w:r>
      <w:bookmarkEnd w:id="245"/>
    </w:p>
    <w:tbl>
      <w:tblPr>
        <w:tblStyle w:val="TableGrid"/>
        <w:tblW w:w="0" w:type="auto"/>
        <w:tblLook w:val="04A0" w:firstRow="1" w:lastRow="0" w:firstColumn="1" w:lastColumn="0" w:noHBand="0" w:noVBand="1"/>
      </w:tblPr>
      <w:tblGrid>
        <w:gridCol w:w="3963"/>
        <w:gridCol w:w="3964"/>
      </w:tblGrid>
      <w:tr w:rsidR="005818A0" w:rsidRPr="00B23775" w14:paraId="4BA06D29" w14:textId="77777777" w:rsidTr="00813B4C">
        <w:tc>
          <w:tcPr>
            <w:tcW w:w="7927" w:type="dxa"/>
            <w:gridSpan w:val="2"/>
          </w:tcPr>
          <w:p w14:paraId="27323177" w14:textId="21AF2389" w:rsidR="005818A0" w:rsidRPr="00B23775" w:rsidRDefault="005818A0" w:rsidP="00813B4C">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r w:rsidR="00FE0ADB" w:rsidRPr="00B23775">
              <w:rPr>
                <w:rFonts w:ascii="Times New Roman" w:hAnsi="Times New Roman" w:cs="Times New Roman"/>
                <w:b/>
                <w:bCs/>
                <w:sz w:val="24"/>
                <w:szCs w:val="24"/>
                <w:lang w:val="en-US"/>
              </w:rPr>
              <w:t>alternatif</w:t>
            </w:r>
            <w:r w:rsidRPr="00B23775">
              <w:rPr>
                <w:rFonts w:ascii="Times New Roman" w:hAnsi="Times New Roman" w:cs="Times New Roman"/>
                <w:b/>
                <w:bCs/>
                <w:sz w:val="24"/>
                <w:szCs w:val="24"/>
                <w:lang w:val="en-US"/>
              </w:rPr>
              <w:t>)</w:t>
            </w:r>
          </w:p>
        </w:tc>
      </w:tr>
      <w:tr w:rsidR="005818A0" w:rsidRPr="00B23775" w14:paraId="3BC15F9A" w14:textId="77777777" w:rsidTr="00813B4C">
        <w:tc>
          <w:tcPr>
            <w:tcW w:w="3963" w:type="dxa"/>
          </w:tcPr>
          <w:p w14:paraId="648889F2"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masukan</w:t>
            </w:r>
          </w:p>
        </w:tc>
        <w:tc>
          <w:tcPr>
            <w:tcW w:w="3964" w:type="dxa"/>
          </w:tcPr>
          <w:p w14:paraId="6520F0C3" w14:textId="2916914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isikan hanya dari form reservasi</w:t>
            </w:r>
          </w:p>
        </w:tc>
      </w:tr>
      <w:tr w:rsidR="005818A0" w:rsidRPr="00B23775" w14:paraId="13866745" w14:textId="77777777" w:rsidTr="00813B4C">
        <w:tc>
          <w:tcPr>
            <w:tcW w:w="3963" w:type="dxa"/>
          </w:tcPr>
          <w:p w14:paraId="047D6CF8"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5ACA0749" w14:textId="7FA58BDF"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kan muncul notifikasi untuk mengisi form yang dikosongkan</w:t>
            </w:r>
          </w:p>
        </w:tc>
      </w:tr>
      <w:tr w:rsidR="005818A0" w:rsidRPr="00B23775" w14:paraId="698FA6DB" w14:textId="77777777" w:rsidTr="00813B4C">
        <w:tc>
          <w:tcPr>
            <w:tcW w:w="3963" w:type="dxa"/>
          </w:tcPr>
          <w:p w14:paraId="26347D30"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46B359FA" w14:textId="6DF0FC78"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otifikasi form yang dikosongkan menunjukkan untuk mengisikan form yang kosong</w:t>
            </w:r>
          </w:p>
        </w:tc>
      </w:tr>
      <w:tr w:rsidR="005818A0" w:rsidRPr="00B23775" w14:paraId="4A778325" w14:textId="77777777" w:rsidTr="00813B4C">
        <w:tc>
          <w:tcPr>
            <w:tcW w:w="3963" w:type="dxa"/>
          </w:tcPr>
          <w:p w14:paraId="470113FF"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0F6901D2"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65EF0293" w14:textId="77777777" w:rsidR="005818A0" w:rsidRPr="00B23775" w:rsidRDefault="005818A0" w:rsidP="005818A0">
      <w:pPr>
        <w:spacing w:line="360" w:lineRule="auto"/>
        <w:rPr>
          <w:rFonts w:ascii="Times New Roman" w:hAnsi="Times New Roman" w:cs="Times New Roman"/>
          <w:sz w:val="24"/>
          <w:szCs w:val="24"/>
          <w:lang w:val="en-US"/>
        </w:rPr>
      </w:pPr>
    </w:p>
    <w:p w14:paraId="3037AF0D" w14:textId="77777777" w:rsidR="005818A0" w:rsidRPr="00B23775" w:rsidRDefault="005818A0" w:rsidP="00D47F2C">
      <w:pPr>
        <w:spacing w:line="360" w:lineRule="auto"/>
        <w:rPr>
          <w:rFonts w:ascii="Times New Roman" w:hAnsi="Times New Roman" w:cs="Times New Roman"/>
          <w:b/>
          <w:bCs/>
          <w:sz w:val="24"/>
          <w:szCs w:val="24"/>
          <w:lang w:val="en-US"/>
        </w:rPr>
      </w:pPr>
    </w:p>
    <w:p w14:paraId="2F163977" w14:textId="76BF04D8" w:rsidR="00352926" w:rsidRPr="00B23775" w:rsidRDefault="00352926"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929CC3B" wp14:editId="140077AB">
            <wp:extent cx="5039995" cy="2380615"/>
            <wp:effectExtent l="0" t="0" r="825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380615"/>
                    </a:xfrm>
                    <a:prstGeom prst="rect">
                      <a:avLst/>
                    </a:prstGeom>
                  </pic:spPr>
                </pic:pic>
              </a:graphicData>
            </a:graphic>
          </wp:inline>
        </w:drawing>
      </w:r>
    </w:p>
    <w:p w14:paraId="69B72012" w14:textId="2E9489E9" w:rsidR="00862113" w:rsidRPr="00B23775" w:rsidRDefault="008F5ECF" w:rsidP="00CF41A4">
      <w:pPr>
        <w:pStyle w:val="Heading3"/>
      </w:pPr>
      <w:bookmarkStart w:id="246" w:name="_Toc173852728"/>
      <w:bookmarkStart w:id="247" w:name="_Toc176816551"/>
      <w:r w:rsidRPr="00B23775">
        <w:t>Gambar 5.1</w:t>
      </w:r>
      <w:r w:rsidR="00E05B89">
        <w:t xml:space="preserve">8 </w:t>
      </w:r>
      <w:r w:rsidR="00403968" w:rsidRPr="00B23775">
        <w:t>Tampilan notifikasi saat input form reservasi tidak diisi</w:t>
      </w:r>
      <w:bookmarkEnd w:id="246"/>
      <w:bookmarkEnd w:id="247"/>
    </w:p>
    <w:p w14:paraId="2D2614E0" w14:textId="7539E557" w:rsidR="00862113" w:rsidRPr="00D4058B" w:rsidRDefault="00862113"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Registrasi Akun pasien</w:t>
      </w:r>
    </w:p>
    <w:p w14:paraId="7DA6D677" w14:textId="2AF25E19" w:rsidR="002A0291" w:rsidRPr="00B23775" w:rsidRDefault="00FE0ADB" w:rsidP="006378D1">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pengujian ini pasien akan melakukan registrasi akun baru agar bisa melakukan reservasi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Pada kasus kali ini pasien </w:t>
      </w:r>
      <w:r w:rsidR="00F91F00" w:rsidRPr="00B23775">
        <w:rPr>
          <w:rFonts w:ascii="Times New Roman" w:hAnsi="Times New Roman" w:cs="Times New Roman"/>
          <w:sz w:val="24"/>
          <w:szCs w:val="24"/>
          <w:lang w:val="en-US"/>
        </w:rPr>
        <w:t>melakukan registrasi dengan mengisi pada halaman registrasi</w:t>
      </w:r>
      <w:r w:rsidRPr="00B23775">
        <w:rPr>
          <w:rFonts w:ascii="Times New Roman" w:hAnsi="Times New Roman" w:cs="Times New Roman"/>
          <w:sz w:val="24"/>
          <w:szCs w:val="24"/>
          <w:lang w:val="en-US"/>
        </w:rPr>
        <w:t>. Hasil dari pengujian ini dapat</w:t>
      </w:r>
      <w:r w:rsidR="002A0291"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dilihat pada tabel 5</w:t>
      </w:r>
      <w:r w:rsidR="006378D1" w:rsidRPr="00B23775">
        <w:rPr>
          <w:rFonts w:ascii="Times New Roman" w:hAnsi="Times New Roman" w:cs="Times New Roman"/>
          <w:sz w:val="24"/>
          <w:szCs w:val="24"/>
          <w:lang w:val="en-US"/>
        </w:rPr>
        <w:t>.</w:t>
      </w:r>
      <w:r w:rsidR="00C442F4" w:rsidRPr="00B23775">
        <w:rPr>
          <w:rFonts w:ascii="Times New Roman" w:hAnsi="Times New Roman" w:cs="Times New Roman"/>
          <w:sz w:val="24"/>
          <w:szCs w:val="24"/>
          <w:lang w:val="en-US"/>
        </w:rPr>
        <w:t>4</w:t>
      </w:r>
      <w:r w:rsidR="006378D1"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dibawah ini :</w:t>
      </w:r>
    </w:p>
    <w:p w14:paraId="61DEC2DD" w14:textId="7E86C814" w:rsidR="00C442F4" w:rsidRPr="00B23775" w:rsidRDefault="00C442F4" w:rsidP="007D7027">
      <w:pPr>
        <w:pStyle w:val="Heading4"/>
      </w:pPr>
      <w:bookmarkStart w:id="248" w:name="_Toc177416247"/>
      <w:r w:rsidRPr="00B23775">
        <w:t>Tabel 5.4</w:t>
      </w:r>
      <w:r w:rsidR="00403968" w:rsidRPr="00B23775">
        <w:t xml:space="preserve"> Pengujian kondisi benar registrasi pasien</w:t>
      </w:r>
      <w:bookmarkEnd w:id="248"/>
    </w:p>
    <w:tbl>
      <w:tblPr>
        <w:tblStyle w:val="TableGrid"/>
        <w:tblW w:w="0" w:type="auto"/>
        <w:tblLook w:val="04A0" w:firstRow="1" w:lastRow="0" w:firstColumn="1" w:lastColumn="0" w:noHBand="0" w:noVBand="1"/>
      </w:tblPr>
      <w:tblGrid>
        <w:gridCol w:w="3963"/>
        <w:gridCol w:w="3964"/>
      </w:tblGrid>
      <w:tr w:rsidR="00FE0ADB" w:rsidRPr="00B23775" w14:paraId="4A464B4C" w14:textId="77777777" w:rsidTr="00813B4C">
        <w:tc>
          <w:tcPr>
            <w:tcW w:w="7927" w:type="dxa"/>
            <w:gridSpan w:val="2"/>
          </w:tcPr>
          <w:p w14:paraId="72769530" w14:textId="77777777" w:rsidR="00FE0ADB" w:rsidRPr="00B23775" w:rsidRDefault="00FE0ADB" w:rsidP="00813B4C">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benar)</w:t>
            </w:r>
          </w:p>
        </w:tc>
      </w:tr>
      <w:tr w:rsidR="00FE0ADB" w:rsidRPr="00B23775" w14:paraId="3258AED3" w14:textId="77777777" w:rsidTr="00813B4C">
        <w:tc>
          <w:tcPr>
            <w:tcW w:w="3963" w:type="dxa"/>
          </w:tcPr>
          <w:p w14:paraId="05C37C01"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masukan</w:t>
            </w:r>
          </w:p>
        </w:tc>
        <w:tc>
          <w:tcPr>
            <w:tcW w:w="3964" w:type="dxa"/>
          </w:tcPr>
          <w:p w14:paraId="3778DA3A" w14:textId="2F75EEB6"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mua data yang dibutuhkan untuk </w:t>
            </w:r>
            <w:r w:rsidR="00F91F00" w:rsidRPr="00B23775">
              <w:rPr>
                <w:rFonts w:ascii="Times New Roman" w:hAnsi="Times New Roman" w:cs="Times New Roman"/>
                <w:sz w:val="24"/>
                <w:szCs w:val="24"/>
                <w:lang w:val="en-US"/>
              </w:rPr>
              <w:t>registrasi, seperti nama, email, password</w:t>
            </w:r>
          </w:p>
        </w:tc>
      </w:tr>
      <w:tr w:rsidR="00FE0ADB" w:rsidRPr="00B23775" w14:paraId="597F0E08" w14:textId="77777777" w:rsidTr="00813B4C">
        <w:tc>
          <w:tcPr>
            <w:tcW w:w="3963" w:type="dxa"/>
          </w:tcPr>
          <w:p w14:paraId="0F37A0A2"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641A215E" w14:textId="3B572463"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tersimpan dan system </w:t>
            </w:r>
            <w:r w:rsidR="00F91F00" w:rsidRPr="00B23775">
              <w:rPr>
                <w:rFonts w:ascii="Times New Roman" w:hAnsi="Times New Roman" w:cs="Times New Roman"/>
                <w:sz w:val="24"/>
                <w:szCs w:val="24"/>
                <w:lang w:val="en-US"/>
              </w:rPr>
              <w:t>akan menampilkan landing page untuk akun pasien yang sudah login</w:t>
            </w:r>
          </w:p>
        </w:tc>
      </w:tr>
      <w:tr w:rsidR="00FE0ADB" w:rsidRPr="00B23775" w14:paraId="1DCAAE1D" w14:textId="77777777" w:rsidTr="00813B4C">
        <w:tc>
          <w:tcPr>
            <w:tcW w:w="3963" w:type="dxa"/>
          </w:tcPr>
          <w:p w14:paraId="7A4A1E8C"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0882D24E" w14:textId="5F6F153D"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berhasil menyimpan </w:t>
            </w:r>
            <w:r w:rsidR="00F91F00" w:rsidRPr="00B23775">
              <w:rPr>
                <w:rFonts w:ascii="Times New Roman" w:hAnsi="Times New Roman" w:cs="Times New Roman"/>
                <w:sz w:val="24"/>
                <w:szCs w:val="24"/>
                <w:lang w:val="en-US"/>
              </w:rPr>
              <w:t>data dan berhasil mengarahkan ke halaman landing page</w:t>
            </w:r>
          </w:p>
        </w:tc>
      </w:tr>
      <w:tr w:rsidR="00FE0ADB" w:rsidRPr="00B23775" w14:paraId="528E6179" w14:textId="77777777" w:rsidTr="00813B4C">
        <w:tc>
          <w:tcPr>
            <w:tcW w:w="3963" w:type="dxa"/>
          </w:tcPr>
          <w:p w14:paraId="038655B9"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53933CC0"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3B3E42FD" w14:textId="77777777" w:rsidR="00FE0ADB" w:rsidRPr="00B23775" w:rsidRDefault="00FE0ADB" w:rsidP="00FE0ADB">
      <w:pPr>
        <w:spacing w:line="360" w:lineRule="auto"/>
        <w:rPr>
          <w:rFonts w:ascii="Times New Roman" w:hAnsi="Times New Roman" w:cs="Times New Roman"/>
          <w:sz w:val="24"/>
          <w:szCs w:val="24"/>
          <w:lang w:val="en-US"/>
        </w:rPr>
      </w:pPr>
    </w:p>
    <w:p w14:paraId="25A5199D" w14:textId="57EA7995" w:rsidR="00FE0ADB" w:rsidRPr="00B23775" w:rsidRDefault="00FE0ADB" w:rsidP="00C442F4">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Pengujian diawali dengan </w:t>
      </w:r>
      <w:r w:rsidR="00F91F00" w:rsidRPr="00B23775">
        <w:rPr>
          <w:rFonts w:ascii="Times New Roman" w:hAnsi="Times New Roman" w:cs="Times New Roman"/>
          <w:sz w:val="24"/>
          <w:szCs w:val="24"/>
          <w:lang w:val="en-US"/>
        </w:rPr>
        <w:t>pasien</w:t>
      </w:r>
      <w:r w:rsidRPr="00B23775">
        <w:rPr>
          <w:rFonts w:ascii="Times New Roman" w:hAnsi="Times New Roman" w:cs="Times New Roman"/>
          <w:sz w:val="24"/>
          <w:szCs w:val="24"/>
          <w:lang w:val="en-US"/>
        </w:rPr>
        <w:t xml:space="preserve"> </w:t>
      </w:r>
      <w:r w:rsidR="00F91F00" w:rsidRPr="00B23775">
        <w:rPr>
          <w:rFonts w:ascii="Times New Roman" w:hAnsi="Times New Roman" w:cs="Times New Roman"/>
          <w:sz w:val="24"/>
          <w:szCs w:val="24"/>
          <w:lang w:val="en-US"/>
        </w:rPr>
        <w:t xml:space="preserve">masuk pada halaman registrasi akun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etelah berada pada halaman </w:t>
      </w:r>
      <w:r w:rsidR="00F91F00" w:rsidRPr="00B23775">
        <w:rPr>
          <w:rFonts w:ascii="Times New Roman" w:hAnsi="Times New Roman" w:cs="Times New Roman"/>
          <w:sz w:val="24"/>
          <w:szCs w:val="24"/>
          <w:lang w:val="en-US"/>
        </w:rPr>
        <w:t>registrasi</w:t>
      </w:r>
      <w:r w:rsidRPr="00B23775">
        <w:rPr>
          <w:rFonts w:ascii="Times New Roman" w:hAnsi="Times New Roman" w:cs="Times New Roman"/>
          <w:sz w:val="24"/>
          <w:szCs w:val="24"/>
          <w:lang w:val="en-US"/>
        </w:rPr>
        <w:t xml:space="preserve">, </w:t>
      </w:r>
      <w:r w:rsidR="00F91F00" w:rsidRPr="00B23775">
        <w:rPr>
          <w:rFonts w:ascii="Times New Roman" w:hAnsi="Times New Roman" w:cs="Times New Roman"/>
          <w:sz w:val="24"/>
          <w:szCs w:val="24"/>
          <w:lang w:val="en-US"/>
        </w:rPr>
        <w:t xml:space="preserve">pasien mengisikan </w:t>
      </w:r>
      <w:r w:rsidR="00CF1EF0" w:rsidRPr="00B23775">
        <w:rPr>
          <w:rFonts w:ascii="Times New Roman" w:hAnsi="Times New Roman" w:cs="Times New Roman"/>
          <w:sz w:val="24"/>
          <w:szCs w:val="24"/>
          <w:lang w:val="en-US"/>
        </w:rPr>
        <w:t>data data yang diperlukan untuk membuat akun baru. Setelah mengisi data data tersebut pasien menekan tombol register</w:t>
      </w:r>
      <w:r w:rsidR="00B62231" w:rsidRPr="00B23775">
        <w:rPr>
          <w:rFonts w:ascii="Times New Roman" w:hAnsi="Times New Roman" w:cs="Times New Roman"/>
          <w:sz w:val="24"/>
          <w:szCs w:val="24"/>
          <w:lang w:val="en-US"/>
        </w:rPr>
        <w:t xml:space="preserve">. Ketika berhasil maka pasien akah diarahkan ke tampilan landing page serta pasien bisa mengakses menu reservasi pada landing page. Data user akan terlihat bertambah di tabel user database </w:t>
      </w:r>
      <w:r w:rsidR="00B62231" w:rsidRPr="009636A1">
        <w:rPr>
          <w:rFonts w:ascii="Times New Roman" w:hAnsi="Times New Roman" w:cs="Times New Roman"/>
          <w:i/>
          <w:iCs/>
          <w:sz w:val="24"/>
          <w:szCs w:val="24"/>
          <w:lang w:val="en-US"/>
        </w:rPr>
        <w:t>website</w:t>
      </w:r>
      <w:r w:rsidR="00B62231" w:rsidRPr="00B23775">
        <w:rPr>
          <w:rFonts w:ascii="Times New Roman" w:hAnsi="Times New Roman" w:cs="Times New Roman"/>
          <w:sz w:val="24"/>
          <w:szCs w:val="24"/>
          <w:lang w:val="en-US"/>
        </w:rPr>
        <w:t xml:space="preserve">. </w:t>
      </w:r>
      <w:r w:rsidR="00C442F4" w:rsidRPr="00B23775">
        <w:rPr>
          <w:rFonts w:ascii="Times New Roman" w:hAnsi="Times New Roman" w:cs="Times New Roman"/>
          <w:sz w:val="24"/>
          <w:szCs w:val="24"/>
          <w:lang w:val="en-US"/>
        </w:rPr>
        <w:t>Hasil pengujian ini dapat dilihat pada gambar 5.1</w:t>
      </w:r>
      <w:r w:rsidR="0010393E">
        <w:rPr>
          <w:rFonts w:ascii="Times New Roman" w:hAnsi="Times New Roman" w:cs="Times New Roman"/>
          <w:sz w:val="24"/>
          <w:szCs w:val="24"/>
          <w:lang w:val="en-US"/>
        </w:rPr>
        <w:t>9</w:t>
      </w:r>
      <w:r w:rsidR="00C442F4" w:rsidRPr="00B23775">
        <w:rPr>
          <w:rFonts w:ascii="Times New Roman" w:hAnsi="Times New Roman" w:cs="Times New Roman"/>
          <w:sz w:val="24"/>
          <w:szCs w:val="24"/>
          <w:lang w:val="en-US"/>
        </w:rPr>
        <w:t>, 5.</w:t>
      </w:r>
      <w:r w:rsidR="0010393E">
        <w:rPr>
          <w:rFonts w:ascii="Times New Roman" w:hAnsi="Times New Roman" w:cs="Times New Roman"/>
          <w:sz w:val="24"/>
          <w:szCs w:val="24"/>
          <w:lang w:val="en-US"/>
        </w:rPr>
        <w:t>20</w:t>
      </w:r>
      <w:r w:rsidR="00C442F4" w:rsidRPr="00B23775">
        <w:rPr>
          <w:rFonts w:ascii="Times New Roman" w:hAnsi="Times New Roman" w:cs="Times New Roman"/>
          <w:sz w:val="24"/>
          <w:szCs w:val="24"/>
          <w:lang w:val="en-US"/>
        </w:rPr>
        <w:t>, dan 5.</w:t>
      </w:r>
      <w:r w:rsidR="0010393E">
        <w:rPr>
          <w:rFonts w:ascii="Times New Roman" w:hAnsi="Times New Roman" w:cs="Times New Roman"/>
          <w:sz w:val="24"/>
          <w:szCs w:val="24"/>
          <w:lang w:val="en-US"/>
        </w:rPr>
        <w:t>21</w:t>
      </w:r>
      <w:r w:rsidR="00C442F4" w:rsidRPr="00B23775">
        <w:rPr>
          <w:rFonts w:ascii="Times New Roman" w:hAnsi="Times New Roman" w:cs="Times New Roman"/>
          <w:sz w:val="24"/>
          <w:szCs w:val="24"/>
          <w:lang w:val="en-US"/>
        </w:rPr>
        <w:t>.</w:t>
      </w:r>
    </w:p>
    <w:p w14:paraId="660C77FF" w14:textId="1EF9EA6E" w:rsidR="00471179" w:rsidRPr="00B23775" w:rsidRDefault="0025736E"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4F22E2E9" wp14:editId="0D5D5CB8">
            <wp:extent cx="4726602" cy="255427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a:ext>
                      </a:extLst>
                    </a:blip>
                    <a:srcRect/>
                    <a:stretch/>
                  </pic:blipFill>
                  <pic:spPr bwMode="auto">
                    <a:xfrm>
                      <a:off x="0" y="0"/>
                      <a:ext cx="4753158" cy="2568625"/>
                    </a:xfrm>
                    <a:prstGeom prst="rect">
                      <a:avLst/>
                    </a:prstGeom>
                    <a:noFill/>
                    <a:ln>
                      <a:noFill/>
                    </a:ln>
                    <a:extLst>
                      <a:ext uri="{53640926-AAD7-44D8-BBD7-CCE9431645EC}">
                        <a14:shadowObscured xmlns:a14="http://schemas.microsoft.com/office/drawing/2010/main"/>
                      </a:ext>
                    </a:extLst>
                  </pic:spPr>
                </pic:pic>
              </a:graphicData>
            </a:graphic>
          </wp:inline>
        </w:drawing>
      </w:r>
    </w:p>
    <w:p w14:paraId="74A32E10" w14:textId="1937D437" w:rsidR="00C442F4" w:rsidRPr="00B23775" w:rsidRDefault="00C442F4" w:rsidP="00CF41A4">
      <w:pPr>
        <w:pStyle w:val="Heading3"/>
      </w:pPr>
      <w:bookmarkStart w:id="249" w:name="_Toc173852729"/>
      <w:bookmarkStart w:id="250" w:name="_Toc176816552"/>
      <w:r w:rsidRPr="00B23775">
        <w:t>Gambar 5.1</w:t>
      </w:r>
      <w:r w:rsidR="0010393E">
        <w:t>9</w:t>
      </w:r>
      <w:r w:rsidR="00403968" w:rsidRPr="00B23775">
        <w:t xml:space="preserve"> Tampilan form registrasi akun</w:t>
      </w:r>
      <w:bookmarkEnd w:id="249"/>
      <w:bookmarkEnd w:id="250"/>
      <w:r w:rsidR="00403968" w:rsidRPr="00B23775">
        <w:t xml:space="preserve"> </w:t>
      </w:r>
    </w:p>
    <w:p w14:paraId="4359C056" w14:textId="40A71E5B" w:rsidR="00403968" w:rsidRPr="00B23775" w:rsidRDefault="00EC122C"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32F53B8A" wp14:editId="671ABF93">
            <wp:extent cx="5039995" cy="2456815"/>
            <wp:effectExtent l="0" t="0" r="825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456815"/>
                    </a:xfrm>
                    <a:prstGeom prst="rect">
                      <a:avLst/>
                    </a:prstGeom>
                  </pic:spPr>
                </pic:pic>
              </a:graphicData>
            </a:graphic>
          </wp:inline>
        </w:drawing>
      </w:r>
    </w:p>
    <w:p w14:paraId="1B66CDA5" w14:textId="63409779" w:rsidR="0034097C" w:rsidRPr="00B23775" w:rsidRDefault="00C442F4" w:rsidP="00CF41A4">
      <w:pPr>
        <w:pStyle w:val="Heading3"/>
      </w:pPr>
      <w:bookmarkStart w:id="251" w:name="_Toc173852730"/>
      <w:bookmarkStart w:id="252" w:name="_Toc176816553"/>
      <w:r w:rsidRPr="00B23775">
        <w:t>Gambar 5.</w:t>
      </w:r>
      <w:r w:rsidR="0010393E">
        <w:t>20</w:t>
      </w:r>
      <w:r w:rsidR="00403968" w:rsidRPr="00B23775">
        <w:t xml:space="preserve"> Tampilan Setelah pasien berhasil register</w:t>
      </w:r>
      <w:bookmarkEnd w:id="251"/>
      <w:bookmarkEnd w:id="252"/>
    </w:p>
    <w:p w14:paraId="0236F43B" w14:textId="7294C18C" w:rsidR="00862113" w:rsidRPr="00B23775" w:rsidRDefault="00862113"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F3AF850" wp14:editId="4BF9B128">
            <wp:extent cx="5039995" cy="13919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1391920"/>
                    </a:xfrm>
                    <a:prstGeom prst="rect">
                      <a:avLst/>
                    </a:prstGeom>
                  </pic:spPr>
                </pic:pic>
              </a:graphicData>
            </a:graphic>
          </wp:inline>
        </w:drawing>
      </w:r>
    </w:p>
    <w:p w14:paraId="4FD20E2C" w14:textId="23933D7A" w:rsidR="00C442F4" w:rsidRPr="00B23775" w:rsidRDefault="00C442F4" w:rsidP="00CF41A4">
      <w:pPr>
        <w:pStyle w:val="Heading3"/>
      </w:pPr>
      <w:bookmarkStart w:id="253" w:name="_Toc173852731"/>
      <w:bookmarkStart w:id="254" w:name="_Toc176816554"/>
      <w:r w:rsidRPr="00B23775">
        <w:t>Gambar 5.</w:t>
      </w:r>
      <w:r w:rsidR="0010393E">
        <w:t>21</w:t>
      </w:r>
      <w:r w:rsidR="00403968" w:rsidRPr="00B23775">
        <w:t xml:space="preserve"> Penambahan data user setelah registrasi akun pasien dilakukan</w:t>
      </w:r>
      <w:bookmarkEnd w:id="253"/>
      <w:bookmarkEnd w:id="254"/>
    </w:p>
    <w:p w14:paraId="0BA5CAA2" w14:textId="3EC4C442" w:rsidR="00352926" w:rsidRPr="00B23775" w:rsidRDefault="00B62231"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lanjutnya pengujian alternatif. </w:t>
      </w:r>
      <w:r w:rsidR="0045230A" w:rsidRPr="00B23775">
        <w:rPr>
          <w:rFonts w:ascii="Times New Roman" w:hAnsi="Times New Roman" w:cs="Times New Roman"/>
          <w:sz w:val="24"/>
          <w:szCs w:val="24"/>
          <w:lang w:val="en-US"/>
        </w:rPr>
        <w:t xml:space="preserve">Kasus untuk pengujian alternatif adalah ketika user menginputkan email yang sudah terdaftar pada </w:t>
      </w:r>
      <w:r w:rsidR="0045230A" w:rsidRPr="009636A1">
        <w:rPr>
          <w:rFonts w:ascii="Times New Roman" w:hAnsi="Times New Roman" w:cs="Times New Roman"/>
          <w:i/>
          <w:iCs/>
          <w:sz w:val="24"/>
          <w:szCs w:val="24"/>
          <w:lang w:val="en-US"/>
        </w:rPr>
        <w:t>website</w:t>
      </w:r>
      <w:r w:rsidR="0045230A" w:rsidRPr="00B23775">
        <w:rPr>
          <w:rFonts w:ascii="Times New Roman" w:hAnsi="Times New Roman" w:cs="Times New Roman"/>
          <w:sz w:val="24"/>
          <w:szCs w:val="24"/>
          <w:lang w:val="en-US"/>
        </w:rPr>
        <w:t>. User akan diminta menginputkan email lain dikarenakan email tersebut sudah terdaftar. Hasil dari pengujian ini dapat dilihat pada tabel 5</w:t>
      </w:r>
      <w:r w:rsidR="00C442F4" w:rsidRPr="00B23775">
        <w:rPr>
          <w:rFonts w:ascii="Times New Roman" w:hAnsi="Times New Roman" w:cs="Times New Roman"/>
          <w:sz w:val="24"/>
          <w:szCs w:val="24"/>
          <w:lang w:val="en-US"/>
        </w:rPr>
        <w:t>.5</w:t>
      </w:r>
      <w:r w:rsidR="0045230A" w:rsidRPr="00B23775">
        <w:rPr>
          <w:rFonts w:ascii="Times New Roman" w:hAnsi="Times New Roman" w:cs="Times New Roman"/>
          <w:sz w:val="24"/>
          <w:szCs w:val="24"/>
          <w:lang w:val="en-US"/>
        </w:rPr>
        <w:t xml:space="preserve"> dan gambar </w:t>
      </w:r>
      <w:r w:rsidR="00C442F4" w:rsidRPr="00B23775">
        <w:rPr>
          <w:rFonts w:ascii="Times New Roman" w:hAnsi="Times New Roman" w:cs="Times New Roman"/>
          <w:sz w:val="24"/>
          <w:szCs w:val="24"/>
          <w:lang w:val="en-US"/>
        </w:rPr>
        <w:t>5.20</w:t>
      </w:r>
      <w:r w:rsidR="0045230A" w:rsidRPr="00B23775">
        <w:rPr>
          <w:rFonts w:ascii="Times New Roman" w:hAnsi="Times New Roman" w:cs="Times New Roman"/>
          <w:sz w:val="24"/>
          <w:szCs w:val="24"/>
          <w:lang w:val="en-US"/>
        </w:rPr>
        <w:t xml:space="preserve"> </w:t>
      </w:r>
    </w:p>
    <w:p w14:paraId="2EF22975" w14:textId="7A922B6B" w:rsidR="0045230A" w:rsidRPr="00B23775" w:rsidRDefault="00C442F4" w:rsidP="007D7027">
      <w:pPr>
        <w:pStyle w:val="Heading4"/>
      </w:pPr>
      <w:bookmarkStart w:id="255" w:name="_Toc177416248"/>
      <w:bookmarkStart w:id="256" w:name="_Hlk176188356"/>
      <w:r w:rsidRPr="00B23775">
        <w:t>Tabel 5.5</w:t>
      </w:r>
      <w:r w:rsidR="00403968" w:rsidRPr="00B23775">
        <w:t xml:space="preserve"> Pengujian alternatif registrasi akun pasien</w:t>
      </w:r>
      <w:bookmarkEnd w:id="255"/>
    </w:p>
    <w:tbl>
      <w:tblPr>
        <w:tblStyle w:val="TableGrid"/>
        <w:tblW w:w="0" w:type="auto"/>
        <w:tblLook w:val="04A0" w:firstRow="1" w:lastRow="0" w:firstColumn="1" w:lastColumn="0" w:noHBand="0" w:noVBand="1"/>
      </w:tblPr>
      <w:tblGrid>
        <w:gridCol w:w="3963"/>
        <w:gridCol w:w="3964"/>
      </w:tblGrid>
      <w:tr w:rsidR="0045230A" w:rsidRPr="00B23775" w14:paraId="31987DD8" w14:textId="77777777" w:rsidTr="000811B5">
        <w:tc>
          <w:tcPr>
            <w:tcW w:w="7927" w:type="dxa"/>
            <w:gridSpan w:val="2"/>
          </w:tcPr>
          <w:bookmarkEnd w:id="256"/>
          <w:p w14:paraId="1B2D3D61" w14:textId="77777777" w:rsidR="0045230A" w:rsidRPr="00B23775" w:rsidRDefault="0045230A"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alternatif)</w:t>
            </w:r>
          </w:p>
        </w:tc>
      </w:tr>
      <w:tr w:rsidR="0045230A" w:rsidRPr="00B23775" w14:paraId="6D701176" w14:textId="77777777" w:rsidTr="000811B5">
        <w:tc>
          <w:tcPr>
            <w:tcW w:w="3963" w:type="dxa"/>
          </w:tcPr>
          <w:p w14:paraId="42208582" w14:textId="77777777"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masukan</w:t>
            </w:r>
          </w:p>
        </w:tc>
        <w:tc>
          <w:tcPr>
            <w:tcW w:w="3964" w:type="dxa"/>
          </w:tcPr>
          <w:p w14:paraId="74AEB559" w14:textId="6714B9AE"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engisikan email yang sudah terdaftar di </w:t>
            </w:r>
            <w:r w:rsidRPr="009636A1">
              <w:rPr>
                <w:rFonts w:ascii="Times New Roman" w:hAnsi="Times New Roman" w:cs="Times New Roman"/>
                <w:i/>
                <w:iCs/>
                <w:sz w:val="24"/>
                <w:szCs w:val="24"/>
                <w:lang w:val="en-US"/>
              </w:rPr>
              <w:t>website</w:t>
            </w:r>
          </w:p>
        </w:tc>
      </w:tr>
      <w:tr w:rsidR="0045230A" w:rsidRPr="00B23775" w14:paraId="2F160C95" w14:textId="77777777" w:rsidTr="000811B5">
        <w:tc>
          <w:tcPr>
            <w:tcW w:w="3963" w:type="dxa"/>
          </w:tcPr>
          <w:p w14:paraId="7F5ADF10" w14:textId="77777777"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5C2C6B1D" w14:textId="6BE8E9CC"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kan muncul notifikasi yang memberitahu </w:t>
            </w:r>
            <w:r w:rsidR="00A1557A" w:rsidRPr="00B23775">
              <w:rPr>
                <w:rFonts w:ascii="Times New Roman" w:hAnsi="Times New Roman" w:cs="Times New Roman"/>
                <w:sz w:val="24"/>
                <w:szCs w:val="24"/>
                <w:lang w:val="en-US"/>
              </w:rPr>
              <w:t>bahwa email yang diinputkan sudah didaftarkan.</w:t>
            </w:r>
          </w:p>
        </w:tc>
      </w:tr>
      <w:tr w:rsidR="002A1251" w:rsidRPr="00B23775" w14:paraId="5CE08186" w14:textId="77777777" w:rsidTr="00BC36AE">
        <w:tc>
          <w:tcPr>
            <w:tcW w:w="3963" w:type="dxa"/>
          </w:tcPr>
          <w:p w14:paraId="4CFC09EB" w14:textId="77777777" w:rsidR="002A1251" w:rsidRPr="00B23775" w:rsidRDefault="002A1251"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7C156C16" w14:textId="77777777" w:rsidR="002A1251" w:rsidRPr="00B23775" w:rsidRDefault="002A1251"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otifikasi pemberitahuan muncul yang menginformasikan bahwa email sudah didaftarkan</w:t>
            </w:r>
          </w:p>
        </w:tc>
      </w:tr>
      <w:tr w:rsidR="002A1251" w:rsidRPr="00B23775" w14:paraId="6131E64F" w14:textId="77777777" w:rsidTr="00BC36AE">
        <w:tc>
          <w:tcPr>
            <w:tcW w:w="3963" w:type="dxa"/>
          </w:tcPr>
          <w:p w14:paraId="2BD5E37F" w14:textId="77777777" w:rsidR="002A1251" w:rsidRPr="00B23775" w:rsidRDefault="002A1251"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4785559B" w14:textId="77777777" w:rsidR="002A1251" w:rsidRPr="00B23775" w:rsidRDefault="002A1251"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682001CE" w14:textId="3981BDED" w:rsidR="0045230A" w:rsidRDefault="0045230A" w:rsidP="00D47F2C">
      <w:pPr>
        <w:spacing w:line="360" w:lineRule="auto"/>
        <w:rPr>
          <w:rFonts w:ascii="Times New Roman" w:hAnsi="Times New Roman" w:cs="Times New Roman"/>
          <w:sz w:val="24"/>
          <w:szCs w:val="24"/>
          <w:lang w:val="en-US"/>
        </w:rPr>
      </w:pPr>
    </w:p>
    <w:p w14:paraId="415FFD92" w14:textId="5942E64D" w:rsidR="00621209" w:rsidRDefault="00621209" w:rsidP="00621209">
      <w:pPr>
        <w:pStyle w:val="Heading4"/>
      </w:pPr>
    </w:p>
    <w:p w14:paraId="6CD25763" w14:textId="77777777" w:rsidR="00621209" w:rsidRPr="00B23775" w:rsidRDefault="00621209" w:rsidP="00D47F2C">
      <w:pPr>
        <w:spacing w:line="360" w:lineRule="auto"/>
        <w:rPr>
          <w:rFonts w:ascii="Times New Roman" w:hAnsi="Times New Roman" w:cs="Times New Roman"/>
          <w:sz w:val="24"/>
          <w:szCs w:val="24"/>
          <w:lang w:val="en-US"/>
        </w:rPr>
      </w:pPr>
    </w:p>
    <w:p w14:paraId="6830BCE2" w14:textId="38111C44" w:rsidR="00511B9F" w:rsidRPr="00B23775" w:rsidRDefault="00511B9F"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55826C99" wp14:editId="0EA517A6">
            <wp:extent cx="5039995" cy="2456815"/>
            <wp:effectExtent l="0" t="0" r="825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456815"/>
                    </a:xfrm>
                    <a:prstGeom prst="rect">
                      <a:avLst/>
                    </a:prstGeom>
                  </pic:spPr>
                </pic:pic>
              </a:graphicData>
            </a:graphic>
          </wp:inline>
        </w:drawing>
      </w:r>
    </w:p>
    <w:p w14:paraId="03761B92" w14:textId="2BEE8440" w:rsidR="00C442F4" w:rsidRPr="00B23775" w:rsidRDefault="00C442F4" w:rsidP="00CF41A4">
      <w:pPr>
        <w:pStyle w:val="Heading3"/>
      </w:pPr>
      <w:bookmarkStart w:id="257" w:name="_Toc173852732"/>
      <w:bookmarkStart w:id="258" w:name="_Toc176816555"/>
      <w:r w:rsidRPr="00B23775">
        <w:t>Gambar 5.</w:t>
      </w:r>
      <w:r w:rsidR="0010393E">
        <w:t>22</w:t>
      </w:r>
      <w:r w:rsidR="00403968" w:rsidRPr="00B23775">
        <w:t xml:space="preserve"> </w:t>
      </w:r>
      <w:r w:rsidR="002D25BE" w:rsidRPr="00B23775">
        <w:t>Notifikasi saat mendaftarkan akun email yang sudah ada</w:t>
      </w:r>
      <w:bookmarkEnd w:id="257"/>
      <w:bookmarkEnd w:id="258"/>
    </w:p>
    <w:p w14:paraId="17ED5734" w14:textId="68D15632" w:rsidR="00862113" w:rsidRPr="00D4058B" w:rsidRDefault="00862113"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Admin Menerima pengajuan reservasi dari pasien</w:t>
      </w:r>
    </w:p>
    <w:p w14:paraId="477557AD" w14:textId="6AC58F23" w:rsidR="00A1557A" w:rsidRPr="00B23775" w:rsidRDefault="00A1557A" w:rsidP="00C442F4">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pengujian ini </w:t>
      </w:r>
      <w:r w:rsidR="00100D1B" w:rsidRPr="00B23775">
        <w:rPr>
          <w:rFonts w:ascii="Times New Roman" w:hAnsi="Times New Roman" w:cs="Times New Roman"/>
          <w:sz w:val="24"/>
          <w:szCs w:val="24"/>
          <w:lang w:val="en-US"/>
        </w:rPr>
        <w:t xml:space="preserve">pasien akan mengajukan reservasi melalui akunya. Setelah itu admin akan memeriksa pengajuan ini dan menyetujui/menerima reservasi </w:t>
      </w:r>
      <w:r w:rsidRPr="00B23775">
        <w:rPr>
          <w:rFonts w:ascii="Times New Roman" w:hAnsi="Times New Roman" w:cs="Times New Roman"/>
          <w:sz w:val="24"/>
          <w:szCs w:val="24"/>
          <w:lang w:val="en-US"/>
        </w:rPr>
        <w:t>ini</w:t>
      </w:r>
      <w:r w:rsidR="00100D1B" w:rsidRPr="00B23775">
        <w:rPr>
          <w:rFonts w:ascii="Times New Roman" w:hAnsi="Times New Roman" w:cs="Times New Roman"/>
          <w:sz w:val="24"/>
          <w:szCs w:val="24"/>
          <w:lang w:val="en-US"/>
        </w:rPr>
        <w:t xml:space="preserve"> melalui akun admin.</w:t>
      </w:r>
      <w:r w:rsidRPr="00B23775">
        <w:rPr>
          <w:rFonts w:ascii="Times New Roman" w:hAnsi="Times New Roman" w:cs="Times New Roman"/>
          <w:sz w:val="24"/>
          <w:szCs w:val="24"/>
          <w:lang w:val="en-US"/>
        </w:rPr>
        <w:t xml:space="preserve"> </w:t>
      </w:r>
      <w:r w:rsidR="00100D1B" w:rsidRPr="00B23775">
        <w:rPr>
          <w:rFonts w:ascii="Times New Roman" w:hAnsi="Times New Roman" w:cs="Times New Roman"/>
          <w:sz w:val="24"/>
          <w:szCs w:val="24"/>
          <w:lang w:val="en-US"/>
        </w:rPr>
        <w:t xml:space="preserve">Pada kasus ini pasien bernama Robert dan user admin bernama abdul. </w:t>
      </w:r>
      <w:r w:rsidRPr="00B23775">
        <w:rPr>
          <w:rFonts w:ascii="Times New Roman" w:hAnsi="Times New Roman" w:cs="Times New Roman"/>
          <w:sz w:val="24"/>
          <w:szCs w:val="24"/>
          <w:lang w:val="en-US"/>
        </w:rPr>
        <w:t>Hasil dari pengujian ini dapat dilihat pada tabel 5</w:t>
      </w:r>
      <w:r w:rsidR="00C442F4" w:rsidRPr="00B23775">
        <w:rPr>
          <w:rFonts w:ascii="Times New Roman" w:hAnsi="Times New Roman" w:cs="Times New Roman"/>
          <w:sz w:val="24"/>
          <w:szCs w:val="24"/>
          <w:lang w:val="en-US"/>
        </w:rPr>
        <w:t>.6</w:t>
      </w:r>
      <w:r w:rsidRPr="00B23775">
        <w:rPr>
          <w:rFonts w:ascii="Times New Roman" w:hAnsi="Times New Roman" w:cs="Times New Roman"/>
          <w:sz w:val="24"/>
          <w:szCs w:val="24"/>
          <w:lang w:val="en-US"/>
        </w:rPr>
        <w:t xml:space="preserve"> dibawah</w:t>
      </w:r>
      <w:r w:rsidR="002523DD"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ini :</w:t>
      </w:r>
    </w:p>
    <w:p w14:paraId="7C55FA80" w14:textId="2670DCE3" w:rsidR="00C442F4" w:rsidRPr="00B23775" w:rsidRDefault="00C442F4" w:rsidP="007D7027">
      <w:pPr>
        <w:pStyle w:val="Heading4"/>
      </w:pPr>
      <w:bookmarkStart w:id="259" w:name="_Toc177416249"/>
      <w:r w:rsidRPr="00B23775">
        <w:t>Tabel 5.6</w:t>
      </w:r>
      <w:r w:rsidR="002D25BE" w:rsidRPr="00B23775">
        <w:t xml:space="preserve"> Pengujian kondisi benar reservasi dari pasien</w:t>
      </w:r>
      <w:bookmarkEnd w:id="259"/>
    </w:p>
    <w:tbl>
      <w:tblPr>
        <w:tblStyle w:val="TableGrid"/>
        <w:tblW w:w="0" w:type="auto"/>
        <w:tblLook w:val="04A0" w:firstRow="1" w:lastRow="0" w:firstColumn="1" w:lastColumn="0" w:noHBand="0" w:noVBand="1"/>
      </w:tblPr>
      <w:tblGrid>
        <w:gridCol w:w="3963"/>
        <w:gridCol w:w="3964"/>
      </w:tblGrid>
      <w:tr w:rsidR="00A1557A" w:rsidRPr="00B23775" w14:paraId="5EA7327D" w14:textId="77777777" w:rsidTr="000811B5">
        <w:tc>
          <w:tcPr>
            <w:tcW w:w="7927" w:type="dxa"/>
            <w:gridSpan w:val="2"/>
          </w:tcPr>
          <w:p w14:paraId="7BB15F6F" w14:textId="77777777" w:rsidR="00A1557A" w:rsidRPr="00B23775" w:rsidRDefault="00A1557A"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benar)</w:t>
            </w:r>
          </w:p>
        </w:tc>
      </w:tr>
      <w:tr w:rsidR="00A1557A" w:rsidRPr="00B23775" w14:paraId="4199A251" w14:textId="77777777" w:rsidTr="000811B5">
        <w:tc>
          <w:tcPr>
            <w:tcW w:w="3963" w:type="dxa"/>
          </w:tcPr>
          <w:p w14:paraId="4F48C757" w14:textId="77777777" w:rsidR="00A1557A" w:rsidRPr="00B23775" w:rsidRDefault="00A1557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masukan</w:t>
            </w:r>
          </w:p>
        </w:tc>
        <w:tc>
          <w:tcPr>
            <w:tcW w:w="3964" w:type="dxa"/>
          </w:tcPr>
          <w:p w14:paraId="36143DF5" w14:textId="3A9E97C5" w:rsidR="00A1557A" w:rsidRPr="00B23775" w:rsidRDefault="00100D1B"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 dari pasien serta persetujuan dari admin</w:t>
            </w:r>
          </w:p>
        </w:tc>
      </w:tr>
      <w:tr w:rsidR="002A1251" w:rsidRPr="00B23775" w14:paraId="1DD49DE2" w14:textId="77777777" w:rsidTr="000811B5">
        <w:tc>
          <w:tcPr>
            <w:tcW w:w="3963" w:type="dxa"/>
          </w:tcPr>
          <w:p w14:paraId="78A3E51E" w14:textId="296354E6"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4299B57F" w14:textId="62BCBB51"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tersimpan dan reservasi yang diajukan akan berubah statusnya menjadi diterima.</w:t>
            </w:r>
          </w:p>
        </w:tc>
      </w:tr>
      <w:tr w:rsidR="002A1251" w:rsidRPr="00B23775" w14:paraId="25CD25F6" w14:textId="77777777" w:rsidTr="000811B5">
        <w:tc>
          <w:tcPr>
            <w:tcW w:w="3963" w:type="dxa"/>
          </w:tcPr>
          <w:p w14:paraId="6D164815" w14:textId="4A36098F"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0AD8449E" w14:textId="16199FD3"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istem berhasil menyimpan data dan berhasil mengubah status dari reservasi yang diajukan</w:t>
            </w:r>
          </w:p>
        </w:tc>
      </w:tr>
      <w:tr w:rsidR="002A1251" w:rsidRPr="00B23775" w14:paraId="55735003" w14:textId="77777777" w:rsidTr="000811B5">
        <w:tc>
          <w:tcPr>
            <w:tcW w:w="3963" w:type="dxa"/>
          </w:tcPr>
          <w:p w14:paraId="02E05F21" w14:textId="43D16060"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74AE1548" w14:textId="526B222F"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653BD1F2" w14:textId="3483E221" w:rsidR="003611F0" w:rsidRDefault="003611F0" w:rsidP="002A1251">
      <w:pPr>
        <w:pStyle w:val="Heading4"/>
        <w:jc w:val="left"/>
      </w:pPr>
    </w:p>
    <w:p w14:paraId="124D5C4F" w14:textId="77777777" w:rsidR="003611F0" w:rsidRPr="00B23775" w:rsidRDefault="003611F0" w:rsidP="00D47F2C">
      <w:pPr>
        <w:spacing w:line="360" w:lineRule="auto"/>
        <w:rPr>
          <w:rFonts w:ascii="Times New Roman" w:hAnsi="Times New Roman" w:cs="Times New Roman"/>
          <w:sz w:val="24"/>
          <w:szCs w:val="24"/>
        </w:rPr>
      </w:pPr>
    </w:p>
    <w:p w14:paraId="115A44C0" w14:textId="50CB7A10" w:rsidR="00AA59F0" w:rsidRPr="00B23775" w:rsidRDefault="001776DC" w:rsidP="006378D1">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Pada pengujian ini user pasien perlu mengajukan reservasi terlebih dahulu dengan cara mengisikan form tambah reservasi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etelah selesai </w:t>
      </w:r>
      <w:r w:rsidR="00F105B0" w:rsidRPr="00B23775">
        <w:rPr>
          <w:rFonts w:ascii="Times New Roman" w:hAnsi="Times New Roman" w:cs="Times New Roman"/>
          <w:sz w:val="24"/>
          <w:szCs w:val="24"/>
          <w:lang w:val="en-US"/>
        </w:rPr>
        <w:t xml:space="preserve">diinputkan </w:t>
      </w:r>
      <w:r w:rsidRPr="00B23775">
        <w:rPr>
          <w:rFonts w:ascii="Times New Roman" w:hAnsi="Times New Roman" w:cs="Times New Roman"/>
          <w:sz w:val="24"/>
          <w:szCs w:val="24"/>
          <w:lang w:val="en-US"/>
        </w:rPr>
        <w:t xml:space="preserve">maka yang </w:t>
      </w:r>
      <w:r w:rsidR="00F105B0" w:rsidRPr="00B23775">
        <w:rPr>
          <w:rFonts w:ascii="Times New Roman" w:hAnsi="Times New Roman" w:cs="Times New Roman"/>
          <w:sz w:val="24"/>
          <w:szCs w:val="24"/>
          <w:lang w:val="en-US"/>
        </w:rPr>
        <w:t xml:space="preserve">data </w:t>
      </w:r>
      <w:r w:rsidRPr="00B23775">
        <w:rPr>
          <w:rFonts w:ascii="Times New Roman" w:hAnsi="Times New Roman" w:cs="Times New Roman"/>
          <w:sz w:val="24"/>
          <w:szCs w:val="24"/>
          <w:lang w:val="en-US"/>
        </w:rPr>
        <w:t>akan muncul pada reservasi dengan status belum diproses</w:t>
      </w:r>
      <w:r w:rsidR="00F105B0" w:rsidRPr="00B23775">
        <w:rPr>
          <w:rFonts w:ascii="Times New Roman" w:hAnsi="Times New Roman" w:cs="Times New Roman"/>
          <w:sz w:val="24"/>
          <w:szCs w:val="24"/>
          <w:lang w:val="en-US"/>
        </w:rPr>
        <w:t xml:space="preserve"> dan muncul pada draft reservasi dari pasien. Setelah itu admin akan menerima pengajuan yang membuat status reservasi pada pasien akan berubah menjadi diterima  dan data reservasi pada admin akan dipindahkan ke bagian reservasi dari admin</w:t>
      </w:r>
      <w:r w:rsidR="00AA59F0" w:rsidRPr="00B23775">
        <w:rPr>
          <w:rFonts w:ascii="Times New Roman" w:hAnsi="Times New Roman" w:cs="Times New Roman"/>
          <w:sz w:val="24"/>
          <w:szCs w:val="24"/>
          <w:lang w:val="en-US"/>
        </w:rPr>
        <w:t>. Proses ini dapat dilihat pada gambar 5</w:t>
      </w:r>
      <w:r w:rsidR="00C442F4" w:rsidRPr="00B23775">
        <w:rPr>
          <w:rFonts w:ascii="Times New Roman" w:hAnsi="Times New Roman" w:cs="Times New Roman"/>
          <w:sz w:val="24"/>
          <w:szCs w:val="24"/>
          <w:lang w:val="en-US"/>
        </w:rPr>
        <w:t>.2</w:t>
      </w:r>
      <w:r w:rsidR="0010393E">
        <w:rPr>
          <w:rFonts w:ascii="Times New Roman" w:hAnsi="Times New Roman" w:cs="Times New Roman"/>
          <w:sz w:val="24"/>
          <w:szCs w:val="24"/>
          <w:lang w:val="en-US"/>
        </w:rPr>
        <w:t>3</w:t>
      </w:r>
      <w:r w:rsidR="007D7619" w:rsidRPr="00B23775">
        <w:rPr>
          <w:rFonts w:ascii="Times New Roman" w:hAnsi="Times New Roman" w:cs="Times New Roman"/>
          <w:sz w:val="24"/>
          <w:szCs w:val="24"/>
          <w:lang w:val="en-US"/>
        </w:rPr>
        <w:t>, 5.2</w:t>
      </w:r>
      <w:r w:rsidR="0010393E">
        <w:rPr>
          <w:rFonts w:ascii="Times New Roman" w:hAnsi="Times New Roman" w:cs="Times New Roman"/>
          <w:sz w:val="24"/>
          <w:szCs w:val="24"/>
          <w:lang w:val="en-US"/>
        </w:rPr>
        <w:t>4</w:t>
      </w:r>
      <w:r w:rsidR="007D7619" w:rsidRPr="00B23775">
        <w:rPr>
          <w:rFonts w:ascii="Times New Roman" w:hAnsi="Times New Roman" w:cs="Times New Roman"/>
          <w:sz w:val="24"/>
          <w:szCs w:val="24"/>
          <w:lang w:val="en-US"/>
        </w:rPr>
        <w:t>, 5.2</w:t>
      </w:r>
      <w:r w:rsidR="0010393E">
        <w:rPr>
          <w:rFonts w:ascii="Times New Roman" w:hAnsi="Times New Roman" w:cs="Times New Roman"/>
          <w:sz w:val="24"/>
          <w:szCs w:val="24"/>
          <w:lang w:val="en-US"/>
        </w:rPr>
        <w:t>5</w:t>
      </w:r>
      <w:r w:rsidR="007D7619" w:rsidRPr="00B23775">
        <w:rPr>
          <w:rFonts w:ascii="Times New Roman" w:hAnsi="Times New Roman" w:cs="Times New Roman"/>
          <w:sz w:val="24"/>
          <w:szCs w:val="24"/>
          <w:lang w:val="en-US"/>
        </w:rPr>
        <w:t>, 5.2</w:t>
      </w:r>
      <w:r w:rsidR="0010393E">
        <w:rPr>
          <w:rFonts w:ascii="Times New Roman" w:hAnsi="Times New Roman" w:cs="Times New Roman"/>
          <w:sz w:val="24"/>
          <w:szCs w:val="24"/>
          <w:lang w:val="en-US"/>
        </w:rPr>
        <w:t>6</w:t>
      </w:r>
      <w:r w:rsidR="007D7619" w:rsidRPr="00B23775">
        <w:rPr>
          <w:rFonts w:ascii="Times New Roman" w:hAnsi="Times New Roman" w:cs="Times New Roman"/>
          <w:sz w:val="24"/>
          <w:szCs w:val="24"/>
          <w:lang w:val="en-US"/>
        </w:rPr>
        <w:t>.</w:t>
      </w:r>
    </w:p>
    <w:p w14:paraId="2B98609D" w14:textId="22AA277A" w:rsidR="0025736E" w:rsidRPr="00B23775" w:rsidRDefault="0025736E"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2C43AD55" wp14:editId="51B5191A">
            <wp:extent cx="5039995" cy="2466975"/>
            <wp:effectExtent l="0" t="0" r="825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466975"/>
                    </a:xfrm>
                    <a:prstGeom prst="rect">
                      <a:avLst/>
                    </a:prstGeom>
                  </pic:spPr>
                </pic:pic>
              </a:graphicData>
            </a:graphic>
          </wp:inline>
        </w:drawing>
      </w:r>
    </w:p>
    <w:p w14:paraId="03537543" w14:textId="2FDC393B" w:rsidR="00C442F4" w:rsidRPr="00B23775" w:rsidRDefault="00C442F4" w:rsidP="00CF41A4">
      <w:pPr>
        <w:pStyle w:val="Heading3"/>
      </w:pPr>
      <w:bookmarkStart w:id="260" w:name="_Toc173852733"/>
      <w:bookmarkStart w:id="261" w:name="_Toc176816556"/>
      <w:r w:rsidRPr="00B23775">
        <w:t>Gambar 5.2</w:t>
      </w:r>
      <w:r w:rsidR="0010393E">
        <w:t xml:space="preserve">3 </w:t>
      </w:r>
      <w:r w:rsidR="002D25BE" w:rsidRPr="00B23775">
        <w:t>Tampilan form saat pasien melakukan reservasi</w:t>
      </w:r>
      <w:bookmarkEnd w:id="260"/>
      <w:bookmarkEnd w:id="261"/>
    </w:p>
    <w:p w14:paraId="74B949DC" w14:textId="77777777" w:rsidR="00C442F4" w:rsidRPr="00B23775" w:rsidRDefault="00C442F4" w:rsidP="00D47F2C">
      <w:pPr>
        <w:spacing w:line="360" w:lineRule="auto"/>
        <w:rPr>
          <w:rFonts w:ascii="Times New Roman" w:hAnsi="Times New Roman" w:cs="Times New Roman"/>
          <w:b/>
          <w:bCs/>
          <w:sz w:val="24"/>
          <w:szCs w:val="24"/>
          <w:lang w:val="en-US"/>
        </w:rPr>
      </w:pPr>
    </w:p>
    <w:p w14:paraId="7E880F39" w14:textId="0B119AC5" w:rsidR="00EC122C" w:rsidRPr="00B23775" w:rsidRDefault="00EC122C"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416F9D3" wp14:editId="53D8D9CE">
            <wp:extent cx="4832371" cy="2365348"/>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3477" cy="2370784"/>
                    </a:xfrm>
                    <a:prstGeom prst="rect">
                      <a:avLst/>
                    </a:prstGeom>
                  </pic:spPr>
                </pic:pic>
              </a:graphicData>
            </a:graphic>
          </wp:inline>
        </w:drawing>
      </w:r>
    </w:p>
    <w:p w14:paraId="3D6B2C8B" w14:textId="58599E56" w:rsidR="00C442F4" w:rsidRPr="00B23775" w:rsidRDefault="00C442F4" w:rsidP="00CF41A4">
      <w:pPr>
        <w:pStyle w:val="Heading3"/>
      </w:pPr>
      <w:bookmarkStart w:id="262" w:name="_Toc173852734"/>
      <w:bookmarkStart w:id="263" w:name="_Toc176816557"/>
      <w:r w:rsidRPr="00B23775">
        <w:t>Gambar 5.2</w:t>
      </w:r>
      <w:r w:rsidR="0010393E">
        <w:t>4</w:t>
      </w:r>
      <w:r w:rsidR="002D25BE" w:rsidRPr="00B23775">
        <w:t xml:space="preserve"> Tampilan </w:t>
      </w:r>
      <w:r w:rsidR="00A0719C" w:rsidRPr="00B23775">
        <w:t>history</w:t>
      </w:r>
      <w:r w:rsidR="002D25BE" w:rsidRPr="00B23775">
        <w:t xml:space="preserve"> pasien selesai melakukan reservasi</w:t>
      </w:r>
      <w:bookmarkEnd w:id="262"/>
      <w:bookmarkEnd w:id="263"/>
    </w:p>
    <w:p w14:paraId="21D36E60" w14:textId="473E1844" w:rsidR="002D25BE" w:rsidRPr="00B23775" w:rsidRDefault="008B5AFA"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0B7B0D48" wp14:editId="3823DFBF">
            <wp:extent cx="4850296" cy="2278178"/>
            <wp:effectExtent l="0" t="0" r="762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67231" cy="2286133"/>
                    </a:xfrm>
                    <a:prstGeom prst="rect">
                      <a:avLst/>
                    </a:prstGeom>
                  </pic:spPr>
                </pic:pic>
              </a:graphicData>
            </a:graphic>
          </wp:inline>
        </w:drawing>
      </w:r>
    </w:p>
    <w:p w14:paraId="6376503B" w14:textId="32E766DC" w:rsidR="00511B9F" w:rsidRPr="00B23775" w:rsidRDefault="00C442F4" w:rsidP="00CF41A4">
      <w:pPr>
        <w:pStyle w:val="Heading3"/>
      </w:pPr>
      <w:bookmarkStart w:id="264" w:name="_Toc173852735"/>
      <w:bookmarkStart w:id="265" w:name="_Toc176816558"/>
      <w:r w:rsidRPr="00B23775">
        <w:t>Gambar 5.2</w:t>
      </w:r>
      <w:r w:rsidR="0010393E">
        <w:t>5</w:t>
      </w:r>
      <w:r w:rsidR="002D25BE" w:rsidRPr="00B23775">
        <w:t xml:space="preserve"> Tampilan user admin setelah pasien selesai melakukan reservasi</w:t>
      </w:r>
      <w:bookmarkEnd w:id="264"/>
      <w:bookmarkEnd w:id="265"/>
    </w:p>
    <w:p w14:paraId="4370E816" w14:textId="2BC1B2C7" w:rsidR="008B5AFA" w:rsidRPr="00B23775" w:rsidRDefault="008B5AFA"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27FA6367" wp14:editId="52BA0C42">
            <wp:extent cx="4850130" cy="2281157"/>
            <wp:effectExtent l="0" t="0" r="762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65132" cy="2288213"/>
                    </a:xfrm>
                    <a:prstGeom prst="rect">
                      <a:avLst/>
                    </a:prstGeom>
                  </pic:spPr>
                </pic:pic>
              </a:graphicData>
            </a:graphic>
          </wp:inline>
        </w:drawing>
      </w:r>
    </w:p>
    <w:p w14:paraId="40F43E61" w14:textId="2B5CEC5B" w:rsidR="00C442F4" w:rsidRPr="00B23775" w:rsidRDefault="00C442F4" w:rsidP="00CF41A4">
      <w:pPr>
        <w:pStyle w:val="Heading3"/>
      </w:pPr>
      <w:bookmarkStart w:id="266" w:name="_Toc173852736"/>
      <w:bookmarkStart w:id="267" w:name="_Toc176816559"/>
      <w:r w:rsidRPr="00B23775">
        <w:t>Gambar 5.2</w:t>
      </w:r>
      <w:r w:rsidR="0010393E">
        <w:t>6</w:t>
      </w:r>
      <w:r w:rsidR="002D25BE" w:rsidRPr="00B23775">
        <w:t xml:space="preserve"> Tampilan data reservasi admin setelah reservasi pasien diterima</w:t>
      </w:r>
      <w:bookmarkEnd w:id="266"/>
      <w:bookmarkEnd w:id="267"/>
    </w:p>
    <w:p w14:paraId="6572E7F5" w14:textId="619FE027" w:rsidR="008B5AFA" w:rsidRPr="00B23775" w:rsidRDefault="008B5AFA"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0A74A555" wp14:editId="29D7EE1B">
            <wp:extent cx="4850130" cy="2366707"/>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60901" cy="2371963"/>
                    </a:xfrm>
                    <a:prstGeom prst="rect">
                      <a:avLst/>
                    </a:prstGeom>
                  </pic:spPr>
                </pic:pic>
              </a:graphicData>
            </a:graphic>
          </wp:inline>
        </w:drawing>
      </w:r>
    </w:p>
    <w:p w14:paraId="4D671754" w14:textId="7EB73BD6" w:rsidR="007D7619" w:rsidRPr="00B23775" w:rsidRDefault="007D7619" w:rsidP="00CF41A4">
      <w:pPr>
        <w:pStyle w:val="Heading3"/>
      </w:pPr>
      <w:bookmarkStart w:id="268" w:name="_Toc176816560"/>
      <w:bookmarkStart w:id="269" w:name="_Toc173852737"/>
      <w:r w:rsidRPr="00B23775">
        <w:t>Gambar 5.2</w:t>
      </w:r>
      <w:r w:rsidR="0010393E">
        <w:t>7</w:t>
      </w:r>
      <w:r w:rsidR="002D25BE" w:rsidRPr="00B23775">
        <w:t xml:space="preserve"> Tampilan </w:t>
      </w:r>
      <w:r w:rsidR="00B749B5" w:rsidRPr="00B749B5">
        <w:rPr>
          <w:i/>
          <w:iCs/>
        </w:rPr>
        <w:t>history</w:t>
      </w:r>
      <w:r w:rsidR="002D25BE" w:rsidRPr="00B23775">
        <w:t xml:space="preserve"> reservasi </w:t>
      </w:r>
      <w:r w:rsidR="00B749B5">
        <w:t xml:space="preserve">pasien </w:t>
      </w:r>
      <w:r w:rsidR="002D25BE" w:rsidRPr="00B23775">
        <w:t>setelah reservasi pasien diterima</w:t>
      </w:r>
      <w:bookmarkEnd w:id="268"/>
      <w:r w:rsidR="002D25BE" w:rsidRPr="00B23775">
        <w:t xml:space="preserve"> </w:t>
      </w:r>
      <w:bookmarkEnd w:id="269"/>
    </w:p>
    <w:p w14:paraId="1F69BE8C" w14:textId="73372909" w:rsidR="00AA59F0" w:rsidRPr="00B23775" w:rsidRDefault="00AA59F0" w:rsidP="007D7619">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Selanjutnya pengujian alternatif. Pada pengujian ini admin juga bisa menolak </w:t>
      </w:r>
      <w:r w:rsidR="0059004D" w:rsidRPr="00B23775">
        <w:rPr>
          <w:rFonts w:ascii="Times New Roman" w:hAnsi="Times New Roman" w:cs="Times New Roman"/>
          <w:sz w:val="24"/>
          <w:szCs w:val="24"/>
          <w:lang w:val="en-US"/>
        </w:rPr>
        <w:t>pengajuan dari pasien dengan cara menekan tombol tolak</w:t>
      </w:r>
      <w:r w:rsidRPr="00B23775">
        <w:rPr>
          <w:rFonts w:ascii="Times New Roman" w:hAnsi="Times New Roman" w:cs="Times New Roman"/>
          <w:sz w:val="24"/>
          <w:szCs w:val="24"/>
          <w:lang w:val="en-US"/>
        </w:rPr>
        <w:t xml:space="preserve">. </w:t>
      </w:r>
      <w:r w:rsidR="0059004D" w:rsidRPr="00B23775">
        <w:rPr>
          <w:rFonts w:ascii="Times New Roman" w:hAnsi="Times New Roman" w:cs="Times New Roman"/>
          <w:sz w:val="24"/>
          <w:szCs w:val="24"/>
          <w:lang w:val="en-US"/>
        </w:rPr>
        <w:t xml:space="preserve">Status reservasi pada akun pasien akan menjadi ditolak serta data akan hilang dari tampilan admin. </w:t>
      </w:r>
      <w:r w:rsidRPr="00B23775">
        <w:rPr>
          <w:rFonts w:ascii="Times New Roman" w:hAnsi="Times New Roman" w:cs="Times New Roman"/>
          <w:sz w:val="24"/>
          <w:szCs w:val="24"/>
          <w:lang w:val="en-US"/>
        </w:rPr>
        <w:t>Hasil dari pengujian ini dapat dilihat pada tabel 5</w:t>
      </w:r>
      <w:r w:rsidR="007D7619" w:rsidRPr="00B23775">
        <w:rPr>
          <w:rFonts w:ascii="Times New Roman" w:hAnsi="Times New Roman" w:cs="Times New Roman"/>
          <w:sz w:val="24"/>
          <w:szCs w:val="24"/>
          <w:lang w:val="en-US"/>
        </w:rPr>
        <w:t>.7</w:t>
      </w:r>
      <w:r w:rsidRPr="00B23775">
        <w:rPr>
          <w:rFonts w:ascii="Times New Roman" w:hAnsi="Times New Roman" w:cs="Times New Roman"/>
          <w:sz w:val="24"/>
          <w:szCs w:val="24"/>
          <w:lang w:val="en-US"/>
        </w:rPr>
        <w:t xml:space="preserve"> dan gambar </w:t>
      </w:r>
      <w:r w:rsidR="007D7619" w:rsidRPr="00B23775">
        <w:rPr>
          <w:rFonts w:ascii="Times New Roman" w:hAnsi="Times New Roman" w:cs="Times New Roman"/>
          <w:sz w:val="24"/>
          <w:szCs w:val="24"/>
          <w:lang w:val="en-US"/>
        </w:rPr>
        <w:t>5.26</w:t>
      </w:r>
      <w:r w:rsidRPr="00B23775">
        <w:rPr>
          <w:rFonts w:ascii="Times New Roman" w:hAnsi="Times New Roman" w:cs="Times New Roman"/>
          <w:sz w:val="24"/>
          <w:szCs w:val="24"/>
          <w:lang w:val="en-US"/>
        </w:rPr>
        <w:t xml:space="preserve"> </w:t>
      </w:r>
      <w:r w:rsidR="007D7619" w:rsidRPr="00B23775">
        <w:rPr>
          <w:rFonts w:ascii="Times New Roman" w:hAnsi="Times New Roman" w:cs="Times New Roman"/>
          <w:sz w:val="24"/>
          <w:szCs w:val="24"/>
          <w:lang w:val="en-US"/>
        </w:rPr>
        <w:t>, 5.27, 5.28.</w:t>
      </w:r>
    </w:p>
    <w:p w14:paraId="36BFB5E9" w14:textId="4696BEF3" w:rsidR="00AA59F0" w:rsidRPr="00B23775" w:rsidRDefault="007D7619" w:rsidP="007D7027">
      <w:pPr>
        <w:pStyle w:val="Heading4"/>
      </w:pPr>
      <w:bookmarkStart w:id="270" w:name="_Toc177416250"/>
      <w:r w:rsidRPr="00B23775">
        <w:t>Tabel 5.7</w:t>
      </w:r>
      <w:r w:rsidR="002D25BE" w:rsidRPr="00B23775">
        <w:t xml:space="preserve"> Pengujian alternatif reservasi dari pasien</w:t>
      </w:r>
      <w:bookmarkEnd w:id="270"/>
    </w:p>
    <w:tbl>
      <w:tblPr>
        <w:tblStyle w:val="TableGrid"/>
        <w:tblW w:w="0" w:type="auto"/>
        <w:tblLook w:val="04A0" w:firstRow="1" w:lastRow="0" w:firstColumn="1" w:lastColumn="0" w:noHBand="0" w:noVBand="1"/>
      </w:tblPr>
      <w:tblGrid>
        <w:gridCol w:w="3963"/>
        <w:gridCol w:w="3964"/>
      </w:tblGrid>
      <w:tr w:rsidR="00AA59F0" w:rsidRPr="00B23775" w14:paraId="206D521A" w14:textId="77777777" w:rsidTr="000811B5">
        <w:tc>
          <w:tcPr>
            <w:tcW w:w="7927" w:type="dxa"/>
            <w:gridSpan w:val="2"/>
          </w:tcPr>
          <w:p w14:paraId="73B27632" w14:textId="77777777" w:rsidR="00AA59F0" w:rsidRPr="00B23775" w:rsidRDefault="00AA59F0"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alternatif)</w:t>
            </w:r>
          </w:p>
        </w:tc>
      </w:tr>
      <w:tr w:rsidR="00AA59F0" w:rsidRPr="00B23775" w14:paraId="0AA96171" w14:textId="77777777" w:rsidTr="000811B5">
        <w:tc>
          <w:tcPr>
            <w:tcW w:w="3963" w:type="dxa"/>
          </w:tcPr>
          <w:p w14:paraId="1CF385B1"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a masukan</w:t>
            </w:r>
          </w:p>
        </w:tc>
        <w:tc>
          <w:tcPr>
            <w:tcW w:w="3964" w:type="dxa"/>
          </w:tcPr>
          <w:p w14:paraId="455C8D66" w14:textId="2752333D" w:rsidR="00AA59F0" w:rsidRPr="00B23775" w:rsidRDefault="0059004D"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 menolak pengajuan reservasi dari pasien</w:t>
            </w:r>
          </w:p>
        </w:tc>
      </w:tr>
      <w:tr w:rsidR="00AA59F0" w:rsidRPr="00B23775" w14:paraId="49151E14" w14:textId="77777777" w:rsidTr="000811B5">
        <w:tc>
          <w:tcPr>
            <w:tcW w:w="3963" w:type="dxa"/>
          </w:tcPr>
          <w:p w14:paraId="1F0BE84C"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26DB6096" w14:textId="2F6D37FA" w:rsidR="00AA59F0" w:rsidRPr="00B23775" w:rsidRDefault="0059004D"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tatus reservasi dari pasien akan berubah menjadi ditolak serta data akan hilang dari tampilan admin</w:t>
            </w:r>
          </w:p>
        </w:tc>
      </w:tr>
      <w:tr w:rsidR="00AA59F0" w:rsidRPr="00B23775" w14:paraId="1EFF9D0A" w14:textId="77777777" w:rsidTr="000811B5">
        <w:tc>
          <w:tcPr>
            <w:tcW w:w="3963" w:type="dxa"/>
          </w:tcPr>
          <w:p w14:paraId="4A2FB8F6"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23D78B16" w14:textId="7EB2E4AF" w:rsidR="00AA59F0" w:rsidRPr="00B23775" w:rsidRDefault="0059004D"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tatus reservasi pada pasien adalah ditolak dan data sudah tidak ada pada tampilan admin</w:t>
            </w:r>
          </w:p>
        </w:tc>
      </w:tr>
      <w:tr w:rsidR="00AA59F0" w:rsidRPr="00B23775" w14:paraId="2A8046AD" w14:textId="77777777" w:rsidTr="000811B5">
        <w:tc>
          <w:tcPr>
            <w:tcW w:w="3963" w:type="dxa"/>
          </w:tcPr>
          <w:p w14:paraId="4F385E80"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408E347C"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6C25CA49" w14:textId="4BB912B1" w:rsidR="00511B9F" w:rsidRDefault="00511B9F" w:rsidP="00D47F2C">
      <w:pPr>
        <w:spacing w:line="360" w:lineRule="auto"/>
        <w:rPr>
          <w:rFonts w:ascii="Times New Roman" w:hAnsi="Times New Roman" w:cs="Times New Roman"/>
          <w:b/>
          <w:bCs/>
          <w:noProof/>
          <w:sz w:val="24"/>
          <w:szCs w:val="24"/>
          <w:lang w:val="en-US"/>
        </w:rPr>
      </w:pPr>
    </w:p>
    <w:p w14:paraId="160EE067" w14:textId="6A4F33F1" w:rsidR="002A1251" w:rsidRPr="00B23775" w:rsidRDefault="002A1251" w:rsidP="00D47F2C">
      <w:pPr>
        <w:spacing w:line="360" w:lineRule="auto"/>
        <w:rPr>
          <w:rFonts w:ascii="Times New Roman" w:hAnsi="Times New Roman" w:cs="Times New Roman"/>
          <w:sz w:val="24"/>
          <w:szCs w:val="24"/>
          <w:lang w:val="en-US"/>
        </w:rPr>
      </w:pPr>
      <w:r w:rsidRPr="00B23775">
        <w:rPr>
          <w:rFonts w:ascii="Times New Roman" w:hAnsi="Times New Roman" w:cs="Times New Roman"/>
          <w:b/>
          <w:bCs/>
          <w:noProof/>
          <w:sz w:val="24"/>
          <w:szCs w:val="24"/>
          <w:lang w:val="en-US"/>
        </w:rPr>
        <w:drawing>
          <wp:inline distT="0" distB="0" distL="0" distR="0" wp14:anchorId="7B88941E" wp14:editId="41A72E7F">
            <wp:extent cx="4844053" cy="238022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53747" cy="2384983"/>
                    </a:xfrm>
                    <a:prstGeom prst="rect">
                      <a:avLst/>
                    </a:prstGeom>
                  </pic:spPr>
                </pic:pic>
              </a:graphicData>
            </a:graphic>
          </wp:inline>
        </w:drawing>
      </w:r>
    </w:p>
    <w:p w14:paraId="329F3E50" w14:textId="33A32A1F" w:rsidR="007D7619" w:rsidRPr="00B23775" w:rsidRDefault="007D7619" w:rsidP="00CF41A4">
      <w:pPr>
        <w:pStyle w:val="Heading3"/>
      </w:pPr>
      <w:bookmarkStart w:id="271" w:name="_Toc173852738"/>
      <w:bookmarkStart w:id="272" w:name="_Toc176816561"/>
      <w:r w:rsidRPr="00B23775">
        <w:t>Gambar 5.2</w:t>
      </w:r>
      <w:r w:rsidR="0010393E">
        <w:t>8</w:t>
      </w:r>
      <w:r w:rsidR="002D25BE" w:rsidRPr="00B23775">
        <w:t xml:space="preserve"> </w:t>
      </w:r>
      <w:r w:rsidR="00A0719C" w:rsidRPr="00B23775">
        <w:t>Tampilan history r</w:t>
      </w:r>
      <w:r w:rsidR="002D25BE" w:rsidRPr="00B23775">
        <w:t>eservasi pasien s</w:t>
      </w:r>
      <w:r w:rsidR="00A0719C" w:rsidRPr="00B23775">
        <w:t>etelah melakukan reservasi</w:t>
      </w:r>
      <w:bookmarkEnd w:id="271"/>
      <w:bookmarkEnd w:id="272"/>
    </w:p>
    <w:p w14:paraId="3CFE97C2" w14:textId="47EAD5B5" w:rsidR="00D730D1" w:rsidRPr="00B23775" w:rsidRDefault="002D25BE"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7154C36" wp14:editId="271963B9">
            <wp:extent cx="4859167" cy="22854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64738" cy="2288026"/>
                    </a:xfrm>
                    <a:prstGeom prst="rect">
                      <a:avLst/>
                    </a:prstGeom>
                  </pic:spPr>
                </pic:pic>
              </a:graphicData>
            </a:graphic>
          </wp:inline>
        </w:drawing>
      </w:r>
    </w:p>
    <w:p w14:paraId="04213D5A" w14:textId="5EC026FF" w:rsidR="007D7619" w:rsidRPr="00B23775" w:rsidRDefault="007D7619" w:rsidP="00CF41A4">
      <w:pPr>
        <w:pStyle w:val="Heading3"/>
      </w:pPr>
      <w:bookmarkStart w:id="273" w:name="_Toc173852739"/>
      <w:bookmarkStart w:id="274" w:name="_Toc176816562"/>
      <w:r w:rsidRPr="00B23775">
        <w:t>Gambar 5.2</w:t>
      </w:r>
      <w:r w:rsidR="0010393E">
        <w:t>9</w:t>
      </w:r>
      <w:r w:rsidR="00A0719C" w:rsidRPr="00B23775">
        <w:t xml:space="preserve"> Tampilan reservasi pasien setelah melakukan reservasi pada admin</w:t>
      </w:r>
      <w:bookmarkEnd w:id="273"/>
      <w:bookmarkEnd w:id="274"/>
    </w:p>
    <w:p w14:paraId="3C05AF3D" w14:textId="129574D1" w:rsidR="0089499C" w:rsidRPr="00B23775" w:rsidRDefault="00D730D1" w:rsidP="002E24A7">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4DD5F9E" wp14:editId="59D22E84">
            <wp:extent cx="4866724" cy="23876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76431" cy="2392443"/>
                    </a:xfrm>
                    <a:prstGeom prst="rect">
                      <a:avLst/>
                    </a:prstGeom>
                  </pic:spPr>
                </pic:pic>
              </a:graphicData>
            </a:graphic>
          </wp:inline>
        </w:drawing>
      </w:r>
    </w:p>
    <w:p w14:paraId="181A0DAD" w14:textId="684EA9BC" w:rsidR="0089499C" w:rsidRPr="00B23775" w:rsidRDefault="007D7619" w:rsidP="00CF41A4">
      <w:pPr>
        <w:pStyle w:val="Heading3"/>
      </w:pPr>
      <w:bookmarkStart w:id="275" w:name="_Toc173852740"/>
      <w:bookmarkStart w:id="276" w:name="_Toc176816563"/>
      <w:r w:rsidRPr="00B23775">
        <w:t>Gambar 5.</w:t>
      </w:r>
      <w:r w:rsidR="0010393E">
        <w:t>30</w:t>
      </w:r>
      <w:r w:rsidR="00A0719C" w:rsidRPr="00B23775">
        <w:t xml:space="preserve"> Tampilan histori reservasi pasien setelah ditolak admin</w:t>
      </w:r>
      <w:bookmarkEnd w:id="275"/>
      <w:bookmarkEnd w:id="276"/>
    </w:p>
    <w:p w14:paraId="07FA487D" w14:textId="1F20FAD4" w:rsidR="002E24A7" w:rsidRPr="00D4058B" w:rsidRDefault="002E24A7"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Pengujian mode offline</w:t>
      </w:r>
      <w:r w:rsidR="00D575C3">
        <w:rPr>
          <w:rFonts w:ascii="Times New Roman" w:hAnsi="Times New Roman" w:cs="Times New Roman"/>
          <w:b/>
          <w:bCs/>
          <w:sz w:val="24"/>
          <w:szCs w:val="24"/>
          <w:lang w:val="en-US"/>
        </w:rPr>
        <w:t xml:space="preserve"> PWA</w:t>
      </w:r>
      <w:r w:rsidRPr="00D4058B">
        <w:rPr>
          <w:rFonts w:ascii="Times New Roman" w:hAnsi="Times New Roman" w:cs="Times New Roman"/>
          <w:b/>
          <w:bCs/>
          <w:sz w:val="24"/>
          <w:szCs w:val="24"/>
          <w:lang w:val="en-US"/>
        </w:rPr>
        <w:t xml:space="preserve"> pada </w:t>
      </w:r>
      <w:r w:rsidRPr="009636A1">
        <w:rPr>
          <w:rFonts w:ascii="Times New Roman" w:hAnsi="Times New Roman" w:cs="Times New Roman"/>
          <w:b/>
          <w:bCs/>
          <w:i/>
          <w:iCs/>
          <w:sz w:val="24"/>
          <w:szCs w:val="24"/>
          <w:lang w:val="en-US"/>
        </w:rPr>
        <w:t>website</w:t>
      </w:r>
      <w:r w:rsidRPr="00D4058B">
        <w:rPr>
          <w:rFonts w:ascii="Times New Roman" w:hAnsi="Times New Roman" w:cs="Times New Roman"/>
          <w:b/>
          <w:bCs/>
          <w:sz w:val="24"/>
          <w:szCs w:val="24"/>
          <w:lang w:val="en-US"/>
        </w:rPr>
        <w:t xml:space="preserve"> </w:t>
      </w:r>
    </w:p>
    <w:p w14:paraId="5B4E81D6" w14:textId="2270BFEA" w:rsidR="002A1251" w:rsidRDefault="0089499C" w:rsidP="00B749B5">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pengujian ini dilakukan uji coba mode offline dar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yang menggunakan pendekatan PWA(Progressive Web Apps). Pengujian ini dilakukan ketika kondisi server mati atau user tidak bisa mengakses server dar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w:t>
      </w:r>
    </w:p>
    <w:p w14:paraId="5A7F399D" w14:textId="6AD9B217" w:rsidR="00BA3A27" w:rsidRDefault="00BA3A27" w:rsidP="00B749B5">
      <w:pPr>
        <w:spacing w:line="360" w:lineRule="auto"/>
        <w:ind w:firstLine="720"/>
        <w:jc w:val="both"/>
        <w:rPr>
          <w:rFonts w:ascii="Times New Roman" w:hAnsi="Times New Roman" w:cs="Times New Roman"/>
          <w:sz w:val="24"/>
          <w:szCs w:val="24"/>
          <w:lang w:val="en-US"/>
        </w:rPr>
      </w:pPr>
    </w:p>
    <w:p w14:paraId="3C92063B" w14:textId="00A58FDD" w:rsidR="00BA3A27" w:rsidRDefault="00BA3A27" w:rsidP="00B749B5">
      <w:pPr>
        <w:spacing w:line="360" w:lineRule="auto"/>
        <w:ind w:firstLine="720"/>
        <w:jc w:val="both"/>
        <w:rPr>
          <w:rFonts w:ascii="Times New Roman" w:hAnsi="Times New Roman" w:cs="Times New Roman"/>
          <w:sz w:val="24"/>
          <w:szCs w:val="24"/>
          <w:lang w:val="en-US"/>
        </w:rPr>
      </w:pPr>
    </w:p>
    <w:p w14:paraId="6A8CC4C2" w14:textId="3716379F" w:rsidR="00BA3A27" w:rsidRDefault="00BA3A27" w:rsidP="00B749B5">
      <w:pPr>
        <w:spacing w:line="360" w:lineRule="auto"/>
        <w:ind w:firstLine="720"/>
        <w:jc w:val="both"/>
        <w:rPr>
          <w:rFonts w:ascii="Times New Roman" w:hAnsi="Times New Roman" w:cs="Times New Roman"/>
          <w:sz w:val="24"/>
          <w:szCs w:val="24"/>
          <w:lang w:val="en-US"/>
        </w:rPr>
      </w:pPr>
    </w:p>
    <w:p w14:paraId="6A60B02B" w14:textId="77777777" w:rsidR="00BA3A27" w:rsidRPr="00B749B5" w:rsidRDefault="00BA3A27" w:rsidP="00B749B5">
      <w:pPr>
        <w:spacing w:line="360" w:lineRule="auto"/>
        <w:ind w:firstLine="720"/>
        <w:jc w:val="both"/>
        <w:rPr>
          <w:rFonts w:ascii="Times New Roman" w:hAnsi="Times New Roman" w:cs="Times New Roman"/>
          <w:sz w:val="24"/>
          <w:szCs w:val="24"/>
          <w:lang w:val="en-US"/>
        </w:rPr>
      </w:pPr>
    </w:p>
    <w:p w14:paraId="7F0BF9B0" w14:textId="4F89249D" w:rsidR="00A0719C" w:rsidRPr="00B23775" w:rsidRDefault="00A0719C" w:rsidP="007D7027">
      <w:pPr>
        <w:pStyle w:val="Heading4"/>
      </w:pPr>
      <w:bookmarkStart w:id="277" w:name="_Toc177416251"/>
      <w:r w:rsidRPr="00B23775">
        <w:lastRenderedPageBreak/>
        <w:t xml:space="preserve">Tabel 5.8 Pengujian mode offline pada </w:t>
      </w:r>
      <w:r w:rsidRPr="009636A1">
        <w:rPr>
          <w:i/>
          <w:iCs/>
        </w:rPr>
        <w:t>website</w:t>
      </w:r>
      <w:bookmarkEnd w:id="277"/>
    </w:p>
    <w:tbl>
      <w:tblPr>
        <w:tblStyle w:val="TableGrid"/>
        <w:tblW w:w="0" w:type="auto"/>
        <w:tblLook w:val="04A0" w:firstRow="1" w:lastRow="0" w:firstColumn="1" w:lastColumn="0" w:noHBand="0" w:noVBand="1"/>
      </w:tblPr>
      <w:tblGrid>
        <w:gridCol w:w="3963"/>
        <w:gridCol w:w="3964"/>
      </w:tblGrid>
      <w:tr w:rsidR="0089499C" w:rsidRPr="00B23775" w14:paraId="5295CAD3" w14:textId="77777777" w:rsidTr="000811B5">
        <w:tc>
          <w:tcPr>
            <w:tcW w:w="7927" w:type="dxa"/>
            <w:gridSpan w:val="2"/>
          </w:tcPr>
          <w:p w14:paraId="36721B80" w14:textId="77777777" w:rsidR="0089499C" w:rsidRPr="00B23775" w:rsidRDefault="0089499C"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benar)</w:t>
            </w:r>
          </w:p>
        </w:tc>
      </w:tr>
      <w:tr w:rsidR="0089499C" w:rsidRPr="00B23775" w14:paraId="6D43166F" w14:textId="77777777" w:rsidTr="000811B5">
        <w:tc>
          <w:tcPr>
            <w:tcW w:w="3963" w:type="dxa"/>
          </w:tcPr>
          <w:p w14:paraId="5792EBE0" w14:textId="430F4A50"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Kondisi pengujian</w:t>
            </w:r>
          </w:p>
        </w:tc>
        <w:tc>
          <w:tcPr>
            <w:tcW w:w="3964" w:type="dxa"/>
          </w:tcPr>
          <w:p w14:paraId="3A6FC771" w14:textId="11F5E7A8"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rver dar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akan dimatikan </w:t>
            </w:r>
          </w:p>
        </w:tc>
      </w:tr>
      <w:tr w:rsidR="0089499C" w:rsidRPr="00B23775" w14:paraId="651565F2" w14:textId="77777777" w:rsidTr="000811B5">
        <w:tc>
          <w:tcPr>
            <w:tcW w:w="3963" w:type="dxa"/>
          </w:tcPr>
          <w:p w14:paraId="41C09F1A" w14:textId="77777777"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 yang diharapkan</w:t>
            </w:r>
          </w:p>
        </w:tc>
        <w:tc>
          <w:tcPr>
            <w:tcW w:w="3964" w:type="dxa"/>
          </w:tcPr>
          <w:p w14:paraId="15A48F2D" w14:textId="791582EB" w:rsidR="0089499C" w:rsidRPr="00B23775" w:rsidRDefault="0089499C" w:rsidP="000811B5">
            <w:pPr>
              <w:spacing w:line="360" w:lineRule="auto"/>
              <w:rPr>
                <w:rFonts w:ascii="Times New Roman" w:hAnsi="Times New Roman" w:cs="Times New Roman"/>
                <w:sz w:val="24"/>
                <w:szCs w:val="24"/>
                <w:lang w:val="en-US"/>
              </w:rPr>
            </w:pP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tetap bisa menampilkan landing page dar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dengan cara menyimpan cache dar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w:t>
            </w:r>
          </w:p>
        </w:tc>
      </w:tr>
      <w:tr w:rsidR="0089499C" w:rsidRPr="00B23775" w14:paraId="35BEBEC4" w14:textId="77777777" w:rsidTr="000811B5">
        <w:tc>
          <w:tcPr>
            <w:tcW w:w="3963" w:type="dxa"/>
          </w:tcPr>
          <w:p w14:paraId="00F4E263" w14:textId="77777777"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engamatan</w:t>
            </w:r>
          </w:p>
        </w:tc>
        <w:tc>
          <w:tcPr>
            <w:tcW w:w="3964" w:type="dxa"/>
          </w:tcPr>
          <w:p w14:paraId="4D9DB1E7" w14:textId="3936AF7C"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berhasil menampilkan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dalam kondisi offline walaupun setelah di</w:t>
            </w:r>
            <w:r w:rsidR="00FB349F" w:rsidRPr="00B23775">
              <w:rPr>
                <w:rFonts w:ascii="Times New Roman" w:hAnsi="Times New Roman" w:cs="Times New Roman"/>
                <w:sz w:val="24"/>
                <w:szCs w:val="24"/>
                <w:lang w:val="en-US"/>
              </w:rPr>
              <w:t>muat ulang.</w:t>
            </w:r>
          </w:p>
        </w:tc>
      </w:tr>
      <w:tr w:rsidR="0089499C" w:rsidRPr="00B23775" w14:paraId="10C0DC98" w14:textId="77777777" w:rsidTr="000811B5">
        <w:tc>
          <w:tcPr>
            <w:tcW w:w="3963" w:type="dxa"/>
          </w:tcPr>
          <w:p w14:paraId="71A92DF5" w14:textId="77777777"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0254F829" w14:textId="77777777"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7DA860C5" w14:textId="3F955B95" w:rsidR="00FB349F" w:rsidRPr="00B23775" w:rsidRDefault="00FB349F" w:rsidP="002E24A7">
      <w:pPr>
        <w:spacing w:line="360" w:lineRule="auto"/>
        <w:rPr>
          <w:rFonts w:ascii="Times New Roman" w:hAnsi="Times New Roman" w:cs="Times New Roman"/>
          <w:b/>
          <w:bCs/>
          <w:sz w:val="24"/>
          <w:szCs w:val="24"/>
          <w:lang w:val="en-US"/>
        </w:rPr>
      </w:pPr>
    </w:p>
    <w:p w14:paraId="5FE730D4" w14:textId="30344D0D" w:rsidR="00FB349F" w:rsidRPr="00B23775" w:rsidRDefault="00FB349F" w:rsidP="006378D1">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pengujian ini pertama user menampilkan kondisi ketik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r w:rsidR="00C749DA" w:rsidRPr="00B23775">
        <w:rPr>
          <w:rFonts w:ascii="Times New Roman" w:hAnsi="Times New Roman" w:cs="Times New Roman"/>
          <w:sz w:val="24"/>
          <w:szCs w:val="24"/>
          <w:lang w:val="en-US"/>
        </w:rPr>
        <w:t xml:space="preserve">ketika server masih aktif. Setelah itu dilakukan uji coba dengan mematikan server Laravel serta mengaktifkan fitur offline pada chrome. Setelah itu </w:t>
      </w:r>
      <w:r w:rsidR="00C749DA" w:rsidRPr="009636A1">
        <w:rPr>
          <w:rFonts w:ascii="Times New Roman" w:hAnsi="Times New Roman" w:cs="Times New Roman"/>
          <w:i/>
          <w:iCs/>
          <w:sz w:val="24"/>
          <w:szCs w:val="24"/>
          <w:lang w:val="en-US"/>
        </w:rPr>
        <w:t>website</w:t>
      </w:r>
      <w:r w:rsidR="00C749DA" w:rsidRPr="00B23775">
        <w:rPr>
          <w:rFonts w:ascii="Times New Roman" w:hAnsi="Times New Roman" w:cs="Times New Roman"/>
          <w:sz w:val="24"/>
          <w:szCs w:val="24"/>
          <w:lang w:val="en-US"/>
        </w:rPr>
        <w:t xml:space="preserve"> akan dimuat ulang dalam kondisi server tidak aktif. Hasilnya </w:t>
      </w:r>
      <w:r w:rsidR="00C749DA" w:rsidRPr="009636A1">
        <w:rPr>
          <w:rFonts w:ascii="Times New Roman" w:hAnsi="Times New Roman" w:cs="Times New Roman"/>
          <w:i/>
          <w:iCs/>
          <w:sz w:val="24"/>
          <w:szCs w:val="24"/>
          <w:lang w:val="en-US"/>
        </w:rPr>
        <w:t>website</w:t>
      </w:r>
      <w:r w:rsidR="00C749DA" w:rsidRPr="00B23775">
        <w:rPr>
          <w:rFonts w:ascii="Times New Roman" w:hAnsi="Times New Roman" w:cs="Times New Roman"/>
          <w:sz w:val="24"/>
          <w:szCs w:val="24"/>
          <w:lang w:val="en-US"/>
        </w:rPr>
        <w:t xml:space="preserve"> akan tetap bisa menampilkan landing page dari </w:t>
      </w:r>
      <w:r w:rsidR="00C749DA" w:rsidRPr="009636A1">
        <w:rPr>
          <w:rFonts w:ascii="Times New Roman" w:hAnsi="Times New Roman" w:cs="Times New Roman"/>
          <w:i/>
          <w:iCs/>
          <w:sz w:val="24"/>
          <w:szCs w:val="24"/>
          <w:lang w:val="en-US"/>
        </w:rPr>
        <w:t>website</w:t>
      </w:r>
      <w:r w:rsidR="00C749DA" w:rsidRPr="00B23775">
        <w:rPr>
          <w:rFonts w:ascii="Times New Roman" w:hAnsi="Times New Roman" w:cs="Times New Roman"/>
          <w:sz w:val="24"/>
          <w:szCs w:val="24"/>
          <w:lang w:val="en-US"/>
        </w:rPr>
        <w:t xml:space="preserve"> dengan fungsional yang terbatas.</w:t>
      </w:r>
    </w:p>
    <w:p w14:paraId="65DF11C8" w14:textId="0C76D552" w:rsidR="00A0719C" w:rsidRPr="00B23775" w:rsidRDefault="002E24A7" w:rsidP="002E24A7">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0BC7B12" wp14:editId="722D16D1">
            <wp:extent cx="4568098" cy="2348222"/>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25129" cy="2377539"/>
                    </a:xfrm>
                    <a:prstGeom prst="rect">
                      <a:avLst/>
                    </a:prstGeom>
                  </pic:spPr>
                </pic:pic>
              </a:graphicData>
            </a:graphic>
          </wp:inline>
        </w:drawing>
      </w:r>
    </w:p>
    <w:p w14:paraId="11C01EC6" w14:textId="682E70F6" w:rsidR="00A0719C" w:rsidRPr="00B23775" w:rsidRDefault="00A0719C" w:rsidP="00CF41A4">
      <w:pPr>
        <w:pStyle w:val="Heading3"/>
      </w:pPr>
      <w:bookmarkStart w:id="278" w:name="_Toc173852741"/>
      <w:bookmarkStart w:id="279" w:name="_Toc176816564"/>
      <w:r w:rsidRPr="00B23775">
        <w:t>Gambar 5.</w:t>
      </w:r>
      <w:r w:rsidR="0010393E">
        <w:t>31</w:t>
      </w:r>
      <w:r w:rsidRPr="00B23775">
        <w:t xml:space="preserve"> Tampilan landing page </w:t>
      </w:r>
      <w:r w:rsidR="008F5935" w:rsidRPr="00B23775">
        <w:t>saat server aktif</w:t>
      </w:r>
      <w:bookmarkEnd w:id="278"/>
      <w:bookmarkEnd w:id="279"/>
    </w:p>
    <w:p w14:paraId="7F96701C" w14:textId="21948199" w:rsidR="0059004D" w:rsidRPr="00B23775" w:rsidRDefault="002E24A7"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56B85377" wp14:editId="2CA1FF5F">
            <wp:extent cx="5039995" cy="2734945"/>
            <wp:effectExtent l="0" t="0" r="825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2734945"/>
                    </a:xfrm>
                    <a:prstGeom prst="rect">
                      <a:avLst/>
                    </a:prstGeom>
                  </pic:spPr>
                </pic:pic>
              </a:graphicData>
            </a:graphic>
          </wp:inline>
        </w:drawing>
      </w:r>
    </w:p>
    <w:p w14:paraId="593C9CA1" w14:textId="02D029CB" w:rsidR="008F5935" w:rsidRPr="00B23775" w:rsidRDefault="008F5935" w:rsidP="00CF41A4">
      <w:pPr>
        <w:pStyle w:val="Heading3"/>
      </w:pPr>
      <w:bookmarkStart w:id="280" w:name="_Toc173852742"/>
      <w:bookmarkStart w:id="281" w:name="_Toc176816565"/>
      <w:r w:rsidRPr="00B23775">
        <w:t>Gambar 5.3</w:t>
      </w:r>
      <w:r w:rsidR="0010393E">
        <w:t>2</w:t>
      </w:r>
      <w:r w:rsidRPr="00B23775">
        <w:t xml:space="preserve"> Tampilan saat server dimatikan</w:t>
      </w:r>
      <w:bookmarkEnd w:id="280"/>
      <w:bookmarkEnd w:id="281"/>
    </w:p>
    <w:p w14:paraId="48BFEF36" w14:textId="3F076B8C" w:rsidR="0059004D" w:rsidRPr="00B23775" w:rsidRDefault="002E24A7"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noProof/>
          <w:sz w:val="24"/>
          <w:szCs w:val="24"/>
          <w:lang w:val="en-US"/>
        </w:rPr>
        <w:drawing>
          <wp:inline distT="0" distB="0" distL="0" distR="0" wp14:anchorId="3E5B2DD7" wp14:editId="0801E4B6">
            <wp:extent cx="5039995" cy="2525395"/>
            <wp:effectExtent l="0" t="0" r="8255"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2525395"/>
                    </a:xfrm>
                    <a:prstGeom prst="rect">
                      <a:avLst/>
                    </a:prstGeom>
                  </pic:spPr>
                </pic:pic>
              </a:graphicData>
            </a:graphic>
          </wp:inline>
        </w:drawing>
      </w:r>
    </w:p>
    <w:p w14:paraId="1AB5AF81" w14:textId="5879AE20" w:rsidR="008F5935" w:rsidRPr="00B23775" w:rsidRDefault="008F5935" w:rsidP="00280A5E">
      <w:pPr>
        <w:pStyle w:val="Heading3"/>
      </w:pPr>
      <w:bookmarkStart w:id="282" w:name="_Toc173852743"/>
      <w:bookmarkStart w:id="283" w:name="_Toc176816566"/>
      <w:r w:rsidRPr="00B23775">
        <w:t>Gambar 5.3</w:t>
      </w:r>
      <w:r w:rsidR="0010393E">
        <w:t>3</w:t>
      </w:r>
      <w:r w:rsidRPr="00B23775">
        <w:t xml:space="preserve"> Tampilan landing page tetap muncul setelah server mati</w:t>
      </w:r>
      <w:bookmarkEnd w:id="282"/>
      <w:bookmarkEnd w:id="283"/>
    </w:p>
    <w:p w14:paraId="0F7A052F" w14:textId="4DBF92A1" w:rsidR="002E68A6" w:rsidRPr="00D4058B" w:rsidRDefault="002E68A6" w:rsidP="00981B01">
      <w:pPr>
        <w:pStyle w:val="Heading5"/>
        <w:numPr>
          <w:ilvl w:val="2"/>
          <w:numId w:val="19"/>
        </w:numPr>
      </w:pPr>
      <w:bookmarkStart w:id="284" w:name="_Toc178772369"/>
      <w:r w:rsidRPr="00D4058B">
        <w:t>Kesimpulan hasil pengujian</w:t>
      </w:r>
      <w:bookmarkEnd w:id="284"/>
    </w:p>
    <w:p w14:paraId="2D4138F0" w14:textId="106996DD" w:rsidR="008F5935" w:rsidRPr="00B23775" w:rsidRDefault="0034097C" w:rsidP="00DD570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285" w:name="_Hlk179366317"/>
      <w:r w:rsidR="00C75EF6" w:rsidRPr="00B23775">
        <w:rPr>
          <w:rFonts w:ascii="Times New Roman" w:hAnsi="Times New Roman" w:cs="Times New Roman"/>
          <w:sz w:val="24"/>
          <w:szCs w:val="24"/>
          <w:lang w:val="en-US"/>
        </w:rPr>
        <w:t xml:space="preserve">Dari hasil pengujian aplikasi web yang telah dilakukan menunjukkan bahwa </w:t>
      </w:r>
      <w:r w:rsidR="00C75EF6" w:rsidRPr="009636A1">
        <w:rPr>
          <w:rFonts w:ascii="Times New Roman" w:hAnsi="Times New Roman" w:cs="Times New Roman"/>
          <w:i/>
          <w:iCs/>
          <w:sz w:val="24"/>
          <w:szCs w:val="24"/>
          <w:lang w:val="en-US"/>
        </w:rPr>
        <w:t>website</w:t>
      </w:r>
      <w:r w:rsidR="00C75EF6" w:rsidRPr="00B23775">
        <w:rPr>
          <w:rFonts w:ascii="Times New Roman" w:hAnsi="Times New Roman" w:cs="Times New Roman"/>
          <w:sz w:val="24"/>
          <w:szCs w:val="24"/>
          <w:lang w:val="en-US"/>
        </w:rPr>
        <w:t xml:space="preserve"> yang dikembangkan telah sesuai dengan rancangan sistem yang direncanakan. Pengujian menggunakan metode black box mengonfirmasi bahwa semua fungsionalitas beroperasi sesuai harapan, dengan input dan output yang tepat pada setiap item yang diuji. </w:t>
      </w:r>
      <w:r w:rsidR="00DD5709" w:rsidRPr="00B23775">
        <w:rPr>
          <w:rFonts w:ascii="Times New Roman" w:hAnsi="Times New Roman" w:cs="Times New Roman"/>
          <w:sz w:val="24"/>
          <w:szCs w:val="24"/>
          <w:lang w:val="en-US"/>
        </w:rPr>
        <w:t xml:space="preserve">Oleh sebab itu, dapat disimpulkan bahwa aplikasi sistem informasi manajemen klinik gigi Xenon Dental House </w:t>
      </w:r>
      <w:r w:rsidR="00143DFA" w:rsidRPr="00B23775">
        <w:rPr>
          <w:rFonts w:ascii="Times New Roman" w:hAnsi="Times New Roman" w:cs="Times New Roman"/>
          <w:sz w:val="24"/>
          <w:szCs w:val="24"/>
          <w:lang w:val="en-US"/>
        </w:rPr>
        <w:t>telah berjalan sesuai dengan kebutuhan fungsional yang telah dirancan</w:t>
      </w:r>
      <w:r w:rsidR="00BA102B">
        <w:rPr>
          <w:rFonts w:ascii="Times New Roman" w:hAnsi="Times New Roman" w:cs="Times New Roman"/>
          <w:sz w:val="24"/>
          <w:szCs w:val="24"/>
          <w:lang w:val="en-US"/>
        </w:rPr>
        <w:t>g</w:t>
      </w:r>
      <w:r w:rsidR="00143DFA" w:rsidRPr="00B23775">
        <w:rPr>
          <w:rFonts w:ascii="Times New Roman" w:hAnsi="Times New Roman" w:cs="Times New Roman"/>
          <w:sz w:val="24"/>
          <w:szCs w:val="24"/>
          <w:lang w:val="en-US"/>
        </w:rPr>
        <w:t xml:space="preserve">. </w:t>
      </w:r>
      <w:r w:rsidR="00C75EF6" w:rsidRPr="00B23775">
        <w:rPr>
          <w:rFonts w:ascii="Times New Roman" w:hAnsi="Times New Roman" w:cs="Times New Roman"/>
          <w:sz w:val="24"/>
          <w:szCs w:val="24"/>
          <w:lang w:val="en-US"/>
        </w:rPr>
        <w:t xml:space="preserve">Secara keseluruhan, aplikasi </w:t>
      </w:r>
      <w:r w:rsidR="00C75EF6" w:rsidRPr="00B23775">
        <w:rPr>
          <w:rFonts w:ascii="Times New Roman" w:hAnsi="Times New Roman" w:cs="Times New Roman"/>
          <w:sz w:val="24"/>
          <w:szCs w:val="24"/>
          <w:lang w:val="en-US"/>
        </w:rPr>
        <w:lastRenderedPageBreak/>
        <w:t>web memenuhi semua kriteria pengujian yang telah ditetapkan, menunjukkan bahwa aplikasi siap untuk digunakan</w:t>
      </w:r>
      <w:r w:rsidR="00143DFA" w:rsidRPr="00B23775">
        <w:rPr>
          <w:rFonts w:ascii="Times New Roman" w:hAnsi="Times New Roman" w:cs="Times New Roman"/>
          <w:sz w:val="24"/>
          <w:szCs w:val="24"/>
          <w:lang w:val="en-US"/>
        </w:rPr>
        <w:t>. Kesimpulan hasil pengujian dapat dilihat pada tabel 5.</w:t>
      </w:r>
      <w:r w:rsidR="008F5935" w:rsidRPr="00B23775">
        <w:rPr>
          <w:rFonts w:ascii="Times New Roman" w:hAnsi="Times New Roman" w:cs="Times New Roman"/>
          <w:sz w:val="24"/>
          <w:szCs w:val="24"/>
          <w:lang w:val="en-US"/>
        </w:rPr>
        <w:t>9</w:t>
      </w:r>
      <w:r w:rsidR="00143DFA" w:rsidRPr="00B23775">
        <w:rPr>
          <w:rFonts w:ascii="Times New Roman" w:hAnsi="Times New Roman" w:cs="Times New Roman"/>
          <w:sz w:val="24"/>
          <w:szCs w:val="24"/>
          <w:lang w:val="en-US"/>
        </w:rPr>
        <w:t xml:space="preserve"> berikut.</w:t>
      </w:r>
    </w:p>
    <w:p w14:paraId="0847FCAF" w14:textId="32D541CA" w:rsidR="003010BB" w:rsidRPr="00B23775" w:rsidRDefault="008F5935" w:rsidP="00F87956">
      <w:pPr>
        <w:pStyle w:val="Heading4"/>
      </w:pPr>
      <w:bookmarkStart w:id="286" w:name="_Toc177416252"/>
      <w:r w:rsidRPr="00B23775">
        <w:t>Tabel 5.9 Kesimpulan hasil pengujian</w:t>
      </w:r>
      <w:bookmarkEnd w:id="286"/>
    </w:p>
    <w:tbl>
      <w:tblPr>
        <w:tblStyle w:val="TableGrid"/>
        <w:tblW w:w="8506" w:type="dxa"/>
        <w:tblInd w:w="-431" w:type="dxa"/>
        <w:tblLook w:val="04A0" w:firstRow="1" w:lastRow="0" w:firstColumn="1" w:lastColumn="0" w:noHBand="0" w:noVBand="1"/>
      </w:tblPr>
      <w:tblGrid>
        <w:gridCol w:w="523"/>
        <w:gridCol w:w="2416"/>
        <w:gridCol w:w="1070"/>
        <w:gridCol w:w="1251"/>
        <w:gridCol w:w="2403"/>
        <w:gridCol w:w="843"/>
      </w:tblGrid>
      <w:tr w:rsidR="003306BD" w:rsidRPr="00B23775" w14:paraId="7588008B" w14:textId="2D304995" w:rsidTr="003611F0">
        <w:tc>
          <w:tcPr>
            <w:tcW w:w="523" w:type="dxa"/>
          </w:tcPr>
          <w:p w14:paraId="6ED965E7"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No</w:t>
            </w:r>
          </w:p>
        </w:tc>
        <w:tc>
          <w:tcPr>
            <w:tcW w:w="2416" w:type="dxa"/>
          </w:tcPr>
          <w:p w14:paraId="25272EC1"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Item Uji</w:t>
            </w:r>
          </w:p>
        </w:tc>
        <w:tc>
          <w:tcPr>
            <w:tcW w:w="1070" w:type="dxa"/>
          </w:tcPr>
          <w:p w14:paraId="6B3961E0"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Jenis Aplikasi</w:t>
            </w:r>
          </w:p>
        </w:tc>
        <w:tc>
          <w:tcPr>
            <w:tcW w:w="1251" w:type="dxa"/>
          </w:tcPr>
          <w:p w14:paraId="136CBE52"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Pengguna</w:t>
            </w:r>
          </w:p>
        </w:tc>
        <w:tc>
          <w:tcPr>
            <w:tcW w:w="2403" w:type="dxa"/>
          </w:tcPr>
          <w:p w14:paraId="4DCE11A7"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Detail Pengujian</w:t>
            </w:r>
          </w:p>
        </w:tc>
        <w:tc>
          <w:tcPr>
            <w:tcW w:w="843" w:type="dxa"/>
          </w:tcPr>
          <w:p w14:paraId="30839EF7" w14:textId="1871BE9E"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Hasil</w:t>
            </w:r>
          </w:p>
        </w:tc>
      </w:tr>
      <w:tr w:rsidR="003306BD" w:rsidRPr="00B23775" w14:paraId="2A8746CB" w14:textId="4476284C" w:rsidTr="003611F0">
        <w:tc>
          <w:tcPr>
            <w:tcW w:w="523" w:type="dxa"/>
          </w:tcPr>
          <w:p w14:paraId="7D89BC4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2416" w:type="dxa"/>
          </w:tcPr>
          <w:p w14:paraId="280892F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uthentikasi dan Pengelolaan Akun</w:t>
            </w:r>
          </w:p>
        </w:tc>
        <w:tc>
          <w:tcPr>
            <w:tcW w:w="1070" w:type="dxa"/>
          </w:tcPr>
          <w:p w14:paraId="6BF9BC01"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66AE62C1"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mua User</w:t>
            </w:r>
          </w:p>
        </w:tc>
        <w:tc>
          <w:tcPr>
            <w:tcW w:w="2403" w:type="dxa"/>
          </w:tcPr>
          <w:p w14:paraId="4B0F71A3"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ogin, ganti password, logout, ganti informasi profil, menghapus akun pribadi</w:t>
            </w:r>
          </w:p>
        </w:tc>
        <w:tc>
          <w:tcPr>
            <w:tcW w:w="843" w:type="dxa"/>
          </w:tcPr>
          <w:p w14:paraId="03F4B8CA" w14:textId="3A539A32"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0142C247" w14:textId="5E61D44E" w:rsidTr="003611F0">
        <w:tc>
          <w:tcPr>
            <w:tcW w:w="523" w:type="dxa"/>
          </w:tcPr>
          <w:p w14:paraId="22B3A5A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w:t>
            </w:r>
          </w:p>
        </w:tc>
        <w:tc>
          <w:tcPr>
            <w:tcW w:w="2416" w:type="dxa"/>
          </w:tcPr>
          <w:p w14:paraId="60E6AB38"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Dasboard</w:t>
            </w:r>
          </w:p>
        </w:tc>
        <w:tc>
          <w:tcPr>
            <w:tcW w:w="1070" w:type="dxa"/>
          </w:tcPr>
          <w:p w14:paraId="0C435BFD"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0F2CA7D2"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Owner, Dokter</w:t>
            </w:r>
          </w:p>
        </w:tc>
        <w:tc>
          <w:tcPr>
            <w:tcW w:w="2403" w:type="dxa"/>
          </w:tcPr>
          <w:p w14:paraId="3F2ECB8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c>
          <w:tcPr>
            <w:tcW w:w="843" w:type="dxa"/>
          </w:tcPr>
          <w:p w14:paraId="6A1A93A4" w14:textId="60BA1B54"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320D9E23" w14:textId="189EFC95" w:rsidTr="003611F0">
        <w:tc>
          <w:tcPr>
            <w:tcW w:w="523" w:type="dxa"/>
          </w:tcPr>
          <w:p w14:paraId="7923D529"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3</w:t>
            </w:r>
          </w:p>
        </w:tc>
        <w:tc>
          <w:tcPr>
            <w:tcW w:w="2416" w:type="dxa"/>
          </w:tcPr>
          <w:p w14:paraId="6EB58F03"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Konfirmasi reservasi dari Pasien</w:t>
            </w:r>
          </w:p>
        </w:tc>
        <w:tc>
          <w:tcPr>
            <w:tcW w:w="1070" w:type="dxa"/>
          </w:tcPr>
          <w:p w14:paraId="463C5AE7"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147830A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61EF3D4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olak, terima</w:t>
            </w:r>
          </w:p>
        </w:tc>
        <w:tc>
          <w:tcPr>
            <w:tcW w:w="843" w:type="dxa"/>
          </w:tcPr>
          <w:p w14:paraId="264C993A" w14:textId="522DB6D3"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74AD4CD4" w14:textId="639F0947" w:rsidTr="003611F0">
        <w:tc>
          <w:tcPr>
            <w:tcW w:w="523" w:type="dxa"/>
          </w:tcPr>
          <w:p w14:paraId="4F786F0B"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4</w:t>
            </w:r>
          </w:p>
        </w:tc>
        <w:tc>
          <w:tcPr>
            <w:tcW w:w="2416" w:type="dxa"/>
          </w:tcPr>
          <w:p w14:paraId="5A48DA0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 pasien</w:t>
            </w:r>
          </w:p>
        </w:tc>
        <w:tc>
          <w:tcPr>
            <w:tcW w:w="1070" w:type="dxa"/>
          </w:tcPr>
          <w:p w14:paraId="37E12100"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52BBCA66"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09509D4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c>
          <w:tcPr>
            <w:tcW w:w="843" w:type="dxa"/>
          </w:tcPr>
          <w:p w14:paraId="6733E65F" w14:textId="572ACD41"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6E35F5EF" w14:textId="4D19B4D6" w:rsidTr="003611F0">
        <w:tc>
          <w:tcPr>
            <w:tcW w:w="523" w:type="dxa"/>
          </w:tcPr>
          <w:p w14:paraId="3769642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w:t>
            </w:r>
          </w:p>
        </w:tc>
        <w:tc>
          <w:tcPr>
            <w:tcW w:w="2416" w:type="dxa"/>
          </w:tcPr>
          <w:p w14:paraId="61338E1F"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pasien</w:t>
            </w:r>
          </w:p>
        </w:tc>
        <w:tc>
          <w:tcPr>
            <w:tcW w:w="1070" w:type="dxa"/>
          </w:tcPr>
          <w:p w14:paraId="11E01B53"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5D84ED62"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4F93A536"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edit, hapus</w:t>
            </w:r>
          </w:p>
        </w:tc>
        <w:tc>
          <w:tcPr>
            <w:tcW w:w="843" w:type="dxa"/>
          </w:tcPr>
          <w:p w14:paraId="6E3B45EA" w14:textId="33FE1E30"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28330C92" w14:textId="72F6097B" w:rsidTr="003611F0">
        <w:tc>
          <w:tcPr>
            <w:tcW w:w="523" w:type="dxa"/>
          </w:tcPr>
          <w:p w14:paraId="2728D28E"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6</w:t>
            </w:r>
          </w:p>
        </w:tc>
        <w:tc>
          <w:tcPr>
            <w:tcW w:w="2416" w:type="dxa"/>
          </w:tcPr>
          <w:p w14:paraId="6422477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rekam medik</w:t>
            </w:r>
          </w:p>
        </w:tc>
        <w:tc>
          <w:tcPr>
            <w:tcW w:w="1070" w:type="dxa"/>
          </w:tcPr>
          <w:p w14:paraId="121C4459"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6176D2F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26871B6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edit</w:t>
            </w:r>
          </w:p>
        </w:tc>
        <w:tc>
          <w:tcPr>
            <w:tcW w:w="843" w:type="dxa"/>
          </w:tcPr>
          <w:p w14:paraId="63D6AE0A" w14:textId="40AD36A8"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4E2AEE98" w14:textId="3DDFA74D" w:rsidTr="003611F0">
        <w:tc>
          <w:tcPr>
            <w:tcW w:w="523" w:type="dxa"/>
          </w:tcPr>
          <w:p w14:paraId="497601D3"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7</w:t>
            </w:r>
          </w:p>
        </w:tc>
        <w:tc>
          <w:tcPr>
            <w:tcW w:w="2416" w:type="dxa"/>
          </w:tcPr>
          <w:p w14:paraId="4F30CBC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dokter, jadwal dokter</w:t>
            </w:r>
          </w:p>
        </w:tc>
        <w:tc>
          <w:tcPr>
            <w:tcW w:w="1070" w:type="dxa"/>
          </w:tcPr>
          <w:p w14:paraId="1E056543"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500A6D0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3B051CB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c>
          <w:tcPr>
            <w:tcW w:w="843" w:type="dxa"/>
          </w:tcPr>
          <w:p w14:paraId="4821FD81" w14:textId="1D9AE42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1F0E42B8" w14:textId="5B07111B" w:rsidTr="003611F0">
        <w:tc>
          <w:tcPr>
            <w:tcW w:w="523" w:type="dxa"/>
          </w:tcPr>
          <w:p w14:paraId="601028D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8</w:t>
            </w:r>
          </w:p>
        </w:tc>
        <w:tc>
          <w:tcPr>
            <w:tcW w:w="2416" w:type="dxa"/>
          </w:tcPr>
          <w:p w14:paraId="66FAAD78"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user</w:t>
            </w:r>
          </w:p>
        </w:tc>
        <w:tc>
          <w:tcPr>
            <w:tcW w:w="1070" w:type="dxa"/>
          </w:tcPr>
          <w:p w14:paraId="39DDC2BD"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0B84A6F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7B058D6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c>
          <w:tcPr>
            <w:tcW w:w="843" w:type="dxa"/>
          </w:tcPr>
          <w:p w14:paraId="39283172" w14:textId="106A6751"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753E2F0C" w14:textId="55FDA6D3" w:rsidTr="003611F0">
        <w:tc>
          <w:tcPr>
            <w:tcW w:w="523" w:type="dxa"/>
          </w:tcPr>
          <w:p w14:paraId="01225D6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9</w:t>
            </w:r>
          </w:p>
        </w:tc>
        <w:tc>
          <w:tcPr>
            <w:tcW w:w="2416" w:type="dxa"/>
          </w:tcPr>
          <w:p w14:paraId="1E65A949"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gistrasi Akun</w:t>
            </w:r>
          </w:p>
        </w:tc>
        <w:tc>
          <w:tcPr>
            <w:tcW w:w="1070" w:type="dxa"/>
          </w:tcPr>
          <w:p w14:paraId="3D1C14D6"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7958276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w:t>
            </w:r>
          </w:p>
        </w:tc>
        <w:tc>
          <w:tcPr>
            <w:tcW w:w="2403" w:type="dxa"/>
          </w:tcPr>
          <w:p w14:paraId="45EB76ED"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gistrasi akun baru</w:t>
            </w:r>
          </w:p>
        </w:tc>
        <w:tc>
          <w:tcPr>
            <w:tcW w:w="843" w:type="dxa"/>
          </w:tcPr>
          <w:p w14:paraId="7EF5C045" w14:textId="3B7035A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71E6C70E" w14:textId="34DE0C2E" w:rsidTr="003611F0">
        <w:tc>
          <w:tcPr>
            <w:tcW w:w="523" w:type="dxa"/>
          </w:tcPr>
          <w:p w14:paraId="6D9FCE1A"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0</w:t>
            </w:r>
          </w:p>
        </w:tc>
        <w:tc>
          <w:tcPr>
            <w:tcW w:w="2416" w:type="dxa"/>
          </w:tcPr>
          <w:p w14:paraId="26B2A74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eservasi klinik</w:t>
            </w:r>
          </w:p>
        </w:tc>
        <w:tc>
          <w:tcPr>
            <w:tcW w:w="1070" w:type="dxa"/>
          </w:tcPr>
          <w:p w14:paraId="2EC7C43B"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40BFCDD2"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w:t>
            </w:r>
          </w:p>
        </w:tc>
        <w:tc>
          <w:tcPr>
            <w:tcW w:w="2403" w:type="dxa"/>
          </w:tcPr>
          <w:p w14:paraId="1947C89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ambah, Edit</w:t>
            </w:r>
          </w:p>
        </w:tc>
        <w:tc>
          <w:tcPr>
            <w:tcW w:w="843" w:type="dxa"/>
          </w:tcPr>
          <w:p w14:paraId="458616F4" w14:textId="494FFFD2"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591BB9E0" w14:textId="442B6B1A" w:rsidTr="003611F0">
        <w:tc>
          <w:tcPr>
            <w:tcW w:w="523" w:type="dxa"/>
          </w:tcPr>
          <w:p w14:paraId="3D6F568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2416" w:type="dxa"/>
          </w:tcPr>
          <w:p w14:paraId="7356546C"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Riwayat reservasi</w:t>
            </w:r>
          </w:p>
        </w:tc>
        <w:tc>
          <w:tcPr>
            <w:tcW w:w="1070" w:type="dxa"/>
          </w:tcPr>
          <w:p w14:paraId="51F1B0F7"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401EC5C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ien</w:t>
            </w:r>
          </w:p>
        </w:tc>
        <w:tc>
          <w:tcPr>
            <w:tcW w:w="2403" w:type="dxa"/>
          </w:tcPr>
          <w:p w14:paraId="77963928"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c>
          <w:tcPr>
            <w:tcW w:w="843" w:type="dxa"/>
          </w:tcPr>
          <w:p w14:paraId="50B8A3D4" w14:textId="430C151E"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4748252D" w14:textId="5671DE9F" w:rsidTr="003611F0">
        <w:tc>
          <w:tcPr>
            <w:tcW w:w="523" w:type="dxa"/>
          </w:tcPr>
          <w:p w14:paraId="17B6BA71"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2</w:t>
            </w:r>
          </w:p>
        </w:tc>
        <w:tc>
          <w:tcPr>
            <w:tcW w:w="2416" w:type="dxa"/>
          </w:tcPr>
          <w:p w14:paraId="581B4263"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Jadwal Praktek</w:t>
            </w:r>
          </w:p>
        </w:tc>
        <w:tc>
          <w:tcPr>
            <w:tcW w:w="1070" w:type="dxa"/>
          </w:tcPr>
          <w:p w14:paraId="28CEB8CB"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1D93FBA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403" w:type="dxa"/>
          </w:tcPr>
          <w:p w14:paraId="5129AFBF"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c>
          <w:tcPr>
            <w:tcW w:w="843" w:type="dxa"/>
          </w:tcPr>
          <w:p w14:paraId="69765519" w14:textId="1E9D9FA5"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306BD" w:rsidRPr="00B23775" w14:paraId="57EB4D58" w14:textId="7BAB8A07" w:rsidTr="003611F0">
        <w:tc>
          <w:tcPr>
            <w:tcW w:w="523" w:type="dxa"/>
          </w:tcPr>
          <w:p w14:paraId="35C713AD"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3</w:t>
            </w:r>
          </w:p>
        </w:tc>
        <w:tc>
          <w:tcPr>
            <w:tcW w:w="2416" w:type="dxa"/>
          </w:tcPr>
          <w:p w14:paraId="314AB601"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data pasien</w:t>
            </w:r>
          </w:p>
        </w:tc>
        <w:tc>
          <w:tcPr>
            <w:tcW w:w="1070" w:type="dxa"/>
          </w:tcPr>
          <w:p w14:paraId="1A351C42"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0289C5EE"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403" w:type="dxa"/>
          </w:tcPr>
          <w:p w14:paraId="7A7AE68B"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edit, hapus</w:t>
            </w:r>
          </w:p>
        </w:tc>
        <w:tc>
          <w:tcPr>
            <w:tcW w:w="843" w:type="dxa"/>
          </w:tcPr>
          <w:p w14:paraId="7EDB2899" w14:textId="6D4F80B8"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bl>
    <w:p w14:paraId="5CC1E054" w14:textId="16956D5E" w:rsidR="00143DFA" w:rsidRPr="00B23775" w:rsidRDefault="003611F0" w:rsidP="003611F0">
      <w:pPr>
        <w:pStyle w:val="Heading4"/>
      </w:pPr>
      <w:bookmarkStart w:id="287" w:name="_Toc176816589"/>
      <w:bookmarkStart w:id="288" w:name="_Toc177416253"/>
      <w:r w:rsidRPr="00B23775">
        <w:lastRenderedPageBreak/>
        <w:t>Tabel 5.9 Kesimpulan hasil pengujian</w:t>
      </w:r>
      <w:r>
        <w:t xml:space="preserve"> (lanjutan)</w:t>
      </w:r>
      <w:bookmarkEnd w:id="287"/>
      <w:bookmarkEnd w:id="288"/>
    </w:p>
    <w:tbl>
      <w:tblPr>
        <w:tblStyle w:val="TableGrid"/>
        <w:tblW w:w="8506" w:type="dxa"/>
        <w:tblInd w:w="-431" w:type="dxa"/>
        <w:tblLook w:val="04A0" w:firstRow="1" w:lastRow="0" w:firstColumn="1" w:lastColumn="0" w:noHBand="0" w:noVBand="1"/>
      </w:tblPr>
      <w:tblGrid>
        <w:gridCol w:w="456"/>
        <w:gridCol w:w="2472"/>
        <w:gridCol w:w="1063"/>
        <w:gridCol w:w="1228"/>
        <w:gridCol w:w="2444"/>
        <w:gridCol w:w="843"/>
      </w:tblGrid>
      <w:tr w:rsidR="003611F0" w:rsidRPr="00B23775" w14:paraId="0973009D" w14:textId="77777777" w:rsidTr="00FE78B3">
        <w:tc>
          <w:tcPr>
            <w:tcW w:w="236" w:type="dxa"/>
          </w:tcPr>
          <w:p w14:paraId="68803A5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4</w:t>
            </w:r>
          </w:p>
        </w:tc>
        <w:tc>
          <w:tcPr>
            <w:tcW w:w="2548" w:type="dxa"/>
          </w:tcPr>
          <w:p w14:paraId="1A4A707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ajukan permintaan izin</w:t>
            </w:r>
          </w:p>
        </w:tc>
        <w:tc>
          <w:tcPr>
            <w:tcW w:w="1070" w:type="dxa"/>
          </w:tcPr>
          <w:p w14:paraId="34C8ADA4"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11BA3975"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555" w:type="dxa"/>
          </w:tcPr>
          <w:p w14:paraId="303AFEEB"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c>
          <w:tcPr>
            <w:tcW w:w="843" w:type="dxa"/>
          </w:tcPr>
          <w:p w14:paraId="625246C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2FFD018D" w14:textId="77777777" w:rsidTr="00FE78B3">
        <w:tc>
          <w:tcPr>
            <w:tcW w:w="236" w:type="dxa"/>
          </w:tcPr>
          <w:p w14:paraId="1BEB4E38"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5</w:t>
            </w:r>
          </w:p>
        </w:tc>
        <w:tc>
          <w:tcPr>
            <w:tcW w:w="2548" w:type="dxa"/>
          </w:tcPr>
          <w:p w14:paraId="2D248340"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profit klinik</w:t>
            </w:r>
          </w:p>
        </w:tc>
        <w:tc>
          <w:tcPr>
            <w:tcW w:w="1070" w:type="dxa"/>
          </w:tcPr>
          <w:p w14:paraId="6CCBFDF9"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68DB1D7C"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39070AC5"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c>
          <w:tcPr>
            <w:tcW w:w="843" w:type="dxa"/>
          </w:tcPr>
          <w:p w14:paraId="5E34F08C"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12126E52" w14:textId="77777777" w:rsidTr="00FE78B3">
        <w:tc>
          <w:tcPr>
            <w:tcW w:w="236" w:type="dxa"/>
          </w:tcPr>
          <w:p w14:paraId="18315E22"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6</w:t>
            </w:r>
          </w:p>
        </w:tc>
        <w:tc>
          <w:tcPr>
            <w:tcW w:w="2548" w:type="dxa"/>
          </w:tcPr>
          <w:p w14:paraId="38F50502"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jumlah kunjungan pasien</w:t>
            </w:r>
          </w:p>
        </w:tc>
        <w:tc>
          <w:tcPr>
            <w:tcW w:w="1070" w:type="dxa"/>
          </w:tcPr>
          <w:p w14:paraId="2ACE0295"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3C45D45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5DEFC8A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c>
          <w:tcPr>
            <w:tcW w:w="843" w:type="dxa"/>
          </w:tcPr>
          <w:p w14:paraId="52F1673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5532BFF2" w14:textId="77777777" w:rsidTr="00FE78B3">
        <w:tc>
          <w:tcPr>
            <w:tcW w:w="236" w:type="dxa"/>
          </w:tcPr>
          <w:p w14:paraId="681F0D7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7</w:t>
            </w:r>
          </w:p>
        </w:tc>
        <w:tc>
          <w:tcPr>
            <w:tcW w:w="2548" w:type="dxa"/>
          </w:tcPr>
          <w:p w14:paraId="0A555C1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jumlah penanganan perawatan berdasarkan kategori</w:t>
            </w:r>
          </w:p>
        </w:tc>
        <w:tc>
          <w:tcPr>
            <w:tcW w:w="1070" w:type="dxa"/>
          </w:tcPr>
          <w:p w14:paraId="07BB8700"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4036C2E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0FDFB85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c>
          <w:tcPr>
            <w:tcW w:w="843" w:type="dxa"/>
          </w:tcPr>
          <w:p w14:paraId="14B0943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6F712620" w14:textId="77777777" w:rsidTr="00FE78B3">
        <w:tc>
          <w:tcPr>
            <w:tcW w:w="236" w:type="dxa"/>
          </w:tcPr>
          <w:p w14:paraId="16FA891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8</w:t>
            </w:r>
          </w:p>
        </w:tc>
        <w:tc>
          <w:tcPr>
            <w:tcW w:w="2548" w:type="dxa"/>
          </w:tcPr>
          <w:p w14:paraId="24694F6F"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performa dokter berdasarkan jumlah pasien</w:t>
            </w:r>
          </w:p>
        </w:tc>
        <w:tc>
          <w:tcPr>
            <w:tcW w:w="1070" w:type="dxa"/>
          </w:tcPr>
          <w:p w14:paraId="77190B45"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16D24DE1"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1D02754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c>
          <w:tcPr>
            <w:tcW w:w="843" w:type="dxa"/>
          </w:tcPr>
          <w:p w14:paraId="025AC62C"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0BCA2785" w14:textId="77777777" w:rsidTr="00FE78B3">
        <w:tc>
          <w:tcPr>
            <w:tcW w:w="236" w:type="dxa"/>
          </w:tcPr>
          <w:p w14:paraId="62D096E8"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9</w:t>
            </w:r>
          </w:p>
        </w:tc>
        <w:tc>
          <w:tcPr>
            <w:tcW w:w="2548" w:type="dxa"/>
          </w:tcPr>
          <w:p w14:paraId="773A27CE"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statistik pasien berdasarkan umur</w:t>
            </w:r>
          </w:p>
        </w:tc>
        <w:tc>
          <w:tcPr>
            <w:tcW w:w="1070" w:type="dxa"/>
          </w:tcPr>
          <w:p w14:paraId="0D160EC3"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22410B4F"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345B9F94"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Filter</w:t>
            </w:r>
          </w:p>
        </w:tc>
        <w:tc>
          <w:tcPr>
            <w:tcW w:w="843" w:type="dxa"/>
          </w:tcPr>
          <w:p w14:paraId="3A05CE5A"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45A9D9CC" w14:textId="77777777" w:rsidTr="00FE78B3">
        <w:tc>
          <w:tcPr>
            <w:tcW w:w="236" w:type="dxa"/>
          </w:tcPr>
          <w:p w14:paraId="655ABE1B"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2548" w:type="dxa"/>
          </w:tcPr>
          <w:p w14:paraId="653BF2C4"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dokter</w:t>
            </w:r>
          </w:p>
        </w:tc>
        <w:tc>
          <w:tcPr>
            <w:tcW w:w="1070" w:type="dxa"/>
          </w:tcPr>
          <w:p w14:paraId="47DD24B1"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09D56BD4"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5B96491B"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c>
          <w:tcPr>
            <w:tcW w:w="843" w:type="dxa"/>
          </w:tcPr>
          <w:p w14:paraId="2F7F674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348A81EC" w14:textId="77777777" w:rsidTr="00FE78B3">
        <w:tc>
          <w:tcPr>
            <w:tcW w:w="236" w:type="dxa"/>
          </w:tcPr>
          <w:p w14:paraId="20153A22"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1</w:t>
            </w:r>
          </w:p>
        </w:tc>
        <w:tc>
          <w:tcPr>
            <w:tcW w:w="2548" w:type="dxa"/>
          </w:tcPr>
          <w:p w14:paraId="6963E7B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lihat Data Pasien</w:t>
            </w:r>
          </w:p>
        </w:tc>
        <w:tc>
          <w:tcPr>
            <w:tcW w:w="1070" w:type="dxa"/>
          </w:tcPr>
          <w:p w14:paraId="38BD4E9E"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517DD5E5"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63838B81"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c>
          <w:tcPr>
            <w:tcW w:w="843" w:type="dxa"/>
          </w:tcPr>
          <w:p w14:paraId="488BC17C"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37D3DD41" w14:textId="77777777" w:rsidTr="00FE78B3">
        <w:tc>
          <w:tcPr>
            <w:tcW w:w="236" w:type="dxa"/>
          </w:tcPr>
          <w:p w14:paraId="40A7065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2</w:t>
            </w:r>
          </w:p>
        </w:tc>
        <w:tc>
          <w:tcPr>
            <w:tcW w:w="2548" w:type="dxa"/>
          </w:tcPr>
          <w:p w14:paraId="62AAF5A5" w14:textId="6FCD7378"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elihat </w:t>
            </w:r>
            <w:r w:rsidR="00332E96">
              <w:rPr>
                <w:rFonts w:ascii="Times New Roman" w:hAnsi="Times New Roman" w:cs="Times New Roman"/>
                <w:sz w:val="24"/>
                <w:szCs w:val="24"/>
                <w:lang w:val="en-US"/>
              </w:rPr>
              <w:t>d</w:t>
            </w:r>
            <w:r w:rsidRPr="00B23775">
              <w:rPr>
                <w:rFonts w:ascii="Times New Roman" w:hAnsi="Times New Roman" w:cs="Times New Roman"/>
                <w:sz w:val="24"/>
                <w:szCs w:val="24"/>
                <w:lang w:val="en-US"/>
              </w:rPr>
              <w:t>ata Pemasukan</w:t>
            </w:r>
            <w:r w:rsidR="00332E96">
              <w:rPr>
                <w:rFonts w:ascii="Times New Roman" w:hAnsi="Times New Roman" w:cs="Times New Roman"/>
                <w:sz w:val="24"/>
                <w:szCs w:val="24"/>
                <w:lang w:val="en-US"/>
              </w:rPr>
              <w:t xml:space="preserve"> dan keuangan</w:t>
            </w:r>
            <w:r w:rsidR="0050275F">
              <w:rPr>
                <w:rFonts w:ascii="Times New Roman" w:hAnsi="Times New Roman" w:cs="Times New Roman"/>
                <w:sz w:val="24"/>
                <w:szCs w:val="24"/>
                <w:lang w:val="en-US"/>
              </w:rPr>
              <w:t xml:space="preserve"> klinik</w:t>
            </w:r>
          </w:p>
        </w:tc>
        <w:tc>
          <w:tcPr>
            <w:tcW w:w="1070" w:type="dxa"/>
          </w:tcPr>
          <w:p w14:paraId="539EA411"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0808F3F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5A836799"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w:t>
            </w:r>
          </w:p>
        </w:tc>
        <w:tc>
          <w:tcPr>
            <w:tcW w:w="843" w:type="dxa"/>
          </w:tcPr>
          <w:p w14:paraId="7E2A4CDE"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13258957" w14:textId="77777777" w:rsidTr="00FE78B3">
        <w:tc>
          <w:tcPr>
            <w:tcW w:w="236" w:type="dxa"/>
          </w:tcPr>
          <w:p w14:paraId="55DBE32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3</w:t>
            </w:r>
          </w:p>
        </w:tc>
        <w:tc>
          <w:tcPr>
            <w:tcW w:w="2548" w:type="dxa"/>
          </w:tcPr>
          <w:p w14:paraId="6FA60F2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mutuskan perizinan dokter</w:t>
            </w:r>
          </w:p>
        </w:tc>
        <w:tc>
          <w:tcPr>
            <w:tcW w:w="1070" w:type="dxa"/>
          </w:tcPr>
          <w:p w14:paraId="50A05004"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312A853E"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4746628E"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erima, Tolak</w:t>
            </w:r>
          </w:p>
        </w:tc>
        <w:tc>
          <w:tcPr>
            <w:tcW w:w="843" w:type="dxa"/>
          </w:tcPr>
          <w:p w14:paraId="723FC2EA"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649BE037" w14:textId="77777777" w:rsidTr="00FE78B3">
        <w:tc>
          <w:tcPr>
            <w:tcW w:w="236" w:type="dxa"/>
          </w:tcPr>
          <w:p w14:paraId="22128BA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4</w:t>
            </w:r>
          </w:p>
        </w:tc>
        <w:tc>
          <w:tcPr>
            <w:tcW w:w="2548" w:type="dxa"/>
          </w:tcPr>
          <w:p w14:paraId="3C8520BF"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pencatatan pengeluaran klinik</w:t>
            </w:r>
          </w:p>
        </w:tc>
        <w:tc>
          <w:tcPr>
            <w:tcW w:w="1070" w:type="dxa"/>
          </w:tcPr>
          <w:p w14:paraId="5A46225E"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4FA147F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7952A412"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c>
          <w:tcPr>
            <w:tcW w:w="843" w:type="dxa"/>
          </w:tcPr>
          <w:p w14:paraId="726D4278"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tr w:rsidR="003611F0" w:rsidRPr="00B23775" w14:paraId="57078197" w14:textId="77777777" w:rsidTr="00FE78B3">
        <w:tc>
          <w:tcPr>
            <w:tcW w:w="236" w:type="dxa"/>
          </w:tcPr>
          <w:p w14:paraId="4AF58A1A"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w:t>
            </w:r>
          </w:p>
        </w:tc>
        <w:tc>
          <w:tcPr>
            <w:tcW w:w="2548" w:type="dxa"/>
          </w:tcPr>
          <w:p w14:paraId="48BFE568"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Mengelola harga perawatan</w:t>
            </w:r>
          </w:p>
        </w:tc>
        <w:tc>
          <w:tcPr>
            <w:tcW w:w="1070" w:type="dxa"/>
          </w:tcPr>
          <w:p w14:paraId="04D09815"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4" w:type="dxa"/>
          </w:tcPr>
          <w:p w14:paraId="5167142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55" w:type="dxa"/>
          </w:tcPr>
          <w:p w14:paraId="7A7DE52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Lihat, tambah, edit, hapus</w:t>
            </w:r>
          </w:p>
        </w:tc>
        <w:tc>
          <w:tcPr>
            <w:tcW w:w="843" w:type="dxa"/>
          </w:tcPr>
          <w:p w14:paraId="4ACDDF9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esuai</w:t>
            </w:r>
          </w:p>
        </w:tc>
      </w:tr>
      <w:bookmarkEnd w:id="285"/>
    </w:tbl>
    <w:p w14:paraId="41DECC38" w14:textId="1B75034E" w:rsidR="00143DFA" w:rsidRDefault="00143DFA" w:rsidP="00DD5709">
      <w:pPr>
        <w:spacing w:line="360" w:lineRule="auto"/>
        <w:jc w:val="both"/>
        <w:rPr>
          <w:rFonts w:ascii="Times New Roman" w:hAnsi="Times New Roman" w:cs="Times New Roman"/>
          <w:sz w:val="24"/>
          <w:szCs w:val="24"/>
          <w:lang w:val="en-US"/>
        </w:rPr>
      </w:pPr>
    </w:p>
    <w:p w14:paraId="730C91BD" w14:textId="443FFEAA" w:rsidR="005C032E" w:rsidRDefault="005C032E" w:rsidP="00DD5709">
      <w:pPr>
        <w:spacing w:line="360" w:lineRule="auto"/>
        <w:jc w:val="both"/>
        <w:rPr>
          <w:rFonts w:ascii="Times New Roman" w:hAnsi="Times New Roman" w:cs="Times New Roman"/>
          <w:sz w:val="24"/>
          <w:szCs w:val="24"/>
          <w:lang w:val="en-US"/>
        </w:rPr>
      </w:pPr>
    </w:p>
    <w:p w14:paraId="66199519" w14:textId="7E79DC03" w:rsidR="005C032E" w:rsidRDefault="005C032E" w:rsidP="00DD5709">
      <w:pPr>
        <w:spacing w:line="360" w:lineRule="auto"/>
        <w:jc w:val="both"/>
        <w:rPr>
          <w:rFonts w:ascii="Times New Roman" w:hAnsi="Times New Roman" w:cs="Times New Roman"/>
          <w:sz w:val="24"/>
          <w:szCs w:val="24"/>
          <w:lang w:val="en-US"/>
        </w:rPr>
      </w:pPr>
    </w:p>
    <w:p w14:paraId="23FA4991" w14:textId="53E4F77F" w:rsidR="005C032E" w:rsidRDefault="005C032E" w:rsidP="00DD5709">
      <w:pPr>
        <w:spacing w:line="360" w:lineRule="auto"/>
        <w:jc w:val="both"/>
        <w:rPr>
          <w:rFonts w:ascii="Times New Roman" w:hAnsi="Times New Roman" w:cs="Times New Roman"/>
          <w:sz w:val="24"/>
          <w:szCs w:val="24"/>
          <w:lang w:val="en-US"/>
        </w:rPr>
      </w:pPr>
    </w:p>
    <w:p w14:paraId="11F7A958" w14:textId="77777777" w:rsidR="005C032E" w:rsidRPr="00B23775" w:rsidRDefault="005C032E" w:rsidP="00DD5709">
      <w:pPr>
        <w:spacing w:line="360" w:lineRule="auto"/>
        <w:jc w:val="both"/>
        <w:rPr>
          <w:rFonts w:ascii="Times New Roman" w:hAnsi="Times New Roman" w:cs="Times New Roman"/>
          <w:sz w:val="24"/>
          <w:szCs w:val="24"/>
          <w:lang w:val="en-US"/>
        </w:rPr>
      </w:pPr>
    </w:p>
    <w:p w14:paraId="399CC9AD" w14:textId="74FA0597" w:rsidR="00410C99" w:rsidRPr="00D4058B" w:rsidRDefault="002A1251" w:rsidP="00410C99">
      <w:pPr>
        <w:pStyle w:val="Heading5"/>
        <w:numPr>
          <w:ilvl w:val="2"/>
          <w:numId w:val="19"/>
        </w:numPr>
      </w:pPr>
      <w:bookmarkStart w:id="289" w:name="_Toc178772370"/>
      <w:bookmarkStart w:id="290" w:name="_Hlk178773542"/>
      <w:r>
        <w:rPr>
          <w:lang w:val="en-US"/>
        </w:rPr>
        <w:t>Analisa dan Pembahasan Hasil</w:t>
      </w:r>
      <w:bookmarkEnd w:id="289"/>
      <w:r>
        <w:rPr>
          <w:lang w:val="en-US"/>
        </w:rPr>
        <w:t xml:space="preserve"> </w:t>
      </w:r>
    </w:p>
    <w:p w14:paraId="7DC9BA8A" w14:textId="3F0647AE" w:rsidR="003010BB" w:rsidRPr="00B23775" w:rsidRDefault="003010BB" w:rsidP="0051219C">
      <w:pPr>
        <w:rPr>
          <w:rFonts w:ascii="Times New Roman" w:hAnsi="Times New Roman" w:cs="Times New Roman"/>
          <w:sz w:val="24"/>
          <w:szCs w:val="24"/>
          <w:lang w:val="en-US"/>
        </w:rPr>
      </w:pPr>
    </w:p>
    <w:p w14:paraId="793EB3F2" w14:textId="119FB753" w:rsidR="00D43D45" w:rsidRDefault="005C032E" w:rsidP="002500A8">
      <w:pPr>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5C032E">
        <w:rPr>
          <w:rFonts w:ascii="Times New Roman" w:hAnsi="Times New Roman" w:cs="Times New Roman"/>
          <w:sz w:val="24"/>
          <w:szCs w:val="24"/>
          <w:lang w:val="en-US"/>
        </w:rPr>
        <w:t>istem informasi yang dikembangkan memiliki beberapa fitur yang dirancang untuk mendukung pengelolaan klinik dan layanan kesehatan dengan lebih efektif</w:t>
      </w:r>
      <w:r w:rsidR="00C16FCE">
        <w:rPr>
          <w:rFonts w:ascii="Times New Roman" w:hAnsi="Times New Roman" w:cs="Times New Roman"/>
          <w:sz w:val="24"/>
          <w:szCs w:val="24"/>
          <w:lang w:val="en-US"/>
        </w:rPr>
        <w:t xml:space="preserve"> dibandingkan sistem yang ada sebelumnya</w:t>
      </w:r>
      <w:r w:rsidR="00095304">
        <w:rPr>
          <w:rFonts w:ascii="Times New Roman" w:hAnsi="Times New Roman" w:cs="Times New Roman"/>
          <w:sz w:val="24"/>
          <w:szCs w:val="24"/>
          <w:lang w:val="en-US"/>
        </w:rPr>
        <w:t xml:space="preserve">. </w:t>
      </w:r>
      <w:r w:rsidR="00C16FCE">
        <w:rPr>
          <w:rFonts w:ascii="Times New Roman" w:hAnsi="Times New Roman" w:cs="Times New Roman"/>
          <w:sz w:val="24"/>
          <w:szCs w:val="24"/>
          <w:lang w:val="en-US"/>
        </w:rPr>
        <w:t>Berikut</w:t>
      </w:r>
      <w:r w:rsidRPr="005C032E">
        <w:rPr>
          <w:rFonts w:ascii="Times New Roman" w:hAnsi="Times New Roman" w:cs="Times New Roman"/>
          <w:sz w:val="24"/>
          <w:szCs w:val="24"/>
          <w:lang w:val="en-US"/>
        </w:rPr>
        <w:t xml:space="preserve"> </w:t>
      </w:r>
      <w:r w:rsidR="00095304" w:rsidRPr="00095304">
        <w:rPr>
          <w:rFonts w:ascii="Times New Roman" w:hAnsi="Times New Roman" w:cs="Times New Roman"/>
          <w:sz w:val="24"/>
          <w:szCs w:val="24"/>
          <w:lang w:val="en-US"/>
        </w:rPr>
        <w:t>analisis perbandingan antara sistem manual yang sebelumnya digunakan dengan sistem berbasis web yang telah dikembangkan.</w:t>
      </w:r>
    </w:p>
    <w:p w14:paraId="15579D30" w14:textId="1747822F" w:rsidR="00D43D45" w:rsidRDefault="009C7DAB" w:rsidP="00D43D45">
      <w:pPr>
        <w:pStyle w:val="ListParagraph"/>
        <w:numPr>
          <w:ilvl w:val="0"/>
          <w:numId w:val="4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ntralisasi data dan </w:t>
      </w:r>
      <w:r w:rsidR="003A61B2">
        <w:rPr>
          <w:rFonts w:ascii="Times New Roman" w:hAnsi="Times New Roman" w:cs="Times New Roman"/>
          <w:sz w:val="24"/>
          <w:szCs w:val="24"/>
          <w:lang w:val="en-US"/>
        </w:rPr>
        <w:t>T</w:t>
      </w:r>
      <w:r>
        <w:rPr>
          <w:rFonts w:ascii="Times New Roman" w:hAnsi="Times New Roman" w:cs="Times New Roman"/>
          <w:sz w:val="24"/>
          <w:szCs w:val="24"/>
          <w:lang w:val="en-US"/>
        </w:rPr>
        <w:t>erorganisir</w:t>
      </w:r>
    </w:p>
    <w:p w14:paraId="005BA6C2" w14:textId="51DA17A7" w:rsidR="009C7DAB" w:rsidRPr="009C7DAB" w:rsidRDefault="009C7DAB" w:rsidP="009C7DAB">
      <w:pPr>
        <w:spacing w:line="360" w:lineRule="auto"/>
        <w:ind w:firstLine="360"/>
        <w:jc w:val="both"/>
        <w:rPr>
          <w:rFonts w:ascii="Times New Roman" w:hAnsi="Times New Roman" w:cs="Times New Roman"/>
          <w:sz w:val="24"/>
          <w:szCs w:val="24"/>
          <w:lang w:val="en-US"/>
        </w:rPr>
      </w:pPr>
      <w:bookmarkStart w:id="291" w:name="_Hlk178775970"/>
      <w:r w:rsidRPr="009C7DAB">
        <w:rPr>
          <w:rFonts w:ascii="Times New Roman" w:hAnsi="Times New Roman" w:cs="Times New Roman"/>
          <w:sz w:val="24"/>
          <w:szCs w:val="24"/>
          <w:lang w:val="en-US"/>
        </w:rPr>
        <w:t xml:space="preserve">Sistem sebelumnya menggunakan berbagai media untuk mencatat data, mulai dari catatan manual hingga </w:t>
      </w:r>
      <w:r>
        <w:rPr>
          <w:rFonts w:ascii="Times New Roman" w:hAnsi="Times New Roman" w:cs="Times New Roman"/>
          <w:sz w:val="24"/>
          <w:szCs w:val="24"/>
          <w:lang w:val="en-US"/>
        </w:rPr>
        <w:t>reservasi</w:t>
      </w:r>
      <w:r w:rsidRPr="009C7DAB">
        <w:rPr>
          <w:rFonts w:ascii="Times New Roman" w:hAnsi="Times New Roman" w:cs="Times New Roman"/>
          <w:sz w:val="24"/>
          <w:szCs w:val="24"/>
          <w:lang w:val="en-US"/>
        </w:rPr>
        <w:t xml:space="preserve"> melalui WhatsApp</w:t>
      </w:r>
      <w:bookmarkEnd w:id="291"/>
      <w:r w:rsidRPr="009C7DAB">
        <w:rPr>
          <w:rFonts w:ascii="Times New Roman" w:hAnsi="Times New Roman" w:cs="Times New Roman"/>
          <w:sz w:val="24"/>
          <w:szCs w:val="24"/>
          <w:lang w:val="en-US"/>
        </w:rPr>
        <w:t xml:space="preserve">. </w:t>
      </w:r>
      <w:bookmarkStart w:id="292" w:name="_Hlk178775951"/>
      <w:r w:rsidRPr="009C7DAB">
        <w:rPr>
          <w:rFonts w:ascii="Times New Roman" w:hAnsi="Times New Roman" w:cs="Times New Roman"/>
          <w:sz w:val="24"/>
          <w:szCs w:val="24"/>
          <w:lang w:val="en-US"/>
        </w:rPr>
        <w:t>Tidak adanya satu pusat data yang terintegrasi</w:t>
      </w:r>
      <w:bookmarkEnd w:id="292"/>
      <w:r w:rsidRPr="009C7D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pat </w:t>
      </w:r>
      <w:r w:rsidR="00D327A7">
        <w:rPr>
          <w:rFonts w:ascii="Times New Roman" w:hAnsi="Times New Roman" w:cs="Times New Roman"/>
          <w:sz w:val="24"/>
          <w:szCs w:val="24"/>
          <w:lang w:val="en-US"/>
        </w:rPr>
        <w:t xml:space="preserve">diatasi dengan dibangunnya website ini </w:t>
      </w:r>
      <w:r w:rsidRPr="009C7DAB">
        <w:rPr>
          <w:rFonts w:ascii="Times New Roman" w:hAnsi="Times New Roman" w:cs="Times New Roman"/>
          <w:sz w:val="24"/>
          <w:szCs w:val="24"/>
          <w:lang w:val="en-US"/>
        </w:rPr>
        <w:t>dalam mengakses dan memperbarui informasi. Sistem informasi manajemen berbasis web</w:t>
      </w:r>
      <w:r>
        <w:rPr>
          <w:rFonts w:ascii="Times New Roman" w:hAnsi="Times New Roman" w:cs="Times New Roman"/>
          <w:sz w:val="24"/>
          <w:szCs w:val="24"/>
          <w:lang w:val="en-US"/>
        </w:rPr>
        <w:t xml:space="preserve"> ini</w:t>
      </w:r>
      <w:r w:rsidRPr="009C7DAB">
        <w:rPr>
          <w:rFonts w:ascii="Times New Roman" w:hAnsi="Times New Roman" w:cs="Times New Roman"/>
          <w:sz w:val="24"/>
          <w:szCs w:val="24"/>
          <w:lang w:val="en-US"/>
        </w:rPr>
        <w:t xml:space="preserve"> memusatkan semua data pasien, dokter, layanan, serta rekam medis dalam satu platform digital yang </w:t>
      </w:r>
      <w:r>
        <w:rPr>
          <w:rFonts w:ascii="Times New Roman" w:hAnsi="Times New Roman" w:cs="Times New Roman"/>
          <w:sz w:val="24"/>
          <w:szCs w:val="24"/>
          <w:lang w:val="en-US"/>
        </w:rPr>
        <w:t>dapat</w:t>
      </w:r>
      <w:r w:rsidRPr="009C7DAB">
        <w:rPr>
          <w:rFonts w:ascii="Times New Roman" w:hAnsi="Times New Roman" w:cs="Times New Roman"/>
          <w:sz w:val="24"/>
          <w:szCs w:val="24"/>
          <w:lang w:val="en-US"/>
        </w:rPr>
        <w:t xml:space="preserve"> diakses oleh pihak yang berwenang</w:t>
      </w:r>
      <w:r>
        <w:rPr>
          <w:rFonts w:ascii="Times New Roman" w:hAnsi="Times New Roman" w:cs="Times New Roman"/>
          <w:sz w:val="24"/>
          <w:szCs w:val="24"/>
          <w:lang w:val="en-US"/>
        </w:rPr>
        <w:t xml:space="preserve"> serta akses </w:t>
      </w:r>
      <w:r w:rsidRPr="009C7DAB">
        <w:rPr>
          <w:rFonts w:ascii="Times New Roman" w:hAnsi="Times New Roman" w:cs="Times New Roman"/>
          <w:i/>
          <w:iCs/>
          <w:sz w:val="24"/>
          <w:szCs w:val="24"/>
          <w:lang w:val="en-US"/>
        </w:rPr>
        <w:t>realtime</w:t>
      </w:r>
      <w:r>
        <w:rPr>
          <w:rFonts w:ascii="Times New Roman" w:hAnsi="Times New Roman" w:cs="Times New Roman"/>
          <w:sz w:val="24"/>
          <w:szCs w:val="24"/>
          <w:lang w:val="en-US"/>
        </w:rPr>
        <w:t xml:space="preserve"> memungkinkan </w:t>
      </w:r>
      <w:r w:rsidR="000C7894">
        <w:rPr>
          <w:rFonts w:ascii="Times New Roman" w:hAnsi="Times New Roman" w:cs="Times New Roman"/>
          <w:sz w:val="24"/>
          <w:szCs w:val="24"/>
          <w:lang w:val="en-US"/>
        </w:rPr>
        <w:t>klinik mengakses data antar cabang</w:t>
      </w:r>
      <w:r>
        <w:rPr>
          <w:rFonts w:ascii="Times New Roman" w:hAnsi="Times New Roman" w:cs="Times New Roman"/>
          <w:sz w:val="24"/>
          <w:szCs w:val="24"/>
          <w:lang w:val="en-US"/>
        </w:rPr>
        <w:t xml:space="preserve"> pada klinik tanpa memandang lokasi. </w:t>
      </w:r>
    </w:p>
    <w:p w14:paraId="1E414FA1" w14:textId="77777777" w:rsidR="000C7894" w:rsidRPr="000C7894" w:rsidRDefault="000C7894" w:rsidP="000C7894">
      <w:pPr>
        <w:pStyle w:val="ListParagraph"/>
        <w:numPr>
          <w:ilvl w:val="0"/>
          <w:numId w:val="44"/>
        </w:numPr>
        <w:spacing w:line="360" w:lineRule="auto"/>
        <w:jc w:val="both"/>
        <w:rPr>
          <w:rFonts w:ascii="Times New Roman" w:hAnsi="Times New Roman" w:cs="Times New Roman"/>
          <w:sz w:val="24"/>
          <w:szCs w:val="24"/>
          <w:lang w:val="en-US"/>
        </w:rPr>
      </w:pPr>
      <w:r w:rsidRPr="000C7894">
        <w:rPr>
          <w:rFonts w:ascii="Times New Roman" w:hAnsi="Times New Roman" w:cs="Times New Roman"/>
          <w:sz w:val="24"/>
          <w:szCs w:val="24"/>
          <w:lang w:val="en-US"/>
        </w:rPr>
        <w:t>Keamanan dan Akurasi Data</w:t>
      </w:r>
    </w:p>
    <w:p w14:paraId="0DBFA286" w14:textId="7D280144" w:rsidR="00D43D45" w:rsidRDefault="000C7894" w:rsidP="000C7894">
      <w:pPr>
        <w:spacing w:line="360" w:lineRule="auto"/>
        <w:ind w:firstLine="360"/>
        <w:jc w:val="both"/>
        <w:rPr>
          <w:rFonts w:ascii="Times New Roman" w:hAnsi="Times New Roman" w:cs="Times New Roman"/>
          <w:sz w:val="24"/>
          <w:szCs w:val="24"/>
          <w:lang w:val="en-US"/>
        </w:rPr>
      </w:pPr>
      <w:r w:rsidRPr="000C7894">
        <w:rPr>
          <w:rFonts w:ascii="Times New Roman" w:hAnsi="Times New Roman" w:cs="Times New Roman"/>
          <w:sz w:val="24"/>
          <w:szCs w:val="24"/>
          <w:lang w:val="en-US"/>
        </w:rPr>
        <w:t xml:space="preserve">Pada sistem sebelumnya, keamanan data menjadi perhatian penting </w:t>
      </w:r>
      <w:r w:rsidR="002F71F2">
        <w:rPr>
          <w:rFonts w:ascii="Times New Roman" w:hAnsi="Times New Roman" w:cs="Times New Roman"/>
          <w:sz w:val="24"/>
          <w:szCs w:val="24"/>
          <w:lang w:val="en-US"/>
        </w:rPr>
        <w:t xml:space="preserve">karena </w:t>
      </w:r>
      <w:r w:rsidR="007578F8">
        <w:rPr>
          <w:rFonts w:ascii="Times New Roman" w:hAnsi="Times New Roman" w:cs="Times New Roman"/>
          <w:sz w:val="24"/>
          <w:szCs w:val="24"/>
          <w:lang w:val="en-US"/>
        </w:rPr>
        <w:t>saat ini data seperti rekam medik masih di simpan dalam bentuk fisik(kertas).</w:t>
      </w:r>
      <w:r w:rsidRPr="000C7894">
        <w:rPr>
          <w:rFonts w:ascii="Times New Roman" w:hAnsi="Times New Roman" w:cs="Times New Roman"/>
          <w:sz w:val="24"/>
          <w:szCs w:val="24"/>
          <w:lang w:val="en-US"/>
        </w:rPr>
        <w:t xml:space="preserve"> Data yang tersimpan dalam bentuk fisik (kertas) atau melalui WhatsApp tidak memiliki kontrol akses yang ketat, sehingga rawan terhadap akses tidak sah atau bahkan kehilangan. Dengan penerapan sistem</w:t>
      </w:r>
      <w:r>
        <w:rPr>
          <w:rFonts w:ascii="Times New Roman" w:hAnsi="Times New Roman" w:cs="Times New Roman"/>
          <w:sz w:val="24"/>
          <w:szCs w:val="24"/>
          <w:lang w:val="en-US"/>
        </w:rPr>
        <w:t xml:space="preserve"> informasi  ini</w:t>
      </w:r>
      <w:r w:rsidRPr="000C7894">
        <w:rPr>
          <w:rFonts w:ascii="Times New Roman" w:hAnsi="Times New Roman" w:cs="Times New Roman"/>
          <w:sz w:val="24"/>
          <w:szCs w:val="24"/>
          <w:lang w:val="en-US"/>
        </w:rPr>
        <w:t>, keamanan informasi lebih terjamin melalui pengaturan hak akses yang terkelola dan enkripsi data. Selain itu, data yang diinput ke dalam sistem memiliki mekanisme validasi yang meminimalkan kesalahan input, sehingga kualitas dan akurasi data lebih terjaga</w:t>
      </w:r>
      <w:r w:rsidR="007578F8">
        <w:rPr>
          <w:rFonts w:ascii="Times New Roman" w:hAnsi="Times New Roman" w:cs="Times New Roman"/>
          <w:sz w:val="24"/>
          <w:szCs w:val="24"/>
          <w:lang w:val="en-US"/>
        </w:rPr>
        <w:t>.</w:t>
      </w:r>
    </w:p>
    <w:p w14:paraId="7648A4FA" w14:textId="77777777" w:rsidR="000C7894" w:rsidRPr="000C7894" w:rsidRDefault="000C7894" w:rsidP="000C7894">
      <w:pPr>
        <w:pStyle w:val="ListParagraph"/>
        <w:numPr>
          <w:ilvl w:val="0"/>
          <w:numId w:val="44"/>
        </w:numPr>
        <w:spacing w:line="360" w:lineRule="auto"/>
        <w:jc w:val="both"/>
        <w:rPr>
          <w:rFonts w:ascii="Times New Roman" w:hAnsi="Times New Roman" w:cs="Times New Roman"/>
          <w:sz w:val="24"/>
          <w:szCs w:val="24"/>
          <w:lang w:val="en-US"/>
        </w:rPr>
      </w:pPr>
      <w:r w:rsidRPr="000C7894">
        <w:rPr>
          <w:rFonts w:ascii="Times New Roman" w:hAnsi="Times New Roman" w:cs="Times New Roman"/>
          <w:sz w:val="24"/>
          <w:szCs w:val="24"/>
          <w:lang w:val="en-US"/>
        </w:rPr>
        <w:t>Otomasi Penjadwalan dan Reservasi</w:t>
      </w:r>
    </w:p>
    <w:p w14:paraId="75B20448" w14:textId="1DAE01B4" w:rsidR="000C7894" w:rsidRDefault="000C7894" w:rsidP="000C7894">
      <w:pPr>
        <w:spacing w:line="360" w:lineRule="auto"/>
        <w:ind w:firstLine="360"/>
        <w:jc w:val="both"/>
        <w:rPr>
          <w:rFonts w:ascii="Times New Roman" w:hAnsi="Times New Roman" w:cs="Times New Roman"/>
          <w:sz w:val="24"/>
          <w:szCs w:val="24"/>
          <w:lang w:val="en-US"/>
        </w:rPr>
      </w:pPr>
      <w:r w:rsidRPr="000C7894">
        <w:rPr>
          <w:rFonts w:ascii="Times New Roman" w:hAnsi="Times New Roman" w:cs="Times New Roman"/>
          <w:sz w:val="24"/>
          <w:szCs w:val="24"/>
          <w:lang w:val="en-US"/>
        </w:rPr>
        <w:t xml:space="preserve">Sebelumnya, reservasi pasien dilakukan secara manual melalui WhatsApp, yang </w:t>
      </w:r>
      <w:r>
        <w:rPr>
          <w:rFonts w:ascii="Times New Roman" w:hAnsi="Times New Roman" w:cs="Times New Roman"/>
          <w:sz w:val="24"/>
          <w:szCs w:val="24"/>
          <w:lang w:val="en-US"/>
        </w:rPr>
        <w:t>dapat</w:t>
      </w:r>
      <w:r w:rsidRPr="000C7894">
        <w:rPr>
          <w:rFonts w:ascii="Times New Roman" w:hAnsi="Times New Roman" w:cs="Times New Roman"/>
          <w:sz w:val="24"/>
          <w:szCs w:val="24"/>
          <w:lang w:val="en-US"/>
        </w:rPr>
        <w:t xml:space="preserve"> menyebabkan miskomunikasi atau </w:t>
      </w:r>
      <w:r w:rsidR="00096D79">
        <w:rPr>
          <w:rFonts w:ascii="Times New Roman" w:hAnsi="Times New Roman" w:cs="Times New Roman"/>
          <w:sz w:val="24"/>
          <w:szCs w:val="24"/>
          <w:lang w:val="en-US"/>
        </w:rPr>
        <w:t>data duplikat</w:t>
      </w:r>
      <w:r w:rsidRPr="000C7894">
        <w:rPr>
          <w:rFonts w:ascii="Times New Roman" w:hAnsi="Times New Roman" w:cs="Times New Roman"/>
          <w:sz w:val="24"/>
          <w:szCs w:val="24"/>
          <w:lang w:val="en-US"/>
        </w:rPr>
        <w:t xml:space="preserve">. Sistem berbasis web </w:t>
      </w:r>
      <w:r w:rsidRPr="000C7894">
        <w:rPr>
          <w:rFonts w:ascii="Times New Roman" w:hAnsi="Times New Roman" w:cs="Times New Roman"/>
          <w:sz w:val="24"/>
          <w:szCs w:val="24"/>
          <w:lang w:val="en-US"/>
        </w:rPr>
        <w:lastRenderedPageBreak/>
        <w:t xml:space="preserve">ini mengotomatisasi proses reservasi, memastikan bahwa jadwal dokter selalu </w:t>
      </w:r>
      <w:r w:rsidR="00096D79">
        <w:rPr>
          <w:rFonts w:ascii="Times New Roman" w:hAnsi="Times New Roman" w:cs="Times New Roman"/>
          <w:sz w:val="24"/>
          <w:szCs w:val="24"/>
          <w:lang w:val="en-US"/>
        </w:rPr>
        <w:t xml:space="preserve">terupdate </w:t>
      </w:r>
      <w:r w:rsidRPr="000C7894">
        <w:rPr>
          <w:rFonts w:ascii="Times New Roman" w:hAnsi="Times New Roman" w:cs="Times New Roman"/>
          <w:sz w:val="24"/>
          <w:szCs w:val="24"/>
          <w:lang w:val="en-US"/>
        </w:rPr>
        <w:t>dan tidak terjadi kesalahan dalam penjadwalan. Pasien dapat langsung melihat ketersediaan dokter dan memilih waktu yang sesuai</w:t>
      </w:r>
      <w:r w:rsidR="00096D79">
        <w:rPr>
          <w:rFonts w:ascii="Times New Roman" w:hAnsi="Times New Roman" w:cs="Times New Roman"/>
          <w:sz w:val="24"/>
          <w:szCs w:val="24"/>
          <w:lang w:val="en-US"/>
        </w:rPr>
        <w:t xml:space="preserve"> serta membuat sistem lebih transparan.</w:t>
      </w:r>
    </w:p>
    <w:p w14:paraId="02772F41" w14:textId="20724EEE" w:rsidR="00096D79" w:rsidRPr="00096D79" w:rsidRDefault="00096D79" w:rsidP="00096D79">
      <w:pPr>
        <w:pStyle w:val="ListParagraph"/>
        <w:numPr>
          <w:ilvl w:val="0"/>
          <w:numId w:val="44"/>
        </w:numPr>
        <w:spacing w:line="360" w:lineRule="auto"/>
        <w:jc w:val="both"/>
        <w:rPr>
          <w:rFonts w:ascii="Times New Roman" w:hAnsi="Times New Roman" w:cs="Times New Roman"/>
          <w:sz w:val="24"/>
          <w:szCs w:val="24"/>
          <w:lang w:val="en-US"/>
        </w:rPr>
      </w:pPr>
      <w:r w:rsidRPr="00096D79">
        <w:rPr>
          <w:rFonts w:ascii="Times New Roman" w:hAnsi="Times New Roman" w:cs="Times New Roman"/>
          <w:sz w:val="24"/>
          <w:szCs w:val="24"/>
          <w:lang w:val="en-US"/>
        </w:rPr>
        <w:t xml:space="preserve">Fitur </w:t>
      </w:r>
      <w:r w:rsidR="002F71F2">
        <w:rPr>
          <w:rFonts w:ascii="Times New Roman" w:hAnsi="Times New Roman" w:cs="Times New Roman"/>
          <w:sz w:val="24"/>
          <w:szCs w:val="24"/>
          <w:lang w:val="en-US"/>
        </w:rPr>
        <w:t xml:space="preserve">Visualisasi </w:t>
      </w:r>
      <w:r w:rsidRPr="00096D79">
        <w:rPr>
          <w:rFonts w:ascii="Times New Roman" w:hAnsi="Times New Roman" w:cs="Times New Roman"/>
          <w:sz w:val="24"/>
          <w:szCs w:val="24"/>
          <w:lang w:val="en-US"/>
        </w:rPr>
        <w:t xml:space="preserve">Data </w:t>
      </w:r>
    </w:p>
    <w:p w14:paraId="378408AB" w14:textId="794702FC" w:rsidR="00096D79" w:rsidRDefault="00096D79" w:rsidP="00096D79">
      <w:pPr>
        <w:spacing w:line="360" w:lineRule="auto"/>
        <w:ind w:firstLine="360"/>
        <w:jc w:val="both"/>
        <w:rPr>
          <w:rFonts w:ascii="Times New Roman" w:hAnsi="Times New Roman" w:cs="Times New Roman"/>
          <w:sz w:val="24"/>
          <w:szCs w:val="24"/>
          <w:lang w:val="en-US"/>
        </w:rPr>
      </w:pPr>
      <w:r w:rsidRPr="00096D79">
        <w:rPr>
          <w:rFonts w:ascii="Times New Roman" w:hAnsi="Times New Roman" w:cs="Times New Roman"/>
          <w:sz w:val="24"/>
          <w:szCs w:val="24"/>
          <w:lang w:val="en-US"/>
        </w:rPr>
        <w:t xml:space="preserve">Sistem sebelumnya tidak memiliki </w:t>
      </w:r>
      <w:r>
        <w:rPr>
          <w:rFonts w:ascii="Times New Roman" w:hAnsi="Times New Roman" w:cs="Times New Roman"/>
          <w:sz w:val="24"/>
          <w:szCs w:val="24"/>
          <w:lang w:val="en-US"/>
        </w:rPr>
        <w:t xml:space="preserve">sistem </w:t>
      </w:r>
      <w:r w:rsidRPr="00096D79">
        <w:rPr>
          <w:rFonts w:ascii="Times New Roman" w:hAnsi="Times New Roman" w:cs="Times New Roman"/>
          <w:sz w:val="24"/>
          <w:szCs w:val="24"/>
          <w:lang w:val="en-US"/>
        </w:rPr>
        <w:t xml:space="preserve">untuk memantau performa klinik secara terukur, sehingga </w:t>
      </w:r>
      <w:r>
        <w:rPr>
          <w:rFonts w:ascii="Times New Roman" w:hAnsi="Times New Roman" w:cs="Times New Roman"/>
          <w:sz w:val="24"/>
          <w:szCs w:val="24"/>
          <w:lang w:val="en-US"/>
        </w:rPr>
        <w:t xml:space="preserve">dapat menghambat </w:t>
      </w:r>
      <w:r w:rsidRPr="000B0D93">
        <w:rPr>
          <w:rFonts w:ascii="Times New Roman" w:hAnsi="Times New Roman" w:cs="Times New Roman"/>
          <w:i/>
          <w:iCs/>
          <w:sz w:val="24"/>
          <w:szCs w:val="24"/>
          <w:lang w:val="en-US"/>
        </w:rPr>
        <w:t>owner</w:t>
      </w:r>
      <w:r>
        <w:rPr>
          <w:rFonts w:ascii="Times New Roman" w:hAnsi="Times New Roman" w:cs="Times New Roman"/>
          <w:sz w:val="24"/>
          <w:szCs w:val="24"/>
          <w:lang w:val="en-US"/>
        </w:rPr>
        <w:t xml:space="preserve"> </w:t>
      </w:r>
      <w:r w:rsidRPr="00096D79">
        <w:rPr>
          <w:rFonts w:ascii="Times New Roman" w:hAnsi="Times New Roman" w:cs="Times New Roman"/>
          <w:sz w:val="24"/>
          <w:szCs w:val="24"/>
          <w:lang w:val="en-US"/>
        </w:rPr>
        <w:t xml:space="preserve">untuk melakukan </w:t>
      </w:r>
      <w:r w:rsidR="00B96A00">
        <w:rPr>
          <w:rFonts w:ascii="Times New Roman" w:hAnsi="Times New Roman" w:cs="Times New Roman"/>
          <w:sz w:val="24"/>
          <w:szCs w:val="24"/>
          <w:lang w:val="en-US"/>
        </w:rPr>
        <w:t>pemantauan</w:t>
      </w:r>
      <w:r w:rsidRPr="00096D79">
        <w:rPr>
          <w:rFonts w:ascii="Times New Roman" w:hAnsi="Times New Roman" w:cs="Times New Roman"/>
          <w:sz w:val="24"/>
          <w:szCs w:val="24"/>
          <w:lang w:val="en-US"/>
        </w:rPr>
        <w:t xml:space="preserve"> berbasis data terkait produktivitas dokter, tren layanan perawatan, </w:t>
      </w:r>
      <w:r w:rsidR="000B0D93">
        <w:rPr>
          <w:rFonts w:ascii="Times New Roman" w:hAnsi="Times New Roman" w:cs="Times New Roman"/>
          <w:sz w:val="24"/>
          <w:szCs w:val="24"/>
          <w:lang w:val="en-US"/>
        </w:rPr>
        <w:t>dan tren</w:t>
      </w:r>
      <w:r w:rsidRPr="00096D79">
        <w:rPr>
          <w:rFonts w:ascii="Times New Roman" w:hAnsi="Times New Roman" w:cs="Times New Roman"/>
          <w:sz w:val="24"/>
          <w:szCs w:val="24"/>
          <w:lang w:val="en-US"/>
        </w:rPr>
        <w:t xml:space="preserve"> pasien. Fitur </w:t>
      </w:r>
      <w:r w:rsidR="00971336">
        <w:rPr>
          <w:rFonts w:ascii="Times New Roman" w:hAnsi="Times New Roman" w:cs="Times New Roman"/>
          <w:sz w:val="24"/>
          <w:szCs w:val="24"/>
          <w:lang w:val="en-US"/>
        </w:rPr>
        <w:t>visualisasi</w:t>
      </w:r>
      <w:r w:rsidRPr="00096D79">
        <w:rPr>
          <w:rFonts w:ascii="Times New Roman" w:hAnsi="Times New Roman" w:cs="Times New Roman"/>
          <w:sz w:val="24"/>
          <w:szCs w:val="24"/>
          <w:lang w:val="en-US"/>
        </w:rPr>
        <w:t xml:space="preserve"> data dalam sistem berbasis web </w:t>
      </w:r>
      <w:r w:rsidR="003A61B2">
        <w:rPr>
          <w:rFonts w:ascii="Times New Roman" w:hAnsi="Times New Roman" w:cs="Times New Roman"/>
          <w:sz w:val="24"/>
          <w:szCs w:val="24"/>
          <w:lang w:val="en-US"/>
        </w:rPr>
        <w:t xml:space="preserve">ini </w:t>
      </w:r>
      <w:r w:rsidRPr="00096D79">
        <w:rPr>
          <w:rFonts w:ascii="Times New Roman" w:hAnsi="Times New Roman" w:cs="Times New Roman"/>
          <w:sz w:val="24"/>
          <w:szCs w:val="24"/>
          <w:lang w:val="en-US"/>
        </w:rPr>
        <w:t xml:space="preserve">memungkinkan klinik menghasilkan </w:t>
      </w:r>
      <w:r w:rsidR="000B0D93">
        <w:rPr>
          <w:rFonts w:ascii="Times New Roman" w:hAnsi="Times New Roman" w:cs="Times New Roman"/>
          <w:sz w:val="24"/>
          <w:szCs w:val="24"/>
          <w:lang w:val="en-US"/>
        </w:rPr>
        <w:t>visualisas</w:t>
      </w:r>
      <w:r w:rsidR="00A27612">
        <w:rPr>
          <w:rFonts w:ascii="Times New Roman" w:hAnsi="Times New Roman" w:cs="Times New Roman"/>
          <w:sz w:val="24"/>
          <w:szCs w:val="24"/>
          <w:lang w:val="en-US"/>
        </w:rPr>
        <w:t>i</w:t>
      </w:r>
      <w:r w:rsidRPr="00096D79">
        <w:rPr>
          <w:rFonts w:ascii="Times New Roman" w:hAnsi="Times New Roman" w:cs="Times New Roman"/>
          <w:sz w:val="24"/>
          <w:szCs w:val="24"/>
          <w:lang w:val="en-US"/>
        </w:rPr>
        <w:t xml:space="preserve"> yang dapat diakses kapan saja untuk memantau perkembangan klinik secara berkala. Data yang dihasilkan dapat digunakan untuk mendukung keputusan strategis</w:t>
      </w:r>
      <w:r w:rsidR="000B0D93">
        <w:rPr>
          <w:rFonts w:ascii="Times New Roman" w:hAnsi="Times New Roman" w:cs="Times New Roman"/>
          <w:sz w:val="24"/>
          <w:szCs w:val="24"/>
          <w:lang w:val="en-US"/>
        </w:rPr>
        <w:t xml:space="preserve"> owner.</w:t>
      </w:r>
    </w:p>
    <w:p w14:paraId="370F4E21" w14:textId="4D3A60E1" w:rsidR="000B0D93" w:rsidRPr="000B0D93" w:rsidRDefault="000B0D93" w:rsidP="000B0D93">
      <w:pPr>
        <w:pStyle w:val="ListParagraph"/>
        <w:numPr>
          <w:ilvl w:val="0"/>
          <w:numId w:val="44"/>
        </w:numPr>
        <w:spacing w:line="360" w:lineRule="auto"/>
        <w:jc w:val="both"/>
        <w:rPr>
          <w:rFonts w:ascii="Times New Roman" w:hAnsi="Times New Roman" w:cs="Times New Roman"/>
          <w:sz w:val="24"/>
          <w:szCs w:val="24"/>
          <w:lang w:val="en-US"/>
        </w:rPr>
      </w:pPr>
      <w:r w:rsidRPr="000B0D93">
        <w:rPr>
          <w:rFonts w:ascii="Times New Roman" w:hAnsi="Times New Roman" w:cs="Times New Roman"/>
          <w:sz w:val="24"/>
          <w:szCs w:val="24"/>
          <w:lang w:val="en-US"/>
        </w:rPr>
        <w:t>Pengurangan Penggunaan Kertas dan Penyimpanan Fisik</w:t>
      </w:r>
    </w:p>
    <w:p w14:paraId="4FE8676F" w14:textId="45866878" w:rsidR="003A61B2" w:rsidRDefault="000B0D93" w:rsidP="003A61B2">
      <w:pPr>
        <w:spacing w:line="360" w:lineRule="auto"/>
        <w:ind w:firstLine="360"/>
        <w:jc w:val="both"/>
        <w:rPr>
          <w:rFonts w:ascii="Times New Roman" w:hAnsi="Times New Roman" w:cs="Times New Roman"/>
          <w:sz w:val="24"/>
          <w:szCs w:val="24"/>
          <w:lang w:val="en-US"/>
        </w:rPr>
      </w:pPr>
      <w:r w:rsidRPr="000B0D93">
        <w:rPr>
          <w:rFonts w:ascii="Times New Roman" w:hAnsi="Times New Roman" w:cs="Times New Roman"/>
          <w:sz w:val="24"/>
          <w:szCs w:val="24"/>
          <w:lang w:val="en-US"/>
        </w:rPr>
        <w:t xml:space="preserve">Pada sistem sebelumnya, pengelolaan dokumen secara fisik memerlukan banyak ruang penyimpanan dan kebutuhan </w:t>
      </w:r>
      <w:r>
        <w:rPr>
          <w:rFonts w:ascii="Times New Roman" w:hAnsi="Times New Roman" w:cs="Times New Roman"/>
          <w:sz w:val="24"/>
          <w:szCs w:val="24"/>
          <w:lang w:val="en-US"/>
        </w:rPr>
        <w:t xml:space="preserve">akan </w:t>
      </w:r>
      <w:r w:rsidRPr="000B0D93">
        <w:rPr>
          <w:rFonts w:ascii="Times New Roman" w:hAnsi="Times New Roman" w:cs="Times New Roman"/>
          <w:sz w:val="24"/>
          <w:szCs w:val="24"/>
          <w:lang w:val="en-US"/>
        </w:rPr>
        <w:t xml:space="preserve">kertas. Selain itu, risiko kerusakan atau kehilangan dokumen juga tinggi. Sistem </w:t>
      </w:r>
      <w:r>
        <w:rPr>
          <w:rFonts w:ascii="Times New Roman" w:hAnsi="Times New Roman" w:cs="Times New Roman"/>
          <w:sz w:val="24"/>
          <w:szCs w:val="24"/>
          <w:lang w:val="en-US"/>
        </w:rPr>
        <w:t>ini</w:t>
      </w:r>
      <w:r w:rsidRPr="000B0D93">
        <w:rPr>
          <w:rFonts w:ascii="Times New Roman" w:hAnsi="Times New Roman" w:cs="Times New Roman"/>
          <w:sz w:val="24"/>
          <w:szCs w:val="24"/>
          <w:lang w:val="en-US"/>
        </w:rPr>
        <w:t xml:space="preserve"> </w:t>
      </w:r>
      <w:r w:rsidR="003A61B2">
        <w:rPr>
          <w:rFonts w:ascii="Times New Roman" w:hAnsi="Times New Roman" w:cs="Times New Roman"/>
          <w:sz w:val="24"/>
          <w:szCs w:val="24"/>
          <w:lang w:val="en-US"/>
        </w:rPr>
        <w:t>mengurangi</w:t>
      </w:r>
      <w:r w:rsidRPr="000B0D93">
        <w:rPr>
          <w:rFonts w:ascii="Times New Roman" w:hAnsi="Times New Roman" w:cs="Times New Roman"/>
          <w:sz w:val="24"/>
          <w:szCs w:val="24"/>
          <w:lang w:val="en-US"/>
        </w:rPr>
        <w:t xml:space="preserve"> kebutuhan akan penyimpanan fisik, memungkinkan klinik menyimpan data secara digital dan aman, sekaligus mendukung keberlanjutan lingkungan dengan mengurangi penggunaan kertas.</w:t>
      </w:r>
    </w:p>
    <w:p w14:paraId="1F91F76B" w14:textId="4FA614FA" w:rsidR="005C032E" w:rsidRDefault="003A61B2" w:rsidP="002500A8">
      <w:pPr>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lain itu, p</w:t>
      </w:r>
      <w:r w:rsidR="002500A8">
        <w:rPr>
          <w:rFonts w:ascii="Times New Roman" w:hAnsi="Times New Roman" w:cs="Times New Roman"/>
          <w:sz w:val="24"/>
          <w:szCs w:val="24"/>
          <w:lang w:val="en-US"/>
        </w:rPr>
        <w:t>ada sistem ini</w:t>
      </w:r>
      <w:r>
        <w:rPr>
          <w:rFonts w:ascii="Times New Roman" w:hAnsi="Times New Roman" w:cs="Times New Roman"/>
          <w:sz w:val="24"/>
          <w:szCs w:val="24"/>
          <w:lang w:val="en-US"/>
        </w:rPr>
        <w:t xml:space="preserve"> juga</w:t>
      </w:r>
      <w:r w:rsidR="002500A8">
        <w:rPr>
          <w:rFonts w:ascii="Times New Roman" w:hAnsi="Times New Roman" w:cs="Times New Roman"/>
          <w:sz w:val="24"/>
          <w:szCs w:val="24"/>
          <w:lang w:val="en-US"/>
        </w:rPr>
        <w:t xml:space="preserve"> terdapat keunggulan atau kebaruan yang diharapkan dapat memberikan nilai tambah pada tugas akhir ini</w:t>
      </w:r>
      <w:r>
        <w:rPr>
          <w:rFonts w:ascii="Times New Roman" w:hAnsi="Times New Roman" w:cs="Times New Roman"/>
          <w:sz w:val="24"/>
          <w:szCs w:val="24"/>
          <w:lang w:val="en-US"/>
        </w:rPr>
        <w:t>. Keunggulan dan kebaruan dari sistem ini dapat dilihat sebagai berikut:</w:t>
      </w:r>
    </w:p>
    <w:p w14:paraId="65693FC2" w14:textId="3FC01149" w:rsidR="002500A8" w:rsidRDefault="002500A8" w:rsidP="00DB27A3">
      <w:pPr>
        <w:numPr>
          <w:ilvl w:val="0"/>
          <w:numId w:val="30"/>
        </w:numPr>
        <w:spacing w:line="360" w:lineRule="auto"/>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 xml:space="preserve">PWA </w:t>
      </w:r>
      <w:r w:rsidR="005D1955">
        <w:rPr>
          <w:rFonts w:ascii="Times New Roman" w:hAnsi="Times New Roman" w:cs="Times New Roman"/>
          <w:sz w:val="24"/>
          <w:szCs w:val="24"/>
          <w:lang w:val="en-US"/>
        </w:rPr>
        <w:t>untuk Akses</w:t>
      </w:r>
      <w:r w:rsidRPr="002500A8">
        <w:rPr>
          <w:rFonts w:ascii="Times New Roman" w:hAnsi="Times New Roman" w:cs="Times New Roman"/>
          <w:sz w:val="24"/>
          <w:szCs w:val="24"/>
          <w:lang w:val="en-US"/>
        </w:rPr>
        <w:t xml:space="preserve"> </w:t>
      </w:r>
      <w:r w:rsidRPr="005D1955">
        <w:rPr>
          <w:rFonts w:ascii="Times New Roman" w:hAnsi="Times New Roman" w:cs="Times New Roman"/>
          <w:i/>
          <w:iCs/>
          <w:sz w:val="24"/>
          <w:szCs w:val="24"/>
          <w:lang w:val="en-US"/>
        </w:rPr>
        <w:t>Offline</w:t>
      </w:r>
    </w:p>
    <w:p w14:paraId="43560468" w14:textId="4BB78D65" w:rsidR="00A27612" w:rsidRPr="002500A8" w:rsidRDefault="002500A8" w:rsidP="000E37EA">
      <w:pPr>
        <w:spacing w:line="360" w:lineRule="auto"/>
        <w:ind w:firstLine="720"/>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Sistem ini menggunakan Progressive Web App (PWA) yang memungkinkan halaman web tetap diakses meskipun koneksi internet tidak tersedia. Fitur ini meningkatkan aksesibilitas dan memberikan pengalaman seperti aplikasi mobile.</w:t>
      </w:r>
      <w:r w:rsidR="005D1955">
        <w:rPr>
          <w:rFonts w:ascii="Times New Roman" w:hAnsi="Times New Roman" w:cs="Times New Roman"/>
          <w:sz w:val="24"/>
          <w:szCs w:val="24"/>
          <w:lang w:val="en-US"/>
        </w:rPr>
        <w:t xml:space="preserve"> Implementasi ini menggunakan </w:t>
      </w:r>
      <w:r w:rsidR="005D1955" w:rsidRPr="005D1955">
        <w:rPr>
          <w:rFonts w:ascii="Times New Roman" w:hAnsi="Times New Roman" w:cs="Times New Roman"/>
          <w:i/>
          <w:iCs/>
          <w:sz w:val="24"/>
          <w:szCs w:val="24"/>
          <w:lang w:val="en-US"/>
        </w:rPr>
        <w:t>service workers</w:t>
      </w:r>
      <w:r w:rsidR="005D1955">
        <w:rPr>
          <w:rFonts w:ascii="Times New Roman" w:hAnsi="Times New Roman" w:cs="Times New Roman"/>
          <w:i/>
          <w:iCs/>
          <w:sz w:val="24"/>
          <w:szCs w:val="24"/>
          <w:lang w:val="en-US"/>
        </w:rPr>
        <w:t xml:space="preserve"> </w:t>
      </w:r>
      <w:r w:rsidR="005D1955" w:rsidRPr="005D1955">
        <w:rPr>
          <w:rFonts w:ascii="Times New Roman" w:hAnsi="Times New Roman" w:cs="Times New Roman"/>
          <w:sz w:val="24"/>
          <w:szCs w:val="24"/>
          <w:lang w:val="en-US"/>
        </w:rPr>
        <w:t xml:space="preserve">untuk mengontrol </w:t>
      </w:r>
      <w:r w:rsidR="005D1955" w:rsidRPr="0024780C">
        <w:rPr>
          <w:rFonts w:ascii="Times New Roman" w:hAnsi="Times New Roman" w:cs="Times New Roman"/>
          <w:i/>
          <w:iCs/>
          <w:sz w:val="24"/>
          <w:szCs w:val="24"/>
          <w:lang w:val="en-US"/>
        </w:rPr>
        <w:t>caching</w:t>
      </w:r>
      <w:r w:rsidR="005D1955" w:rsidRPr="005D1955">
        <w:rPr>
          <w:rFonts w:ascii="Times New Roman" w:hAnsi="Times New Roman" w:cs="Times New Roman"/>
          <w:sz w:val="24"/>
          <w:szCs w:val="24"/>
          <w:lang w:val="en-US"/>
        </w:rPr>
        <w:t xml:space="preserve"> dan sinkronisasi data, memungkinkan aplikasi tetap berfungsi secara offline.</w:t>
      </w:r>
      <w:r w:rsidR="005D1955">
        <w:rPr>
          <w:rFonts w:ascii="Times New Roman" w:hAnsi="Times New Roman" w:cs="Times New Roman"/>
          <w:sz w:val="24"/>
          <w:szCs w:val="24"/>
          <w:lang w:val="en-US"/>
        </w:rPr>
        <w:t xml:space="preserve"> Pada fitur ini website awalnya akan mencoba mengakses tampilan website melalui server terlebih dahulu, jika </w:t>
      </w:r>
      <w:r w:rsidR="0024780C">
        <w:rPr>
          <w:rFonts w:ascii="Times New Roman" w:hAnsi="Times New Roman" w:cs="Times New Roman"/>
          <w:sz w:val="24"/>
          <w:szCs w:val="24"/>
          <w:lang w:val="en-US"/>
        </w:rPr>
        <w:t xml:space="preserve">website terkoneksi maka akan tampilan akan </w:t>
      </w:r>
      <w:r w:rsidR="0024780C">
        <w:rPr>
          <w:rFonts w:ascii="Times New Roman" w:hAnsi="Times New Roman" w:cs="Times New Roman"/>
          <w:sz w:val="24"/>
          <w:szCs w:val="24"/>
          <w:lang w:val="en-US"/>
        </w:rPr>
        <w:lastRenderedPageBreak/>
        <w:t xml:space="preserve">ditampilkan berdasarkan server. Ketika website tidak terhubung ke server maka website akan menampilkan tampilan dari </w:t>
      </w:r>
      <w:r w:rsidR="0024780C" w:rsidRPr="0024780C">
        <w:rPr>
          <w:rFonts w:ascii="Times New Roman" w:hAnsi="Times New Roman" w:cs="Times New Roman"/>
          <w:i/>
          <w:iCs/>
          <w:sz w:val="24"/>
          <w:szCs w:val="24"/>
          <w:lang w:val="en-US"/>
        </w:rPr>
        <w:t xml:space="preserve">cache </w:t>
      </w:r>
      <w:r w:rsidR="0024780C" w:rsidRPr="0024780C">
        <w:rPr>
          <w:rFonts w:ascii="Times New Roman" w:hAnsi="Times New Roman" w:cs="Times New Roman"/>
          <w:sz w:val="24"/>
          <w:szCs w:val="24"/>
          <w:lang w:val="en-US"/>
        </w:rPr>
        <w:t>yang sudah disimpan sebelumnya</w:t>
      </w:r>
      <w:r w:rsidR="0024780C">
        <w:rPr>
          <w:rFonts w:ascii="Times New Roman" w:hAnsi="Times New Roman" w:cs="Times New Roman"/>
          <w:sz w:val="24"/>
          <w:szCs w:val="24"/>
          <w:lang w:val="en-US"/>
        </w:rPr>
        <w:t xml:space="preserve">, jika cache juga tidak ada maka website akan menampilkan tampilan </w:t>
      </w:r>
      <w:r w:rsidR="0024780C" w:rsidRPr="0024780C">
        <w:rPr>
          <w:rFonts w:ascii="Times New Roman" w:hAnsi="Times New Roman" w:cs="Times New Roman"/>
          <w:i/>
          <w:iCs/>
          <w:sz w:val="24"/>
          <w:szCs w:val="24"/>
          <w:lang w:val="en-US"/>
        </w:rPr>
        <w:t>default</w:t>
      </w:r>
      <w:r w:rsidR="0024780C">
        <w:rPr>
          <w:rFonts w:ascii="Times New Roman" w:hAnsi="Times New Roman" w:cs="Times New Roman"/>
          <w:i/>
          <w:iCs/>
          <w:sz w:val="24"/>
          <w:szCs w:val="24"/>
          <w:lang w:val="en-US"/>
        </w:rPr>
        <w:t xml:space="preserve"> </w:t>
      </w:r>
      <w:r w:rsidR="0024780C">
        <w:rPr>
          <w:rFonts w:ascii="Times New Roman" w:hAnsi="Times New Roman" w:cs="Times New Roman"/>
          <w:sz w:val="24"/>
          <w:szCs w:val="24"/>
          <w:lang w:val="en-US"/>
        </w:rPr>
        <w:t xml:space="preserve">website offline yang sudah deprogram sebelumnya. </w:t>
      </w:r>
      <w:r w:rsidR="00D1685E">
        <w:rPr>
          <w:rFonts w:ascii="Times New Roman" w:hAnsi="Times New Roman" w:cs="Times New Roman"/>
          <w:sz w:val="24"/>
          <w:szCs w:val="24"/>
          <w:lang w:val="en-US"/>
        </w:rPr>
        <w:t>Dengan adanya fitur ini maka p</w:t>
      </w:r>
      <w:r w:rsidR="00D1685E" w:rsidRPr="00D1685E">
        <w:rPr>
          <w:rFonts w:ascii="Times New Roman" w:hAnsi="Times New Roman" w:cs="Times New Roman"/>
          <w:sz w:val="24"/>
          <w:szCs w:val="24"/>
          <w:lang w:val="en-US"/>
        </w:rPr>
        <w:t>engguna dapat mengakses informasi penting tanpa bergantung pada koneksi internet yang stabil.</w:t>
      </w:r>
    </w:p>
    <w:p w14:paraId="338FC5CE" w14:textId="77777777" w:rsidR="002500A8" w:rsidRDefault="002500A8" w:rsidP="00DB27A3">
      <w:pPr>
        <w:numPr>
          <w:ilvl w:val="0"/>
          <w:numId w:val="30"/>
        </w:numPr>
        <w:spacing w:line="360" w:lineRule="auto"/>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Notifikasi WhatsApp (API Twilio)</w:t>
      </w:r>
      <w:r>
        <w:rPr>
          <w:rFonts w:ascii="Times New Roman" w:hAnsi="Times New Roman" w:cs="Times New Roman"/>
          <w:sz w:val="24"/>
          <w:szCs w:val="24"/>
          <w:lang w:val="en-US"/>
        </w:rPr>
        <w:t xml:space="preserve"> </w:t>
      </w:r>
    </w:p>
    <w:p w14:paraId="7A0AC5CD" w14:textId="57CDDAFC" w:rsidR="002500A8" w:rsidRPr="002500A8" w:rsidRDefault="00D1685E" w:rsidP="002500A8">
      <w:pPr>
        <w:spacing w:line="360" w:lineRule="auto"/>
        <w:ind w:firstLine="720"/>
        <w:jc w:val="both"/>
        <w:rPr>
          <w:rFonts w:ascii="Times New Roman" w:hAnsi="Times New Roman" w:cs="Times New Roman"/>
          <w:sz w:val="24"/>
          <w:szCs w:val="24"/>
          <w:lang w:val="en-US"/>
        </w:rPr>
      </w:pPr>
      <w:r w:rsidRPr="00D1685E">
        <w:rPr>
          <w:rFonts w:ascii="Times New Roman" w:hAnsi="Times New Roman" w:cs="Times New Roman"/>
          <w:sz w:val="24"/>
          <w:szCs w:val="24"/>
          <w:lang w:val="en-US"/>
        </w:rPr>
        <w:t>Sistem ini mengintegrasikan API Twilio untuk memfasilitasi pengiriman notifikasi</w:t>
      </w:r>
      <w:r>
        <w:rPr>
          <w:rFonts w:ascii="Times New Roman" w:hAnsi="Times New Roman" w:cs="Times New Roman"/>
          <w:sz w:val="24"/>
          <w:szCs w:val="24"/>
          <w:lang w:val="en-US"/>
        </w:rPr>
        <w:t xml:space="preserve"> langsung</w:t>
      </w:r>
      <w:r w:rsidRPr="00D1685E">
        <w:rPr>
          <w:rFonts w:ascii="Times New Roman" w:hAnsi="Times New Roman" w:cs="Times New Roman"/>
          <w:sz w:val="24"/>
          <w:szCs w:val="24"/>
          <w:lang w:val="en-US"/>
        </w:rPr>
        <w:t xml:space="preserve"> melalui platform WhatsApp. Integrasi ini bertujuan untuk </w:t>
      </w:r>
      <w:r>
        <w:rPr>
          <w:rFonts w:ascii="Times New Roman" w:hAnsi="Times New Roman" w:cs="Times New Roman"/>
          <w:sz w:val="24"/>
          <w:szCs w:val="24"/>
          <w:lang w:val="en-US"/>
        </w:rPr>
        <w:t>membantu</w:t>
      </w:r>
      <w:r w:rsidRPr="00D1685E">
        <w:rPr>
          <w:rFonts w:ascii="Times New Roman" w:hAnsi="Times New Roman" w:cs="Times New Roman"/>
          <w:sz w:val="24"/>
          <w:szCs w:val="24"/>
          <w:lang w:val="en-US"/>
        </w:rPr>
        <w:t xml:space="preserve"> komunikasi antara sistem dan pengguna.</w:t>
      </w:r>
      <w:r w:rsidR="000E37EA">
        <w:rPr>
          <w:rFonts w:ascii="Times New Roman" w:hAnsi="Times New Roman" w:cs="Times New Roman"/>
          <w:sz w:val="24"/>
          <w:szCs w:val="24"/>
          <w:lang w:val="en-US"/>
        </w:rPr>
        <w:t xml:space="preserve"> Dengan fitur ini maka klinik bisa mengirim pesan whatsapp secara terprogram</w:t>
      </w:r>
      <w:r w:rsidR="002B57BB">
        <w:rPr>
          <w:rFonts w:ascii="Times New Roman" w:hAnsi="Times New Roman" w:cs="Times New Roman"/>
          <w:sz w:val="24"/>
          <w:szCs w:val="24"/>
          <w:lang w:val="en-US"/>
        </w:rPr>
        <w:t xml:space="preserve">. Penggunaan API Twilio juga bisa mengirimkan </w:t>
      </w:r>
      <w:r w:rsidR="002B57BB" w:rsidRPr="002B57BB">
        <w:rPr>
          <w:rFonts w:ascii="Times New Roman" w:hAnsi="Times New Roman" w:cs="Times New Roman"/>
          <w:i/>
          <w:iCs/>
          <w:sz w:val="24"/>
          <w:szCs w:val="24"/>
          <w:lang w:val="en-US"/>
        </w:rPr>
        <w:t>template</w:t>
      </w:r>
      <w:r w:rsidR="002B57BB">
        <w:rPr>
          <w:rFonts w:ascii="Times New Roman" w:hAnsi="Times New Roman" w:cs="Times New Roman"/>
          <w:sz w:val="24"/>
          <w:szCs w:val="24"/>
          <w:lang w:val="en-US"/>
        </w:rPr>
        <w:t xml:space="preserve"> pesan yang dipersonalisasi sesuai kebutuhan dengan berbagai jenis konten termasuk teks, gambar, </w:t>
      </w:r>
      <w:r w:rsidR="002B57BB" w:rsidRPr="002B57BB">
        <w:rPr>
          <w:rFonts w:ascii="Times New Roman" w:hAnsi="Times New Roman" w:cs="Times New Roman"/>
          <w:sz w:val="24"/>
          <w:szCs w:val="24"/>
          <w:lang w:val="en-US"/>
        </w:rPr>
        <w:t>video</w:t>
      </w:r>
      <w:r w:rsidR="002B57BB">
        <w:rPr>
          <w:rFonts w:ascii="Times New Roman" w:hAnsi="Times New Roman" w:cs="Times New Roman"/>
          <w:sz w:val="24"/>
          <w:szCs w:val="24"/>
          <w:lang w:val="en-US"/>
        </w:rPr>
        <w:t xml:space="preserve"> dan </w:t>
      </w:r>
      <w:r w:rsidR="002B57BB" w:rsidRPr="002B57BB">
        <w:rPr>
          <w:rFonts w:ascii="Times New Roman" w:hAnsi="Times New Roman" w:cs="Times New Roman"/>
          <w:i/>
          <w:iCs/>
          <w:sz w:val="24"/>
          <w:szCs w:val="24"/>
          <w:lang w:val="en-US"/>
        </w:rPr>
        <w:t>file</w:t>
      </w:r>
      <w:r w:rsidR="0055120E">
        <w:rPr>
          <w:rFonts w:ascii="Times New Roman" w:hAnsi="Times New Roman" w:cs="Times New Roman"/>
          <w:i/>
          <w:iCs/>
          <w:sz w:val="24"/>
          <w:szCs w:val="24"/>
          <w:lang w:val="en-US"/>
        </w:rPr>
        <w:t xml:space="preserve"> </w:t>
      </w:r>
      <w:r w:rsidR="0055120E">
        <w:rPr>
          <w:rFonts w:ascii="Times New Roman" w:hAnsi="Times New Roman" w:cs="Times New Roman"/>
          <w:sz w:val="24"/>
          <w:szCs w:val="24"/>
          <w:lang w:val="en-US"/>
        </w:rPr>
        <w:t>serta  sistem dapat menangani pengiriman pesan dalam jumlah besar</w:t>
      </w:r>
      <w:r w:rsidR="002B57BB">
        <w:rPr>
          <w:rFonts w:ascii="Times New Roman" w:hAnsi="Times New Roman" w:cs="Times New Roman"/>
          <w:sz w:val="24"/>
          <w:szCs w:val="24"/>
          <w:lang w:val="en-US"/>
        </w:rPr>
        <w:t>.</w:t>
      </w:r>
      <w:r w:rsidR="0055120E">
        <w:rPr>
          <w:rFonts w:ascii="Times New Roman" w:hAnsi="Times New Roman" w:cs="Times New Roman"/>
          <w:sz w:val="24"/>
          <w:szCs w:val="24"/>
          <w:lang w:val="en-US"/>
        </w:rPr>
        <w:t xml:space="preserve"> Dengan</w:t>
      </w:r>
      <w:r w:rsidR="002B57BB">
        <w:rPr>
          <w:rFonts w:ascii="Times New Roman" w:hAnsi="Times New Roman" w:cs="Times New Roman"/>
          <w:sz w:val="24"/>
          <w:szCs w:val="24"/>
          <w:lang w:val="en-US"/>
        </w:rPr>
        <w:t xml:space="preserve"> </w:t>
      </w:r>
      <w:r w:rsidR="0055120E">
        <w:rPr>
          <w:rFonts w:ascii="Times New Roman" w:hAnsi="Times New Roman" w:cs="Times New Roman"/>
          <w:sz w:val="24"/>
          <w:szCs w:val="24"/>
          <w:lang w:val="en-US"/>
        </w:rPr>
        <w:t>adanya fitur ini p</w:t>
      </w:r>
      <w:r w:rsidR="002500A8" w:rsidRPr="002500A8">
        <w:rPr>
          <w:rFonts w:ascii="Times New Roman" w:hAnsi="Times New Roman" w:cs="Times New Roman"/>
          <w:sz w:val="24"/>
          <w:szCs w:val="24"/>
          <w:lang w:val="en-US"/>
        </w:rPr>
        <w:t>asien mendapatkan pemberitahuan terkait jadwal dan reservasi secara real-time, meningkatkan komunikasi antara klinik dan pasien.</w:t>
      </w:r>
    </w:p>
    <w:p w14:paraId="0E589550" w14:textId="7E09E742" w:rsidR="002500A8" w:rsidRDefault="002500A8" w:rsidP="00DB27A3">
      <w:pPr>
        <w:numPr>
          <w:ilvl w:val="0"/>
          <w:numId w:val="30"/>
        </w:numPr>
        <w:spacing w:line="360" w:lineRule="auto"/>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Visualisasi Data dengan Filter</w:t>
      </w:r>
    </w:p>
    <w:p w14:paraId="38FBFB0F" w14:textId="50220CDD" w:rsidR="002500A8" w:rsidRPr="002500A8" w:rsidRDefault="002500A8" w:rsidP="002500A8">
      <w:pPr>
        <w:spacing w:line="360" w:lineRule="auto"/>
        <w:ind w:firstLine="720"/>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 xml:space="preserve">Fitur visualisasi data memudahkan pemilik dan manajemen klinik untuk melihat statistik klinik, seperti </w:t>
      </w:r>
      <w:r>
        <w:rPr>
          <w:rFonts w:ascii="Times New Roman" w:hAnsi="Times New Roman" w:cs="Times New Roman"/>
          <w:sz w:val="24"/>
          <w:szCs w:val="24"/>
          <w:lang w:val="en-US"/>
        </w:rPr>
        <w:t xml:space="preserve">statistic </w:t>
      </w:r>
      <w:r w:rsidRPr="002500A8">
        <w:rPr>
          <w:rFonts w:ascii="Times New Roman" w:hAnsi="Times New Roman" w:cs="Times New Roman"/>
          <w:sz w:val="24"/>
          <w:szCs w:val="24"/>
          <w:lang w:val="en-US"/>
        </w:rPr>
        <w:t>pasien</w:t>
      </w:r>
      <w:r>
        <w:rPr>
          <w:rFonts w:ascii="Times New Roman" w:hAnsi="Times New Roman" w:cs="Times New Roman"/>
          <w:sz w:val="24"/>
          <w:szCs w:val="24"/>
          <w:lang w:val="en-US"/>
        </w:rPr>
        <w:t xml:space="preserve">, </w:t>
      </w:r>
      <w:r w:rsidRPr="002500A8">
        <w:rPr>
          <w:rFonts w:ascii="Times New Roman" w:hAnsi="Times New Roman" w:cs="Times New Roman"/>
          <w:sz w:val="24"/>
          <w:szCs w:val="24"/>
          <w:lang w:val="en-US"/>
        </w:rPr>
        <w:t>pendapatan bulanan</w:t>
      </w:r>
      <w:r>
        <w:rPr>
          <w:rFonts w:ascii="Times New Roman" w:hAnsi="Times New Roman" w:cs="Times New Roman"/>
          <w:sz w:val="24"/>
          <w:szCs w:val="24"/>
          <w:lang w:val="en-US"/>
        </w:rPr>
        <w:t>, jumlah kunjungan</w:t>
      </w:r>
      <w:r w:rsidR="00C87F68">
        <w:rPr>
          <w:rFonts w:ascii="Times New Roman" w:hAnsi="Times New Roman" w:cs="Times New Roman"/>
          <w:sz w:val="24"/>
          <w:szCs w:val="24"/>
          <w:lang w:val="en-US"/>
        </w:rPr>
        <w:t>, kinerja dokter</w:t>
      </w:r>
      <w:r w:rsidRPr="002500A8">
        <w:rPr>
          <w:rFonts w:ascii="Times New Roman" w:hAnsi="Times New Roman" w:cs="Times New Roman"/>
          <w:sz w:val="24"/>
          <w:szCs w:val="24"/>
          <w:lang w:val="en-US"/>
        </w:rPr>
        <w:t>. Data ini dapat difilter berdasarkan bulan untuk analisis kinerja yang lebih detail.</w:t>
      </w:r>
    </w:p>
    <w:p w14:paraId="55BC9D64" w14:textId="77777777" w:rsidR="002500A8" w:rsidRDefault="002500A8" w:rsidP="00DB27A3">
      <w:pPr>
        <w:numPr>
          <w:ilvl w:val="0"/>
          <w:numId w:val="30"/>
        </w:numPr>
        <w:spacing w:line="360" w:lineRule="auto"/>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Laravel Versi 11</w:t>
      </w:r>
    </w:p>
    <w:p w14:paraId="70CC460A" w14:textId="2D7E0EBF" w:rsidR="002500A8" w:rsidRPr="002500A8" w:rsidRDefault="002500A8" w:rsidP="00BA3A27">
      <w:pPr>
        <w:spacing w:line="360" w:lineRule="auto"/>
        <w:ind w:firstLine="720"/>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 xml:space="preserve">Sistem dibangun menggunakan Laravel 11, yang memberikan </w:t>
      </w:r>
      <w:r w:rsidR="00BA3473" w:rsidRPr="00BA3473">
        <w:rPr>
          <w:rFonts w:ascii="Times New Roman" w:hAnsi="Times New Roman" w:cs="Times New Roman"/>
          <w:sz w:val="24"/>
          <w:szCs w:val="24"/>
          <w:lang w:val="en-US"/>
        </w:rPr>
        <w:t>peningkatan dalam hal kesederhanaan struktur aplikasi, kinerja, keamanan, kompatibilitas dengan PHP terbaru, kemudahan pengujian, dan konfigurasi.</w:t>
      </w:r>
    </w:p>
    <w:p w14:paraId="5F3BA636" w14:textId="4D10C66D" w:rsidR="00C87F68" w:rsidRPr="00C87F68" w:rsidRDefault="00C87F68" w:rsidP="00804E5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samping keunggulan tersebut, juga terdapat kekurangan pada sistem informasi manajemen klinik </w:t>
      </w:r>
      <w:r w:rsidR="00F63A8E">
        <w:rPr>
          <w:rFonts w:ascii="Times New Roman" w:hAnsi="Times New Roman" w:cs="Times New Roman"/>
          <w:sz w:val="24"/>
          <w:szCs w:val="24"/>
          <w:lang w:val="en-US"/>
        </w:rPr>
        <w:t xml:space="preserve">yang sudah dibangin </w:t>
      </w:r>
      <w:r>
        <w:rPr>
          <w:rFonts w:ascii="Times New Roman" w:hAnsi="Times New Roman" w:cs="Times New Roman"/>
          <w:sz w:val="24"/>
          <w:szCs w:val="24"/>
          <w:lang w:val="en-US"/>
        </w:rPr>
        <w:t>ini</w:t>
      </w:r>
      <w:r w:rsidR="009124D7">
        <w:rPr>
          <w:rFonts w:ascii="Times New Roman" w:hAnsi="Times New Roman" w:cs="Times New Roman"/>
          <w:sz w:val="24"/>
          <w:szCs w:val="24"/>
          <w:lang w:val="en-US"/>
        </w:rPr>
        <w:t xml:space="preserve"> </w:t>
      </w:r>
      <w:r>
        <w:rPr>
          <w:rFonts w:ascii="Times New Roman" w:hAnsi="Times New Roman" w:cs="Times New Roman"/>
          <w:sz w:val="24"/>
          <w:szCs w:val="24"/>
          <w:lang w:val="en-US"/>
        </w:rPr>
        <w:t>dan dapat dilakukan pengembangan lebih lanjut menjadi lebih baik.</w:t>
      </w:r>
      <w:r w:rsidR="00BA3473">
        <w:rPr>
          <w:rFonts w:ascii="Times New Roman" w:hAnsi="Times New Roman" w:cs="Times New Roman"/>
          <w:sz w:val="24"/>
          <w:szCs w:val="24"/>
          <w:lang w:val="en-US"/>
        </w:rPr>
        <w:t xml:space="preserve"> </w:t>
      </w:r>
      <w:r w:rsidR="00BA3473" w:rsidRPr="00BA3473">
        <w:rPr>
          <w:rFonts w:ascii="Times New Roman" w:hAnsi="Times New Roman" w:cs="Times New Roman"/>
          <w:sz w:val="24"/>
          <w:szCs w:val="24"/>
          <w:lang w:val="en-US"/>
        </w:rPr>
        <w:t xml:space="preserve">Kekurangan dalam pembangunan sistem ini terletak pada belum tersedianya fitur payment gateway yang memungkinkan pasien melakukan transaksi secara online. Hal ini menjadi penting </w:t>
      </w:r>
      <w:r w:rsidR="00BA3473" w:rsidRPr="00BA3473">
        <w:rPr>
          <w:rFonts w:ascii="Times New Roman" w:hAnsi="Times New Roman" w:cs="Times New Roman"/>
          <w:sz w:val="24"/>
          <w:szCs w:val="24"/>
          <w:lang w:val="en-US"/>
        </w:rPr>
        <w:lastRenderedPageBreak/>
        <w:t xml:space="preserve">untuk </w:t>
      </w:r>
      <w:r w:rsidR="00F73692">
        <w:rPr>
          <w:rFonts w:ascii="Times New Roman" w:hAnsi="Times New Roman" w:cs="Times New Roman"/>
          <w:sz w:val="24"/>
          <w:szCs w:val="24"/>
          <w:lang w:val="en-US"/>
        </w:rPr>
        <w:t>membantu</w:t>
      </w:r>
      <w:r w:rsidR="00BA3473" w:rsidRPr="00BA3473">
        <w:rPr>
          <w:rFonts w:ascii="Times New Roman" w:hAnsi="Times New Roman" w:cs="Times New Roman"/>
          <w:sz w:val="24"/>
          <w:szCs w:val="24"/>
          <w:lang w:val="en-US"/>
        </w:rPr>
        <w:t xml:space="preserve"> proses pembayaran dan memberikan kenyamanan lebih bagi pengguna. Selain itu, meskipun sistem telah menggunakan teknologi PWA, penerapannya masih terbatas hanya pada fitur offline mode</w:t>
      </w:r>
      <w:r w:rsidR="001C43E4">
        <w:rPr>
          <w:rFonts w:ascii="Times New Roman" w:hAnsi="Times New Roman" w:cs="Times New Roman"/>
          <w:sz w:val="24"/>
          <w:szCs w:val="24"/>
          <w:lang w:val="en-US"/>
        </w:rPr>
        <w:t xml:space="preserve"> dan diperlukan peningkatan keamanan untuk fitur offline ini</w:t>
      </w:r>
      <w:r w:rsidR="00BA3473" w:rsidRPr="00BA3473">
        <w:rPr>
          <w:rFonts w:ascii="Times New Roman" w:hAnsi="Times New Roman" w:cs="Times New Roman"/>
          <w:sz w:val="24"/>
          <w:szCs w:val="24"/>
          <w:lang w:val="en-US"/>
        </w:rPr>
        <w:t>. Fitur penting lainnya dari PWA seperti push notification, background sync, dan peningkatan user experience lainnya</w:t>
      </w:r>
      <w:r w:rsidR="00D43D45">
        <w:rPr>
          <w:rFonts w:ascii="Times New Roman" w:hAnsi="Times New Roman" w:cs="Times New Roman"/>
          <w:sz w:val="24"/>
          <w:szCs w:val="24"/>
          <w:lang w:val="en-US"/>
        </w:rPr>
        <w:t xml:space="preserve"> juga </w:t>
      </w:r>
      <w:r w:rsidR="00BA3473" w:rsidRPr="00BA3473">
        <w:rPr>
          <w:rFonts w:ascii="Times New Roman" w:hAnsi="Times New Roman" w:cs="Times New Roman"/>
          <w:sz w:val="24"/>
          <w:szCs w:val="24"/>
          <w:lang w:val="en-US"/>
        </w:rPr>
        <w:t>belum diimplementasikan.</w:t>
      </w:r>
    </w:p>
    <w:p w14:paraId="76190996" w14:textId="3991BD13" w:rsidR="00241790" w:rsidRDefault="00241790" w:rsidP="005C032E">
      <w:pPr>
        <w:spacing w:line="360" w:lineRule="auto"/>
        <w:ind w:firstLine="360"/>
        <w:jc w:val="both"/>
        <w:rPr>
          <w:rFonts w:ascii="Times New Roman" w:hAnsi="Times New Roman" w:cs="Times New Roman"/>
          <w:sz w:val="24"/>
          <w:szCs w:val="24"/>
          <w:lang w:val="en-US"/>
        </w:rPr>
      </w:pPr>
    </w:p>
    <w:p w14:paraId="391FAAEE" w14:textId="016C7322" w:rsidR="002E68A6" w:rsidRPr="00B23775" w:rsidRDefault="00241790" w:rsidP="00A27612">
      <w:pPr>
        <w:pStyle w:val="Heading1"/>
      </w:pPr>
      <w:bookmarkStart w:id="293" w:name="_Toc173852744"/>
      <w:r w:rsidRPr="00BA3A27">
        <w:br w:type="column"/>
      </w:r>
      <w:bookmarkStart w:id="294" w:name="_Toc178772371"/>
      <w:r w:rsidR="002E68A6" w:rsidRPr="00B23775">
        <w:lastRenderedPageBreak/>
        <w:t>BAB VI</w:t>
      </w:r>
      <w:bookmarkStart w:id="295" w:name="_Toc173852745"/>
      <w:bookmarkEnd w:id="293"/>
      <w:r w:rsidR="001B56EB" w:rsidRPr="00B23775">
        <w:br/>
      </w:r>
      <w:r w:rsidR="003306BD" w:rsidRPr="00B23775">
        <w:t>KESIMPULAN DAN SARAN</w:t>
      </w:r>
      <w:bookmarkEnd w:id="294"/>
      <w:bookmarkEnd w:id="295"/>
    </w:p>
    <w:p w14:paraId="779E5845" w14:textId="0A2DB65C" w:rsidR="003306BD" w:rsidRPr="00B23775" w:rsidRDefault="003306BD" w:rsidP="00804E5F">
      <w:pPr>
        <w:spacing w:line="360" w:lineRule="auto"/>
        <w:ind w:firstLine="426"/>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Bab ini menguraikan kesimpulan dan saran dari laporan tugas akhir ini. Kesimpulan adalah hasil yang dicapai dari penelitian berdasarkan tujuan yang telah ditetapkan di awal penelitian. Saran adalah rekomendasi yang diharapkan terkait penelitian yang telah dilakukan untuk masa mendatang.</w:t>
      </w:r>
    </w:p>
    <w:p w14:paraId="7F822E03" w14:textId="45679075" w:rsidR="002E68A6" w:rsidRPr="00B23775" w:rsidRDefault="002E68A6" w:rsidP="00981B01">
      <w:pPr>
        <w:pStyle w:val="Heading2"/>
        <w:numPr>
          <w:ilvl w:val="1"/>
          <w:numId w:val="18"/>
        </w:numPr>
        <w:ind w:left="426" w:hanging="426"/>
      </w:pPr>
      <w:bookmarkStart w:id="296" w:name="_Toc173852746"/>
      <w:bookmarkStart w:id="297" w:name="_Toc178772372"/>
      <w:r w:rsidRPr="00B23775">
        <w:t>Kesimpulan</w:t>
      </w:r>
      <w:bookmarkEnd w:id="296"/>
      <w:bookmarkEnd w:id="297"/>
    </w:p>
    <w:p w14:paraId="073EBC6F" w14:textId="0FE607AF" w:rsidR="002E2963" w:rsidRPr="00B23775" w:rsidRDefault="002E2963" w:rsidP="00804E5F">
      <w:pPr>
        <w:spacing w:line="360" w:lineRule="auto"/>
        <w:ind w:firstLine="426"/>
        <w:jc w:val="both"/>
        <w:rPr>
          <w:rFonts w:ascii="Times New Roman" w:hAnsi="Times New Roman" w:cs="Times New Roman"/>
          <w:sz w:val="24"/>
          <w:szCs w:val="24"/>
          <w:lang w:val="en-US"/>
        </w:rPr>
      </w:pP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istem informasi manajemen klinik gigi pada klinik Xenon Dental House telah berhasil dibangun menggunakan metode waterfall</w:t>
      </w:r>
      <w:r w:rsidR="002523DD" w:rsidRPr="00B23775">
        <w:rPr>
          <w:rFonts w:ascii="Times New Roman" w:hAnsi="Times New Roman" w:cs="Times New Roman"/>
          <w:sz w:val="24"/>
          <w:szCs w:val="24"/>
          <w:lang w:val="en-US"/>
        </w:rPr>
        <w:t>.</w:t>
      </w:r>
      <w:r w:rsidR="002523DD" w:rsidRPr="00B23775">
        <w:rPr>
          <w:rFonts w:ascii="Times New Roman" w:hAnsi="Times New Roman" w:cs="Times New Roman"/>
        </w:rPr>
        <w:t xml:space="preserve"> </w:t>
      </w:r>
      <w:r w:rsidR="002523DD" w:rsidRPr="00B23775">
        <w:rPr>
          <w:rFonts w:ascii="Times New Roman" w:hAnsi="Times New Roman" w:cs="Times New Roman"/>
          <w:sz w:val="24"/>
          <w:szCs w:val="24"/>
          <w:lang w:val="en-US"/>
        </w:rPr>
        <w:t xml:space="preserve">Dari penelitian ini, berhasil dibangun sebuah sistem informasi manajemen klinik gigi di Klinik Gigi Xenon Dental House dalam mengatasi kendala serta </w:t>
      </w:r>
      <w:r w:rsidR="00F73692">
        <w:rPr>
          <w:rFonts w:ascii="Times New Roman" w:hAnsi="Times New Roman" w:cs="Times New Roman"/>
          <w:sz w:val="24"/>
          <w:szCs w:val="24"/>
          <w:lang w:val="en-US"/>
        </w:rPr>
        <w:t>membantu</w:t>
      </w:r>
      <w:r w:rsidR="002523DD" w:rsidRPr="00B23775">
        <w:rPr>
          <w:rFonts w:ascii="Times New Roman" w:hAnsi="Times New Roman" w:cs="Times New Roman"/>
          <w:sz w:val="24"/>
          <w:szCs w:val="24"/>
          <w:lang w:val="en-US"/>
        </w:rPr>
        <w:t xml:space="preserve"> pengelolaan manajemen klinik. Sistem ini mencakup pengelolaan data pasien, dokter, data rekam medis, reservasi, izin dokter, layanan perawatan, dan </w:t>
      </w:r>
      <w:r w:rsidR="00971336">
        <w:rPr>
          <w:rFonts w:ascii="Times New Roman" w:hAnsi="Times New Roman" w:cs="Times New Roman"/>
          <w:sz w:val="24"/>
          <w:szCs w:val="24"/>
          <w:lang w:val="en-US"/>
        </w:rPr>
        <w:t>visualisasi</w:t>
      </w:r>
      <w:r w:rsidR="002523DD" w:rsidRPr="00B23775">
        <w:rPr>
          <w:rFonts w:ascii="Times New Roman" w:hAnsi="Times New Roman" w:cs="Times New Roman"/>
          <w:sz w:val="24"/>
          <w:szCs w:val="24"/>
          <w:lang w:val="en-US"/>
        </w:rPr>
        <w:t xml:space="preserve"> data klinik. Dengan implementasi sistem ini, efisiensi operasional klinik meningkat, memastikan semua aspek manajemen dapat dikelola dengan lebih baik, lebih aman dan terstruktur.</w:t>
      </w:r>
    </w:p>
    <w:p w14:paraId="061206A4" w14:textId="5EF1B436" w:rsidR="00114250" w:rsidRPr="00B23775" w:rsidRDefault="002E68A6" w:rsidP="00981B01">
      <w:pPr>
        <w:pStyle w:val="Heading2"/>
        <w:numPr>
          <w:ilvl w:val="1"/>
          <w:numId w:val="18"/>
        </w:numPr>
        <w:ind w:left="426" w:hanging="426"/>
      </w:pPr>
      <w:bookmarkStart w:id="298" w:name="_Toc173852747"/>
      <w:bookmarkStart w:id="299" w:name="_Toc178772373"/>
      <w:r w:rsidRPr="00B23775">
        <w:t>Saran</w:t>
      </w:r>
      <w:bookmarkEnd w:id="298"/>
      <w:bookmarkEnd w:id="299"/>
    </w:p>
    <w:p w14:paraId="300FDEC4" w14:textId="3BB6D20F" w:rsidR="007D7F57" w:rsidRPr="00B23775" w:rsidRDefault="002C7E1D" w:rsidP="005D0203">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istem informasi manajemen klinik gigi pada klinik Xenon Dental House ini masih membutuhkan pengembangan lebih lanjut pada fungsional aplikasi. Saat in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yang dibangun hanya fokus pada penerapan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pada bisnis proses klinik gigi xenon dental house. Saran terhadap pembangunan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ini selanjutnya adalah pembangunan fitur payment gateway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ini agar bisa dilakukan transaksi secara online. Pembangunan lebih lanjut juga dengan menerapkan fitur PWA(Progressive Web App) lainnya seperti push notification, background sync dan dan fitur lainnya yang ada pada PWA karena pada pembangunan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ini hanya berfokus pada fitur offline PWA saja</w:t>
      </w:r>
      <w:r w:rsidR="001C43E4">
        <w:rPr>
          <w:rFonts w:ascii="Times New Roman" w:hAnsi="Times New Roman" w:cs="Times New Roman"/>
          <w:sz w:val="24"/>
          <w:szCs w:val="24"/>
          <w:lang w:val="en-US"/>
        </w:rPr>
        <w:t xml:space="preserve"> serta meningkatkan keamanan website untuk fitur PWA offline.</w:t>
      </w:r>
    </w:p>
    <w:bookmarkEnd w:id="290"/>
    <w:p w14:paraId="5CDD4762" w14:textId="4660A97E" w:rsidR="002C7E1D" w:rsidRPr="00B23775" w:rsidRDefault="002C7E1D" w:rsidP="002C7E1D">
      <w:pPr>
        <w:spacing w:line="360" w:lineRule="auto"/>
        <w:ind w:firstLine="720"/>
        <w:rPr>
          <w:rFonts w:ascii="Times New Roman" w:hAnsi="Times New Roman" w:cs="Times New Roman"/>
          <w:sz w:val="24"/>
          <w:szCs w:val="24"/>
          <w:lang w:val="en-US"/>
        </w:rPr>
      </w:pPr>
    </w:p>
    <w:p w14:paraId="517BF280" w14:textId="77777777" w:rsidR="002C7E1D" w:rsidRPr="00B23775" w:rsidRDefault="002C7E1D" w:rsidP="001C43E4">
      <w:pPr>
        <w:spacing w:line="360" w:lineRule="auto"/>
        <w:rPr>
          <w:rFonts w:ascii="Times New Roman" w:hAnsi="Times New Roman" w:cs="Times New Roman"/>
          <w:sz w:val="24"/>
          <w:szCs w:val="24"/>
          <w:lang w:val="en-US"/>
        </w:rPr>
      </w:pPr>
    </w:p>
    <w:p w14:paraId="27D1937A" w14:textId="355457FF" w:rsidR="00FE29F7" w:rsidRPr="00B23775" w:rsidRDefault="00E94826" w:rsidP="00A26040">
      <w:pPr>
        <w:pStyle w:val="Heading1"/>
      </w:pPr>
      <w:bookmarkStart w:id="300" w:name="_Toc173852748"/>
      <w:r>
        <w:br w:type="column"/>
      </w:r>
      <w:bookmarkStart w:id="301" w:name="_Toc178772374"/>
      <w:r w:rsidR="00FE29F7" w:rsidRPr="00B23775">
        <w:lastRenderedPageBreak/>
        <w:t>DAFTAR PUSTAKA</w:t>
      </w:r>
      <w:bookmarkEnd w:id="106"/>
      <w:bookmarkEnd w:id="300"/>
      <w:bookmarkEnd w:id="301"/>
    </w:p>
    <w:bookmarkStart w:id="302" w:name="_Hlk179454220"/>
    <w:p w14:paraId="5C3019C8" w14:textId="1A086028" w:rsidR="003726A9" w:rsidRPr="003726A9" w:rsidRDefault="00C77FBD" w:rsidP="003726A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3726A9" w:rsidRPr="003726A9">
        <w:rPr>
          <w:rFonts w:ascii="Times New Roman" w:hAnsi="Times New Roman" w:cs="Times New Roman"/>
          <w:noProof/>
          <w:sz w:val="24"/>
          <w:szCs w:val="24"/>
        </w:rPr>
        <w:t>’Afiifah, K., Azzahra, Z.F. and Anggoro, A.D. (2022) ‘Analisis Teknik Entity-Relationship Diagram dalam Perancangan Database Sebuah Literature Review’, Intech, 3(2), pp. 18–22. doi:10.54895/intech.v3i2.1682.</w:t>
      </w:r>
    </w:p>
    <w:p w14:paraId="3F2015B1" w14:textId="5356C4A3" w:rsidR="00C801BF" w:rsidRPr="00581896" w:rsidRDefault="00C77FBD" w:rsidP="006B133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end"/>
      </w:r>
      <w:bookmarkEnd w:id="302"/>
      <w:r w:rsidR="00C801BF" w:rsidRPr="00B23775">
        <w:rPr>
          <w:rFonts w:ascii="Times New Roman" w:hAnsi="Times New Roman" w:cs="Times New Roman"/>
          <w:noProof/>
          <w:sz w:val="24"/>
          <w:szCs w:val="24"/>
        </w:rPr>
        <w:t>Aleksandrs Hodakovskis</w:t>
      </w:r>
      <w:r w:rsidR="00C801BF" w:rsidRPr="00581896">
        <w:rPr>
          <w:rFonts w:ascii="Times New Roman" w:hAnsi="Times New Roman" w:cs="Times New Roman"/>
          <w:noProof/>
          <w:sz w:val="24"/>
          <w:szCs w:val="24"/>
        </w:rPr>
        <w:t>; Katrina Antonova (2019) ‘The ultimate guide to Progressive Web Apps’, Scandiweb</w:t>
      </w:r>
      <w:r w:rsidR="00776219" w:rsidRPr="00581896">
        <w:rPr>
          <w:rFonts w:ascii="Times New Roman" w:hAnsi="Times New Roman" w:cs="Times New Roman"/>
          <w:noProof/>
          <w:sz w:val="24"/>
          <w:szCs w:val="24"/>
        </w:rPr>
        <w:t>.</w:t>
      </w:r>
    </w:p>
    <w:p w14:paraId="4A5FC06E" w14:textId="3273CF0A" w:rsidR="007316AE" w:rsidRPr="00B23775" w:rsidRDefault="007316AE"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 xml:space="preserve">Aprilli; Inayati, Aini; Fauzi, Feddi Dea. (2018). Desain Database Sistem Informasi Rekam Medis Berbasis Microsoft Access Di Klinik Dokter Gigi. Jurnal Hospita Science 2(2) 1-8 </w:t>
      </w:r>
    </w:p>
    <w:p w14:paraId="05AFC1AE" w14:textId="571F3AE1" w:rsidR="00E70754" w:rsidRPr="0057766F" w:rsidRDefault="00E70754"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03" w:name="_Hlk179454101"/>
      <w:r w:rsidRPr="00B23775">
        <w:rPr>
          <w:rFonts w:ascii="Times New Roman" w:hAnsi="Times New Roman" w:cs="Times New Roman"/>
          <w:noProof/>
          <w:sz w:val="24"/>
          <w:szCs w:val="24"/>
        </w:rPr>
        <w:t xml:space="preserve">Astuti, R. (2009) ‘Pemodelan Analisis Berorientasi Objek dengan Use Case’, Media Informatika, 8(2), pp. 73–81. </w:t>
      </w:r>
      <w:bookmarkEnd w:id="303"/>
    </w:p>
    <w:p w14:paraId="30B3FB62" w14:textId="32127E09" w:rsidR="00E70754" w:rsidRPr="0057766F" w:rsidRDefault="00E70754"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04" w:name="_Hlk179454088"/>
      <w:r w:rsidRPr="00B23775">
        <w:rPr>
          <w:rFonts w:ascii="Times New Roman" w:hAnsi="Times New Roman" w:cs="Times New Roman"/>
          <w:noProof/>
          <w:sz w:val="24"/>
          <w:szCs w:val="24"/>
        </w:rPr>
        <w:t>Dharwiyanti, S. (2003) ‘P e n g a n t a r U n i f i e d M o d e l i n g L a n g u a g e ( U M L )’, pp. 1–13.</w:t>
      </w:r>
      <w:r w:rsidR="0057766F">
        <w:rPr>
          <w:rFonts w:ascii="Times New Roman" w:hAnsi="Times New Roman" w:cs="Times New Roman"/>
          <w:noProof/>
          <w:sz w:val="24"/>
          <w:szCs w:val="24"/>
          <w:lang w:val="en-US"/>
        </w:rPr>
        <w:t xml:space="preserve"> </w:t>
      </w:r>
    </w:p>
    <w:bookmarkEnd w:id="304"/>
    <w:p w14:paraId="688DC855" w14:textId="58332621" w:rsidR="008D473C" w:rsidRDefault="00E70754" w:rsidP="008D473C">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 xml:space="preserve">Hariyanto, S. (2018) ‘Sistem Informasi Manajemen’, Sistem Informasi Manajemen, 9(1), pp. 80–85. </w:t>
      </w:r>
    </w:p>
    <w:p w14:paraId="3D4A94A8" w14:textId="016A72C8" w:rsidR="006B1337" w:rsidRPr="006B1337" w:rsidRDefault="006B1337" w:rsidP="006B1337">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05" w:name="_Hlk179453961"/>
      <w:r w:rsidRPr="00402FFB">
        <w:rPr>
          <w:rFonts w:ascii="Times New Roman" w:hAnsi="Times New Roman" w:cs="Times New Roman"/>
          <w:noProof/>
          <w:sz w:val="24"/>
          <w:szCs w:val="24"/>
        </w:rPr>
        <w:t xml:space="preserve">Haryanto, D. and Saputra Elsi, Z.R. (2021) ‘Analisis Performance Progressive Web Apps Pada Aplikasi Shopee’, </w:t>
      </w:r>
      <w:r w:rsidRPr="006B1337">
        <w:rPr>
          <w:rFonts w:ascii="Times New Roman" w:hAnsi="Times New Roman" w:cs="Times New Roman"/>
          <w:noProof/>
          <w:sz w:val="24"/>
          <w:szCs w:val="24"/>
        </w:rPr>
        <w:t>Jurnal Ilmiah Informatika Global</w:t>
      </w:r>
      <w:r w:rsidRPr="00402FFB">
        <w:rPr>
          <w:rFonts w:ascii="Times New Roman" w:hAnsi="Times New Roman" w:cs="Times New Roman"/>
          <w:noProof/>
          <w:sz w:val="24"/>
          <w:szCs w:val="24"/>
        </w:rPr>
        <w:t>, 12(2), pp. 106–111. doi:10.36982/jiig.v12i2.1944.</w:t>
      </w:r>
    </w:p>
    <w:p w14:paraId="2B4F48E9" w14:textId="4DF9EC7A" w:rsidR="00A53763" w:rsidRPr="0057766F" w:rsidRDefault="00E70754" w:rsidP="00A53763">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06" w:name="_Hlk179454078"/>
      <w:bookmarkEnd w:id="305"/>
      <w:r w:rsidRPr="00B23775">
        <w:rPr>
          <w:rFonts w:ascii="Times New Roman" w:hAnsi="Times New Roman" w:cs="Times New Roman"/>
          <w:noProof/>
          <w:sz w:val="24"/>
          <w:szCs w:val="24"/>
        </w:rPr>
        <w:t xml:space="preserve">Ismanto, I., Hidayah, F. and Charisma, K. (2020) ‘Pemodelan Proses Bisnis Menggunakan Business Process Modelling Notation (BPMN) (Studi Kasus Unit Penelitian Dan Pengabdian Kepada Masyarakat (P2KM) Akademi Komunitas Negeri Putra Sang Fajar Blitar)’, </w:t>
      </w:r>
    </w:p>
    <w:p w14:paraId="504DCA71" w14:textId="7060F9F7" w:rsidR="000C7A0C" w:rsidRDefault="000C7A0C" w:rsidP="00E94826">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07" w:name="_Hlk179453325"/>
      <w:bookmarkEnd w:id="306"/>
      <w:r w:rsidRPr="000C7A0C">
        <w:rPr>
          <w:rFonts w:ascii="Times New Roman" w:hAnsi="Times New Roman" w:cs="Times New Roman"/>
          <w:noProof/>
          <w:sz w:val="24"/>
          <w:szCs w:val="24"/>
        </w:rPr>
        <w:t xml:space="preserve">Karli, T., Muawwal, A. and Thayf, M.S.S. (2023) ‘Implementasi Progressive Web Application Pada </w:t>
      </w:r>
      <w:r w:rsidRPr="009636A1">
        <w:rPr>
          <w:rFonts w:ascii="Times New Roman" w:hAnsi="Times New Roman" w:cs="Times New Roman"/>
          <w:noProof/>
          <w:sz w:val="24"/>
          <w:szCs w:val="24"/>
        </w:rPr>
        <w:t>Website</w:t>
      </w:r>
      <w:r w:rsidRPr="000C7A0C">
        <w:rPr>
          <w:rFonts w:ascii="Times New Roman" w:hAnsi="Times New Roman" w:cs="Times New Roman"/>
          <w:noProof/>
          <w:sz w:val="24"/>
          <w:szCs w:val="24"/>
        </w:rPr>
        <w:t xml:space="preserve"> Frizfoo Menggunakan Express.Js’, KHARISMA Tech, 18(2), pp. 110–124. doi:10.55645/kharismatech.v18i2.445.</w:t>
      </w:r>
      <w:r w:rsidR="007F643A">
        <w:rPr>
          <w:rFonts w:ascii="Times New Roman" w:hAnsi="Times New Roman" w:cs="Times New Roman"/>
          <w:noProof/>
          <w:sz w:val="24"/>
          <w:szCs w:val="24"/>
          <w:lang w:val="en-US"/>
        </w:rPr>
        <w:t xml:space="preserve"> </w:t>
      </w:r>
    </w:p>
    <w:p w14:paraId="36A6F862" w14:textId="350820D4" w:rsidR="003A2695" w:rsidRDefault="003A2695" w:rsidP="003A2695">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08" w:name="_Hlk179453412"/>
      <w:bookmarkEnd w:id="307"/>
      <w:r w:rsidRPr="005923B7">
        <w:rPr>
          <w:rFonts w:ascii="Times New Roman" w:hAnsi="Times New Roman" w:cs="Times New Roman"/>
          <w:noProof/>
          <w:sz w:val="24"/>
          <w:szCs w:val="24"/>
        </w:rPr>
        <w:t xml:space="preserve">Kemenkes RI 2011 (2011) ‘Permenkes No. 028 tentang Klinik 2011’, </w:t>
      </w:r>
      <w:r w:rsidRPr="003A2695">
        <w:rPr>
          <w:rFonts w:ascii="Times New Roman" w:hAnsi="Times New Roman" w:cs="Times New Roman"/>
          <w:noProof/>
          <w:sz w:val="24"/>
          <w:szCs w:val="24"/>
        </w:rPr>
        <w:t>Menteri Kesehatan Republik Indonesia Peraturan Menteri Kesehatan Republik Indonesia</w:t>
      </w:r>
      <w:r w:rsidRPr="005923B7">
        <w:rPr>
          <w:rFonts w:ascii="Times New Roman" w:hAnsi="Times New Roman" w:cs="Times New Roman"/>
          <w:noProof/>
          <w:sz w:val="24"/>
          <w:szCs w:val="24"/>
        </w:rPr>
        <w:t>, Nomor 65(879), pp. 2004–2006.</w:t>
      </w:r>
    </w:p>
    <w:p w14:paraId="0A1C702A" w14:textId="77777777" w:rsidR="003726A9" w:rsidRPr="003726A9" w:rsidRDefault="003726A9" w:rsidP="003726A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09" w:name="_Hlk179453170"/>
      <w:bookmarkEnd w:id="308"/>
      <w:r w:rsidRPr="003726A9">
        <w:rPr>
          <w:rFonts w:ascii="Times New Roman" w:hAnsi="Times New Roman" w:cs="Times New Roman"/>
          <w:noProof/>
          <w:sz w:val="24"/>
          <w:szCs w:val="24"/>
        </w:rPr>
        <w:lastRenderedPageBreak/>
        <w:t>Mahdalena, M., Alamsyah, N. and Sidik, A. (2023) ‘Sistem Informasi Manajemen Dan Keuangan Berbasis Web Pada Klinik Gigi Eldental Banjarmasin’, Jurnal Sains Sistem Informasi, 1(1), p. 25. doi:10.31602/jssi.v1i1.9672.</w:t>
      </w:r>
    </w:p>
    <w:p w14:paraId="4EDE8AAF" w14:textId="6B522C03" w:rsidR="004A1DBD" w:rsidRPr="00A26040" w:rsidRDefault="004A1DBD" w:rsidP="00664241">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0" w:name="_Hlk179453240"/>
      <w:bookmarkEnd w:id="309"/>
      <w:r w:rsidRPr="00B23775">
        <w:rPr>
          <w:rFonts w:ascii="Times New Roman" w:hAnsi="Times New Roman" w:cs="Times New Roman"/>
          <w:noProof/>
          <w:sz w:val="24"/>
          <w:szCs w:val="24"/>
        </w:rPr>
        <w:t xml:space="preserve">Majidah, R., Rusdianto, D.S. and ... (2019) ‘Pengembangan Sistem Informasi Pengelolaan Klinik Gigi Berbasis Website Menggunakan Prinsip Point of Sale </w:t>
      </w:r>
    </w:p>
    <w:bookmarkEnd w:id="310"/>
    <w:p w14:paraId="4D5B6914" w14:textId="5A6C13D7" w:rsidR="00E70754" w:rsidRPr="00B23775" w:rsidRDefault="00E70754"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 xml:space="preserve">Media Informatika, 8(2), pp. 73–81. Available at: </w:t>
      </w:r>
      <w:hyperlink r:id="rId86" w:history="1">
        <w:r w:rsidR="0042587E" w:rsidRPr="00581896">
          <w:rPr>
            <w:noProof/>
          </w:rPr>
          <w:t>https://jurnal.likmi.ac.id/Jurnal/7_2009/Pemodelan_Analisis_rini_.pdf</w:t>
        </w:r>
      </w:hyperlink>
      <w:r w:rsidRPr="00B23775">
        <w:rPr>
          <w:rFonts w:ascii="Times New Roman" w:hAnsi="Times New Roman" w:cs="Times New Roman"/>
          <w:noProof/>
          <w:sz w:val="24"/>
          <w:szCs w:val="24"/>
        </w:rPr>
        <w:t>.</w:t>
      </w:r>
    </w:p>
    <w:p w14:paraId="05286C95" w14:textId="49EBF344" w:rsidR="0042587E" w:rsidRPr="007F643A" w:rsidRDefault="0042587E"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1" w:name="_Hlk179453382"/>
      <w:r w:rsidRPr="00B23775">
        <w:rPr>
          <w:rFonts w:ascii="Times New Roman" w:hAnsi="Times New Roman" w:cs="Times New Roman"/>
          <w:noProof/>
          <w:sz w:val="24"/>
          <w:szCs w:val="24"/>
        </w:rPr>
        <w:t>Muddin, S., Tehuayo, H. and Iksan, F. (2021) ‘Penerapan Teknologi Progressive Web Apps (PWA) Pada Sistem Informasi Sma Negeri 7 Buru Selatan’, Jurnal Teknologi dan Komputer (JTEK), 1(01), pp. 16–23. doi:10.56923/jtek.v1i01.48.</w:t>
      </w:r>
      <w:r w:rsidR="007F643A">
        <w:rPr>
          <w:rFonts w:ascii="Times New Roman" w:hAnsi="Times New Roman" w:cs="Times New Roman"/>
          <w:noProof/>
          <w:sz w:val="24"/>
          <w:szCs w:val="24"/>
          <w:lang w:val="en-US"/>
        </w:rPr>
        <w:t xml:space="preserve"> </w:t>
      </w:r>
    </w:p>
    <w:p w14:paraId="4223AD5E" w14:textId="049F7E12" w:rsidR="006C16EF" w:rsidRPr="007F643A" w:rsidRDefault="00E70754"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2" w:name="_Hlk179453490"/>
      <w:bookmarkEnd w:id="311"/>
      <w:r w:rsidRPr="00B23775">
        <w:rPr>
          <w:rFonts w:ascii="Times New Roman" w:hAnsi="Times New Roman" w:cs="Times New Roman"/>
          <w:noProof/>
          <w:sz w:val="24"/>
          <w:szCs w:val="24"/>
        </w:rPr>
        <w:t>Muntihana, V. et al. (2017) Berbasis Web Dan Android Pada Klinik Gigi Lisda.</w:t>
      </w:r>
      <w:bookmarkEnd w:id="312"/>
    </w:p>
    <w:p w14:paraId="52EFA881" w14:textId="0BE16682" w:rsidR="00EE0FFA" w:rsidRPr="00310979" w:rsidRDefault="007316AE" w:rsidP="00EE0FF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B23775">
        <w:rPr>
          <w:rFonts w:ascii="Times New Roman" w:hAnsi="Times New Roman" w:cs="Times New Roman"/>
          <w:noProof/>
          <w:sz w:val="24"/>
          <w:szCs w:val="24"/>
        </w:rPr>
        <w:t xml:space="preserve">Novianti Indah. 2021. </w:t>
      </w:r>
      <w:r w:rsidR="008B3E23" w:rsidRPr="00B23775">
        <w:rPr>
          <w:rFonts w:ascii="Times New Roman" w:hAnsi="Times New Roman" w:cs="Times New Roman"/>
          <w:noProof/>
          <w:sz w:val="24"/>
          <w:szCs w:val="24"/>
        </w:rPr>
        <w:t>Peran Teknologi Informasi Pada Perubahan Organisasi Dan Fungsi Akuntansi Manajemen.</w:t>
      </w:r>
      <w:r w:rsidR="00310979">
        <w:rPr>
          <w:rFonts w:ascii="Times New Roman" w:hAnsi="Times New Roman" w:cs="Times New Roman"/>
          <w:noProof/>
          <w:sz w:val="24"/>
          <w:szCs w:val="24"/>
          <w:lang w:val="en-US"/>
        </w:rPr>
        <w:t xml:space="preserve"> 1</w:t>
      </w:r>
    </w:p>
    <w:p w14:paraId="41D670B0" w14:textId="754BDD19" w:rsidR="00EE0FFA" w:rsidRPr="007F643A" w:rsidRDefault="008B3E23" w:rsidP="00EE0FF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3" w:name="_Hlk179453524"/>
      <w:r w:rsidRPr="00B23775">
        <w:rPr>
          <w:rFonts w:ascii="Times New Roman" w:hAnsi="Times New Roman" w:cs="Times New Roman"/>
          <w:noProof/>
          <w:sz w:val="24"/>
          <w:szCs w:val="24"/>
        </w:rPr>
        <w:t>Nuryani, S. (2021) ‘Pengembangan Aplikasi Mobile Booking Online Perawatan Gigi Dengan Metode Prototype Studi Kasus Di Klinik Gigi Budiono, Drg. Kota Bandung’</w:t>
      </w:r>
      <w:r w:rsidR="00EE0FFA" w:rsidRPr="00B23775">
        <w:rPr>
          <w:rFonts w:ascii="Times New Roman" w:hAnsi="Times New Roman" w:cs="Times New Roman"/>
          <w:noProof/>
          <w:sz w:val="24"/>
          <w:szCs w:val="24"/>
        </w:rPr>
        <w:t xml:space="preserve">, Jurnal Ekonomi, Sosial &amp; Humaniora, 2(06), pp. 18–28. </w:t>
      </w:r>
      <w:bookmarkEnd w:id="313"/>
    </w:p>
    <w:p w14:paraId="1E583558" w14:textId="09D0BE81" w:rsidR="00E70754" w:rsidRDefault="00E70754"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B23775">
        <w:rPr>
          <w:rFonts w:ascii="Times New Roman" w:hAnsi="Times New Roman" w:cs="Times New Roman"/>
          <w:noProof/>
          <w:sz w:val="24"/>
          <w:szCs w:val="24"/>
        </w:rPr>
        <w:t>Pricillia, T. and Zulfachmi (2021) ‘Perbandingan Metode Pengembangan Perangkat Lunak (Waterfall, Prototype, RAD)’, Jurnal Bangkit Indonesia, 10(1), pp. 6–12. doi:10.52771/bangkitindonesia.v10i1.153.</w:t>
      </w:r>
      <w:r w:rsidR="00E63DE5">
        <w:rPr>
          <w:rFonts w:ascii="Times New Roman" w:hAnsi="Times New Roman" w:cs="Times New Roman"/>
          <w:noProof/>
          <w:sz w:val="24"/>
          <w:szCs w:val="24"/>
          <w:lang w:val="en-US"/>
        </w:rPr>
        <w:t xml:space="preserve"> 19</w:t>
      </w:r>
    </w:p>
    <w:p w14:paraId="2829174B" w14:textId="2F91C77B" w:rsidR="00C77FBD" w:rsidRPr="004A0BA5" w:rsidRDefault="00C77FBD" w:rsidP="004A0BA5">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14" w:name="_Hlk179454208"/>
      <w:r w:rsidRPr="00C77FBD">
        <w:rPr>
          <w:rFonts w:ascii="Times New Roman" w:hAnsi="Times New Roman" w:cs="Times New Roman"/>
          <w:noProof/>
          <w:sz w:val="24"/>
          <w:szCs w:val="24"/>
        </w:rPr>
        <w:t>Pulungan, S.M. et al. (2023) ‘Analisis Teknik Entity-Relationship Diagram Dalam Perancangan Database’, Jurnal Ekonomi Manajemen dan Bisnis (JEMB), 1(2), pp. 98–102. doi:10.47233/jemb.v1i2.533.</w:t>
      </w:r>
    </w:p>
    <w:bookmarkEnd w:id="314"/>
    <w:p w14:paraId="27871251" w14:textId="77777777" w:rsidR="007316AE" w:rsidRPr="00B23775" w:rsidRDefault="007316AE"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Rendra Wisiasto 2010. Perancangan Dan Implementasi Sistem Penjadwalan Konsultasi Dokter Terhadap Pasien Via Sms Gateway Di Rumah Sakit Rajawali. Universitas  Komputer Indonesia.</w:t>
      </w:r>
    </w:p>
    <w:p w14:paraId="03D66ED8" w14:textId="3FD97AAA" w:rsidR="007316AE" w:rsidRPr="00B23775" w:rsidRDefault="007316AE"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 xml:space="preserve">Riandy, G., Edi, S., &amp; Rengga, A. (2009). Rancang Bangun Sistem Informasi  </w:t>
      </w:r>
      <w:r w:rsidRPr="00B23775">
        <w:rPr>
          <w:rFonts w:ascii="Times New Roman" w:hAnsi="Times New Roman" w:cs="Times New Roman"/>
          <w:noProof/>
          <w:sz w:val="24"/>
          <w:szCs w:val="24"/>
        </w:rPr>
        <w:lastRenderedPageBreak/>
        <w:t>Reservasi Online Fisioterapi Menggunakan JSP Sebagai Sistem Pelayanan  Terpadu. EEPIS Final Project.</w:t>
      </w:r>
    </w:p>
    <w:p w14:paraId="287A0B08" w14:textId="11E0475E" w:rsidR="00664241" w:rsidRPr="00581896" w:rsidRDefault="008D473C" w:rsidP="00664241">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15" w:name="_Hlk179453281"/>
      <w:r w:rsidRPr="00581896">
        <w:rPr>
          <w:rFonts w:ascii="Times New Roman" w:hAnsi="Times New Roman" w:cs="Times New Roman"/>
          <w:noProof/>
          <w:sz w:val="24"/>
          <w:szCs w:val="24"/>
        </w:rPr>
        <w:t>Sari, Ira Puspita</w:t>
      </w:r>
      <w:r w:rsidR="00D3745F" w:rsidRPr="00581896">
        <w:rPr>
          <w:rFonts w:ascii="Times New Roman" w:hAnsi="Times New Roman" w:cs="Times New Roman"/>
          <w:noProof/>
          <w:sz w:val="24"/>
          <w:szCs w:val="24"/>
        </w:rPr>
        <w:t xml:space="preserve"> &amp;</w:t>
      </w:r>
      <w:r w:rsidRPr="00581896">
        <w:rPr>
          <w:rFonts w:ascii="Times New Roman" w:hAnsi="Times New Roman" w:cs="Times New Roman"/>
          <w:noProof/>
          <w:sz w:val="24"/>
          <w:szCs w:val="24"/>
        </w:rPr>
        <w:t xml:space="preserve"> Diki Arisandi.(2017). </w:t>
      </w:r>
      <w:r w:rsidR="009B52A4" w:rsidRPr="00581896">
        <w:rPr>
          <w:rFonts w:ascii="Times New Roman" w:hAnsi="Times New Roman" w:cs="Times New Roman"/>
          <w:noProof/>
          <w:sz w:val="24"/>
          <w:szCs w:val="24"/>
        </w:rPr>
        <w:t xml:space="preserve">Sistem Informasi Manajemen Klinik Gigi Berbasis Client Server. </w:t>
      </w:r>
      <w:bookmarkEnd w:id="315"/>
    </w:p>
    <w:p w14:paraId="5466F789" w14:textId="0DCE93D1" w:rsidR="007316AE" w:rsidRDefault="007316AE"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Setyadi, H.A. and Perbawa, D.S. (2021) ‘Sistem Informasi Rekam Medis Di Klinik Gigi Rumah Sakit Paru dr. Ario Wirawan Salatiga’, Jurnal Infortech, 3(2), pp. 110–116. doi:10.31294/infortech.v3i2.11209.</w:t>
      </w:r>
    </w:p>
    <w:p w14:paraId="4909843A" w14:textId="428E77B8" w:rsidR="003A2695" w:rsidRDefault="003A2695" w:rsidP="00E70754">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16" w:name="_Hlk179454235"/>
      <w:r w:rsidRPr="003A2695">
        <w:rPr>
          <w:rFonts w:ascii="Times New Roman" w:hAnsi="Times New Roman" w:cs="Times New Roman"/>
          <w:noProof/>
          <w:sz w:val="24"/>
          <w:szCs w:val="24"/>
        </w:rPr>
        <w:t xml:space="preserve">Silberschatz, A., Korth, H.F. and Sudarshan, S., 2011. </w:t>
      </w:r>
      <w:r w:rsidRPr="003A2695">
        <w:rPr>
          <w:rFonts w:ascii="Times New Roman" w:hAnsi="Times New Roman" w:cs="Times New Roman"/>
          <w:i/>
          <w:iCs/>
          <w:noProof/>
          <w:sz w:val="24"/>
          <w:szCs w:val="24"/>
        </w:rPr>
        <w:t>Database system concepts</w:t>
      </w:r>
      <w:r w:rsidRPr="003A2695">
        <w:rPr>
          <w:rFonts w:ascii="Times New Roman" w:hAnsi="Times New Roman" w:cs="Times New Roman"/>
          <w:noProof/>
          <w:sz w:val="24"/>
          <w:szCs w:val="24"/>
        </w:rPr>
        <w:t>. 6th ed. New York: McGraw-Hill.</w:t>
      </w:r>
    </w:p>
    <w:bookmarkEnd w:id="316"/>
    <w:p w14:paraId="0E34ED73" w14:textId="22D7EBDD" w:rsidR="003A75D8" w:rsidRDefault="003A75D8" w:rsidP="00581896">
      <w:pPr>
        <w:widowControl w:val="0"/>
        <w:autoSpaceDE w:val="0"/>
        <w:autoSpaceDN w:val="0"/>
        <w:adjustRightInd w:val="0"/>
        <w:spacing w:line="360" w:lineRule="auto"/>
        <w:ind w:left="480" w:hanging="480"/>
        <w:rPr>
          <w:rFonts w:ascii="Times New Roman" w:hAnsi="Times New Roman" w:cs="Times New Roman"/>
          <w:noProof/>
          <w:sz w:val="24"/>
          <w:szCs w:val="24"/>
        </w:rPr>
      </w:pPr>
      <w:r w:rsidRPr="003A75D8">
        <w:rPr>
          <w:rFonts w:ascii="Times New Roman" w:hAnsi="Times New Roman" w:cs="Times New Roman"/>
          <w:noProof/>
          <w:sz w:val="24"/>
          <w:szCs w:val="24"/>
        </w:rPr>
        <w:t>S</w:t>
      </w:r>
      <w:r w:rsidRPr="00581896">
        <w:rPr>
          <w:rFonts w:ascii="Times New Roman" w:hAnsi="Times New Roman" w:cs="Times New Roman"/>
          <w:noProof/>
          <w:sz w:val="24"/>
          <w:szCs w:val="24"/>
        </w:rPr>
        <w:t>ommervillle</w:t>
      </w:r>
      <w:r w:rsidRPr="003A75D8">
        <w:rPr>
          <w:rFonts w:ascii="Times New Roman" w:hAnsi="Times New Roman" w:cs="Times New Roman"/>
          <w:noProof/>
          <w:sz w:val="24"/>
          <w:szCs w:val="24"/>
        </w:rPr>
        <w:t xml:space="preserve">, I. (2011) </w:t>
      </w:r>
      <w:r w:rsidRPr="00581896">
        <w:rPr>
          <w:rFonts w:ascii="Times New Roman" w:hAnsi="Times New Roman" w:cs="Times New Roman"/>
          <w:noProof/>
          <w:sz w:val="24"/>
          <w:szCs w:val="24"/>
        </w:rPr>
        <w:t>Requisitos de ingeniería de software</w:t>
      </w:r>
      <w:r w:rsidRPr="003A75D8">
        <w:rPr>
          <w:rFonts w:ascii="Times New Roman" w:hAnsi="Times New Roman" w:cs="Times New Roman"/>
          <w:noProof/>
          <w:sz w:val="24"/>
          <w:szCs w:val="24"/>
        </w:rPr>
        <w:t>.</w:t>
      </w:r>
    </w:p>
    <w:p w14:paraId="5606D1D6" w14:textId="4B8D0F33" w:rsidR="00BF2737" w:rsidRPr="00B23775" w:rsidRDefault="00BF2737" w:rsidP="00BF2737">
      <w:pPr>
        <w:widowControl w:val="0"/>
        <w:autoSpaceDE w:val="0"/>
        <w:autoSpaceDN w:val="0"/>
        <w:adjustRightInd w:val="0"/>
        <w:spacing w:line="360" w:lineRule="auto"/>
        <w:ind w:left="480" w:hanging="480"/>
        <w:rPr>
          <w:rFonts w:ascii="Times New Roman" w:hAnsi="Times New Roman" w:cs="Times New Roman"/>
          <w:noProof/>
          <w:sz w:val="24"/>
          <w:szCs w:val="24"/>
        </w:rPr>
      </w:pPr>
      <w:r w:rsidRPr="00BF2737">
        <w:rPr>
          <w:rFonts w:ascii="Times New Roman" w:hAnsi="Times New Roman" w:cs="Times New Roman"/>
          <w:noProof/>
          <w:sz w:val="24"/>
          <w:szCs w:val="24"/>
        </w:rPr>
        <w:t>Stiehl, V., Raw, R. and Smith, P. (2014) Process-driven applications with BPMN, Process-Driven Applications with BPMN. doi:10.1007/978-3-319-07218-0.</w:t>
      </w:r>
    </w:p>
    <w:p w14:paraId="0D331CE9" w14:textId="77777777" w:rsidR="007316AE" w:rsidRPr="00B23775" w:rsidRDefault="007316AE"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Tjiptono, Fandy. 2007. Strategi Pemasaran. Yogyakarta: Edisi II. Andi.</w:t>
      </w:r>
    </w:p>
    <w:p w14:paraId="7CE8DDD3" w14:textId="3CB54431" w:rsidR="007316AE" w:rsidRPr="00B23775" w:rsidRDefault="007316AE"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Wardianto, M. (2011). Rancang bangun aplikasi pendapatan online jasa  pengobatan berbasis multimedia pada Klinik Utama Siti Aksar Depok.</w:t>
      </w:r>
    </w:p>
    <w:p w14:paraId="7C759235" w14:textId="42C248E8" w:rsidR="00E70754" w:rsidRDefault="00E70754" w:rsidP="00E70754">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 xml:space="preserve">Wahyudi, T., Supriyanta, S. and Faqih, H. (2021) ‘Pengembangan Sistem Informasi Presensi Menggunakan Metode Waterfall’, Indonesian Journal on Software Engineering (IJSE), 7(2), pp. 120–129. </w:t>
      </w:r>
    </w:p>
    <w:p w14:paraId="280D2117" w14:textId="2FC6F9E7" w:rsidR="007C71AA" w:rsidRPr="00B23775" w:rsidRDefault="007C71AA" w:rsidP="007C71AA">
      <w:pPr>
        <w:widowControl w:val="0"/>
        <w:autoSpaceDE w:val="0"/>
        <w:autoSpaceDN w:val="0"/>
        <w:adjustRightInd w:val="0"/>
        <w:spacing w:line="360" w:lineRule="auto"/>
        <w:ind w:left="480" w:hanging="480"/>
        <w:rPr>
          <w:rFonts w:ascii="Times New Roman" w:hAnsi="Times New Roman" w:cs="Times New Roman"/>
          <w:noProof/>
          <w:sz w:val="24"/>
          <w:szCs w:val="24"/>
        </w:rPr>
      </w:pPr>
      <w:r w:rsidRPr="007C71AA">
        <w:rPr>
          <w:rFonts w:ascii="Times New Roman" w:hAnsi="Times New Roman" w:cs="Times New Roman"/>
          <w:noProof/>
          <w:sz w:val="24"/>
          <w:szCs w:val="24"/>
        </w:rPr>
        <w:t>Wagner, G. (2017) ‘Information and Process Modeling for Simulation – Part I: Objects and Events’, Journal of Simulation Engineering, 1(1), pp. 1–25. Available at: https://articles.jsime.org/1/1.</w:t>
      </w:r>
    </w:p>
    <w:p w14:paraId="1B685E48" w14:textId="3A3A4E46" w:rsidR="000029A4" w:rsidRPr="00DA696F" w:rsidRDefault="000029A4"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7" w:name="_Hlk179453973"/>
      <w:r w:rsidRPr="00B23775">
        <w:rPr>
          <w:rFonts w:ascii="Times New Roman" w:hAnsi="Times New Roman" w:cs="Times New Roman"/>
          <w:noProof/>
          <w:sz w:val="24"/>
          <w:szCs w:val="24"/>
        </w:rPr>
        <w:t>Warrender, R., Links, U. and Dutton, S. (</w:t>
      </w:r>
      <w:r w:rsidRPr="00581896">
        <w:rPr>
          <w:rFonts w:ascii="Times New Roman" w:hAnsi="Times New Roman" w:cs="Times New Roman"/>
          <w:noProof/>
          <w:sz w:val="24"/>
          <w:szCs w:val="24"/>
        </w:rPr>
        <w:t>2018</w:t>
      </w:r>
      <w:r w:rsidRPr="00B23775">
        <w:rPr>
          <w:rFonts w:ascii="Times New Roman" w:hAnsi="Times New Roman" w:cs="Times New Roman"/>
          <w:noProof/>
          <w:sz w:val="24"/>
          <w:szCs w:val="24"/>
        </w:rPr>
        <w:t>)</w:t>
      </w:r>
      <w:r w:rsidRPr="00581896">
        <w:rPr>
          <w:rFonts w:ascii="Times New Roman" w:hAnsi="Times New Roman" w:cs="Times New Roman"/>
          <w:noProof/>
          <w:sz w:val="24"/>
          <w:szCs w:val="24"/>
        </w:rPr>
        <w:t>. ‘</w:t>
      </w:r>
      <w:r w:rsidRPr="00B23775">
        <w:rPr>
          <w:rFonts w:ascii="Times New Roman" w:hAnsi="Times New Roman" w:cs="Times New Roman"/>
          <w:noProof/>
          <w:sz w:val="24"/>
          <w:szCs w:val="24"/>
        </w:rPr>
        <w:t>Progressive Web Apps: the future of the mobile web’.</w:t>
      </w:r>
      <w:r w:rsidR="00DA696F">
        <w:rPr>
          <w:rFonts w:ascii="Times New Roman" w:hAnsi="Times New Roman" w:cs="Times New Roman"/>
          <w:noProof/>
          <w:sz w:val="24"/>
          <w:szCs w:val="24"/>
          <w:lang w:val="en-US"/>
        </w:rPr>
        <w:t xml:space="preserve"> </w:t>
      </w:r>
    </w:p>
    <w:p w14:paraId="2C23787C" w14:textId="5240B662" w:rsidR="00DD49AC" w:rsidRPr="007F643A" w:rsidRDefault="00DD49AC"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8" w:name="_Hlk179453606"/>
      <w:bookmarkEnd w:id="317"/>
      <w:r w:rsidRPr="00B23775">
        <w:rPr>
          <w:rFonts w:ascii="Times New Roman" w:hAnsi="Times New Roman" w:cs="Times New Roman"/>
          <w:noProof/>
          <w:sz w:val="24"/>
          <w:szCs w:val="24"/>
        </w:rPr>
        <w:t>Wijoyo, H. (2021) Sistem Informai Manajemen, Buku</w:t>
      </w:r>
      <w:bookmarkEnd w:id="318"/>
      <w:r w:rsidRPr="00B23775">
        <w:rPr>
          <w:rFonts w:ascii="Times New Roman" w:hAnsi="Times New Roman" w:cs="Times New Roman"/>
          <w:noProof/>
          <w:sz w:val="24"/>
          <w:szCs w:val="24"/>
        </w:rPr>
        <w:t>.</w:t>
      </w:r>
      <w:r w:rsidR="007F643A">
        <w:rPr>
          <w:rFonts w:ascii="Times New Roman" w:hAnsi="Times New Roman" w:cs="Times New Roman"/>
          <w:noProof/>
          <w:sz w:val="24"/>
          <w:szCs w:val="24"/>
          <w:lang w:val="en-US"/>
        </w:rPr>
        <w:t xml:space="preserve"> </w:t>
      </w:r>
    </w:p>
    <w:p w14:paraId="740276A7" w14:textId="312D554D" w:rsidR="00DD49AC" w:rsidRPr="0057766F" w:rsidRDefault="00DD49AC" w:rsidP="00E7075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bookmarkStart w:id="319" w:name="_Hlk179454051"/>
      <w:r w:rsidRPr="00B23775">
        <w:rPr>
          <w:rFonts w:ascii="Times New Roman" w:hAnsi="Times New Roman" w:cs="Times New Roman"/>
          <w:noProof/>
          <w:sz w:val="24"/>
          <w:szCs w:val="24"/>
        </w:rPr>
        <w:t>Yohana, N.D. and Marisa, F. (2018) ‘Perancangan Proses Bisnis Sistem Human Resource Management (HRM) Untuk Meningkatkan Kinerja Pegawai’, J I M P - Jurnal Informatika Merdeka Pasuruan, 3(2), pp. 23–32. doi:10.37438/jimp.v3i2.168.</w:t>
      </w:r>
      <w:r w:rsidR="0057766F">
        <w:rPr>
          <w:rFonts w:ascii="Times New Roman" w:hAnsi="Times New Roman" w:cs="Times New Roman"/>
          <w:noProof/>
          <w:sz w:val="24"/>
          <w:szCs w:val="24"/>
          <w:lang w:val="en-US"/>
        </w:rPr>
        <w:t xml:space="preserve"> </w:t>
      </w:r>
    </w:p>
    <w:bookmarkEnd w:id="319"/>
    <w:p w14:paraId="78D4A580" w14:textId="77777777" w:rsidR="0035008A" w:rsidRPr="00581896" w:rsidRDefault="00581896" w:rsidP="00581896">
      <w:pPr>
        <w:widowControl w:val="0"/>
        <w:autoSpaceDE w:val="0"/>
        <w:autoSpaceDN w:val="0"/>
        <w:adjustRightInd w:val="0"/>
        <w:spacing w:line="360" w:lineRule="auto"/>
        <w:ind w:left="480" w:hanging="480"/>
        <w:rPr>
          <w:rStyle w:val="Hyperlink"/>
          <w:color w:val="auto"/>
          <w:u w:val="none"/>
        </w:rPr>
      </w:pPr>
      <w:r>
        <w:rPr>
          <w:rFonts w:ascii="Times New Roman" w:hAnsi="Times New Roman" w:cs="Times New Roman"/>
          <w:noProof/>
          <w:sz w:val="24"/>
          <w:szCs w:val="24"/>
        </w:rPr>
        <w:br w:type="column"/>
      </w:r>
    </w:p>
    <w:p w14:paraId="7323EA2D" w14:textId="43DBA6DA" w:rsidR="0035008A" w:rsidRDefault="0035008A" w:rsidP="00581896">
      <w:pPr>
        <w:widowControl w:val="0"/>
        <w:autoSpaceDE w:val="0"/>
        <w:autoSpaceDN w:val="0"/>
        <w:adjustRightInd w:val="0"/>
        <w:spacing w:line="360" w:lineRule="auto"/>
        <w:rPr>
          <w:rStyle w:val="Hyperlink"/>
          <w:rFonts w:ascii="Times New Roman" w:hAnsi="Times New Roman" w:cs="Times New Roman"/>
          <w:noProof/>
          <w:color w:val="auto"/>
          <w:sz w:val="24"/>
          <w:szCs w:val="24"/>
        </w:rPr>
      </w:pPr>
    </w:p>
    <w:p w14:paraId="5C9CBF40" w14:textId="0461F416" w:rsidR="0035008A" w:rsidRDefault="0035008A" w:rsidP="00E70754">
      <w:pPr>
        <w:widowControl w:val="0"/>
        <w:autoSpaceDE w:val="0"/>
        <w:autoSpaceDN w:val="0"/>
        <w:adjustRightInd w:val="0"/>
        <w:spacing w:line="360" w:lineRule="auto"/>
        <w:ind w:left="480" w:hanging="480"/>
        <w:rPr>
          <w:rStyle w:val="Hyperlink"/>
          <w:rFonts w:ascii="Times New Roman" w:hAnsi="Times New Roman" w:cs="Times New Roman"/>
          <w:noProof/>
          <w:color w:val="auto"/>
          <w:sz w:val="24"/>
          <w:szCs w:val="24"/>
        </w:rPr>
      </w:pPr>
    </w:p>
    <w:p w14:paraId="3CDDB0CE" w14:textId="1FD4AD3F" w:rsidR="0035008A" w:rsidRDefault="0035008A" w:rsidP="00E70754">
      <w:pPr>
        <w:widowControl w:val="0"/>
        <w:autoSpaceDE w:val="0"/>
        <w:autoSpaceDN w:val="0"/>
        <w:adjustRightInd w:val="0"/>
        <w:spacing w:line="360" w:lineRule="auto"/>
        <w:ind w:left="480" w:hanging="480"/>
        <w:rPr>
          <w:rStyle w:val="Hyperlink"/>
          <w:rFonts w:ascii="Times New Roman" w:hAnsi="Times New Roman" w:cs="Times New Roman"/>
          <w:noProof/>
          <w:color w:val="auto"/>
          <w:sz w:val="24"/>
          <w:szCs w:val="24"/>
        </w:rPr>
      </w:pPr>
    </w:p>
    <w:p w14:paraId="3D071EA2" w14:textId="552EF109" w:rsidR="0035008A" w:rsidRDefault="0035008A" w:rsidP="00E70754">
      <w:pPr>
        <w:widowControl w:val="0"/>
        <w:autoSpaceDE w:val="0"/>
        <w:autoSpaceDN w:val="0"/>
        <w:adjustRightInd w:val="0"/>
        <w:spacing w:line="360" w:lineRule="auto"/>
        <w:ind w:left="480" w:hanging="480"/>
        <w:rPr>
          <w:rStyle w:val="Hyperlink"/>
          <w:rFonts w:ascii="Times New Roman" w:hAnsi="Times New Roman" w:cs="Times New Roman"/>
          <w:noProof/>
          <w:color w:val="auto"/>
          <w:sz w:val="24"/>
          <w:szCs w:val="24"/>
        </w:rPr>
      </w:pPr>
    </w:p>
    <w:p w14:paraId="04E1CB5A" w14:textId="6542F071" w:rsidR="0035008A" w:rsidRDefault="0035008A" w:rsidP="00E70754">
      <w:pPr>
        <w:widowControl w:val="0"/>
        <w:autoSpaceDE w:val="0"/>
        <w:autoSpaceDN w:val="0"/>
        <w:adjustRightInd w:val="0"/>
        <w:spacing w:line="360" w:lineRule="auto"/>
        <w:ind w:left="480" w:hanging="480"/>
        <w:rPr>
          <w:rStyle w:val="Hyperlink"/>
          <w:rFonts w:ascii="Times New Roman" w:hAnsi="Times New Roman" w:cs="Times New Roman"/>
          <w:noProof/>
          <w:color w:val="auto"/>
          <w:sz w:val="24"/>
          <w:szCs w:val="24"/>
        </w:rPr>
      </w:pPr>
    </w:p>
    <w:p w14:paraId="60497414" w14:textId="7CA24E21" w:rsidR="00E94826" w:rsidRDefault="00E94826" w:rsidP="00E94826">
      <w:pPr>
        <w:rPr>
          <w:rStyle w:val="Hyperlink"/>
          <w:rFonts w:ascii="Times New Roman" w:hAnsi="Times New Roman" w:cs="Times New Roman"/>
          <w:noProof/>
          <w:color w:val="auto"/>
          <w:sz w:val="24"/>
          <w:szCs w:val="24"/>
        </w:rPr>
      </w:pPr>
    </w:p>
    <w:p w14:paraId="799C4B42" w14:textId="77777777" w:rsidR="00E94826" w:rsidRDefault="00E94826" w:rsidP="00E94826">
      <w:pPr>
        <w:rPr>
          <w:rFonts w:ascii="Times New Roman" w:hAnsi="Times New Roman" w:cs="Times New Roman"/>
          <w:b/>
          <w:bCs/>
          <w:sz w:val="24"/>
          <w:szCs w:val="24"/>
        </w:rPr>
      </w:pPr>
    </w:p>
    <w:p w14:paraId="7CF70C50" w14:textId="77777777" w:rsidR="00E94826" w:rsidRDefault="00E94826" w:rsidP="00E94826">
      <w:pPr>
        <w:rPr>
          <w:rFonts w:ascii="Times New Roman" w:hAnsi="Times New Roman" w:cs="Times New Roman"/>
          <w:b/>
          <w:bCs/>
          <w:sz w:val="24"/>
          <w:szCs w:val="24"/>
        </w:rPr>
      </w:pPr>
    </w:p>
    <w:p w14:paraId="2CA04C3B" w14:textId="7A3C571F" w:rsidR="00E94826" w:rsidRPr="00E4008D" w:rsidRDefault="00E94826" w:rsidP="000837A8">
      <w:pPr>
        <w:pStyle w:val="Heading1"/>
      </w:pPr>
      <w:bookmarkStart w:id="320" w:name="_Toc178772375"/>
      <w:r w:rsidRPr="00F33783">
        <w:t xml:space="preserve">LAMPIRAN  </w:t>
      </w:r>
      <w:r w:rsidR="00E4008D">
        <w:t>A</w:t>
      </w:r>
      <w:bookmarkEnd w:id="320"/>
    </w:p>
    <w:p w14:paraId="1C992DF5"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i/>
          <w:iCs/>
          <w:sz w:val="24"/>
          <w:szCs w:val="24"/>
        </w:rPr>
        <w:t xml:space="preserve">SEQUENCE DIAGRAM </w:t>
      </w:r>
    </w:p>
    <w:p w14:paraId="3B84BE29"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sz w:val="24"/>
          <w:szCs w:val="24"/>
        </w:rPr>
        <w:t>(LANJUTAN)</w:t>
      </w:r>
    </w:p>
    <w:p w14:paraId="6E800089" w14:textId="77777777" w:rsidR="00E94826" w:rsidRPr="004A0E2B" w:rsidRDefault="00E94826" w:rsidP="00E94826">
      <w:pPr>
        <w:jc w:val="center"/>
        <w:rPr>
          <w:rFonts w:ascii="Times New Roman" w:hAnsi="Times New Roman" w:cs="Times New Roman"/>
          <w:sz w:val="24"/>
          <w:szCs w:val="24"/>
        </w:rPr>
      </w:pPr>
      <w:r>
        <w:rPr>
          <w:rFonts w:ascii="Times New Roman" w:hAnsi="Times New Roman" w:cs="Times New Roman"/>
          <w:sz w:val="24"/>
          <w:szCs w:val="24"/>
        </w:rPr>
        <w:br w:type="column"/>
      </w:r>
      <w:r w:rsidRPr="004A0E2B">
        <w:rPr>
          <w:rFonts w:ascii="Times New Roman" w:hAnsi="Times New Roman" w:cs="Times New Roman"/>
          <w:sz w:val="24"/>
          <w:szCs w:val="24"/>
        </w:rPr>
        <w:lastRenderedPageBreak/>
        <w:t>Admin</w:t>
      </w:r>
    </w:p>
    <w:p w14:paraId="3FA17936"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Edit rekam medik</w:t>
      </w:r>
    </w:p>
    <w:p w14:paraId="30B3E6C2"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5E619980" wp14:editId="614AA521">
            <wp:extent cx="5728335" cy="3279775"/>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00A867AA"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Menyetujui reservasi</w:t>
      </w:r>
    </w:p>
    <w:p w14:paraId="579D874C" w14:textId="77777777" w:rsidR="00E94826" w:rsidRPr="004A0E2B" w:rsidRDefault="00E94826" w:rsidP="00E94826">
      <w:pPr>
        <w:jc w:val="cente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7ADD6D5" wp14:editId="331755D0">
            <wp:extent cx="5728335" cy="396748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8335" cy="3967480"/>
                    </a:xfrm>
                    <a:prstGeom prst="rect">
                      <a:avLst/>
                    </a:prstGeom>
                    <a:noFill/>
                    <a:ln>
                      <a:noFill/>
                    </a:ln>
                  </pic:spPr>
                </pic:pic>
              </a:graphicData>
            </a:graphic>
          </wp:inline>
        </w:drawing>
      </w:r>
    </w:p>
    <w:p w14:paraId="608FF028" w14:textId="77777777" w:rsidR="00E94826" w:rsidRDefault="00E94826" w:rsidP="0055707C">
      <w:pPr>
        <w:rPr>
          <w:rFonts w:ascii="Times New Roman" w:hAnsi="Times New Roman" w:cs="Times New Roman"/>
          <w:sz w:val="24"/>
          <w:szCs w:val="24"/>
        </w:rPr>
      </w:pPr>
    </w:p>
    <w:p w14:paraId="0CFD132A" w14:textId="77777777" w:rsidR="00E94826"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lastRenderedPageBreak/>
        <w:t>Insert data dokter</w:t>
      </w:r>
    </w:p>
    <w:p w14:paraId="63D4E38F" w14:textId="77777777"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2143DB64" wp14:editId="4344421A">
            <wp:extent cx="5728335" cy="276606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8335" cy="2766060"/>
                    </a:xfrm>
                    <a:prstGeom prst="rect">
                      <a:avLst/>
                    </a:prstGeom>
                    <a:noFill/>
                    <a:ln>
                      <a:noFill/>
                    </a:ln>
                  </pic:spPr>
                </pic:pic>
              </a:graphicData>
            </a:graphic>
          </wp:inline>
        </w:drawing>
      </w:r>
    </w:p>
    <w:p w14:paraId="792AD2B7" w14:textId="77777777" w:rsidR="00E94826" w:rsidRPr="004A0E2B" w:rsidRDefault="00E94826" w:rsidP="00E94826">
      <w:pPr>
        <w:jc w:val="center"/>
        <w:rPr>
          <w:rFonts w:ascii="Times New Roman" w:hAnsi="Times New Roman" w:cs="Times New Roman"/>
          <w:sz w:val="24"/>
          <w:szCs w:val="24"/>
        </w:rPr>
      </w:pPr>
    </w:p>
    <w:p w14:paraId="7AE2BAA7" w14:textId="77777777" w:rsidR="00E94826"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Insert jadwal dokter</w:t>
      </w:r>
      <w:r w:rsidRPr="004A0E2B">
        <w:rPr>
          <w:noProof/>
        </w:rPr>
        <w:drawing>
          <wp:inline distT="0" distB="0" distL="0" distR="0" wp14:anchorId="2CA8B0D2" wp14:editId="5E9425CE">
            <wp:extent cx="5728335" cy="2856865"/>
            <wp:effectExtent l="0" t="0" r="5715"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8335" cy="2856865"/>
                    </a:xfrm>
                    <a:prstGeom prst="rect">
                      <a:avLst/>
                    </a:prstGeom>
                    <a:noFill/>
                    <a:ln>
                      <a:noFill/>
                    </a:ln>
                  </pic:spPr>
                </pic:pic>
              </a:graphicData>
            </a:graphic>
          </wp:inline>
        </w:drawing>
      </w:r>
    </w:p>
    <w:p w14:paraId="671F8264" w14:textId="77777777" w:rsidR="00E94826" w:rsidRDefault="00E94826" w:rsidP="00E94826">
      <w:pPr>
        <w:rPr>
          <w:rFonts w:ascii="Times New Roman" w:hAnsi="Times New Roman" w:cs="Times New Roman"/>
          <w:sz w:val="24"/>
          <w:szCs w:val="24"/>
        </w:rPr>
      </w:pPr>
    </w:p>
    <w:p w14:paraId="3EDA1B8F" w14:textId="77777777" w:rsidR="00E94826" w:rsidRDefault="00E94826" w:rsidP="00E94826">
      <w:pPr>
        <w:rPr>
          <w:rFonts w:ascii="Times New Roman" w:hAnsi="Times New Roman" w:cs="Times New Roman"/>
          <w:sz w:val="24"/>
          <w:szCs w:val="24"/>
        </w:rPr>
      </w:pPr>
    </w:p>
    <w:p w14:paraId="505FFFA2" w14:textId="77777777" w:rsidR="00E94826" w:rsidRDefault="00E94826" w:rsidP="00E94826">
      <w:pPr>
        <w:rPr>
          <w:rFonts w:ascii="Times New Roman" w:hAnsi="Times New Roman" w:cs="Times New Roman"/>
          <w:sz w:val="24"/>
          <w:szCs w:val="24"/>
        </w:rPr>
      </w:pPr>
    </w:p>
    <w:p w14:paraId="0DDEDD05" w14:textId="3BAE3371" w:rsidR="00E94826" w:rsidRDefault="00E94826" w:rsidP="00E94826">
      <w:pPr>
        <w:rPr>
          <w:rFonts w:ascii="Times New Roman" w:hAnsi="Times New Roman" w:cs="Times New Roman"/>
          <w:sz w:val="24"/>
          <w:szCs w:val="24"/>
        </w:rPr>
      </w:pPr>
    </w:p>
    <w:p w14:paraId="24F85C1B" w14:textId="77777777" w:rsidR="0055707C" w:rsidRDefault="0055707C" w:rsidP="00E94826">
      <w:pPr>
        <w:rPr>
          <w:rFonts w:ascii="Times New Roman" w:hAnsi="Times New Roman" w:cs="Times New Roman"/>
          <w:sz w:val="24"/>
          <w:szCs w:val="24"/>
        </w:rPr>
      </w:pPr>
    </w:p>
    <w:p w14:paraId="160E3A98" w14:textId="0FAEB04D" w:rsidR="00E94826" w:rsidRPr="004A0E2B" w:rsidRDefault="00E94826" w:rsidP="00E94826">
      <w:pPr>
        <w:rPr>
          <w:rFonts w:ascii="Times New Roman" w:hAnsi="Times New Roman" w:cs="Times New Roman"/>
          <w:sz w:val="24"/>
          <w:szCs w:val="24"/>
        </w:rPr>
      </w:pPr>
    </w:p>
    <w:p w14:paraId="3AEAA3EC"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lastRenderedPageBreak/>
        <w:t>Edit data dokter</w:t>
      </w:r>
    </w:p>
    <w:p w14:paraId="569F723E"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747B2E8B" wp14:editId="34B57B1D">
            <wp:extent cx="5448615" cy="311962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58200" cy="3125108"/>
                    </a:xfrm>
                    <a:prstGeom prst="rect">
                      <a:avLst/>
                    </a:prstGeom>
                    <a:noFill/>
                    <a:ln>
                      <a:noFill/>
                    </a:ln>
                  </pic:spPr>
                </pic:pic>
              </a:graphicData>
            </a:graphic>
          </wp:inline>
        </w:drawing>
      </w:r>
    </w:p>
    <w:p w14:paraId="3DEEA8BD" w14:textId="77777777" w:rsidR="00E94826" w:rsidRPr="004A0E2B" w:rsidRDefault="00E94826" w:rsidP="00E94826">
      <w:pPr>
        <w:rPr>
          <w:rFonts w:ascii="Times New Roman" w:hAnsi="Times New Roman" w:cs="Times New Roman"/>
          <w:sz w:val="24"/>
          <w:szCs w:val="24"/>
        </w:rPr>
      </w:pPr>
    </w:p>
    <w:p w14:paraId="07CC29F0"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Edit dokter jadwal</w:t>
      </w:r>
    </w:p>
    <w:p w14:paraId="3E719668"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3140E1AD" wp14:editId="211E7108">
            <wp:extent cx="5728335" cy="327977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26A3F2CB" w14:textId="77777777" w:rsidR="00E94826" w:rsidRDefault="00E94826" w:rsidP="00E94826">
      <w:pPr>
        <w:ind w:left="360"/>
        <w:rPr>
          <w:rFonts w:ascii="Times New Roman" w:hAnsi="Times New Roman" w:cs="Times New Roman"/>
          <w:noProof/>
          <w:sz w:val="24"/>
          <w:szCs w:val="24"/>
        </w:rPr>
      </w:pPr>
    </w:p>
    <w:p w14:paraId="7AA61582" w14:textId="77777777" w:rsidR="00E94826" w:rsidRDefault="00E94826" w:rsidP="00E94826">
      <w:pPr>
        <w:ind w:left="360"/>
        <w:rPr>
          <w:rFonts w:ascii="Times New Roman" w:hAnsi="Times New Roman" w:cs="Times New Roman"/>
          <w:noProof/>
          <w:sz w:val="24"/>
          <w:szCs w:val="24"/>
        </w:rPr>
      </w:pPr>
    </w:p>
    <w:p w14:paraId="558412B5" w14:textId="75B80711" w:rsidR="00E94826" w:rsidRPr="0055707C" w:rsidRDefault="00E94826" w:rsidP="0055707C">
      <w:pPr>
        <w:rPr>
          <w:rFonts w:ascii="Times New Roman" w:hAnsi="Times New Roman" w:cs="Times New Roman"/>
          <w:noProof/>
          <w:sz w:val="24"/>
          <w:szCs w:val="24"/>
          <w:lang w:val="en-US"/>
        </w:rPr>
      </w:pPr>
    </w:p>
    <w:p w14:paraId="46CE9188" w14:textId="77777777" w:rsidR="00E94826" w:rsidRPr="004A0E2B" w:rsidRDefault="00E94826" w:rsidP="00DB27A3">
      <w:pPr>
        <w:numPr>
          <w:ilvl w:val="0"/>
          <w:numId w:val="31"/>
        </w:numPr>
        <w:rPr>
          <w:rFonts w:ascii="Times New Roman" w:hAnsi="Times New Roman" w:cs="Times New Roman"/>
          <w:noProof/>
          <w:sz w:val="24"/>
          <w:szCs w:val="24"/>
        </w:rPr>
      </w:pPr>
      <w:r w:rsidRPr="004A0E2B">
        <w:rPr>
          <w:rFonts w:ascii="Times New Roman" w:hAnsi="Times New Roman" w:cs="Times New Roman"/>
          <w:noProof/>
          <w:sz w:val="24"/>
          <w:szCs w:val="24"/>
        </w:rPr>
        <w:lastRenderedPageBreak/>
        <w:t>Update data pasien</w:t>
      </w:r>
    </w:p>
    <w:p w14:paraId="7DB1D7D5"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27E308D0" wp14:editId="4BD5E349">
            <wp:extent cx="5728335" cy="3279775"/>
            <wp:effectExtent l="0" t="0" r="571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2AB206E2" w14:textId="77777777" w:rsidR="00E94826" w:rsidRPr="004A0E2B" w:rsidRDefault="00E94826" w:rsidP="00E94826">
      <w:pPr>
        <w:rPr>
          <w:rFonts w:ascii="Times New Roman" w:hAnsi="Times New Roman" w:cs="Times New Roman"/>
          <w:sz w:val="24"/>
          <w:szCs w:val="24"/>
        </w:rPr>
      </w:pPr>
    </w:p>
    <w:p w14:paraId="0ABED35D"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sz w:val="24"/>
          <w:szCs w:val="24"/>
        </w:rPr>
        <w:t>User Owner</w:t>
      </w:r>
    </w:p>
    <w:p w14:paraId="55BF404B" w14:textId="77777777" w:rsidR="00E94826" w:rsidRPr="00E553CD" w:rsidRDefault="00E94826" w:rsidP="00DB27A3">
      <w:pPr>
        <w:numPr>
          <w:ilvl w:val="0"/>
          <w:numId w:val="31"/>
        </w:numPr>
        <w:rPr>
          <w:rFonts w:ascii="Times New Roman" w:hAnsi="Times New Roman" w:cs="Times New Roman"/>
          <w:sz w:val="24"/>
          <w:szCs w:val="24"/>
        </w:rPr>
      </w:pPr>
      <w:r w:rsidRPr="00E553CD">
        <w:rPr>
          <w:rFonts w:ascii="Times New Roman" w:hAnsi="Times New Roman" w:cs="Times New Roman"/>
          <w:sz w:val="24"/>
          <w:szCs w:val="24"/>
        </w:rPr>
        <w:t>Insert perawatan</w:t>
      </w:r>
    </w:p>
    <w:p w14:paraId="25126F37"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677D4B8C" wp14:editId="4CC82681">
            <wp:extent cx="5728335" cy="2849245"/>
            <wp:effectExtent l="0" t="0" r="5715"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28335" cy="2849245"/>
                    </a:xfrm>
                    <a:prstGeom prst="rect">
                      <a:avLst/>
                    </a:prstGeom>
                    <a:noFill/>
                    <a:ln>
                      <a:noFill/>
                    </a:ln>
                  </pic:spPr>
                </pic:pic>
              </a:graphicData>
            </a:graphic>
          </wp:inline>
        </w:drawing>
      </w:r>
    </w:p>
    <w:p w14:paraId="4F414F05" w14:textId="77777777" w:rsidR="00E94826" w:rsidRDefault="00E94826" w:rsidP="00E94826">
      <w:pPr>
        <w:ind w:left="360"/>
        <w:rPr>
          <w:rFonts w:ascii="Times New Roman" w:hAnsi="Times New Roman" w:cs="Times New Roman"/>
          <w:sz w:val="24"/>
          <w:szCs w:val="24"/>
        </w:rPr>
      </w:pPr>
    </w:p>
    <w:p w14:paraId="17815BF2" w14:textId="77777777" w:rsidR="00E94826" w:rsidRDefault="00E94826" w:rsidP="00E94826">
      <w:pPr>
        <w:ind w:left="360"/>
        <w:rPr>
          <w:rFonts w:ascii="Times New Roman" w:hAnsi="Times New Roman" w:cs="Times New Roman"/>
          <w:sz w:val="24"/>
          <w:szCs w:val="24"/>
        </w:rPr>
      </w:pPr>
    </w:p>
    <w:p w14:paraId="1966267A" w14:textId="77777777" w:rsidR="00E94826" w:rsidRDefault="00E94826" w:rsidP="0055707C">
      <w:pPr>
        <w:rPr>
          <w:rFonts w:ascii="Times New Roman" w:hAnsi="Times New Roman" w:cs="Times New Roman"/>
          <w:sz w:val="24"/>
          <w:szCs w:val="24"/>
        </w:rPr>
      </w:pPr>
    </w:p>
    <w:p w14:paraId="7EDEE43E" w14:textId="77777777" w:rsidR="00E94826" w:rsidRPr="00E553CD" w:rsidRDefault="00E94826" w:rsidP="00DB27A3">
      <w:pPr>
        <w:numPr>
          <w:ilvl w:val="0"/>
          <w:numId w:val="31"/>
        </w:numPr>
        <w:rPr>
          <w:rFonts w:ascii="Times New Roman" w:hAnsi="Times New Roman" w:cs="Times New Roman"/>
          <w:sz w:val="24"/>
          <w:szCs w:val="24"/>
        </w:rPr>
      </w:pPr>
      <w:r w:rsidRPr="00E553CD">
        <w:rPr>
          <w:rFonts w:ascii="Times New Roman" w:hAnsi="Times New Roman" w:cs="Times New Roman"/>
          <w:sz w:val="24"/>
          <w:szCs w:val="24"/>
        </w:rPr>
        <w:lastRenderedPageBreak/>
        <w:t>Edit pengeluaran</w:t>
      </w:r>
    </w:p>
    <w:p w14:paraId="47E71B21"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357A0B3D" wp14:editId="260DFDFA">
            <wp:extent cx="5728335" cy="3279775"/>
            <wp:effectExtent l="0" t="0" r="571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08089D87" w14:textId="77777777" w:rsidR="00E94826" w:rsidRPr="00E553CD" w:rsidRDefault="00E94826" w:rsidP="00DB27A3">
      <w:pPr>
        <w:numPr>
          <w:ilvl w:val="0"/>
          <w:numId w:val="31"/>
        </w:numPr>
        <w:rPr>
          <w:rFonts w:ascii="Times New Roman" w:hAnsi="Times New Roman" w:cs="Times New Roman"/>
          <w:sz w:val="24"/>
          <w:szCs w:val="24"/>
        </w:rPr>
      </w:pPr>
      <w:r w:rsidRPr="00E553CD">
        <w:rPr>
          <w:rFonts w:ascii="Times New Roman" w:hAnsi="Times New Roman" w:cs="Times New Roman"/>
          <w:sz w:val="24"/>
          <w:szCs w:val="24"/>
        </w:rPr>
        <w:t>Edit Perawatan</w:t>
      </w:r>
    </w:p>
    <w:p w14:paraId="4D900408" w14:textId="77777777" w:rsidR="00E94826" w:rsidRPr="004A0E2B" w:rsidRDefault="00E94826" w:rsidP="00E94826">
      <w:pPr>
        <w:rPr>
          <w:rFonts w:ascii="Times New Roman" w:hAnsi="Times New Roman" w:cs="Times New Roman"/>
          <w:sz w:val="24"/>
          <w:szCs w:val="24"/>
        </w:rPr>
      </w:pPr>
    </w:p>
    <w:p w14:paraId="28F78564"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1D518FF" wp14:editId="672C9273">
            <wp:extent cx="5728335" cy="3279775"/>
            <wp:effectExtent l="0" t="0" r="571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3AC5290A" w14:textId="77777777" w:rsidR="00E94826" w:rsidRDefault="00E94826" w:rsidP="00E94826">
      <w:pPr>
        <w:rPr>
          <w:rFonts w:ascii="Times New Roman" w:hAnsi="Times New Roman" w:cs="Times New Roman"/>
          <w:sz w:val="24"/>
          <w:szCs w:val="24"/>
        </w:rPr>
      </w:pPr>
    </w:p>
    <w:p w14:paraId="38C44B10" w14:textId="77777777" w:rsidR="00E94826" w:rsidRDefault="00E94826" w:rsidP="00E94826">
      <w:pPr>
        <w:rPr>
          <w:rFonts w:ascii="Times New Roman" w:hAnsi="Times New Roman" w:cs="Times New Roman"/>
          <w:sz w:val="24"/>
          <w:szCs w:val="24"/>
        </w:rPr>
      </w:pPr>
    </w:p>
    <w:p w14:paraId="5D8063E7" w14:textId="77777777" w:rsidR="00E94826" w:rsidRDefault="00E94826" w:rsidP="00E94826">
      <w:pPr>
        <w:rPr>
          <w:rFonts w:ascii="Times New Roman" w:hAnsi="Times New Roman" w:cs="Times New Roman"/>
          <w:sz w:val="24"/>
          <w:szCs w:val="24"/>
        </w:rPr>
      </w:pPr>
    </w:p>
    <w:p w14:paraId="21856C83" w14:textId="77777777" w:rsidR="00E94826" w:rsidRDefault="00E94826" w:rsidP="00E94826">
      <w:pPr>
        <w:rPr>
          <w:rFonts w:ascii="Times New Roman" w:hAnsi="Times New Roman" w:cs="Times New Roman"/>
          <w:sz w:val="24"/>
          <w:szCs w:val="24"/>
        </w:rPr>
      </w:pPr>
    </w:p>
    <w:p w14:paraId="16A09E08" w14:textId="77777777" w:rsidR="00E94826" w:rsidRPr="00E553CD"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pilkan data dokter</w:t>
      </w:r>
    </w:p>
    <w:p w14:paraId="2ADB547A" w14:textId="77777777"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33FB3F3D" wp14:editId="48B5E27F">
            <wp:extent cx="5728335" cy="2493645"/>
            <wp:effectExtent l="0" t="0" r="5715"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28335" cy="2493645"/>
                    </a:xfrm>
                    <a:prstGeom prst="rect">
                      <a:avLst/>
                    </a:prstGeom>
                    <a:noFill/>
                    <a:ln>
                      <a:noFill/>
                    </a:ln>
                  </pic:spPr>
                </pic:pic>
              </a:graphicData>
            </a:graphic>
          </wp:inline>
        </w:drawing>
      </w:r>
    </w:p>
    <w:p w14:paraId="3B448F4F" w14:textId="77777777" w:rsidR="00E94826" w:rsidRPr="00E553CD"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pilkan data pasien</w:t>
      </w:r>
    </w:p>
    <w:p w14:paraId="503A8C03" w14:textId="2FF3FC1B"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4BF0C17" wp14:editId="303F7BB0">
            <wp:extent cx="5728335" cy="2493645"/>
            <wp:effectExtent l="0" t="0" r="5715"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8335" cy="2493645"/>
                    </a:xfrm>
                    <a:prstGeom prst="rect">
                      <a:avLst/>
                    </a:prstGeom>
                    <a:noFill/>
                    <a:ln>
                      <a:noFill/>
                    </a:ln>
                  </pic:spPr>
                </pic:pic>
              </a:graphicData>
            </a:graphic>
          </wp:inline>
        </w:drawing>
      </w:r>
    </w:p>
    <w:p w14:paraId="3E1B650F" w14:textId="3C00D4B4" w:rsidR="0055707C" w:rsidRDefault="0055707C" w:rsidP="00E94826">
      <w:pPr>
        <w:rPr>
          <w:rFonts w:ascii="Times New Roman" w:hAnsi="Times New Roman" w:cs="Times New Roman"/>
          <w:sz w:val="24"/>
          <w:szCs w:val="24"/>
        </w:rPr>
      </w:pPr>
    </w:p>
    <w:p w14:paraId="06ECD895" w14:textId="473D81C7" w:rsidR="0055707C" w:rsidRDefault="0055707C" w:rsidP="00E94826">
      <w:pPr>
        <w:rPr>
          <w:rFonts w:ascii="Times New Roman" w:hAnsi="Times New Roman" w:cs="Times New Roman"/>
          <w:sz w:val="24"/>
          <w:szCs w:val="24"/>
        </w:rPr>
      </w:pPr>
    </w:p>
    <w:p w14:paraId="1DA88B3B" w14:textId="65F22B66" w:rsidR="0055707C" w:rsidRDefault="0055707C" w:rsidP="00E94826">
      <w:pPr>
        <w:rPr>
          <w:rFonts w:ascii="Times New Roman" w:hAnsi="Times New Roman" w:cs="Times New Roman"/>
          <w:sz w:val="24"/>
          <w:szCs w:val="24"/>
        </w:rPr>
      </w:pPr>
    </w:p>
    <w:p w14:paraId="1677E783" w14:textId="10F93EF2" w:rsidR="0055707C" w:rsidRDefault="0055707C" w:rsidP="00E94826">
      <w:pPr>
        <w:rPr>
          <w:rFonts w:ascii="Times New Roman" w:hAnsi="Times New Roman" w:cs="Times New Roman"/>
          <w:sz w:val="24"/>
          <w:szCs w:val="24"/>
        </w:rPr>
      </w:pPr>
    </w:p>
    <w:p w14:paraId="44F07FCA" w14:textId="596332DC" w:rsidR="0055707C" w:rsidRDefault="0055707C" w:rsidP="00E94826">
      <w:pPr>
        <w:rPr>
          <w:rFonts w:ascii="Times New Roman" w:hAnsi="Times New Roman" w:cs="Times New Roman"/>
          <w:sz w:val="24"/>
          <w:szCs w:val="24"/>
        </w:rPr>
      </w:pPr>
    </w:p>
    <w:p w14:paraId="4DA310E4" w14:textId="03CBD50C" w:rsidR="0055707C" w:rsidRDefault="0055707C" w:rsidP="00E94826">
      <w:pPr>
        <w:rPr>
          <w:rFonts w:ascii="Times New Roman" w:hAnsi="Times New Roman" w:cs="Times New Roman"/>
          <w:sz w:val="24"/>
          <w:szCs w:val="24"/>
        </w:rPr>
      </w:pPr>
    </w:p>
    <w:p w14:paraId="3DB8D526" w14:textId="76D5D796" w:rsidR="0055707C" w:rsidRDefault="0055707C" w:rsidP="00E94826">
      <w:pPr>
        <w:rPr>
          <w:rFonts w:ascii="Times New Roman" w:hAnsi="Times New Roman" w:cs="Times New Roman"/>
          <w:sz w:val="24"/>
          <w:szCs w:val="24"/>
        </w:rPr>
      </w:pPr>
    </w:p>
    <w:p w14:paraId="04BC8BF5" w14:textId="77777777" w:rsidR="0055707C" w:rsidRDefault="0055707C" w:rsidP="00E94826">
      <w:pPr>
        <w:rPr>
          <w:rFonts w:ascii="Times New Roman" w:hAnsi="Times New Roman" w:cs="Times New Roman"/>
          <w:sz w:val="24"/>
          <w:szCs w:val="24"/>
        </w:rPr>
      </w:pPr>
    </w:p>
    <w:p w14:paraId="711A1F69"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 xml:space="preserve">Menampilkan data pemasukan </w:t>
      </w:r>
    </w:p>
    <w:p w14:paraId="1233F48F" w14:textId="77777777" w:rsidR="00E94826" w:rsidRDefault="00E94826" w:rsidP="00E94826">
      <w:pPr>
        <w:ind w:left="360"/>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E78E4A9" wp14:editId="4EE8D314">
            <wp:extent cx="5728335" cy="2493645"/>
            <wp:effectExtent l="0" t="0" r="5715"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8335" cy="2493645"/>
                    </a:xfrm>
                    <a:prstGeom prst="rect">
                      <a:avLst/>
                    </a:prstGeom>
                    <a:noFill/>
                    <a:ln>
                      <a:noFill/>
                    </a:ln>
                  </pic:spPr>
                </pic:pic>
              </a:graphicData>
            </a:graphic>
          </wp:inline>
        </w:drawing>
      </w:r>
    </w:p>
    <w:p w14:paraId="6E39DDB3" w14:textId="77777777" w:rsidR="00E94826" w:rsidRPr="00E553CD"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Konfirmasi perizinan oleh owner dari dokter</w:t>
      </w:r>
    </w:p>
    <w:p w14:paraId="3CFB0E5E" w14:textId="5051F039"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54F67C22" wp14:editId="0F050457">
            <wp:extent cx="5728335" cy="3907155"/>
            <wp:effectExtent l="0" t="0" r="571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28335" cy="3907155"/>
                    </a:xfrm>
                    <a:prstGeom prst="rect">
                      <a:avLst/>
                    </a:prstGeom>
                    <a:noFill/>
                    <a:ln>
                      <a:noFill/>
                    </a:ln>
                  </pic:spPr>
                </pic:pic>
              </a:graphicData>
            </a:graphic>
          </wp:inline>
        </w:drawing>
      </w:r>
    </w:p>
    <w:p w14:paraId="727999B7" w14:textId="3E0AE79C" w:rsidR="0055707C" w:rsidRDefault="0055707C" w:rsidP="00E94826">
      <w:pPr>
        <w:rPr>
          <w:rFonts w:ascii="Times New Roman" w:hAnsi="Times New Roman" w:cs="Times New Roman"/>
          <w:sz w:val="24"/>
          <w:szCs w:val="24"/>
        </w:rPr>
      </w:pPr>
    </w:p>
    <w:p w14:paraId="43641554" w14:textId="71930032" w:rsidR="0055707C" w:rsidRDefault="0055707C" w:rsidP="00E94826">
      <w:pPr>
        <w:rPr>
          <w:rFonts w:ascii="Times New Roman" w:hAnsi="Times New Roman" w:cs="Times New Roman"/>
          <w:sz w:val="24"/>
          <w:szCs w:val="24"/>
        </w:rPr>
      </w:pPr>
    </w:p>
    <w:p w14:paraId="2F7B5F59" w14:textId="2B05A370" w:rsidR="0055707C" w:rsidRDefault="0055707C" w:rsidP="00E94826">
      <w:pPr>
        <w:rPr>
          <w:rFonts w:ascii="Times New Roman" w:hAnsi="Times New Roman" w:cs="Times New Roman"/>
          <w:sz w:val="24"/>
          <w:szCs w:val="24"/>
        </w:rPr>
      </w:pPr>
    </w:p>
    <w:p w14:paraId="125BCBD1" w14:textId="77777777" w:rsidR="0055707C" w:rsidRDefault="0055707C" w:rsidP="00E94826">
      <w:pPr>
        <w:rPr>
          <w:rFonts w:ascii="Times New Roman" w:hAnsi="Times New Roman" w:cs="Times New Roman"/>
          <w:sz w:val="24"/>
          <w:szCs w:val="24"/>
        </w:rPr>
      </w:pPr>
    </w:p>
    <w:p w14:paraId="06630D2F" w14:textId="77777777" w:rsidR="00E94826" w:rsidRPr="0090285B"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Menambahkan data pengeluaran</w:t>
      </w:r>
    </w:p>
    <w:p w14:paraId="2105C0AD" w14:textId="66A6D961"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4E8424DE" wp14:editId="3E873962">
            <wp:extent cx="5728335" cy="2849245"/>
            <wp:effectExtent l="0" t="0" r="571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28335" cy="2849245"/>
                    </a:xfrm>
                    <a:prstGeom prst="rect">
                      <a:avLst/>
                    </a:prstGeom>
                    <a:noFill/>
                    <a:ln>
                      <a:noFill/>
                    </a:ln>
                  </pic:spPr>
                </pic:pic>
              </a:graphicData>
            </a:graphic>
          </wp:inline>
        </w:drawing>
      </w:r>
    </w:p>
    <w:p w14:paraId="74BD633E" w14:textId="77777777" w:rsidR="00E94826" w:rsidRDefault="00E94826" w:rsidP="00E94826">
      <w:pPr>
        <w:rPr>
          <w:rFonts w:ascii="Times New Roman" w:hAnsi="Times New Roman" w:cs="Times New Roman"/>
          <w:sz w:val="24"/>
          <w:szCs w:val="24"/>
        </w:rPr>
      </w:pPr>
    </w:p>
    <w:p w14:paraId="20953CC8" w14:textId="77777777" w:rsidR="00E94826" w:rsidRDefault="00E94826" w:rsidP="00E94826">
      <w:pPr>
        <w:rPr>
          <w:rFonts w:ascii="Times New Roman" w:hAnsi="Times New Roman" w:cs="Times New Roman"/>
          <w:sz w:val="24"/>
          <w:szCs w:val="24"/>
        </w:rPr>
      </w:pPr>
      <w:r>
        <w:rPr>
          <w:rFonts w:ascii="Times New Roman" w:hAnsi="Times New Roman" w:cs="Times New Roman"/>
          <w:sz w:val="24"/>
          <w:szCs w:val="24"/>
        </w:rPr>
        <w:t>dokter</w:t>
      </w:r>
    </w:p>
    <w:p w14:paraId="184996DB"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pilkan Riwayat izin dokter</w:t>
      </w:r>
    </w:p>
    <w:p w14:paraId="5A2D0D00" w14:textId="29EE50E1" w:rsidR="00E94826" w:rsidRDefault="00E94826" w:rsidP="00E94826">
      <w:pPr>
        <w:ind w:left="360"/>
        <w:rPr>
          <w:rFonts w:ascii="Times New Roman" w:hAnsi="Times New Roman" w:cs="Times New Roman"/>
          <w:sz w:val="24"/>
          <w:szCs w:val="24"/>
        </w:rPr>
      </w:pPr>
      <w:r>
        <w:rPr>
          <w:noProof/>
        </w:rPr>
        <w:drawing>
          <wp:inline distT="0" distB="0" distL="0" distR="0" wp14:anchorId="64B12B2F" wp14:editId="7BD287F5">
            <wp:extent cx="5731510" cy="2496820"/>
            <wp:effectExtent l="0" t="0" r="254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496820"/>
                    </a:xfrm>
                    <a:prstGeom prst="rect">
                      <a:avLst/>
                    </a:prstGeom>
                    <a:noFill/>
                    <a:ln>
                      <a:noFill/>
                    </a:ln>
                  </pic:spPr>
                </pic:pic>
              </a:graphicData>
            </a:graphic>
          </wp:inline>
        </w:drawing>
      </w:r>
    </w:p>
    <w:p w14:paraId="36A19E22" w14:textId="713C4262" w:rsidR="0055707C" w:rsidRDefault="0055707C" w:rsidP="00E94826">
      <w:pPr>
        <w:ind w:left="360"/>
        <w:rPr>
          <w:rFonts w:ascii="Times New Roman" w:hAnsi="Times New Roman" w:cs="Times New Roman"/>
          <w:sz w:val="24"/>
          <w:szCs w:val="24"/>
        </w:rPr>
      </w:pPr>
    </w:p>
    <w:p w14:paraId="2FCBA71C" w14:textId="32D69A3D" w:rsidR="0055707C" w:rsidRDefault="0055707C" w:rsidP="00E94826">
      <w:pPr>
        <w:ind w:left="360"/>
        <w:rPr>
          <w:rFonts w:ascii="Times New Roman" w:hAnsi="Times New Roman" w:cs="Times New Roman"/>
          <w:sz w:val="24"/>
          <w:szCs w:val="24"/>
        </w:rPr>
      </w:pPr>
    </w:p>
    <w:p w14:paraId="6DE7F16C" w14:textId="76259F36" w:rsidR="0055707C" w:rsidRDefault="0055707C" w:rsidP="00E94826">
      <w:pPr>
        <w:ind w:left="360"/>
        <w:rPr>
          <w:rFonts w:ascii="Times New Roman" w:hAnsi="Times New Roman" w:cs="Times New Roman"/>
          <w:sz w:val="24"/>
          <w:szCs w:val="24"/>
        </w:rPr>
      </w:pPr>
    </w:p>
    <w:p w14:paraId="1C59D8E0" w14:textId="3DE1BF66" w:rsidR="0055707C" w:rsidRDefault="0055707C" w:rsidP="00E94826">
      <w:pPr>
        <w:ind w:left="360"/>
        <w:rPr>
          <w:rFonts w:ascii="Times New Roman" w:hAnsi="Times New Roman" w:cs="Times New Roman"/>
          <w:sz w:val="24"/>
          <w:szCs w:val="24"/>
        </w:rPr>
      </w:pPr>
    </w:p>
    <w:p w14:paraId="18788479" w14:textId="77777777" w:rsidR="0055707C" w:rsidRPr="007D60D1" w:rsidRDefault="0055707C" w:rsidP="00E94826">
      <w:pPr>
        <w:ind w:left="360"/>
        <w:rPr>
          <w:rFonts w:ascii="Times New Roman" w:hAnsi="Times New Roman" w:cs="Times New Roman"/>
          <w:sz w:val="24"/>
          <w:szCs w:val="24"/>
        </w:rPr>
      </w:pPr>
    </w:p>
    <w:p w14:paraId="0D5890BF" w14:textId="77777777" w:rsidR="00E94826" w:rsidRDefault="00E94826" w:rsidP="00E94826">
      <w:pPr>
        <w:rPr>
          <w:rFonts w:ascii="Times New Roman" w:hAnsi="Times New Roman" w:cs="Times New Roman"/>
          <w:sz w:val="24"/>
          <w:szCs w:val="24"/>
        </w:rPr>
      </w:pPr>
    </w:p>
    <w:p w14:paraId="19B59767"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Pengajuan izin kepada owner</w:t>
      </w:r>
    </w:p>
    <w:p w14:paraId="667DFDBE" w14:textId="77777777" w:rsidR="00E94826" w:rsidRPr="007D60D1" w:rsidRDefault="00E94826" w:rsidP="00E94826">
      <w:pPr>
        <w:ind w:left="360"/>
        <w:rPr>
          <w:rFonts w:ascii="Times New Roman" w:hAnsi="Times New Roman" w:cs="Times New Roman"/>
          <w:sz w:val="24"/>
          <w:szCs w:val="24"/>
        </w:rPr>
      </w:pPr>
      <w:r>
        <w:rPr>
          <w:noProof/>
        </w:rPr>
        <w:drawing>
          <wp:inline distT="0" distB="0" distL="0" distR="0" wp14:anchorId="56B6B2B2" wp14:editId="39F237B2">
            <wp:extent cx="5731510" cy="278320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31510" cy="2783205"/>
                    </a:xfrm>
                    <a:prstGeom prst="rect">
                      <a:avLst/>
                    </a:prstGeom>
                    <a:noFill/>
                    <a:ln>
                      <a:noFill/>
                    </a:ln>
                  </pic:spPr>
                </pic:pic>
              </a:graphicData>
            </a:graphic>
          </wp:inline>
        </w:drawing>
      </w:r>
    </w:p>
    <w:p w14:paraId="008BF64F" w14:textId="77777777" w:rsidR="00E94826" w:rsidRDefault="00E94826" w:rsidP="00E94826">
      <w:pPr>
        <w:rPr>
          <w:rFonts w:ascii="Times New Roman" w:hAnsi="Times New Roman" w:cs="Times New Roman"/>
          <w:sz w:val="24"/>
          <w:szCs w:val="24"/>
        </w:rPr>
      </w:pPr>
    </w:p>
    <w:p w14:paraId="1474D4D9"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Edit data pasien</w:t>
      </w:r>
    </w:p>
    <w:p w14:paraId="611647C2"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1C4F8A1F" wp14:editId="327294AA">
            <wp:extent cx="5731510" cy="3279775"/>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1510" cy="3279775"/>
                    </a:xfrm>
                    <a:prstGeom prst="rect">
                      <a:avLst/>
                    </a:prstGeom>
                    <a:noFill/>
                    <a:ln>
                      <a:noFill/>
                    </a:ln>
                  </pic:spPr>
                </pic:pic>
              </a:graphicData>
            </a:graphic>
          </wp:inline>
        </w:drawing>
      </w:r>
    </w:p>
    <w:p w14:paraId="41C8C5A5" w14:textId="77777777" w:rsidR="0055707C" w:rsidRDefault="0055707C" w:rsidP="00E94826">
      <w:pPr>
        <w:ind w:left="360"/>
        <w:rPr>
          <w:rFonts w:ascii="Times New Roman" w:hAnsi="Times New Roman" w:cs="Times New Roman"/>
          <w:sz w:val="24"/>
          <w:szCs w:val="24"/>
          <w:lang w:val="en-US"/>
        </w:rPr>
      </w:pPr>
    </w:p>
    <w:p w14:paraId="65D0E8AC" w14:textId="77777777" w:rsidR="0055707C" w:rsidRDefault="0055707C" w:rsidP="00E94826">
      <w:pPr>
        <w:ind w:left="360"/>
        <w:rPr>
          <w:rFonts w:ascii="Times New Roman" w:hAnsi="Times New Roman" w:cs="Times New Roman"/>
          <w:sz w:val="24"/>
          <w:szCs w:val="24"/>
          <w:lang w:val="en-US"/>
        </w:rPr>
      </w:pPr>
    </w:p>
    <w:p w14:paraId="7B882348" w14:textId="77777777" w:rsidR="0055707C" w:rsidRDefault="0055707C" w:rsidP="00E94826">
      <w:pPr>
        <w:ind w:left="360"/>
        <w:rPr>
          <w:rFonts w:ascii="Times New Roman" w:hAnsi="Times New Roman" w:cs="Times New Roman"/>
          <w:sz w:val="24"/>
          <w:szCs w:val="24"/>
          <w:lang w:val="en-US"/>
        </w:rPr>
      </w:pPr>
    </w:p>
    <w:p w14:paraId="1752F9B9" w14:textId="77777777" w:rsidR="0055707C" w:rsidRDefault="0055707C" w:rsidP="00E94826">
      <w:pPr>
        <w:ind w:left="360"/>
        <w:rPr>
          <w:rFonts w:ascii="Times New Roman" w:hAnsi="Times New Roman" w:cs="Times New Roman"/>
          <w:sz w:val="24"/>
          <w:szCs w:val="24"/>
          <w:lang w:val="en-US"/>
        </w:rPr>
      </w:pPr>
    </w:p>
    <w:p w14:paraId="547C49DB" w14:textId="77777777" w:rsidR="0055707C" w:rsidRDefault="0055707C" w:rsidP="00E94826">
      <w:pPr>
        <w:ind w:left="360"/>
        <w:rPr>
          <w:rFonts w:ascii="Times New Roman" w:hAnsi="Times New Roman" w:cs="Times New Roman"/>
          <w:sz w:val="24"/>
          <w:szCs w:val="24"/>
          <w:lang w:val="en-US"/>
        </w:rPr>
      </w:pPr>
    </w:p>
    <w:p w14:paraId="2ECBC21B" w14:textId="6542F34A" w:rsidR="00E94826" w:rsidRPr="007D60D1" w:rsidRDefault="00E94826" w:rsidP="00E94826">
      <w:pPr>
        <w:ind w:left="360"/>
        <w:rPr>
          <w:rFonts w:ascii="Times New Roman" w:hAnsi="Times New Roman" w:cs="Times New Roman"/>
          <w:sz w:val="24"/>
          <w:szCs w:val="24"/>
        </w:rPr>
      </w:pPr>
      <w:r>
        <w:rPr>
          <w:rFonts w:ascii="Times New Roman" w:hAnsi="Times New Roman" w:cs="Times New Roman"/>
          <w:sz w:val="24"/>
          <w:szCs w:val="24"/>
        </w:rPr>
        <w:lastRenderedPageBreak/>
        <w:t>Pasien</w:t>
      </w:r>
    </w:p>
    <w:p w14:paraId="59E25D79"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bahkan data reservasi</w:t>
      </w:r>
    </w:p>
    <w:p w14:paraId="5C28D8BA"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70BE0995" wp14:editId="45829270">
            <wp:extent cx="5731510" cy="3100070"/>
            <wp:effectExtent l="0" t="0" r="2540" b="508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3100070"/>
                    </a:xfrm>
                    <a:prstGeom prst="rect">
                      <a:avLst/>
                    </a:prstGeom>
                    <a:noFill/>
                    <a:ln>
                      <a:noFill/>
                    </a:ln>
                  </pic:spPr>
                </pic:pic>
              </a:graphicData>
            </a:graphic>
          </wp:inline>
        </w:drawing>
      </w:r>
    </w:p>
    <w:p w14:paraId="260F3562" w14:textId="77777777" w:rsidR="00E94826" w:rsidRDefault="00E94826" w:rsidP="00E94826">
      <w:pPr>
        <w:ind w:left="360"/>
        <w:rPr>
          <w:rFonts w:ascii="Times New Roman" w:hAnsi="Times New Roman" w:cs="Times New Roman"/>
          <w:sz w:val="24"/>
          <w:szCs w:val="24"/>
        </w:rPr>
      </w:pPr>
    </w:p>
    <w:p w14:paraId="307FB3F7" w14:textId="77777777" w:rsidR="00E94826" w:rsidRDefault="00E94826" w:rsidP="00E94826">
      <w:pPr>
        <w:ind w:left="360"/>
        <w:rPr>
          <w:rFonts w:ascii="Times New Roman" w:hAnsi="Times New Roman" w:cs="Times New Roman"/>
          <w:sz w:val="24"/>
          <w:szCs w:val="24"/>
        </w:rPr>
      </w:pPr>
    </w:p>
    <w:p w14:paraId="2E27C986" w14:textId="77777777" w:rsidR="00E94826" w:rsidRDefault="00E94826" w:rsidP="00E94826">
      <w:pPr>
        <w:ind w:left="360"/>
        <w:rPr>
          <w:rFonts w:ascii="Times New Roman" w:hAnsi="Times New Roman" w:cs="Times New Roman"/>
          <w:sz w:val="24"/>
          <w:szCs w:val="24"/>
        </w:rPr>
      </w:pPr>
    </w:p>
    <w:p w14:paraId="476AD566" w14:textId="77777777" w:rsidR="00E94826" w:rsidRPr="003A65AA"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Registrasi akun pasien</w:t>
      </w:r>
    </w:p>
    <w:p w14:paraId="68897AFA" w14:textId="3F2A2695" w:rsidR="00E94826" w:rsidRDefault="00E94826" w:rsidP="00E94826">
      <w:pPr>
        <w:ind w:left="360"/>
        <w:rPr>
          <w:rFonts w:ascii="Times New Roman" w:hAnsi="Times New Roman" w:cs="Times New Roman"/>
          <w:sz w:val="24"/>
          <w:szCs w:val="24"/>
        </w:rPr>
      </w:pPr>
      <w:r>
        <w:rPr>
          <w:noProof/>
        </w:rPr>
        <w:drawing>
          <wp:inline distT="0" distB="0" distL="0" distR="0" wp14:anchorId="3D38AF86" wp14:editId="42B2838B">
            <wp:extent cx="5731510" cy="275082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31510" cy="2750820"/>
                    </a:xfrm>
                    <a:prstGeom prst="rect">
                      <a:avLst/>
                    </a:prstGeom>
                    <a:noFill/>
                    <a:ln>
                      <a:noFill/>
                    </a:ln>
                  </pic:spPr>
                </pic:pic>
              </a:graphicData>
            </a:graphic>
          </wp:inline>
        </w:drawing>
      </w:r>
    </w:p>
    <w:p w14:paraId="4F16FBAB" w14:textId="3FC1AB49" w:rsidR="0055707C" w:rsidRDefault="0055707C" w:rsidP="00E94826">
      <w:pPr>
        <w:ind w:left="360"/>
        <w:rPr>
          <w:rFonts w:ascii="Times New Roman" w:hAnsi="Times New Roman" w:cs="Times New Roman"/>
          <w:sz w:val="24"/>
          <w:szCs w:val="24"/>
        </w:rPr>
      </w:pPr>
    </w:p>
    <w:p w14:paraId="03D4D309" w14:textId="77777777" w:rsidR="0055707C" w:rsidRDefault="0055707C" w:rsidP="00E94826">
      <w:pPr>
        <w:ind w:left="360"/>
        <w:rPr>
          <w:rFonts w:ascii="Times New Roman" w:hAnsi="Times New Roman" w:cs="Times New Roman"/>
          <w:sz w:val="24"/>
          <w:szCs w:val="24"/>
        </w:rPr>
      </w:pPr>
    </w:p>
    <w:p w14:paraId="7D3FA940" w14:textId="77777777" w:rsidR="00E94826" w:rsidRPr="00C835E1"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Menampilkan Riwayat Reservasi</w:t>
      </w:r>
    </w:p>
    <w:p w14:paraId="0E4CF3B0"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556D397F" wp14:editId="5A439A59">
            <wp:extent cx="5731510" cy="2497455"/>
            <wp:effectExtent l="0" t="0" r="2540" b="0"/>
            <wp:docPr id="1117201856" name="Picture 1117201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2497455"/>
                    </a:xfrm>
                    <a:prstGeom prst="rect">
                      <a:avLst/>
                    </a:prstGeom>
                    <a:noFill/>
                    <a:ln>
                      <a:noFill/>
                    </a:ln>
                  </pic:spPr>
                </pic:pic>
              </a:graphicData>
            </a:graphic>
          </wp:inline>
        </w:drawing>
      </w:r>
    </w:p>
    <w:p w14:paraId="392D6F18" w14:textId="77777777" w:rsidR="00E94826" w:rsidRDefault="00E94826" w:rsidP="00E94826">
      <w:pPr>
        <w:ind w:left="360"/>
        <w:rPr>
          <w:rFonts w:ascii="Times New Roman" w:hAnsi="Times New Roman" w:cs="Times New Roman"/>
          <w:sz w:val="24"/>
          <w:szCs w:val="24"/>
        </w:rPr>
      </w:pPr>
    </w:p>
    <w:p w14:paraId="1F0BC27D" w14:textId="77777777" w:rsidR="00E94826" w:rsidRDefault="00E94826" w:rsidP="00E94826">
      <w:pPr>
        <w:ind w:left="360"/>
        <w:rPr>
          <w:rFonts w:ascii="Times New Roman" w:hAnsi="Times New Roman" w:cs="Times New Roman"/>
          <w:sz w:val="24"/>
          <w:szCs w:val="24"/>
        </w:rPr>
      </w:pPr>
    </w:p>
    <w:p w14:paraId="2130F5ED" w14:textId="77777777" w:rsidR="00E94826" w:rsidRDefault="00E94826" w:rsidP="00E94826">
      <w:pPr>
        <w:ind w:left="360"/>
        <w:rPr>
          <w:rFonts w:ascii="Times New Roman" w:hAnsi="Times New Roman" w:cs="Times New Roman"/>
          <w:sz w:val="24"/>
          <w:szCs w:val="24"/>
        </w:rPr>
      </w:pPr>
    </w:p>
    <w:p w14:paraId="6E5747A2" w14:textId="77777777" w:rsidR="00E94826" w:rsidRDefault="00E94826" w:rsidP="00E94826">
      <w:pPr>
        <w:ind w:left="360"/>
        <w:rPr>
          <w:rFonts w:ascii="Times New Roman" w:hAnsi="Times New Roman" w:cs="Times New Roman"/>
          <w:sz w:val="24"/>
          <w:szCs w:val="24"/>
        </w:rPr>
      </w:pPr>
    </w:p>
    <w:p w14:paraId="2563F715" w14:textId="77777777" w:rsidR="00E94826" w:rsidRDefault="00E94826" w:rsidP="00E94826">
      <w:pPr>
        <w:ind w:left="360"/>
        <w:rPr>
          <w:rFonts w:ascii="Times New Roman" w:hAnsi="Times New Roman" w:cs="Times New Roman"/>
          <w:sz w:val="24"/>
          <w:szCs w:val="24"/>
        </w:rPr>
      </w:pPr>
    </w:p>
    <w:p w14:paraId="070AA365" w14:textId="77777777" w:rsidR="00E94826" w:rsidRDefault="00E94826" w:rsidP="00E94826">
      <w:pPr>
        <w:ind w:left="360"/>
        <w:rPr>
          <w:rFonts w:ascii="Times New Roman" w:hAnsi="Times New Roman" w:cs="Times New Roman"/>
          <w:sz w:val="24"/>
          <w:szCs w:val="24"/>
        </w:rPr>
      </w:pPr>
    </w:p>
    <w:p w14:paraId="3E2B0719" w14:textId="77777777" w:rsidR="00E94826" w:rsidRDefault="00E94826" w:rsidP="00E94826">
      <w:pPr>
        <w:ind w:left="360"/>
        <w:rPr>
          <w:rFonts w:ascii="Times New Roman" w:hAnsi="Times New Roman" w:cs="Times New Roman"/>
          <w:sz w:val="24"/>
          <w:szCs w:val="24"/>
        </w:rPr>
      </w:pPr>
    </w:p>
    <w:p w14:paraId="13BC26C5" w14:textId="77777777" w:rsidR="00E94826" w:rsidRDefault="00E94826" w:rsidP="00E94826">
      <w:pPr>
        <w:ind w:left="360"/>
        <w:rPr>
          <w:rFonts w:ascii="Times New Roman" w:hAnsi="Times New Roman" w:cs="Times New Roman"/>
          <w:sz w:val="24"/>
          <w:szCs w:val="24"/>
        </w:rPr>
      </w:pPr>
    </w:p>
    <w:p w14:paraId="3428217E" w14:textId="77777777" w:rsidR="00E94826" w:rsidRDefault="00E94826" w:rsidP="00E94826">
      <w:pPr>
        <w:ind w:left="360"/>
        <w:rPr>
          <w:rFonts w:ascii="Times New Roman" w:hAnsi="Times New Roman" w:cs="Times New Roman"/>
          <w:sz w:val="24"/>
          <w:szCs w:val="24"/>
        </w:rPr>
      </w:pPr>
    </w:p>
    <w:p w14:paraId="0299B505" w14:textId="77777777" w:rsidR="00E94826" w:rsidRDefault="00E94826" w:rsidP="00E94826">
      <w:pPr>
        <w:ind w:left="360"/>
        <w:rPr>
          <w:rFonts w:ascii="Times New Roman" w:hAnsi="Times New Roman" w:cs="Times New Roman"/>
          <w:sz w:val="24"/>
          <w:szCs w:val="24"/>
        </w:rPr>
      </w:pPr>
    </w:p>
    <w:p w14:paraId="5DC236EA" w14:textId="77777777" w:rsidR="00E94826" w:rsidRDefault="00E94826" w:rsidP="00E94826">
      <w:pPr>
        <w:jc w:val="center"/>
        <w:rPr>
          <w:rFonts w:ascii="Times New Roman" w:hAnsi="Times New Roman" w:cs="Times New Roman"/>
          <w:b/>
          <w:bCs/>
          <w:sz w:val="24"/>
          <w:szCs w:val="24"/>
        </w:rPr>
      </w:pPr>
    </w:p>
    <w:p w14:paraId="7EC18E64" w14:textId="77777777" w:rsidR="00E94826" w:rsidRDefault="00E94826" w:rsidP="00E94826">
      <w:pPr>
        <w:jc w:val="center"/>
        <w:rPr>
          <w:rFonts w:ascii="Times New Roman" w:hAnsi="Times New Roman" w:cs="Times New Roman"/>
          <w:b/>
          <w:bCs/>
          <w:sz w:val="24"/>
          <w:szCs w:val="24"/>
        </w:rPr>
      </w:pPr>
    </w:p>
    <w:p w14:paraId="62808BEF" w14:textId="77777777" w:rsidR="00E94826" w:rsidRDefault="00E94826" w:rsidP="00E94826">
      <w:pPr>
        <w:jc w:val="center"/>
        <w:rPr>
          <w:rFonts w:ascii="Times New Roman" w:hAnsi="Times New Roman" w:cs="Times New Roman"/>
          <w:b/>
          <w:bCs/>
          <w:sz w:val="24"/>
          <w:szCs w:val="24"/>
        </w:rPr>
      </w:pPr>
    </w:p>
    <w:p w14:paraId="78854888" w14:textId="77777777" w:rsidR="00E94826" w:rsidRDefault="00E94826" w:rsidP="00E94826">
      <w:pPr>
        <w:jc w:val="center"/>
        <w:rPr>
          <w:rFonts w:ascii="Times New Roman" w:hAnsi="Times New Roman" w:cs="Times New Roman"/>
          <w:b/>
          <w:bCs/>
          <w:sz w:val="24"/>
          <w:szCs w:val="24"/>
        </w:rPr>
      </w:pPr>
    </w:p>
    <w:p w14:paraId="2C3C7B26" w14:textId="77777777" w:rsidR="00E94826" w:rsidRDefault="00E94826" w:rsidP="00E94826">
      <w:pPr>
        <w:jc w:val="center"/>
        <w:rPr>
          <w:rFonts w:ascii="Times New Roman" w:hAnsi="Times New Roman" w:cs="Times New Roman"/>
          <w:b/>
          <w:bCs/>
          <w:sz w:val="24"/>
          <w:szCs w:val="24"/>
        </w:rPr>
      </w:pPr>
    </w:p>
    <w:p w14:paraId="274D3075" w14:textId="77777777" w:rsidR="00E94826" w:rsidRDefault="00E94826" w:rsidP="00E94826">
      <w:pPr>
        <w:jc w:val="center"/>
        <w:rPr>
          <w:rFonts w:ascii="Times New Roman" w:hAnsi="Times New Roman" w:cs="Times New Roman"/>
          <w:b/>
          <w:bCs/>
          <w:sz w:val="24"/>
          <w:szCs w:val="24"/>
        </w:rPr>
      </w:pPr>
    </w:p>
    <w:p w14:paraId="5748AF33" w14:textId="77777777" w:rsidR="00E94826" w:rsidRDefault="00E94826" w:rsidP="00E94826">
      <w:pPr>
        <w:jc w:val="center"/>
        <w:rPr>
          <w:rFonts w:ascii="Times New Roman" w:hAnsi="Times New Roman" w:cs="Times New Roman"/>
          <w:b/>
          <w:bCs/>
          <w:sz w:val="24"/>
          <w:szCs w:val="24"/>
        </w:rPr>
      </w:pPr>
    </w:p>
    <w:p w14:paraId="1A76284C" w14:textId="77777777" w:rsidR="00E94826" w:rsidRDefault="00E94826" w:rsidP="00E94826">
      <w:pPr>
        <w:jc w:val="center"/>
        <w:rPr>
          <w:rFonts w:ascii="Times New Roman" w:hAnsi="Times New Roman" w:cs="Times New Roman"/>
          <w:b/>
          <w:bCs/>
          <w:sz w:val="24"/>
          <w:szCs w:val="24"/>
        </w:rPr>
      </w:pPr>
    </w:p>
    <w:p w14:paraId="41F4AD3F" w14:textId="77777777" w:rsidR="00E94826" w:rsidRDefault="00E94826" w:rsidP="00E94826">
      <w:pPr>
        <w:jc w:val="center"/>
        <w:rPr>
          <w:rFonts w:ascii="Times New Roman" w:hAnsi="Times New Roman" w:cs="Times New Roman"/>
          <w:b/>
          <w:bCs/>
          <w:sz w:val="24"/>
          <w:szCs w:val="24"/>
        </w:rPr>
      </w:pPr>
    </w:p>
    <w:p w14:paraId="62A72838" w14:textId="77777777" w:rsidR="00E94826" w:rsidRDefault="00E94826" w:rsidP="00E94826">
      <w:pPr>
        <w:jc w:val="center"/>
        <w:rPr>
          <w:rFonts w:ascii="Times New Roman" w:hAnsi="Times New Roman" w:cs="Times New Roman"/>
          <w:b/>
          <w:bCs/>
          <w:sz w:val="24"/>
          <w:szCs w:val="24"/>
        </w:rPr>
      </w:pPr>
    </w:p>
    <w:p w14:paraId="41BEE07C" w14:textId="16B0A6A3" w:rsidR="00E94826" w:rsidRDefault="00E94826" w:rsidP="00E94826">
      <w:pPr>
        <w:jc w:val="center"/>
        <w:rPr>
          <w:rFonts w:ascii="Times New Roman" w:hAnsi="Times New Roman" w:cs="Times New Roman"/>
          <w:b/>
          <w:bCs/>
          <w:sz w:val="24"/>
          <w:szCs w:val="24"/>
        </w:rPr>
      </w:pPr>
    </w:p>
    <w:p w14:paraId="11F56EB2" w14:textId="0FA44DFA" w:rsidR="0055707C" w:rsidRDefault="0055707C" w:rsidP="00E94826">
      <w:pPr>
        <w:jc w:val="center"/>
        <w:rPr>
          <w:rFonts w:ascii="Times New Roman" w:hAnsi="Times New Roman" w:cs="Times New Roman"/>
          <w:b/>
          <w:bCs/>
          <w:sz w:val="24"/>
          <w:szCs w:val="24"/>
        </w:rPr>
      </w:pPr>
    </w:p>
    <w:p w14:paraId="2D5022D9" w14:textId="7655AD0E" w:rsidR="0055707C" w:rsidRDefault="0055707C" w:rsidP="00E94826">
      <w:pPr>
        <w:jc w:val="center"/>
        <w:rPr>
          <w:rFonts w:ascii="Times New Roman" w:hAnsi="Times New Roman" w:cs="Times New Roman"/>
          <w:b/>
          <w:bCs/>
          <w:sz w:val="24"/>
          <w:szCs w:val="24"/>
        </w:rPr>
      </w:pPr>
    </w:p>
    <w:p w14:paraId="4FDCE433" w14:textId="682B6AF1" w:rsidR="0055707C" w:rsidRDefault="0055707C" w:rsidP="00E94826">
      <w:pPr>
        <w:jc w:val="center"/>
        <w:rPr>
          <w:rFonts w:ascii="Times New Roman" w:hAnsi="Times New Roman" w:cs="Times New Roman"/>
          <w:b/>
          <w:bCs/>
          <w:sz w:val="24"/>
          <w:szCs w:val="24"/>
        </w:rPr>
      </w:pPr>
    </w:p>
    <w:p w14:paraId="64B28766" w14:textId="30014AD1" w:rsidR="0055707C" w:rsidRDefault="0055707C" w:rsidP="00E94826">
      <w:pPr>
        <w:jc w:val="center"/>
        <w:rPr>
          <w:rFonts w:ascii="Times New Roman" w:hAnsi="Times New Roman" w:cs="Times New Roman"/>
          <w:b/>
          <w:bCs/>
          <w:sz w:val="24"/>
          <w:szCs w:val="24"/>
        </w:rPr>
      </w:pPr>
    </w:p>
    <w:p w14:paraId="3CA009F2" w14:textId="62AA5078" w:rsidR="0055707C" w:rsidRDefault="0055707C" w:rsidP="00E94826">
      <w:pPr>
        <w:jc w:val="center"/>
        <w:rPr>
          <w:rFonts w:ascii="Times New Roman" w:hAnsi="Times New Roman" w:cs="Times New Roman"/>
          <w:b/>
          <w:bCs/>
          <w:sz w:val="24"/>
          <w:szCs w:val="24"/>
        </w:rPr>
      </w:pPr>
    </w:p>
    <w:p w14:paraId="3ADDF757" w14:textId="7066A616" w:rsidR="0055707C" w:rsidRDefault="0055707C" w:rsidP="00E94826">
      <w:pPr>
        <w:jc w:val="center"/>
        <w:rPr>
          <w:rFonts w:ascii="Times New Roman" w:hAnsi="Times New Roman" w:cs="Times New Roman"/>
          <w:b/>
          <w:bCs/>
          <w:sz w:val="24"/>
          <w:szCs w:val="24"/>
        </w:rPr>
      </w:pPr>
    </w:p>
    <w:p w14:paraId="2CFE7FE5" w14:textId="3A7D4F3B" w:rsidR="0055707C" w:rsidRDefault="0055707C" w:rsidP="00E94826">
      <w:pPr>
        <w:jc w:val="center"/>
        <w:rPr>
          <w:rFonts w:ascii="Times New Roman" w:hAnsi="Times New Roman" w:cs="Times New Roman"/>
          <w:b/>
          <w:bCs/>
          <w:sz w:val="24"/>
          <w:szCs w:val="24"/>
        </w:rPr>
      </w:pPr>
    </w:p>
    <w:p w14:paraId="74555882" w14:textId="77777777" w:rsidR="0055707C" w:rsidRDefault="0055707C" w:rsidP="00E94826">
      <w:pPr>
        <w:jc w:val="center"/>
        <w:rPr>
          <w:rFonts w:ascii="Times New Roman" w:hAnsi="Times New Roman" w:cs="Times New Roman"/>
          <w:b/>
          <w:bCs/>
          <w:sz w:val="24"/>
          <w:szCs w:val="24"/>
        </w:rPr>
      </w:pPr>
    </w:p>
    <w:p w14:paraId="52B6BD5A" w14:textId="77777777" w:rsidR="00E94826" w:rsidRPr="00F33783" w:rsidRDefault="00E94826" w:rsidP="00E94826">
      <w:pPr>
        <w:rPr>
          <w:rFonts w:ascii="Times New Roman" w:hAnsi="Times New Roman" w:cs="Times New Roman"/>
          <w:b/>
          <w:bCs/>
          <w:sz w:val="24"/>
          <w:szCs w:val="24"/>
        </w:rPr>
      </w:pPr>
    </w:p>
    <w:p w14:paraId="478B0A66" w14:textId="77E73A77" w:rsidR="00E94826" w:rsidRPr="000837A8" w:rsidRDefault="00E94826" w:rsidP="000837A8">
      <w:pPr>
        <w:pStyle w:val="Heading1"/>
      </w:pPr>
      <w:bookmarkStart w:id="321" w:name="_Toc178772376"/>
      <w:r w:rsidRPr="000837A8">
        <w:t xml:space="preserve">LAMPIRAN  </w:t>
      </w:r>
      <w:r w:rsidR="00E4008D" w:rsidRPr="000837A8">
        <w:t>B</w:t>
      </w:r>
      <w:bookmarkEnd w:id="321"/>
    </w:p>
    <w:p w14:paraId="3C1AC9B1"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i/>
          <w:iCs/>
          <w:sz w:val="24"/>
          <w:szCs w:val="24"/>
        </w:rPr>
        <w:t xml:space="preserve">CLASS DIAGRAM </w:t>
      </w:r>
    </w:p>
    <w:p w14:paraId="6AB84E96" w14:textId="77777777" w:rsidR="00E94826" w:rsidRPr="00F33783" w:rsidRDefault="00E94826" w:rsidP="00E94826">
      <w:pPr>
        <w:jc w:val="center"/>
        <w:rPr>
          <w:rFonts w:ascii="Times New Roman" w:hAnsi="Times New Roman" w:cs="Times New Roman"/>
          <w:b/>
          <w:bCs/>
          <w:sz w:val="24"/>
          <w:szCs w:val="24"/>
        </w:rPr>
      </w:pPr>
      <w:r w:rsidRPr="00F33783">
        <w:rPr>
          <w:rFonts w:ascii="Times New Roman" w:hAnsi="Times New Roman" w:cs="Times New Roman"/>
          <w:b/>
          <w:bCs/>
          <w:sz w:val="24"/>
          <w:szCs w:val="24"/>
        </w:rPr>
        <w:t>(LANJUTAN)</w:t>
      </w:r>
    </w:p>
    <w:p w14:paraId="3BABAEAD" w14:textId="77777777" w:rsidR="00E94826" w:rsidRDefault="00E94826" w:rsidP="00E94826">
      <w:pPr>
        <w:jc w:val="center"/>
        <w:rPr>
          <w:rFonts w:ascii="Times New Roman" w:hAnsi="Times New Roman" w:cs="Times New Roman"/>
          <w:sz w:val="24"/>
          <w:szCs w:val="24"/>
        </w:rPr>
      </w:pPr>
    </w:p>
    <w:p w14:paraId="4459090D" w14:textId="77777777" w:rsidR="00E94826" w:rsidRDefault="00E94826" w:rsidP="00E94826">
      <w:pPr>
        <w:jc w:val="center"/>
        <w:rPr>
          <w:rFonts w:ascii="Times New Roman" w:hAnsi="Times New Roman" w:cs="Times New Roman"/>
          <w:sz w:val="24"/>
          <w:szCs w:val="24"/>
        </w:rPr>
      </w:pPr>
    </w:p>
    <w:p w14:paraId="26BD0846" w14:textId="77777777" w:rsidR="00E94826" w:rsidRDefault="00E94826" w:rsidP="00E94826">
      <w:pPr>
        <w:jc w:val="center"/>
        <w:rPr>
          <w:rFonts w:ascii="Times New Roman" w:hAnsi="Times New Roman" w:cs="Times New Roman"/>
          <w:sz w:val="24"/>
          <w:szCs w:val="24"/>
        </w:rPr>
      </w:pPr>
    </w:p>
    <w:p w14:paraId="3CF32305" w14:textId="77777777" w:rsidR="00E94826" w:rsidRDefault="00E94826" w:rsidP="00E94826">
      <w:pPr>
        <w:jc w:val="center"/>
        <w:rPr>
          <w:rFonts w:ascii="Times New Roman" w:hAnsi="Times New Roman" w:cs="Times New Roman"/>
          <w:sz w:val="24"/>
          <w:szCs w:val="24"/>
        </w:rPr>
      </w:pPr>
    </w:p>
    <w:p w14:paraId="56935C7E" w14:textId="77777777" w:rsidR="00E94826" w:rsidRDefault="00E94826" w:rsidP="00E94826">
      <w:pPr>
        <w:jc w:val="center"/>
        <w:rPr>
          <w:rFonts w:ascii="Times New Roman" w:hAnsi="Times New Roman" w:cs="Times New Roman"/>
          <w:sz w:val="24"/>
          <w:szCs w:val="24"/>
        </w:rPr>
      </w:pPr>
    </w:p>
    <w:p w14:paraId="6E503A44" w14:textId="77777777" w:rsidR="00E94826" w:rsidRDefault="00E94826" w:rsidP="00E94826">
      <w:pPr>
        <w:jc w:val="center"/>
        <w:rPr>
          <w:rFonts w:ascii="Times New Roman" w:hAnsi="Times New Roman" w:cs="Times New Roman"/>
          <w:sz w:val="24"/>
          <w:szCs w:val="24"/>
        </w:rPr>
      </w:pPr>
    </w:p>
    <w:p w14:paraId="16D84382" w14:textId="77777777" w:rsidR="00E94826" w:rsidRDefault="00E94826" w:rsidP="00E94826">
      <w:pPr>
        <w:jc w:val="center"/>
        <w:rPr>
          <w:rFonts w:ascii="Times New Roman" w:hAnsi="Times New Roman" w:cs="Times New Roman"/>
          <w:sz w:val="24"/>
          <w:szCs w:val="24"/>
        </w:rPr>
      </w:pPr>
    </w:p>
    <w:p w14:paraId="01A28EFF" w14:textId="77777777" w:rsidR="00E94826" w:rsidRDefault="00E94826" w:rsidP="00E94826">
      <w:pPr>
        <w:jc w:val="center"/>
        <w:rPr>
          <w:rFonts w:ascii="Times New Roman" w:hAnsi="Times New Roman" w:cs="Times New Roman"/>
          <w:sz w:val="24"/>
          <w:szCs w:val="24"/>
        </w:rPr>
      </w:pPr>
    </w:p>
    <w:p w14:paraId="54548C06" w14:textId="77777777" w:rsidR="00E94826" w:rsidRDefault="00E94826" w:rsidP="00E94826">
      <w:pPr>
        <w:jc w:val="center"/>
        <w:rPr>
          <w:rFonts w:ascii="Times New Roman" w:hAnsi="Times New Roman" w:cs="Times New Roman"/>
          <w:sz w:val="24"/>
          <w:szCs w:val="24"/>
        </w:rPr>
      </w:pPr>
    </w:p>
    <w:p w14:paraId="4A8CB5A5" w14:textId="77777777" w:rsidR="00E94826" w:rsidRDefault="00E94826" w:rsidP="00E94826">
      <w:pPr>
        <w:jc w:val="center"/>
        <w:rPr>
          <w:rFonts w:ascii="Times New Roman" w:hAnsi="Times New Roman" w:cs="Times New Roman"/>
          <w:sz w:val="24"/>
          <w:szCs w:val="24"/>
        </w:rPr>
      </w:pPr>
    </w:p>
    <w:p w14:paraId="13215CBA" w14:textId="77777777" w:rsidR="00E94826" w:rsidRDefault="00E94826" w:rsidP="00E94826">
      <w:pPr>
        <w:jc w:val="center"/>
        <w:rPr>
          <w:rFonts w:ascii="Times New Roman" w:hAnsi="Times New Roman" w:cs="Times New Roman"/>
          <w:sz w:val="24"/>
          <w:szCs w:val="24"/>
        </w:rPr>
      </w:pPr>
    </w:p>
    <w:p w14:paraId="01EF00A0" w14:textId="77777777" w:rsidR="00E94826" w:rsidRDefault="00E94826" w:rsidP="00E94826">
      <w:pPr>
        <w:jc w:val="center"/>
        <w:rPr>
          <w:rFonts w:ascii="Times New Roman" w:hAnsi="Times New Roman" w:cs="Times New Roman"/>
          <w:sz w:val="24"/>
          <w:szCs w:val="24"/>
        </w:rPr>
      </w:pPr>
    </w:p>
    <w:p w14:paraId="48F79E51" w14:textId="77777777" w:rsidR="00E94826" w:rsidRDefault="00E94826" w:rsidP="00E94826">
      <w:pPr>
        <w:jc w:val="center"/>
        <w:rPr>
          <w:rFonts w:ascii="Times New Roman" w:hAnsi="Times New Roman" w:cs="Times New Roman"/>
          <w:sz w:val="24"/>
          <w:szCs w:val="24"/>
        </w:rPr>
      </w:pPr>
    </w:p>
    <w:p w14:paraId="5E815900" w14:textId="77777777" w:rsidR="00E94826" w:rsidRDefault="00E94826" w:rsidP="00E94826">
      <w:pPr>
        <w:jc w:val="center"/>
        <w:rPr>
          <w:rFonts w:ascii="Times New Roman" w:hAnsi="Times New Roman" w:cs="Times New Roman"/>
          <w:sz w:val="24"/>
          <w:szCs w:val="24"/>
        </w:rPr>
      </w:pPr>
    </w:p>
    <w:p w14:paraId="23404219" w14:textId="77777777" w:rsidR="00E94826" w:rsidRPr="008A1772" w:rsidRDefault="00E94826" w:rsidP="00E94826">
      <w:pPr>
        <w:jc w:val="center"/>
        <w:rPr>
          <w:rFonts w:ascii="Times New Roman" w:hAnsi="Times New Roman" w:cs="Times New Roman"/>
          <w:i/>
          <w:iCs/>
          <w:sz w:val="24"/>
          <w:szCs w:val="24"/>
        </w:rPr>
      </w:pPr>
    </w:p>
    <w:p w14:paraId="73347E8A" w14:textId="77777777" w:rsidR="00E94826" w:rsidRPr="00215CBE" w:rsidRDefault="00E94826" w:rsidP="00E94826">
      <w:pPr>
        <w:rPr>
          <w:rFonts w:ascii="Times New Roman" w:hAnsi="Times New Roman" w:cs="Times New Roman"/>
          <w:sz w:val="24"/>
          <w:szCs w:val="24"/>
        </w:rPr>
        <w:sectPr w:rsidR="00E94826" w:rsidRPr="00215CBE" w:rsidSect="00BA3A27">
          <w:pgSz w:w="11906" w:h="16838"/>
          <w:pgMar w:top="1701" w:right="1701" w:bottom="1701" w:left="2268" w:header="709" w:footer="709" w:gutter="0"/>
          <w:cols w:space="708"/>
          <w:docGrid w:linePitch="360"/>
        </w:sectPr>
      </w:pPr>
    </w:p>
    <w:p w14:paraId="3FE75C95" w14:textId="77777777" w:rsidR="00E94826" w:rsidRDefault="00E94826" w:rsidP="00DB27A3">
      <w:pPr>
        <w:numPr>
          <w:ilvl w:val="0"/>
          <w:numId w:val="32"/>
        </w:numPr>
        <w:rPr>
          <w:rFonts w:ascii="Times New Roman" w:hAnsi="Times New Roman" w:cs="Times New Roman"/>
          <w:sz w:val="24"/>
          <w:szCs w:val="24"/>
        </w:rPr>
      </w:pPr>
      <w:r>
        <w:rPr>
          <w:rFonts w:ascii="Times New Roman" w:hAnsi="Times New Roman" w:cs="Times New Roman"/>
          <w:sz w:val="24"/>
          <w:szCs w:val="24"/>
        </w:rPr>
        <w:lastRenderedPageBreak/>
        <w:t>Class Diagram Admin</w:t>
      </w:r>
    </w:p>
    <w:p w14:paraId="29D7A210" w14:textId="77777777" w:rsidR="00E94826" w:rsidRPr="000D7E62" w:rsidRDefault="00E94826" w:rsidP="00E9482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8520AC" wp14:editId="0443463F">
            <wp:extent cx="8857615" cy="5025390"/>
            <wp:effectExtent l="0" t="0" r="635" b="3810"/>
            <wp:docPr id="1117201857" name="Picture 1117201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8857615" cy="5025390"/>
                    </a:xfrm>
                    <a:prstGeom prst="rect">
                      <a:avLst/>
                    </a:prstGeom>
                    <a:noFill/>
                    <a:ln>
                      <a:noFill/>
                    </a:ln>
                  </pic:spPr>
                </pic:pic>
              </a:graphicData>
            </a:graphic>
          </wp:inline>
        </w:drawing>
      </w:r>
    </w:p>
    <w:p w14:paraId="507102CC" w14:textId="77777777" w:rsidR="00E94826" w:rsidRPr="00D50F1E" w:rsidRDefault="00E94826" w:rsidP="00E94826">
      <w:pPr>
        <w:rPr>
          <w:rFonts w:ascii="Times New Roman" w:hAnsi="Times New Roman" w:cs="Times New Roman"/>
          <w:sz w:val="24"/>
          <w:szCs w:val="24"/>
        </w:rPr>
      </w:pPr>
    </w:p>
    <w:p w14:paraId="1A8534C9" w14:textId="77777777" w:rsidR="00E94826" w:rsidRDefault="00E94826" w:rsidP="00E94826">
      <w:pPr>
        <w:rPr>
          <w:rFonts w:ascii="Times New Roman" w:hAnsi="Times New Roman" w:cs="Times New Roman"/>
          <w:sz w:val="24"/>
          <w:szCs w:val="24"/>
        </w:rPr>
        <w:sectPr w:rsidR="00E94826" w:rsidSect="000D7E62">
          <w:pgSz w:w="16838" w:h="11906" w:orient="landscape"/>
          <w:pgMar w:top="1440" w:right="1440" w:bottom="1440" w:left="1440" w:header="708" w:footer="708" w:gutter="0"/>
          <w:cols w:space="708"/>
          <w:docGrid w:linePitch="360"/>
        </w:sectPr>
      </w:pPr>
    </w:p>
    <w:p w14:paraId="0346D359" w14:textId="77777777" w:rsidR="00E94826" w:rsidRPr="000D7E62" w:rsidRDefault="00E94826" w:rsidP="00DB27A3">
      <w:pPr>
        <w:numPr>
          <w:ilvl w:val="0"/>
          <w:numId w:val="32"/>
        </w:numPr>
        <w:rPr>
          <w:rFonts w:ascii="Times New Roman" w:hAnsi="Times New Roman" w:cs="Times New Roman"/>
          <w:sz w:val="24"/>
          <w:szCs w:val="24"/>
        </w:rPr>
      </w:pPr>
      <w:r>
        <w:rPr>
          <w:rFonts w:ascii="Times New Roman" w:hAnsi="Times New Roman" w:cs="Times New Roman"/>
          <w:sz w:val="24"/>
          <w:szCs w:val="24"/>
        </w:rPr>
        <w:lastRenderedPageBreak/>
        <w:t>Class Diagram Owner</w:t>
      </w:r>
    </w:p>
    <w:p w14:paraId="4F26A604" w14:textId="77777777" w:rsidR="00E94826" w:rsidRDefault="00E94826" w:rsidP="00E94826">
      <w:pPr>
        <w:rPr>
          <w:rFonts w:ascii="Times New Roman" w:hAnsi="Times New Roman" w:cs="Times New Roman"/>
          <w:sz w:val="24"/>
          <w:szCs w:val="24"/>
        </w:rPr>
        <w:sectPr w:rsidR="00E94826" w:rsidSect="00D50F1E">
          <w:pgSz w:w="11906" w:h="16838"/>
          <w:pgMar w:top="1440" w:right="1440" w:bottom="1440" w:left="1440" w:header="708" w:footer="708" w:gutter="0"/>
          <w:cols w:space="708"/>
          <w:docGrid w:linePitch="360"/>
        </w:sectPr>
      </w:pPr>
      <w:r>
        <w:rPr>
          <w:rFonts w:ascii="Times New Roman" w:hAnsi="Times New Roman" w:cs="Times New Roman"/>
          <w:noProof/>
          <w:sz w:val="24"/>
          <w:szCs w:val="24"/>
        </w:rPr>
        <w:drawing>
          <wp:inline distT="0" distB="0" distL="0" distR="0" wp14:anchorId="23EA97C2" wp14:editId="79CCC224">
            <wp:extent cx="5731510" cy="7478201"/>
            <wp:effectExtent l="0" t="0" r="2540" b="8890"/>
            <wp:docPr id="1117201858" name="Picture 111720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31510" cy="7478201"/>
                    </a:xfrm>
                    <a:prstGeom prst="rect">
                      <a:avLst/>
                    </a:prstGeom>
                    <a:noFill/>
                    <a:ln>
                      <a:noFill/>
                    </a:ln>
                  </pic:spPr>
                </pic:pic>
              </a:graphicData>
            </a:graphic>
          </wp:inline>
        </w:drawing>
      </w:r>
    </w:p>
    <w:p w14:paraId="18BBD980" w14:textId="77777777" w:rsidR="00E94826" w:rsidRPr="00D50F1E" w:rsidRDefault="00E94826" w:rsidP="00E94826">
      <w:pPr>
        <w:rPr>
          <w:rFonts w:ascii="Times New Roman" w:hAnsi="Times New Roman" w:cs="Times New Roman"/>
          <w:sz w:val="24"/>
          <w:szCs w:val="24"/>
        </w:rPr>
      </w:pPr>
    </w:p>
    <w:p w14:paraId="7993B925" w14:textId="77777777" w:rsidR="00E94826" w:rsidRPr="000D7E62" w:rsidRDefault="00E94826" w:rsidP="00DB27A3">
      <w:pPr>
        <w:numPr>
          <w:ilvl w:val="0"/>
          <w:numId w:val="32"/>
        </w:numPr>
        <w:rPr>
          <w:rFonts w:ascii="Times New Roman" w:hAnsi="Times New Roman" w:cs="Times New Roman"/>
          <w:sz w:val="24"/>
          <w:szCs w:val="24"/>
        </w:rPr>
      </w:pPr>
      <w:r w:rsidRPr="000D7E62">
        <w:rPr>
          <w:rFonts w:ascii="Times New Roman" w:hAnsi="Times New Roman" w:cs="Times New Roman"/>
          <w:sz w:val="24"/>
          <w:szCs w:val="24"/>
        </w:rPr>
        <w:t>Class Diagram Pasien dan Dokter</w:t>
      </w:r>
    </w:p>
    <w:p w14:paraId="3332C2BE" w14:textId="77777777" w:rsidR="00E94826" w:rsidRPr="000D7E62" w:rsidRDefault="00E94826" w:rsidP="00E94826">
      <w:pPr>
        <w:rPr>
          <w:rFonts w:ascii="Times New Roman" w:hAnsi="Times New Roman" w:cs="Times New Roman"/>
          <w:sz w:val="24"/>
          <w:szCs w:val="24"/>
        </w:rPr>
      </w:pPr>
    </w:p>
    <w:p w14:paraId="3D65C811" w14:textId="77777777" w:rsidR="00E94826" w:rsidRDefault="00E94826" w:rsidP="00E94826">
      <w:pPr>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40E905" wp14:editId="38384E17">
            <wp:extent cx="8497614" cy="4858216"/>
            <wp:effectExtent l="0" t="0" r="0" b="0"/>
            <wp:docPr id="1117201859" name="Picture 1117201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8498429" cy="4858682"/>
                    </a:xfrm>
                    <a:prstGeom prst="rect">
                      <a:avLst/>
                    </a:prstGeom>
                    <a:noFill/>
                    <a:ln>
                      <a:noFill/>
                    </a:ln>
                  </pic:spPr>
                </pic:pic>
              </a:graphicData>
            </a:graphic>
          </wp:inline>
        </w:drawing>
      </w:r>
    </w:p>
    <w:p w14:paraId="04B9143D" w14:textId="77777777" w:rsidR="00E94826" w:rsidRDefault="00E94826" w:rsidP="00E94826">
      <w:pPr>
        <w:ind w:left="360"/>
        <w:jc w:val="center"/>
        <w:rPr>
          <w:rFonts w:ascii="Times New Roman" w:hAnsi="Times New Roman" w:cs="Times New Roman"/>
          <w:sz w:val="24"/>
          <w:szCs w:val="24"/>
        </w:rPr>
        <w:sectPr w:rsidR="00E94826" w:rsidSect="00D50F1E">
          <w:pgSz w:w="16838" w:h="11906" w:orient="landscape"/>
          <w:pgMar w:top="1440" w:right="1440" w:bottom="1440" w:left="1440" w:header="708" w:footer="708" w:gutter="0"/>
          <w:cols w:space="708"/>
          <w:docGrid w:linePitch="360"/>
        </w:sectPr>
      </w:pPr>
    </w:p>
    <w:p w14:paraId="4B4A1664" w14:textId="77777777" w:rsidR="00E94826" w:rsidRDefault="00E94826" w:rsidP="00E94826">
      <w:pPr>
        <w:ind w:left="360"/>
        <w:rPr>
          <w:rFonts w:ascii="Times New Roman" w:hAnsi="Times New Roman" w:cs="Times New Roman"/>
          <w:sz w:val="24"/>
          <w:szCs w:val="24"/>
        </w:rPr>
      </w:pPr>
    </w:p>
    <w:p w14:paraId="7449D6F0" w14:textId="77777777" w:rsidR="00E94826" w:rsidRDefault="00E94826" w:rsidP="00E94826">
      <w:pPr>
        <w:ind w:left="360"/>
        <w:rPr>
          <w:rFonts w:ascii="Times New Roman" w:hAnsi="Times New Roman" w:cs="Times New Roman"/>
          <w:sz w:val="24"/>
          <w:szCs w:val="24"/>
        </w:rPr>
      </w:pPr>
    </w:p>
    <w:p w14:paraId="4FC7A282" w14:textId="77777777" w:rsidR="00E94826" w:rsidRDefault="00E94826" w:rsidP="00E94826">
      <w:pPr>
        <w:ind w:left="360"/>
        <w:rPr>
          <w:rFonts w:ascii="Times New Roman" w:hAnsi="Times New Roman" w:cs="Times New Roman"/>
          <w:sz w:val="24"/>
          <w:szCs w:val="24"/>
        </w:rPr>
      </w:pPr>
    </w:p>
    <w:p w14:paraId="38B22FAA" w14:textId="77777777" w:rsidR="00E94826" w:rsidRDefault="00E94826" w:rsidP="00E94826">
      <w:pPr>
        <w:ind w:left="360"/>
        <w:rPr>
          <w:rFonts w:ascii="Times New Roman" w:hAnsi="Times New Roman" w:cs="Times New Roman"/>
          <w:sz w:val="24"/>
          <w:szCs w:val="24"/>
        </w:rPr>
      </w:pPr>
    </w:p>
    <w:p w14:paraId="26DB6FD1" w14:textId="77777777" w:rsidR="00E94826" w:rsidRDefault="00E94826" w:rsidP="00E94826">
      <w:pPr>
        <w:ind w:left="360"/>
        <w:rPr>
          <w:rFonts w:ascii="Times New Roman" w:hAnsi="Times New Roman" w:cs="Times New Roman"/>
          <w:sz w:val="24"/>
          <w:szCs w:val="24"/>
        </w:rPr>
      </w:pPr>
    </w:p>
    <w:p w14:paraId="4B5D5D59" w14:textId="77777777" w:rsidR="00E94826" w:rsidRDefault="00E94826" w:rsidP="00E94826">
      <w:pPr>
        <w:ind w:left="360"/>
        <w:rPr>
          <w:rFonts w:ascii="Times New Roman" w:hAnsi="Times New Roman" w:cs="Times New Roman"/>
          <w:sz w:val="24"/>
          <w:szCs w:val="24"/>
        </w:rPr>
      </w:pPr>
    </w:p>
    <w:p w14:paraId="57D2F08E" w14:textId="77777777" w:rsidR="00E94826" w:rsidRDefault="00E94826" w:rsidP="00E94826">
      <w:pPr>
        <w:ind w:left="360"/>
        <w:rPr>
          <w:rFonts w:ascii="Times New Roman" w:hAnsi="Times New Roman" w:cs="Times New Roman"/>
          <w:sz w:val="24"/>
          <w:szCs w:val="24"/>
        </w:rPr>
      </w:pPr>
    </w:p>
    <w:p w14:paraId="52634D87" w14:textId="77777777" w:rsidR="00E94826" w:rsidRDefault="00E94826" w:rsidP="00E94826">
      <w:pPr>
        <w:ind w:left="360"/>
        <w:rPr>
          <w:rFonts w:ascii="Times New Roman" w:hAnsi="Times New Roman" w:cs="Times New Roman"/>
          <w:sz w:val="24"/>
          <w:szCs w:val="24"/>
        </w:rPr>
      </w:pPr>
    </w:p>
    <w:p w14:paraId="53F27224" w14:textId="77777777" w:rsidR="00E94826" w:rsidRDefault="00E94826" w:rsidP="00E94826">
      <w:pPr>
        <w:ind w:left="360"/>
        <w:rPr>
          <w:rFonts w:ascii="Times New Roman" w:hAnsi="Times New Roman" w:cs="Times New Roman"/>
          <w:sz w:val="24"/>
          <w:szCs w:val="24"/>
        </w:rPr>
      </w:pPr>
    </w:p>
    <w:p w14:paraId="1CA0E480" w14:textId="564E1171" w:rsidR="00E94826" w:rsidRDefault="00E94826" w:rsidP="00E94826">
      <w:pPr>
        <w:rPr>
          <w:rFonts w:ascii="Times New Roman" w:hAnsi="Times New Roman" w:cs="Times New Roman"/>
          <w:sz w:val="24"/>
          <w:szCs w:val="24"/>
        </w:rPr>
      </w:pPr>
    </w:p>
    <w:p w14:paraId="0C000002" w14:textId="77777777" w:rsidR="00DD289C" w:rsidRDefault="00DD289C" w:rsidP="00E94826">
      <w:pPr>
        <w:rPr>
          <w:rFonts w:ascii="Times New Roman" w:hAnsi="Times New Roman" w:cs="Times New Roman"/>
          <w:sz w:val="24"/>
          <w:szCs w:val="24"/>
        </w:rPr>
      </w:pPr>
    </w:p>
    <w:p w14:paraId="636ACBC7" w14:textId="7CBAF152" w:rsidR="00E94826" w:rsidRPr="000837A8" w:rsidRDefault="00E94826" w:rsidP="000837A8">
      <w:pPr>
        <w:pStyle w:val="Heading1"/>
      </w:pPr>
      <w:bookmarkStart w:id="322" w:name="_Toc178772377"/>
      <w:r w:rsidRPr="000837A8">
        <w:t xml:space="preserve">LAMPIRAN  </w:t>
      </w:r>
      <w:r w:rsidR="00E4008D" w:rsidRPr="000837A8">
        <w:t>C</w:t>
      </w:r>
      <w:bookmarkEnd w:id="322"/>
    </w:p>
    <w:p w14:paraId="131883DD" w14:textId="77777777" w:rsidR="00E94826" w:rsidRPr="008B433D" w:rsidRDefault="00E94826" w:rsidP="00E94826">
      <w:pPr>
        <w:jc w:val="center"/>
        <w:rPr>
          <w:rFonts w:ascii="Times New Roman" w:hAnsi="Times New Roman" w:cs="Times New Roman"/>
          <w:b/>
          <w:bCs/>
          <w:sz w:val="24"/>
          <w:szCs w:val="24"/>
        </w:rPr>
      </w:pPr>
      <w:r>
        <w:rPr>
          <w:rFonts w:ascii="Times New Roman" w:hAnsi="Times New Roman" w:cs="Times New Roman"/>
          <w:b/>
          <w:bCs/>
          <w:i/>
          <w:iCs/>
          <w:sz w:val="24"/>
          <w:szCs w:val="24"/>
        </w:rPr>
        <w:t xml:space="preserve">MOCKUP </w:t>
      </w:r>
      <w:r>
        <w:rPr>
          <w:rFonts w:ascii="Times New Roman" w:hAnsi="Times New Roman" w:cs="Times New Roman"/>
          <w:b/>
          <w:bCs/>
          <w:sz w:val="24"/>
          <w:szCs w:val="24"/>
        </w:rPr>
        <w:t>ANTARMUKA</w:t>
      </w:r>
    </w:p>
    <w:p w14:paraId="2E875E59" w14:textId="770D0C0A" w:rsidR="00E94826" w:rsidRDefault="00E94826" w:rsidP="00E94826">
      <w:pPr>
        <w:jc w:val="center"/>
        <w:rPr>
          <w:rFonts w:ascii="Times New Roman" w:hAnsi="Times New Roman" w:cs="Times New Roman"/>
          <w:b/>
          <w:bCs/>
          <w:sz w:val="24"/>
          <w:szCs w:val="24"/>
        </w:rPr>
      </w:pPr>
      <w:r>
        <w:rPr>
          <w:rFonts w:ascii="Times New Roman" w:hAnsi="Times New Roman" w:cs="Times New Roman"/>
          <w:b/>
          <w:bCs/>
          <w:sz w:val="24"/>
          <w:szCs w:val="24"/>
        </w:rPr>
        <w:t>(</w:t>
      </w:r>
      <w:r w:rsidRPr="00F33783">
        <w:rPr>
          <w:rFonts w:ascii="Times New Roman" w:hAnsi="Times New Roman" w:cs="Times New Roman"/>
          <w:b/>
          <w:bCs/>
          <w:sz w:val="24"/>
          <w:szCs w:val="24"/>
        </w:rPr>
        <w:t>LANJUTAN)</w:t>
      </w:r>
    </w:p>
    <w:p w14:paraId="4A93C821" w14:textId="77777777" w:rsidR="00DD289C" w:rsidRPr="00F33783" w:rsidRDefault="00DD289C" w:rsidP="00E94826">
      <w:pPr>
        <w:jc w:val="center"/>
        <w:rPr>
          <w:rFonts w:ascii="Times New Roman" w:hAnsi="Times New Roman" w:cs="Times New Roman"/>
          <w:b/>
          <w:bCs/>
          <w:i/>
          <w:iCs/>
          <w:sz w:val="24"/>
          <w:szCs w:val="24"/>
        </w:rPr>
      </w:pPr>
    </w:p>
    <w:p w14:paraId="1A3B447E" w14:textId="77777777" w:rsidR="00E94826" w:rsidRDefault="00E94826" w:rsidP="00E94826">
      <w:pPr>
        <w:ind w:left="360"/>
        <w:rPr>
          <w:rFonts w:ascii="Times New Roman" w:hAnsi="Times New Roman" w:cs="Times New Roman"/>
          <w:sz w:val="24"/>
          <w:szCs w:val="24"/>
        </w:rPr>
      </w:pPr>
    </w:p>
    <w:p w14:paraId="6EBF462D" w14:textId="77777777" w:rsidR="00E94826" w:rsidRDefault="00E94826" w:rsidP="00E94826">
      <w:pPr>
        <w:ind w:left="360"/>
        <w:rPr>
          <w:rFonts w:ascii="Times New Roman" w:hAnsi="Times New Roman" w:cs="Times New Roman"/>
          <w:sz w:val="24"/>
          <w:szCs w:val="24"/>
        </w:rPr>
      </w:pPr>
    </w:p>
    <w:p w14:paraId="3AF4133A" w14:textId="77777777" w:rsidR="00E94826" w:rsidRDefault="00E94826" w:rsidP="00E94826">
      <w:pPr>
        <w:ind w:left="360"/>
        <w:rPr>
          <w:rFonts w:ascii="Times New Roman" w:hAnsi="Times New Roman" w:cs="Times New Roman"/>
          <w:sz w:val="24"/>
          <w:szCs w:val="24"/>
        </w:rPr>
      </w:pPr>
    </w:p>
    <w:p w14:paraId="40925AAF" w14:textId="77777777" w:rsidR="00E94826" w:rsidRDefault="00E94826" w:rsidP="00E94826">
      <w:pPr>
        <w:ind w:left="360"/>
        <w:rPr>
          <w:rFonts w:ascii="Times New Roman" w:hAnsi="Times New Roman" w:cs="Times New Roman"/>
          <w:sz w:val="24"/>
          <w:szCs w:val="24"/>
        </w:rPr>
      </w:pPr>
    </w:p>
    <w:p w14:paraId="49ADB168" w14:textId="77777777" w:rsidR="00E94826" w:rsidRDefault="00E94826" w:rsidP="00E94826">
      <w:pPr>
        <w:ind w:left="360"/>
        <w:rPr>
          <w:rFonts w:ascii="Times New Roman" w:hAnsi="Times New Roman" w:cs="Times New Roman"/>
          <w:sz w:val="24"/>
          <w:szCs w:val="24"/>
        </w:rPr>
      </w:pPr>
    </w:p>
    <w:p w14:paraId="277BC7B6" w14:textId="77777777" w:rsidR="00E94826" w:rsidRDefault="00E94826" w:rsidP="00E94826">
      <w:pPr>
        <w:ind w:left="360"/>
        <w:rPr>
          <w:rFonts w:ascii="Times New Roman" w:hAnsi="Times New Roman" w:cs="Times New Roman"/>
          <w:sz w:val="24"/>
          <w:szCs w:val="24"/>
        </w:rPr>
      </w:pPr>
    </w:p>
    <w:p w14:paraId="52A95E4B" w14:textId="77777777" w:rsidR="00E94826" w:rsidRDefault="00E94826" w:rsidP="00E94826">
      <w:pPr>
        <w:ind w:left="360"/>
        <w:rPr>
          <w:rFonts w:ascii="Times New Roman" w:hAnsi="Times New Roman" w:cs="Times New Roman"/>
          <w:sz w:val="24"/>
          <w:szCs w:val="24"/>
        </w:rPr>
      </w:pPr>
    </w:p>
    <w:p w14:paraId="46934088" w14:textId="77777777" w:rsidR="00E94826" w:rsidRDefault="00E94826" w:rsidP="00E94826">
      <w:pPr>
        <w:ind w:left="360"/>
        <w:rPr>
          <w:rFonts w:ascii="Times New Roman" w:hAnsi="Times New Roman" w:cs="Times New Roman"/>
          <w:sz w:val="24"/>
          <w:szCs w:val="24"/>
        </w:rPr>
      </w:pPr>
    </w:p>
    <w:p w14:paraId="1A1F80B8" w14:textId="77777777" w:rsidR="00E94826" w:rsidRDefault="00E94826" w:rsidP="00E94826">
      <w:pPr>
        <w:ind w:left="360"/>
        <w:rPr>
          <w:rFonts w:ascii="Times New Roman" w:hAnsi="Times New Roman" w:cs="Times New Roman"/>
          <w:sz w:val="24"/>
          <w:szCs w:val="24"/>
        </w:rPr>
      </w:pPr>
    </w:p>
    <w:p w14:paraId="4599C81E" w14:textId="77777777" w:rsidR="00E94826" w:rsidRDefault="00E94826" w:rsidP="00E94826">
      <w:pPr>
        <w:ind w:left="360"/>
        <w:rPr>
          <w:rFonts w:ascii="Times New Roman" w:hAnsi="Times New Roman" w:cs="Times New Roman"/>
          <w:sz w:val="24"/>
          <w:szCs w:val="24"/>
        </w:rPr>
      </w:pPr>
    </w:p>
    <w:p w14:paraId="379F065C" w14:textId="77777777" w:rsidR="00E94826" w:rsidRDefault="00E94826" w:rsidP="00E94826">
      <w:pPr>
        <w:ind w:left="360"/>
        <w:rPr>
          <w:rFonts w:ascii="Times New Roman" w:hAnsi="Times New Roman" w:cs="Times New Roman"/>
          <w:sz w:val="24"/>
          <w:szCs w:val="24"/>
        </w:rPr>
      </w:pPr>
    </w:p>
    <w:p w14:paraId="6AC3BAA1" w14:textId="77777777" w:rsidR="00E94826" w:rsidRDefault="00E94826" w:rsidP="00E94826">
      <w:pPr>
        <w:ind w:left="360"/>
        <w:rPr>
          <w:rFonts w:ascii="Times New Roman" w:hAnsi="Times New Roman" w:cs="Times New Roman"/>
          <w:sz w:val="24"/>
          <w:szCs w:val="24"/>
        </w:rPr>
      </w:pPr>
    </w:p>
    <w:p w14:paraId="71DBB011" w14:textId="77777777" w:rsidR="00E94826" w:rsidRDefault="00E94826" w:rsidP="00E94826">
      <w:pPr>
        <w:ind w:left="360"/>
        <w:rPr>
          <w:rFonts w:ascii="Times New Roman" w:hAnsi="Times New Roman" w:cs="Times New Roman"/>
          <w:sz w:val="24"/>
          <w:szCs w:val="24"/>
        </w:rPr>
      </w:pPr>
    </w:p>
    <w:p w14:paraId="21AF0CC0" w14:textId="77777777" w:rsidR="00E94826" w:rsidRDefault="00E94826" w:rsidP="002940D1">
      <w:pPr>
        <w:rPr>
          <w:rFonts w:ascii="Times New Roman" w:hAnsi="Times New Roman" w:cs="Times New Roman"/>
          <w:sz w:val="24"/>
          <w:szCs w:val="24"/>
        </w:rPr>
      </w:pPr>
    </w:p>
    <w:p w14:paraId="5388E9D5" w14:textId="77777777" w:rsidR="00E94826"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Landing Page Setelah Login</w:t>
      </w:r>
    </w:p>
    <w:p w14:paraId="467F602D" w14:textId="11F9606F" w:rsidR="00E94826" w:rsidRDefault="00E94826" w:rsidP="00E94826">
      <w:pPr>
        <w:ind w:left="360"/>
        <w:jc w:val="center"/>
        <w:rPr>
          <w:rFonts w:ascii="Times New Roman" w:hAnsi="Times New Roman" w:cs="Times New Roman"/>
          <w:sz w:val="24"/>
          <w:szCs w:val="24"/>
        </w:rPr>
      </w:pPr>
      <w:r>
        <w:rPr>
          <w:noProof/>
        </w:rPr>
        <w:drawing>
          <wp:inline distT="0" distB="0" distL="0" distR="0" wp14:anchorId="6318AA0F" wp14:editId="6C53AB83">
            <wp:extent cx="3074276" cy="7941880"/>
            <wp:effectExtent l="0" t="0" r="0" b="2540"/>
            <wp:docPr id="1117201860" name="Picture 111720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3713" cy="7966258"/>
                    </a:xfrm>
                    <a:prstGeom prst="rect">
                      <a:avLst/>
                    </a:prstGeom>
                    <a:noFill/>
                    <a:ln>
                      <a:noFill/>
                    </a:ln>
                  </pic:spPr>
                </pic:pic>
              </a:graphicData>
            </a:graphic>
          </wp:inline>
        </w:drawing>
      </w:r>
    </w:p>
    <w:p w14:paraId="26F534E7" w14:textId="77777777" w:rsidR="002940D1" w:rsidRDefault="002940D1" w:rsidP="00E94826">
      <w:pPr>
        <w:ind w:left="360"/>
        <w:jc w:val="center"/>
        <w:rPr>
          <w:rFonts w:ascii="Times New Roman" w:hAnsi="Times New Roman" w:cs="Times New Roman"/>
          <w:sz w:val="24"/>
          <w:szCs w:val="24"/>
        </w:rPr>
      </w:pPr>
    </w:p>
    <w:p w14:paraId="1F998959" w14:textId="77777777" w:rsidR="00E94826"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registrasi</w:t>
      </w:r>
    </w:p>
    <w:p w14:paraId="6036DD7E" w14:textId="77777777" w:rsidR="00E94826" w:rsidRDefault="00E94826" w:rsidP="00E94826">
      <w:pPr>
        <w:ind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1A3EA8" wp14:editId="6EDBA9BF">
            <wp:extent cx="4761186" cy="3382740"/>
            <wp:effectExtent l="0" t="0" r="1905" b="8255"/>
            <wp:docPr id="1117201861" name="Picture 1117201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810175" cy="3417546"/>
                    </a:xfrm>
                    <a:prstGeom prst="rect">
                      <a:avLst/>
                    </a:prstGeom>
                    <a:noFill/>
                    <a:ln>
                      <a:noFill/>
                    </a:ln>
                  </pic:spPr>
                </pic:pic>
              </a:graphicData>
            </a:graphic>
          </wp:inline>
        </w:drawing>
      </w:r>
    </w:p>
    <w:p w14:paraId="33DC1386" w14:textId="77777777" w:rsidR="00E94826" w:rsidRPr="008B433D"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t>Mockup Antarmuka Halaman Login</w:t>
      </w:r>
    </w:p>
    <w:p w14:paraId="1CE5D2F9" w14:textId="28DA45E8"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EB2D43" wp14:editId="2FFA1A93">
            <wp:extent cx="4776360" cy="3393520"/>
            <wp:effectExtent l="0" t="0" r="5715" b="0"/>
            <wp:docPr id="1117201862" name="Picture 1117201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785362" cy="3399916"/>
                    </a:xfrm>
                    <a:prstGeom prst="rect">
                      <a:avLst/>
                    </a:prstGeom>
                    <a:noFill/>
                    <a:ln>
                      <a:noFill/>
                    </a:ln>
                  </pic:spPr>
                </pic:pic>
              </a:graphicData>
            </a:graphic>
          </wp:inline>
        </w:drawing>
      </w:r>
    </w:p>
    <w:p w14:paraId="58B89A37" w14:textId="7FA60821" w:rsidR="00E94826" w:rsidRDefault="00E94826" w:rsidP="00E94826">
      <w:pPr>
        <w:ind w:left="360"/>
        <w:rPr>
          <w:rFonts w:ascii="Times New Roman" w:hAnsi="Times New Roman" w:cs="Times New Roman"/>
          <w:sz w:val="24"/>
          <w:szCs w:val="24"/>
        </w:rPr>
      </w:pPr>
    </w:p>
    <w:p w14:paraId="1F92CDAE" w14:textId="5DE95112" w:rsidR="00E94826" w:rsidRDefault="00E94826" w:rsidP="00E94826">
      <w:pPr>
        <w:ind w:left="360"/>
        <w:rPr>
          <w:rFonts w:ascii="Times New Roman" w:hAnsi="Times New Roman" w:cs="Times New Roman"/>
          <w:sz w:val="24"/>
          <w:szCs w:val="24"/>
        </w:rPr>
      </w:pPr>
    </w:p>
    <w:p w14:paraId="5AD7F69B" w14:textId="77777777" w:rsidR="00E94826" w:rsidRDefault="00E94826" w:rsidP="00E94826">
      <w:pPr>
        <w:ind w:left="360"/>
        <w:rPr>
          <w:rFonts w:ascii="Times New Roman" w:hAnsi="Times New Roman" w:cs="Times New Roman"/>
          <w:sz w:val="24"/>
          <w:szCs w:val="24"/>
        </w:rPr>
      </w:pPr>
    </w:p>
    <w:p w14:paraId="37DB6563" w14:textId="77777777" w:rsidR="00E94826" w:rsidRPr="008B433D"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Profile</w:t>
      </w:r>
    </w:p>
    <w:p w14:paraId="76CD5304" w14:textId="77777777"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804F58" wp14:editId="028FD7FC">
            <wp:extent cx="4981903" cy="3539555"/>
            <wp:effectExtent l="0" t="0" r="9525" b="3810"/>
            <wp:docPr id="1117201863" name="Picture 1117201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4809" cy="3548724"/>
                    </a:xfrm>
                    <a:prstGeom prst="rect">
                      <a:avLst/>
                    </a:prstGeom>
                    <a:noFill/>
                    <a:ln>
                      <a:noFill/>
                    </a:ln>
                  </pic:spPr>
                </pic:pic>
              </a:graphicData>
            </a:graphic>
          </wp:inline>
        </w:drawing>
      </w:r>
    </w:p>
    <w:p w14:paraId="3DF6A84E" w14:textId="77777777" w:rsidR="00E94826" w:rsidRPr="00177107"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t>Mockup Antarmuka Halaman Jadwal Dokter</w:t>
      </w:r>
    </w:p>
    <w:p w14:paraId="3AA388E2" w14:textId="6F29C3A2"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DF36B7" wp14:editId="5AF47498">
            <wp:extent cx="4981575" cy="3541053"/>
            <wp:effectExtent l="0" t="0" r="0" b="2540"/>
            <wp:docPr id="1117201864" name="Picture 1117201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87260" cy="3545094"/>
                    </a:xfrm>
                    <a:prstGeom prst="rect">
                      <a:avLst/>
                    </a:prstGeom>
                    <a:noFill/>
                    <a:ln>
                      <a:noFill/>
                    </a:ln>
                  </pic:spPr>
                </pic:pic>
              </a:graphicData>
            </a:graphic>
          </wp:inline>
        </w:drawing>
      </w:r>
    </w:p>
    <w:p w14:paraId="30430494" w14:textId="56A5C0DF" w:rsidR="00E94826" w:rsidRDefault="00E94826" w:rsidP="00E94826">
      <w:pPr>
        <w:ind w:left="360"/>
        <w:rPr>
          <w:rFonts w:ascii="Times New Roman" w:hAnsi="Times New Roman" w:cs="Times New Roman"/>
          <w:sz w:val="24"/>
          <w:szCs w:val="24"/>
        </w:rPr>
      </w:pPr>
    </w:p>
    <w:p w14:paraId="2FE50B25" w14:textId="77777777" w:rsidR="00E94826" w:rsidRDefault="00E94826" w:rsidP="00E94826">
      <w:pPr>
        <w:ind w:left="360"/>
        <w:rPr>
          <w:rFonts w:ascii="Times New Roman" w:hAnsi="Times New Roman" w:cs="Times New Roman"/>
          <w:sz w:val="24"/>
          <w:szCs w:val="24"/>
        </w:rPr>
      </w:pPr>
    </w:p>
    <w:p w14:paraId="2EC72A0F" w14:textId="77777777" w:rsidR="00E94826" w:rsidRPr="00177107"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Riwayat Perawatan</w:t>
      </w:r>
    </w:p>
    <w:p w14:paraId="29A540C4" w14:textId="77777777" w:rsidR="00E94826" w:rsidRDefault="00E94826" w:rsidP="00E94826">
      <w:pPr>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BC12D3" wp14:editId="3D5CC63B">
            <wp:extent cx="4966138" cy="3528354"/>
            <wp:effectExtent l="0" t="0" r="6350" b="0"/>
            <wp:docPr id="1117201865" name="Picture 1117201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73311" cy="3533450"/>
                    </a:xfrm>
                    <a:prstGeom prst="rect">
                      <a:avLst/>
                    </a:prstGeom>
                    <a:noFill/>
                    <a:ln>
                      <a:noFill/>
                    </a:ln>
                  </pic:spPr>
                </pic:pic>
              </a:graphicData>
            </a:graphic>
          </wp:inline>
        </w:drawing>
      </w:r>
    </w:p>
    <w:p w14:paraId="43B26556" w14:textId="77777777" w:rsidR="00E94826" w:rsidRPr="00177107"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t>Mockup Antarmuka Halaman</w:t>
      </w:r>
      <w:r>
        <w:rPr>
          <w:rFonts w:ascii="Times New Roman" w:hAnsi="Times New Roman" w:cs="Times New Roman"/>
          <w:sz w:val="24"/>
          <w:szCs w:val="24"/>
        </w:rPr>
        <w:t xml:space="preserve"> Reservasi Pasien</w:t>
      </w:r>
    </w:p>
    <w:p w14:paraId="2DE66EAF" w14:textId="4657306D"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E5B81C" wp14:editId="49E3E1B8">
            <wp:extent cx="4965700" cy="3529769"/>
            <wp:effectExtent l="0" t="0" r="6350" b="0"/>
            <wp:docPr id="1117201866" name="Picture 1117201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69559" cy="3532512"/>
                    </a:xfrm>
                    <a:prstGeom prst="rect">
                      <a:avLst/>
                    </a:prstGeom>
                    <a:noFill/>
                    <a:ln>
                      <a:noFill/>
                    </a:ln>
                  </pic:spPr>
                </pic:pic>
              </a:graphicData>
            </a:graphic>
          </wp:inline>
        </w:drawing>
      </w:r>
    </w:p>
    <w:p w14:paraId="19E9A49C" w14:textId="368F9599" w:rsidR="00E94826" w:rsidRDefault="00E94826" w:rsidP="00E94826">
      <w:pPr>
        <w:ind w:left="360"/>
        <w:rPr>
          <w:rFonts w:ascii="Times New Roman" w:hAnsi="Times New Roman" w:cs="Times New Roman"/>
          <w:sz w:val="24"/>
          <w:szCs w:val="24"/>
        </w:rPr>
      </w:pPr>
    </w:p>
    <w:p w14:paraId="3D6AD83D" w14:textId="77777777" w:rsidR="00E94826" w:rsidRDefault="00E94826" w:rsidP="00E94826">
      <w:pPr>
        <w:ind w:left="360"/>
        <w:rPr>
          <w:rFonts w:ascii="Times New Roman" w:hAnsi="Times New Roman" w:cs="Times New Roman"/>
          <w:sz w:val="24"/>
          <w:szCs w:val="24"/>
        </w:rPr>
      </w:pPr>
    </w:p>
    <w:p w14:paraId="7C30EC43" w14:textId="77777777" w:rsidR="00E94826" w:rsidRPr="00177107"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Tambah Reservasi</w:t>
      </w:r>
    </w:p>
    <w:p w14:paraId="7BE4CB7C" w14:textId="77777777"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006985" wp14:editId="14B3E96A">
            <wp:extent cx="4950372" cy="3518873"/>
            <wp:effectExtent l="0" t="0" r="3175" b="5715"/>
            <wp:docPr id="1117201867" name="Picture 1117201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61098" cy="3526497"/>
                    </a:xfrm>
                    <a:prstGeom prst="rect">
                      <a:avLst/>
                    </a:prstGeom>
                    <a:noFill/>
                    <a:ln>
                      <a:noFill/>
                    </a:ln>
                  </pic:spPr>
                </pic:pic>
              </a:graphicData>
            </a:graphic>
          </wp:inline>
        </w:drawing>
      </w:r>
    </w:p>
    <w:p w14:paraId="135F4BB6" w14:textId="77777777" w:rsidR="00E94826"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t>Mockup Antarmuka Halaman</w:t>
      </w:r>
      <w:r>
        <w:rPr>
          <w:rFonts w:ascii="Times New Roman" w:hAnsi="Times New Roman" w:cs="Times New Roman"/>
          <w:sz w:val="24"/>
          <w:szCs w:val="24"/>
        </w:rPr>
        <w:t xml:space="preserve"> Data Pasien User Admin</w:t>
      </w:r>
    </w:p>
    <w:p w14:paraId="49E83BBD" w14:textId="679568E8"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91CB15" wp14:editId="0CB71B0D">
            <wp:extent cx="5035070" cy="3579079"/>
            <wp:effectExtent l="0" t="0" r="0" b="2540"/>
            <wp:docPr id="1117201868" name="Picture 111720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029" cy="3581893"/>
                    </a:xfrm>
                    <a:prstGeom prst="rect">
                      <a:avLst/>
                    </a:prstGeom>
                    <a:noFill/>
                    <a:ln>
                      <a:noFill/>
                    </a:ln>
                  </pic:spPr>
                </pic:pic>
              </a:graphicData>
            </a:graphic>
          </wp:inline>
        </w:drawing>
      </w:r>
    </w:p>
    <w:p w14:paraId="69E68C68" w14:textId="3EF20CA3" w:rsidR="00E94826" w:rsidRDefault="00E94826" w:rsidP="00E94826">
      <w:pPr>
        <w:ind w:left="360"/>
        <w:rPr>
          <w:rFonts w:ascii="Times New Roman" w:hAnsi="Times New Roman" w:cs="Times New Roman"/>
          <w:sz w:val="24"/>
          <w:szCs w:val="24"/>
        </w:rPr>
      </w:pPr>
    </w:p>
    <w:p w14:paraId="66DBB0C4" w14:textId="77777777" w:rsidR="00E94826" w:rsidRDefault="00E94826" w:rsidP="00E94826">
      <w:pPr>
        <w:ind w:left="360"/>
        <w:rPr>
          <w:rFonts w:ascii="Times New Roman" w:hAnsi="Times New Roman" w:cs="Times New Roman"/>
          <w:sz w:val="24"/>
          <w:szCs w:val="24"/>
        </w:rPr>
      </w:pPr>
    </w:p>
    <w:p w14:paraId="6D48AB75" w14:textId="77777777" w:rsidR="00E94826" w:rsidRPr="00177107"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Data Pasien User Owner</w:t>
      </w:r>
    </w:p>
    <w:p w14:paraId="17E693A1" w14:textId="77777777"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A30856" wp14:editId="78D21394">
            <wp:extent cx="5076496" cy="360852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83939" cy="3613817"/>
                    </a:xfrm>
                    <a:prstGeom prst="rect">
                      <a:avLst/>
                    </a:prstGeom>
                    <a:noFill/>
                    <a:ln>
                      <a:noFill/>
                    </a:ln>
                  </pic:spPr>
                </pic:pic>
              </a:graphicData>
            </a:graphic>
          </wp:inline>
        </w:drawing>
      </w:r>
    </w:p>
    <w:p w14:paraId="03BA3F2A" w14:textId="10DC25A0" w:rsidR="00E94826"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t>Mockup Antarmuka Halaman</w:t>
      </w:r>
      <w:r>
        <w:rPr>
          <w:rFonts w:ascii="Times New Roman" w:hAnsi="Times New Roman" w:cs="Times New Roman"/>
          <w:sz w:val="24"/>
          <w:szCs w:val="24"/>
        </w:rPr>
        <w:t xml:space="preserve"> </w:t>
      </w:r>
      <w:r>
        <w:rPr>
          <w:noProof/>
        </w:rPr>
        <w:drawing>
          <wp:inline distT="0" distB="0" distL="0" distR="0" wp14:anchorId="22DAD371" wp14:editId="70FC0F19">
            <wp:extent cx="4902813" cy="3485067"/>
            <wp:effectExtent l="0" t="0" r="0" b="1270"/>
            <wp:docPr id="1117201869" name="Picture 111720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919127" cy="3496664"/>
                    </a:xfrm>
                    <a:prstGeom prst="rect">
                      <a:avLst/>
                    </a:prstGeom>
                    <a:noFill/>
                    <a:ln>
                      <a:noFill/>
                    </a:ln>
                  </pic:spPr>
                </pic:pic>
              </a:graphicData>
            </a:graphic>
          </wp:inline>
        </w:drawing>
      </w:r>
    </w:p>
    <w:p w14:paraId="689C2232" w14:textId="3BD90CB1" w:rsidR="00E94826" w:rsidRDefault="00E94826" w:rsidP="00E94826">
      <w:pPr>
        <w:rPr>
          <w:rFonts w:ascii="Times New Roman" w:hAnsi="Times New Roman" w:cs="Times New Roman"/>
          <w:sz w:val="24"/>
          <w:szCs w:val="24"/>
        </w:rPr>
      </w:pPr>
    </w:p>
    <w:p w14:paraId="10C8B64C" w14:textId="77777777" w:rsidR="00E94826" w:rsidRPr="00E94826" w:rsidRDefault="00E94826" w:rsidP="00E94826">
      <w:pPr>
        <w:rPr>
          <w:rFonts w:ascii="Times New Roman" w:hAnsi="Times New Roman" w:cs="Times New Roman"/>
          <w:sz w:val="24"/>
          <w:szCs w:val="24"/>
        </w:rPr>
      </w:pPr>
    </w:p>
    <w:p w14:paraId="1B15E02A" w14:textId="77777777" w:rsidR="00E94826"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edit Rekam Medik</w:t>
      </w:r>
    </w:p>
    <w:p w14:paraId="31455DB0"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35D4D734" wp14:editId="14FE0A57">
            <wp:extent cx="5171089" cy="3675765"/>
            <wp:effectExtent l="0" t="0" r="0" b="1270"/>
            <wp:docPr id="1117201870" name="Picture 111720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185482" cy="3685996"/>
                    </a:xfrm>
                    <a:prstGeom prst="rect">
                      <a:avLst/>
                    </a:prstGeom>
                    <a:noFill/>
                    <a:ln>
                      <a:noFill/>
                    </a:ln>
                  </pic:spPr>
                </pic:pic>
              </a:graphicData>
            </a:graphic>
          </wp:inline>
        </w:drawing>
      </w:r>
    </w:p>
    <w:p w14:paraId="4D27E5C7"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Izin Dokter</w:t>
      </w:r>
    </w:p>
    <w:p w14:paraId="0EA6F004" w14:textId="5C878A95" w:rsidR="00E94826" w:rsidRDefault="00E94826" w:rsidP="00E94826">
      <w:pPr>
        <w:ind w:left="360"/>
        <w:rPr>
          <w:rFonts w:ascii="Times New Roman" w:hAnsi="Times New Roman" w:cs="Times New Roman"/>
          <w:sz w:val="24"/>
          <w:szCs w:val="24"/>
        </w:rPr>
      </w:pPr>
      <w:r>
        <w:rPr>
          <w:noProof/>
        </w:rPr>
        <w:drawing>
          <wp:inline distT="0" distB="0" distL="0" distR="0" wp14:anchorId="51A75CCE" wp14:editId="1687384C">
            <wp:extent cx="5212502" cy="3705203"/>
            <wp:effectExtent l="0" t="0" r="7620" b="0"/>
            <wp:docPr id="1117201871" name="Picture 1117201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221838" cy="3711839"/>
                    </a:xfrm>
                    <a:prstGeom prst="rect">
                      <a:avLst/>
                    </a:prstGeom>
                    <a:noFill/>
                    <a:ln>
                      <a:noFill/>
                    </a:ln>
                  </pic:spPr>
                </pic:pic>
              </a:graphicData>
            </a:graphic>
          </wp:inline>
        </w:drawing>
      </w:r>
    </w:p>
    <w:p w14:paraId="56DC6133" w14:textId="77777777" w:rsidR="00E94826" w:rsidRDefault="00E94826" w:rsidP="00E94826">
      <w:pPr>
        <w:ind w:left="360"/>
        <w:rPr>
          <w:rFonts w:ascii="Times New Roman" w:hAnsi="Times New Roman" w:cs="Times New Roman"/>
          <w:sz w:val="24"/>
          <w:szCs w:val="24"/>
        </w:rPr>
      </w:pPr>
    </w:p>
    <w:p w14:paraId="3552926F"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Data Pasien User Dokter</w:t>
      </w:r>
    </w:p>
    <w:p w14:paraId="3BC88304"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459ABECE" wp14:editId="5CC5E6F6">
            <wp:extent cx="5171089" cy="3675765"/>
            <wp:effectExtent l="0" t="0" r="0" b="1270"/>
            <wp:docPr id="1117201872" name="Picture 1117201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178287" cy="3680882"/>
                    </a:xfrm>
                    <a:prstGeom prst="rect">
                      <a:avLst/>
                    </a:prstGeom>
                    <a:noFill/>
                    <a:ln>
                      <a:noFill/>
                    </a:ln>
                  </pic:spPr>
                </pic:pic>
              </a:graphicData>
            </a:graphic>
          </wp:inline>
        </w:drawing>
      </w:r>
    </w:p>
    <w:p w14:paraId="1657105D"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Data Dokter User Admin</w:t>
      </w:r>
    </w:p>
    <w:p w14:paraId="251B8672" w14:textId="3E8D5627" w:rsidR="00E94826" w:rsidRDefault="00E94826" w:rsidP="00E94826">
      <w:pPr>
        <w:rPr>
          <w:rFonts w:ascii="Times New Roman" w:hAnsi="Times New Roman" w:cs="Times New Roman"/>
          <w:sz w:val="24"/>
          <w:szCs w:val="24"/>
        </w:rPr>
      </w:pPr>
      <w:r>
        <w:rPr>
          <w:noProof/>
        </w:rPr>
        <w:drawing>
          <wp:inline distT="0" distB="0" distL="0" distR="0" wp14:anchorId="1F3A57B8" wp14:editId="4D3327DE">
            <wp:extent cx="4981641" cy="3541100"/>
            <wp:effectExtent l="0" t="0" r="0" b="2540"/>
            <wp:docPr id="1117201873" name="Picture 111720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3117" cy="3549258"/>
                    </a:xfrm>
                    <a:prstGeom prst="rect">
                      <a:avLst/>
                    </a:prstGeom>
                    <a:noFill/>
                    <a:ln>
                      <a:noFill/>
                    </a:ln>
                  </pic:spPr>
                </pic:pic>
              </a:graphicData>
            </a:graphic>
          </wp:inline>
        </w:drawing>
      </w:r>
    </w:p>
    <w:p w14:paraId="4F2EDC3A" w14:textId="0398F4EB" w:rsidR="00E94826" w:rsidRDefault="00E94826" w:rsidP="00E94826">
      <w:pPr>
        <w:rPr>
          <w:rFonts w:ascii="Times New Roman" w:hAnsi="Times New Roman" w:cs="Times New Roman"/>
          <w:sz w:val="24"/>
          <w:szCs w:val="24"/>
        </w:rPr>
      </w:pPr>
    </w:p>
    <w:p w14:paraId="1DF89F8F" w14:textId="660DEFAA" w:rsidR="00E94826" w:rsidRDefault="00E94826" w:rsidP="00E94826">
      <w:pPr>
        <w:rPr>
          <w:rFonts w:ascii="Times New Roman" w:hAnsi="Times New Roman" w:cs="Times New Roman"/>
          <w:sz w:val="24"/>
          <w:szCs w:val="24"/>
        </w:rPr>
      </w:pPr>
    </w:p>
    <w:p w14:paraId="3FB027DF" w14:textId="77777777" w:rsidR="00E94826" w:rsidRDefault="00E94826" w:rsidP="00E94826">
      <w:pPr>
        <w:rPr>
          <w:rFonts w:ascii="Times New Roman" w:hAnsi="Times New Roman" w:cs="Times New Roman"/>
          <w:sz w:val="24"/>
          <w:szCs w:val="24"/>
        </w:rPr>
      </w:pPr>
    </w:p>
    <w:p w14:paraId="2C0181E8"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Data Dokter User Owner</w:t>
      </w:r>
    </w:p>
    <w:p w14:paraId="50E1677D"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7530210D" wp14:editId="200FEE98">
            <wp:extent cx="5202621" cy="3698179"/>
            <wp:effectExtent l="0" t="0" r="0" b="0"/>
            <wp:docPr id="1117201874" name="Picture 111720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11207" cy="3704282"/>
                    </a:xfrm>
                    <a:prstGeom prst="rect">
                      <a:avLst/>
                    </a:prstGeom>
                    <a:noFill/>
                    <a:ln>
                      <a:noFill/>
                    </a:ln>
                  </pic:spPr>
                </pic:pic>
              </a:graphicData>
            </a:graphic>
          </wp:inline>
        </w:drawing>
      </w:r>
    </w:p>
    <w:p w14:paraId="724C07D0"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Dahsboard Dokter</w:t>
      </w:r>
    </w:p>
    <w:p w14:paraId="69D4BBDC" w14:textId="41E2AFD2" w:rsidR="00E94826" w:rsidRDefault="00E94826" w:rsidP="00E94826">
      <w:pPr>
        <w:ind w:left="360"/>
        <w:rPr>
          <w:rFonts w:ascii="Times New Roman" w:hAnsi="Times New Roman" w:cs="Times New Roman"/>
          <w:sz w:val="24"/>
          <w:szCs w:val="24"/>
        </w:rPr>
      </w:pPr>
      <w:r>
        <w:rPr>
          <w:noProof/>
        </w:rPr>
        <w:drawing>
          <wp:inline distT="0" distB="0" distL="0" distR="0" wp14:anchorId="4F13670D" wp14:editId="1D64DF99">
            <wp:extent cx="5202555" cy="3698132"/>
            <wp:effectExtent l="0" t="0" r="0" b="0"/>
            <wp:docPr id="1117201875" name="Picture 111720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07966" cy="3701979"/>
                    </a:xfrm>
                    <a:prstGeom prst="rect">
                      <a:avLst/>
                    </a:prstGeom>
                    <a:noFill/>
                    <a:ln>
                      <a:noFill/>
                    </a:ln>
                  </pic:spPr>
                </pic:pic>
              </a:graphicData>
            </a:graphic>
          </wp:inline>
        </w:drawing>
      </w:r>
    </w:p>
    <w:p w14:paraId="307FF0D1" w14:textId="77777777" w:rsidR="00E94826" w:rsidRDefault="00E94826" w:rsidP="00E94826">
      <w:pPr>
        <w:ind w:left="360"/>
        <w:rPr>
          <w:rFonts w:ascii="Times New Roman" w:hAnsi="Times New Roman" w:cs="Times New Roman"/>
          <w:sz w:val="24"/>
          <w:szCs w:val="24"/>
        </w:rPr>
      </w:pPr>
    </w:p>
    <w:p w14:paraId="2137C628"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Rekam Medik User Dokter</w:t>
      </w:r>
    </w:p>
    <w:p w14:paraId="73B9C133"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6641E7C4" wp14:editId="6F6A8094">
            <wp:extent cx="5218386" cy="3709385"/>
            <wp:effectExtent l="0" t="0" r="1905" b="5715"/>
            <wp:docPr id="1117201876" name="Picture 111720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24071" cy="3713426"/>
                    </a:xfrm>
                    <a:prstGeom prst="rect">
                      <a:avLst/>
                    </a:prstGeom>
                    <a:noFill/>
                    <a:ln>
                      <a:noFill/>
                    </a:ln>
                  </pic:spPr>
                </pic:pic>
              </a:graphicData>
            </a:graphic>
          </wp:inline>
        </w:drawing>
      </w:r>
    </w:p>
    <w:p w14:paraId="3835A51C"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Edit data pasien User Dokter</w:t>
      </w:r>
    </w:p>
    <w:p w14:paraId="7D0BE614" w14:textId="2A02D3A0" w:rsidR="00E94826" w:rsidRDefault="00E94826" w:rsidP="00E94826">
      <w:pPr>
        <w:ind w:left="360"/>
        <w:rPr>
          <w:rFonts w:ascii="Times New Roman" w:hAnsi="Times New Roman" w:cs="Times New Roman"/>
          <w:sz w:val="24"/>
          <w:szCs w:val="24"/>
        </w:rPr>
      </w:pPr>
      <w:r>
        <w:rPr>
          <w:noProof/>
        </w:rPr>
        <w:drawing>
          <wp:inline distT="0" distB="0" distL="0" distR="0" wp14:anchorId="0860E8F5" wp14:editId="1592563B">
            <wp:extent cx="5217795" cy="3708965"/>
            <wp:effectExtent l="0" t="0" r="1905" b="6350"/>
            <wp:docPr id="1117201877" name="Picture 111720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225664" cy="3714559"/>
                    </a:xfrm>
                    <a:prstGeom prst="rect">
                      <a:avLst/>
                    </a:prstGeom>
                    <a:noFill/>
                    <a:ln>
                      <a:noFill/>
                    </a:ln>
                  </pic:spPr>
                </pic:pic>
              </a:graphicData>
            </a:graphic>
          </wp:inline>
        </w:drawing>
      </w:r>
    </w:p>
    <w:p w14:paraId="497D71D3" w14:textId="77777777" w:rsidR="00E94826" w:rsidRDefault="00E94826" w:rsidP="00E94826">
      <w:pPr>
        <w:ind w:left="360"/>
        <w:rPr>
          <w:rFonts w:ascii="Times New Roman" w:hAnsi="Times New Roman" w:cs="Times New Roman"/>
          <w:sz w:val="24"/>
          <w:szCs w:val="24"/>
        </w:rPr>
      </w:pPr>
    </w:p>
    <w:p w14:paraId="4C869556" w14:textId="77777777" w:rsidR="00E94826" w:rsidRPr="00D57802"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 xml:space="preserve">Mockup Antarmuka </w:t>
      </w:r>
      <w:r>
        <w:rPr>
          <w:rFonts w:ascii="Times New Roman" w:hAnsi="Times New Roman" w:cs="Times New Roman"/>
          <w:sz w:val="24"/>
          <w:szCs w:val="24"/>
        </w:rPr>
        <w:t>Halaman Tambah jadwal dokter</w:t>
      </w:r>
    </w:p>
    <w:p w14:paraId="621BD8AF"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07A31C14" wp14:editId="62963C5A">
            <wp:extent cx="5218386" cy="3709385"/>
            <wp:effectExtent l="0" t="0" r="1905" b="5715"/>
            <wp:docPr id="1117201878" name="Picture 1117201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222029" cy="3711975"/>
                    </a:xfrm>
                    <a:prstGeom prst="rect">
                      <a:avLst/>
                    </a:prstGeom>
                    <a:noFill/>
                    <a:ln>
                      <a:noFill/>
                    </a:ln>
                  </pic:spPr>
                </pic:pic>
              </a:graphicData>
            </a:graphic>
          </wp:inline>
        </w:drawing>
      </w:r>
    </w:p>
    <w:p w14:paraId="6154A69C"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w:t>
      </w:r>
      <w:r>
        <w:rPr>
          <w:rFonts w:ascii="Times New Roman" w:hAnsi="Times New Roman" w:cs="Times New Roman"/>
          <w:sz w:val="24"/>
          <w:szCs w:val="24"/>
        </w:rPr>
        <w:t xml:space="preserve"> Halaman</w:t>
      </w:r>
      <w:r w:rsidRPr="00551E04">
        <w:rPr>
          <w:rFonts w:ascii="Times New Roman" w:hAnsi="Times New Roman" w:cs="Times New Roman"/>
          <w:sz w:val="24"/>
          <w:szCs w:val="24"/>
        </w:rPr>
        <w:t xml:space="preserve"> </w:t>
      </w:r>
      <w:r>
        <w:rPr>
          <w:rFonts w:ascii="Times New Roman" w:hAnsi="Times New Roman" w:cs="Times New Roman"/>
          <w:sz w:val="24"/>
          <w:szCs w:val="24"/>
        </w:rPr>
        <w:t>Edit Data dokter</w:t>
      </w:r>
    </w:p>
    <w:p w14:paraId="0788A43D" w14:textId="21FCC080" w:rsidR="00E94826" w:rsidRDefault="00E94826" w:rsidP="00E94826">
      <w:pPr>
        <w:ind w:left="360"/>
        <w:rPr>
          <w:rFonts w:ascii="Times New Roman" w:hAnsi="Times New Roman" w:cs="Times New Roman"/>
          <w:sz w:val="24"/>
          <w:szCs w:val="24"/>
        </w:rPr>
      </w:pPr>
      <w:r>
        <w:rPr>
          <w:noProof/>
        </w:rPr>
        <w:drawing>
          <wp:inline distT="0" distB="0" distL="0" distR="0" wp14:anchorId="1153E43A" wp14:editId="7921D531">
            <wp:extent cx="5217795" cy="3708965"/>
            <wp:effectExtent l="0" t="0" r="1905" b="6350"/>
            <wp:docPr id="1117201879" name="Picture 1117201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222006" cy="3711958"/>
                    </a:xfrm>
                    <a:prstGeom prst="rect">
                      <a:avLst/>
                    </a:prstGeom>
                    <a:noFill/>
                    <a:ln>
                      <a:noFill/>
                    </a:ln>
                  </pic:spPr>
                </pic:pic>
              </a:graphicData>
            </a:graphic>
          </wp:inline>
        </w:drawing>
      </w:r>
    </w:p>
    <w:p w14:paraId="7871A02D" w14:textId="77777777" w:rsidR="00E94826" w:rsidRDefault="00E94826" w:rsidP="00E94826">
      <w:pPr>
        <w:ind w:left="360"/>
        <w:rPr>
          <w:rFonts w:ascii="Times New Roman" w:hAnsi="Times New Roman" w:cs="Times New Roman"/>
          <w:sz w:val="24"/>
          <w:szCs w:val="24"/>
        </w:rPr>
      </w:pPr>
    </w:p>
    <w:p w14:paraId="20116B6A" w14:textId="77777777" w:rsidR="00E94826" w:rsidRPr="00E00EB0"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w:t>
      </w:r>
      <w:r>
        <w:rPr>
          <w:rFonts w:ascii="Times New Roman" w:hAnsi="Times New Roman" w:cs="Times New Roman"/>
          <w:sz w:val="24"/>
          <w:szCs w:val="24"/>
        </w:rPr>
        <w:t xml:space="preserve"> Halaman</w:t>
      </w:r>
      <w:r w:rsidRPr="00551E04">
        <w:rPr>
          <w:rFonts w:ascii="Times New Roman" w:hAnsi="Times New Roman" w:cs="Times New Roman"/>
          <w:sz w:val="24"/>
          <w:szCs w:val="24"/>
        </w:rPr>
        <w:t xml:space="preserve"> </w:t>
      </w:r>
      <w:r>
        <w:rPr>
          <w:rFonts w:ascii="Times New Roman" w:hAnsi="Times New Roman" w:cs="Times New Roman"/>
          <w:sz w:val="24"/>
          <w:szCs w:val="24"/>
        </w:rPr>
        <w:t>Dashboard Admin</w:t>
      </w:r>
    </w:p>
    <w:p w14:paraId="57527E46"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4624B6B1" wp14:editId="1419BD1D">
            <wp:extent cx="5297214" cy="3765419"/>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302264" cy="3769008"/>
                    </a:xfrm>
                    <a:prstGeom prst="rect">
                      <a:avLst/>
                    </a:prstGeom>
                    <a:noFill/>
                    <a:ln>
                      <a:noFill/>
                    </a:ln>
                  </pic:spPr>
                </pic:pic>
              </a:graphicData>
            </a:graphic>
          </wp:inline>
        </w:drawing>
      </w:r>
    </w:p>
    <w:p w14:paraId="12C3292F"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w:t>
      </w:r>
      <w:r>
        <w:rPr>
          <w:rFonts w:ascii="Times New Roman" w:hAnsi="Times New Roman" w:cs="Times New Roman"/>
          <w:sz w:val="24"/>
          <w:szCs w:val="24"/>
        </w:rPr>
        <w:t xml:space="preserve"> Halaman Tambah data pelayanan</w:t>
      </w:r>
    </w:p>
    <w:p w14:paraId="2708F07A" w14:textId="27FB4CB3" w:rsidR="00E94826" w:rsidRDefault="00E94826" w:rsidP="00E94826">
      <w:pPr>
        <w:rPr>
          <w:rFonts w:ascii="Times New Roman" w:hAnsi="Times New Roman" w:cs="Times New Roman"/>
          <w:sz w:val="24"/>
          <w:szCs w:val="24"/>
        </w:rPr>
      </w:pPr>
      <w:r>
        <w:rPr>
          <w:noProof/>
        </w:rPr>
        <w:drawing>
          <wp:inline distT="0" distB="0" distL="0" distR="0" wp14:anchorId="4AA83C08" wp14:editId="128DF5FB">
            <wp:extent cx="5091999" cy="3619546"/>
            <wp:effectExtent l="0" t="0" r="0" b="0"/>
            <wp:docPr id="1117201880" name="Picture 1117201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099472" cy="3624858"/>
                    </a:xfrm>
                    <a:prstGeom prst="rect">
                      <a:avLst/>
                    </a:prstGeom>
                    <a:noFill/>
                    <a:ln>
                      <a:noFill/>
                    </a:ln>
                  </pic:spPr>
                </pic:pic>
              </a:graphicData>
            </a:graphic>
          </wp:inline>
        </w:drawing>
      </w:r>
    </w:p>
    <w:p w14:paraId="4AD93DAA" w14:textId="77777777" w:rsidR="00E94826" w:rsidRPr="00F15D2A"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lastRenderedPageBreak/>
        <w:t>Mockup Antarmuka</w:t>
      </w:r>
      <w:r>
        <w:rPr>
          <w:rFonts w:ascii="Times New Roman" w:hAnsi="Times New Roman" w:cs="Times New Roman"/>
          <w:sz w:val="24"/>
          <w:szCs w:val="24"/>
        </w:rPr>
        <w:t xml:space="preserve"> Halaman Data Pelayanan</w:t>
      </w:r>
    </w:p>
    <w:p w14:paraId="0B1F8631"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1A58159B" wp14:editId="214802B5">
            <wp:extent cx="5360276" cy="3810245"/>
            <wp:effectExtent l="0" t="0" r="0" b="0"/>
            <wp:docPr id="1117201881" name="Picture 1117201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365898" cy="3814241"/>
                    </a:xfrm>
                    <a:prstGeom prst="rect">
                      <a:avLst/>
                    </a:prstGeom>
                    <a:noFill/>
                    <a:ln>
                      <a:noFill/>
                    </a:ln>
                  </pic:spPr>
                </pic:pic>
              </a:graphicData>
            </a:graphic>
          </wp:inline>
        </w:drawing>
      </w:r>
    </w:p>
    <w:p w14:paraId="536BBAB3" w14:textId="77777777" w:rsidR="00E94826" w:rsidRDefault="00E94826" w:rsidP="00DB27A3">
      <w:pPr>
        <w:numPr>
          <w:ilvl w:val="0"/>
          <w:numId w:val="33"/>
        </w:numPr>
        <w:rPr>
          <w:rFonts w:ascii="Times New Roman" w:hAnsi="Times New Roman" w:cs="Times New Roman"/>
          <w:sz w:val="24"/>
          <w:szCs w:val="24"/>
        </w:rPr>
      </w:pPr>
      <w:r w:rsidRPr="00D9696F">
        <w:rPr>
          <w:rFonts w:ascii="Times New Roman" w:hAnsi="Times New Roman" w:cs="Times New Roman"/>
          <w:sz w:val="24"/>
          <w:szCs w:val="24"/>
        </w:rPr>
        <w:t>Mockup Antarmuka Halaman Pemasukan</w:t>
      </w:r>
      <w:r w:rsidRPr="00D9696F">
        <w:rPr>
          <w:rFonts w:ascii="Times New Roman" w:hAnsi="Times New Roman" w:cs="Times New Roman"/>
          <w:noProof/>
          <w:sz w:val="24"/>
          <w:szCs w:val="24"/>
        </w:rPr>
        <w:t xml:space="preserve"> </w:t>
      </w:r>
      <w:r>
        <w:rPr>
          <w:noProof/>
        </w:rPr>
        <w:drawing>
          <wp:inline distT="0" distB="0" distL="0" distR="0" wp14:anchorId="30684BAA" wp14:editId="7E746ACC">
            <wp:extent cx="5139296" cy="3653166"/>
            <wp:effectExtent l="0" t="0" r="4445" b="4445"/>
            <wp:docPr id="1117201882" name="Picture 1117201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146738" cy="3658456"/>
                    </a:xfrm>
                    <a:prstGeom prst="rect">
                      <a:avLst/>
                    </a:prstGeom>
                    <a:noFill/>
                    <a:ln>
                      <a:noFill/>
                    </a:ln>
                  </pic:spPr>
                </pic:pic>
              </a:graphicData>
            </a:graphic>
          </wp:inline>
        </w:drawing>
      </w:r>
      <w:r>
        <w:rPr>
          <w:rFonts w:ascii="Times New Roman" w:hAnsi="Times New Roman" w:cs="Times New Roman"/>
          <w:noProof/>
          <w:sz w:val="24"/>
          <w:szCs w:val="24"/>
        </w:rPr>
        <w:lastRenderedPageBreak/>
        <w:t xml:space="preserve">26. </w:t>
      </w:r>
      <w:r w:rsidRPr="00D9696F">
        <w:rPr>
          <w:rFonts w:ascii="Times New Roman" w:hAnsi="Times New Roman" w:cs="Times New Roman"/>
          <w:sz w:val="24"/>
          <w:szCs w:val="24"/>
        </w:rPr>
        <w:t>Mockup Antarmuka Halaman Edit Pemasukan</w:t>
      </w:r>
      <w:r w:rsidRPr="00D9696F">
        <w:rPr>
          <w:rFonts w:ascii="Times New Roman" w:hAnsi="Times New Roman" w:cs="Times New Roman"/>
          <w:noProof/>
          <w:sz w:val="24"/>
          <w:szCs w:val="24"/>
        </w:rPr>
        <w:t xml:space="preserve"> </w:t>
      </w:r>
      <w:r>
        <w:rPr>
          <w:noProof/>
        </w:rPr>
        <w:drawing>
          <wp:inline distT="0" distB="0" distL="0" distR="0" wp14:anchorId="1BFA87E8" wp14:editId="0CB87CF0">
            <wp:extent cx="5186592" cy="3686785"/>
            <wp:effectExtent l="0" t="0" r="0" b="9525"/>
            <wp:docPr id="1117201883" name="Picture 111720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196631" cy="3693921"/>
                    </a:xfrm>
                    <a:prstGeom prst="rect">
                      <a:avLst/>
                    </a:prstGeom>
                    <a:noFill/>
                    <a:ln>
                      <a:noFill/>
                    </a:ln>
                  </pic:spPr>
                </pic:pic>
              </a:graphicData>
            </a:graphic>
          </wp:inline>
        </w:drawing>
      </w:r>
    </w:p>
    <w:p w14:paraId="66E64801" w14:textId="77777777" w:rsidR="00E94826" w:rsidRPr="00D9696F" w:rsidRDefault="00E94826" w:rsidP="00DB27A3">
      <w:pPr>
        <w:numPr>
          <w:ilvl w:val="0"/>
          <w:numId w:val="34"/>
        </w:numPr>
        <w:rPr>
          <w:rFonts w:ascii="Times New Roman" w:hAnsi="Times New Roman" w:cs="Times New Roman"/>
          <w:noProof/>
          <w:sz w:val="24"/>
          <w:szCs w:val="24"/>
        </w:rPr>
      </w:pPr>
      <w:r w:rsidRPr="00D9696F">
        <w:rPr>
          <w:rFonts w:ascii="Times New Roman" w:hAnsi="Times New Roman" w:cs="Times New Roman"/>
          <w:sz w:val="24"/>
          <w:szCs w:val="24"/>
        </w:rPr>
        <w:t>Mockup Antarmuka Halaman Data Pengeluaran</w:t>
      </w:r>
    </w:p>
    <w:p w14:paraId="2B654C8B" w14:textId="7A847202" w:rsidR="00E94826" w:rsidRDefault="00E94826" w:rsidP="00E94826">
      <w:pPr>
        <w:rPr>
          <w:rFonts w:ascii="Times New Roman" w:hAnsi="Times New Roman" w:cs="Times New Roman"/>
          <w:sz w:val="24"/>
          <w:szCs w:val="24"/>
        </w:rPr>
      </w:pPr>
      <w:r>
        <w:rPr>
          <w:noProof/>
        </w:rPr>
        <w:drawing>
          <wp:inline distT="0" distB="0" distL="0" distR="0" wp14:anchorId="30036089" wp14:editId="14757E8C">
            <wp:extent cx="5202358" cy="3697992"/>
            <wp:effectExtent l="0" t="0" r="0" b="0"/>
            <wp:docPr id="1117201884" name="Picture 1117201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210756" cy="3703962"/>
                    </a:xfrm>
                    <a:prstGeom prst="rect">
                      <a:avLst/>
                    </a:prstGeom>
                    <a:noFill/>
                    <a:ln>
                      <a:noFill/>
                    </a:ln>
                  </pic:spPr>
                </pic:pic>
              </a:graphicData>
            </a:graphic>
          </wp:inline>
        </w:drawing>
      </w:r>
    </w:p>
    <w:p w14:paraId="683645D6" w14:textId="77777777" w:rsidR="00E94826" w:rsidRDefault="00E94826" w:rsidP="00E94826">
      <w:pPr>
        <w:rPr>
          <w:rFonts w:ascii="Times New Roman" w:hAnsi="Times New Roman" w:cs="Times New Roman"/>
          <w:sz w:val="24"/>
          <w:szCs w:val="24"/>
        </w:rPr>
      </w:pPr>
    </w:p>
    <w:p w14:paraId="05221EAD" w14:textId="77777777" w:rsidR="00E94826" w:rsidRPr="00D9696F" w:rsidRDefault="00E94826" w:rsidP="00DB27A3">
      <w:pPr>
        <w:numPr>
          <w:ilvl w:val="0"/>
          <w:numId w:val="34"/>
        </w:numPr>
        <w:rPr>
          <w:rFonts w:ascii="Times New Roman" w:hAnsi="Times New Roman" w:cs="Times New Roman"/>
          <w:noProof/>
          <w:sz w:val="24"/>
          <w:szCs w:val="24"/>
        </w:rPr>
      </w:pPr>
      <w:r>
        <w:rPr>
          <w:noProof/>
        </w:rPr>
        <w:lastRenderedPageBreak/>
        <w:t xml:space="preserve"> </w:t>
      </w:r>
      <w:r w:rsidRPr="00D9696F">
        <w:rPr>
          <w:rFonts w:ascii="Times New Roman" w:hAnsi="Times New Roman" w:cs="Times New Roman"/>
          <w:sz w:val="24"/>
          <w:szCs w:val="24"/>
        </w:rPr>
        <w:t xml:space="preserve">Mockup Antarmuka Halaman </w:t>
      </w:r>
      <w:r>
        <w:rPr>
          <w:rFonts w:ascii="Times New Roman" w:hAnsi="Times New Roman" w:cs="Times New Roman"/>
          <w:sz w:val="24"/>
          <w:szCs w:val="24"/>
        </w:rPr>
        <w:t>Tambah Pengeluaran</w:t>
      </w:r>
    </w:p>
    <w:p w14:paraId="08FF96F6" w14:textId="77777777" w:rsidR="00E94826" w:rsidRDefault="00E94826" w:rsidP="00E94826">
      <w:pPr>
        <w:rPr>
          <w:rFonts w:ascii="Times New Roman" w:hAnsi="Times New Roman" w:cs="Times New Roman"/>
          <w:sz w:val="24"/>
          <w:szCs w:val="24"/>
        </w:rPr>
      </w:pPr>
      <w:r>
        <w:rPr>
          <w:noProof/>
        </w:rPr>
        <w:drawing>
          <wp:inline distT="0" distB="0" distL="0" distR="0" wp14:anchorId="37AFF7B2" wp14:editId="5FC1331C">
            <wp:extent cx="5596759" cy="3978344"/>
            <wp:effectExtent l="0" t="0" r="4445" b="3175"/>
            <wp:docPr id="1117201885" name="Picture 111720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599160" cy="3980051"/>
                    </a:xfrm>
                    <a:prstGeom prst="rect">
                      <a:avLst/>
                    </a:prstGeom>
                    <a:noFill/>
                    <a:ln>
                      <a:noFill/>
                    </a:ln>
                  </pic:spPr>
                </pic:pic>
              </a:graphicData>
            </a:graphic>
          </wp:inline>
        </w:drawing>
      </w:r>
    </w:p>
    <w:p w14:paraId="504F131D" w14:textId="77777777" w:rsidR="00E94826" w:rsidRDefault="00E94826" w:rsidP="00E94826">
      <w:pPr>
        <w:rPr>
          <w:rFonts w:ascii="Times New Roman" w:hAnsi="Times New Roman" w:cs="Times New Roman"/>
          <w:sz w:val="24"/>
          <w:szCs w:val="24"/>
        </w:rPr>
      </w:pPr>
    </w:p>
    <w:p w14:paraId="049D1EC6" w14:textId="77777777" w:rsidR="00E94826" w:rsidRDefault="00E94826" w:rsidP="00E94826">
      <w:pPr>
        <w:rPr>
          <w:rFonts w:ascii="Times New Roman" w:hAnsi="Times New Roman" w:cs="Times New Roman"/>
          <w:sz w:val="24"/>
          <w:szCs w:val="24"/>
        </w:rPr>
      </w:pPr>
    </w:p>
    <w:p w14:paraId="1AB2403D" w14:textId="77777777" w:rsidR="00E94826" w:rsidRDefault="00E94826" w:rsidP="00E94826">
      <w:pPr>
        <w:rPr>
          <w:rFonts w:ascii="Times New Roman" w:hAnsi="Times New Roman" w:cs="Times New Roman"/>
          <w:sz w:val="24"/>
          <w:szCs w:val="24"/>
        </w:rPr>
      </w:pPr>
    </w:p>
    <w:p w14:paraId="43572160" w14:textId="77777777" w:rsidR="00E94826" w:rsidRDefault="00E94826" w:rsidP="00E94826">
      <w:pPr>
        <w:rPr>
          <w:rFonts w:ascii="Times New Roman" w:hAnsi="Times New Roman" w:cs="Times New Roman"/>
          <w:sz w:val="24"/>
          <w:szCs w:val="24"/>
        </w:rPr>
      </w:pPr>
    </w:p>
    <w:p w14:paraId="00A84914" w14:textId="77777777" w:rsidR="00E94826" w:rsidRDefault="00E94826" w:rsidP="00E94826">
      <w:pPr>
        <w:rPr>
          <w:rFonts w:ascii="Times New Roman" w:hAnsi="Times New Roman" w:cs="Times New Roman"/>
          <w:sz w:val="24"/>
          <w:szCs w:val="24"/>
        </w:rPr>
      </w:pPr>
    </w:p>
    <w:p w14:paraId="530838A4" w14:textId="77777777" w:rsidR="00E94826" w:rsidRDefault="00E94826" w:rsidP="00E94826">
      <w:pPr>
        <w:rPr>
          <w:rFonts w:ascii="Times New Roman" w:hAnsi="Times New Roman" w:cs="Times New Roman"/>
          <w:sz w:val="24"/>
          <w:szCs w:val="24"/>
        </w:rPr>
      </w:pPr>
    </w:p>
    <w:p w14:paraId="7D71C424" w14:textId="77777777" w:rsidR="00E94826" w:rsidRDefault="00E94826" w:rsidP="00E94826">
      <w:pPr>
        <w:rPr>
          <w:rFonts w:ascii="Times New Roman" w:hAnsi="Times New Roman" w:cs="Times New Roman"/>
          <w:sz w:val="24"/>
          <w:szCs w:val="24"/>
        </w:rPr>
      </w:pPr>
    </w:p>
    <w:p w14:paraId="107E9935" w14:textId="77777777" w:rsidR="00E94826" w:rsidRDefault="00E94826" w:rsidP="00E94826">
      <w:pPr>
        <w:rPr>
          <w:rFonts w:ascii="Times New Roman" w:hAnsi="Times New Roman" w:cs="Times New Roman"/>
          <w:sz w:val="24"/>
          <w:szCs w:val="24"/>
        </w:rPr>
      </w:pPr>
    </w:p>
    <w:p w14:paraId="63C8511B" w14:textId="77777777" w:rsidR="00E94826" w:rsidRDefault="00E94826" w:rsidP="00E94826">
      <w:pPr>
        <w:rPr>
          <w:rFonts w:ascii="Times New Roman" w:hAnsi="Times New Roman" w:cs="Times New Roman"/>
          <w:sz w:val="24"/>
          <w:szCs w:val="24"/>
        </w:rPr>
      </w:pPr>
    </w:p>
    <w:p w14:paraId="16DC6442" w14:textId="77777777" w:rsidR="00E94826" w:rsidRDefault="00E94826" w:rsidP="00E94826">
      <w:pPr>
        <w:rPr>
          <w:rFonts w:ascii="Times New Roman" w:hAnsi="Times New Roman" w:cs="Times New Roman"/>
          <w:sz w:val="24"/>
          <w:szCs w:val="24"/>
        </w:rPr>
      </w:pPr>
    </w:p>
    <w:p w14:paraId="1FFEFD96" w14:textId="77777777" w:rsidR="00E94826" w:rsidRDefault="00E94826" w:rsidP="00E94826">
      <w:pPr>
        <w:rPr>
          <w:rFonts w:ascii="Times New Roman" w:hAnsi="Times New Roman" w:cs="Times New Roman"/>
          <w:sz w:val="24"/>
          <w:szCs w:val="24"/>
        </w:rPr>
      </w:pPr>
    </w:p>
    <w:p w14:paraId="14533385" w14:textId="77777777" w:rsidR="00E94826" w:rsidRDefault="00E94826" w:rsidP="00E94826">
      <w:pPr>
        <w:rPr>
          <w:rFonts w:ascii="Times New Roman" w:hAnsi="Times New Roman" w:cs="Times New Roman"/>
          <w:sz w:val="24"/>
          <w:szCs w:val="24"/>
        </w:rPr>
      </w:pPr>
    </w:p>
    <w:p w14:paraId="56EC287E" w14:textId="77777777" w:rsidR="00E94826" w:rsidRDefault="00E94826" w:rsidP="00E94826">
      <w:pPr>
        <w:rPr>
          <w:rFonts w:ascii="Times New Roman" w:hAnsi="Times New Roman" w:cs="Times New Roman"/>
          <w:sz w:val="24"/>
          <w:szCs w:val="24"/>
        </w:rPr>
      </w:pPr>
    </w:p>
    <w:p w14:paraId="3CDA45F0" w14:textId="77777777" w:rsidR="00E94826" w:rsidRDefault="00E94826" w:rsidP="00E94826">
      <w:pPr>
        <w:rPr>
          <w:rFonts w:ascii="Times New Roman" w:hAnsi="Times New Roman" w:cs="Times New Roman"/>
          <w:sz w:val="24"/>
          <w:szCs w:val="24"/>
        </w:rPr>
      </w:pPr>
    </w:p>
    <w:p w14:paraId="1CB9CBB3" w14:textId="77777777" w:rsidR="00E94826" w:rsidRDefault="00E94826" w:rsidP="00E94826">
      <w:pPr>
        <w:rPr>
          <w:rFonts w:ascii="Times New Roman" w:hAnsi="Times New Roman" w:cs="Times New Roman"/>
          <w:sz w:val="24"/>
          <w:szCs w:val="24"/>
        </w:rPr>
      </w:pPr>
    </w:p>
    <w:p w14:paraId="1EC85EC2" w14:textId="77777777" w:rsidR="00E94826" w:rsidRPr="00E41BEC" w:rsidRDefault="00E94826" w:rsidP="00E94826">
      <w:pPr>
        <w:rPr>
          <w:rFonts w:ascii="Times New Roman" w:hAnsi="Times New Roman" w:cs="Times New Roman"/>
          <w:sz w:val="24"/>
          <w:szCs w:val="24"/>
        </w:rPr>
      </w:pPr>
    </w:p>
    <w:p w14:paraId="07E7EBF5" w14:textId="77777777" w:rsidR="00E94826" w:rsidRPr="00E41BEC" w:rsidRDefault="00E94826" w:rsidP="00E94826">
      <w:pPr>
        <w:rPr>
          <w:rFonts w:ascii="Times New Roman" w:hAnsi="Times New Roman" w:cs="Times New Roman"/>
          <w:sz w:val="24"/>
          <w:szCs w:val="24"/>
        </w:rPr>
      </w:pPr>
    </w:p>
    <w:p w14:paraId="6753C14F" w14:textId="77777777" w:rsidR="00E94826" w:rsidRPr="00E41BEC" w:rsidRDefault="00E94826" w:rsidP="00E94826">
      <w:pPr>
        <w:rPr>
          <w:rFonts w:ascii="Times New Roman" w:hAnsi="Times New Roman" w:cs="Times New Roman"/>
          <w:sz w:val="24"/>
          <w:szCs w:val="24"/>
        </w:rPr>
      </w:pPr>
    </w:p>
    <w:p w14:paraId="132BF374" w14:textId="77777777" w:rsidR="00E94826" w:rsidRPr="00E41BEC" w:rsidRDefault="00E94826" w:rsidP="00E94826">
      <w:pPr>
        <w:rPr>
          <w:rFonts w:ascii="Times New Roman" w:hAnsi="Times New Roman" w:cs="Times New Roman"/>
          <w:sz w:val="24"/>
          <w:szCs w:val="24"/>
        </w:rPr>
      </w:pPr>
    </w:p>
    <w:p w14:paraId="1827775E" w14:textId="77777777" w:rsidR="00E94826" w:rsidRDefault="00E94826" w:rsidP="00E94826">
      <w:pPr>
        <w:rPr>
          <w:rFonts w:ascii="Times New Roman" w:hAnsi="Times New Roman" w:cs="Times New Roman"/>
          <w:sz w:val="24"/>
          <w:szCs w:val="24"/>
        </w:rPr>
      </w:pPr>
    </w:p>
    <w:p w14:paraId="3D1B1CE7" w14:textId="77777777" w:rsidR="00E94826" w:rsidRPr="00E41BEC" w:rsidRDefault="00E94826" w:rsidP="00E94826">
      <w:pPr>
        <w:rPr>
          <w:rFonts w:ascii="Times New Roman" w:hAnsi="Times New Roman" w:cs="Times New Roman"/>
          <w:sz w:val="24"/>
          <w:szCs w:val="24"/>
        </w:rPr>
      </w:pPr>
    </w:p>
    <w:p w14:paraId="543095E5" w14:textId="77777777" w:rsidR="00E94826" w:rsidRDefault="00E94826" w:rsidP="00E94826">
      <w:pPr>
        <w:rPr>
          <w:rFonts w:ascii="Times New Roman" w:hAnsi="Times New Roman" w:cs="Times New Roman"/>
          <w:sz w:val="24"/>
          <w:szCs w:val="24"/>
        </w:rPr>
      </w:pPr>
    </w:p>
    <w:p w14:paraId="66F35312" w14:textId="77777777" w:rsidR="00E94826" w:rsidRPr="00E41BEC" w:rsidRDefault="00E94826" w:rsidP="00E94826">
      <w:pPr>
        <w:rPr>
          <w:rFonts w:ascii="Times New Roman" w:hAnsi="Times New Roman" w:cs="Times New Roman"/>
          <w:sz w:val="24"/>
          <w:szCs w:val="24"/>
        </w:rPr>
      </w:pPr>
    </w:p>
    <w:p w14:paraId="1FC6D46C" w14:textId="77777777" w:rsidR="00E94826" w:rsidRDefault="00E94826" w:rsidP="00E94826">
      <w:pPr>
        <w:rPr>
          <w:rFonts w:ascii="Times New Roman" w:hAnsi="Times New Roman" w:cs="Times New Roman"/>
          <w:sz w:val="24"/>
          <w:szCs w:val="24"/>
        </w:rPr>
      </w:pPr>
    </w:p>
    <w:p w14:paraId="2CF16AD1" w14:textId="758C5CA6" w:rsidR="00E94826" w:rsidRPr="00DD289C" w:rsidRDefault="00E94826" w:rsidP="00DD289C">
      <w:pPr>
        <w:jc w:val="center"/>
        <w:rPr>
          <w:rFonts w:ascii="Times New Roman" w:hAnsi="Times New Roman" w:cs="Times New Roman"/>
          <w:b/>
          <w:bCs/>
          <w:sz w:val="24"/>
          <w:szCs w:val="24"/>
        </w:rPr>
      </w:pPr>
    </w:p>
    <w:p w14:paraId="449BADEA" w14:textId="2AC8CE00" w:rsidR="00E94826" w:rsidRPr="000837A8" w:rsidRDefault="00E94826" w:rsidP="000837A8">
      <w:pPr>
        <w:pStyle w:val="Heading1"/>
      </w:pPr>
      <w:bookmarkStart w:id="323" w:name="_Toc178772378"/>
      <w:r w:rsidRPr="000837A8">
        <w:t xml:space="preserve">LAMPIRAN  </w:t>
      </w:r>
      <w:r w:rsidR="00E4008D" w:rsidRPr="000837A8">
        <w:t>D</w:t>
      </w:r>
      <w:bookmarkEnd w:id="323"/>
    </w:p>
    <w:p w14:paraId="236BC99E" w14:textId="77777777" w:rsidR="00E94826" w:rsidRPr="007417C7" w:rsidRDefault="00E94826" w:rsidP="00E94826">
      <w:pPr>
        <w:jc w:val="center"/>
        <w:rPr>
          <w:rFonts w:ascii="Times New Roman" w:hAnsi="Times New Roman" w:cs="Times New Roman"/>
          <w:b/>
          <w:bCs/>
          <w:sz w:val="24"/>
          <w:szCs w:val="24"/>
        </w:rPr>
      </w:pPr>
      <w:r>
        <w:rPr>
          <w:rFonts w:ascii="Times New Roman" w:hAnsi="Times New Roman" w:cs="Times New Roman"/>
          <w:b/>
          <w:bCs/>
          <w:sz w:val="24"/>
          <w:szCs w:val="24"/>
        </w:rPr>
        <w:t>IMPLEMENTASI ANTARMUKA</w:t>
      </w:r>
    </w:p>
    <w:p w14:paraId="7922838B"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sz w:val="24"/>
          <w:szCs w:val="24"/>
        </w:rPr>
        <w:t>(LANJUTAN)</w:t>
      </w:r>
    </w:p>
    <w:p w14:paraId="3C1D60D6" w14:textId="24CB5174" w:rsidR="00E94826" w:rsidRDefault="00E94826" w:rsidP="00E94826">
      <w:pPr>
        <w:tabs>
          <w:tab w:val="left" w:pos="4972"/>
        </w:tabs>
        <w:rPr>
          <w:rFonts w:ascii="Times New Roman" w:hAnsi="Times New Roman" w:cs="Times New Roman"/>
          <w:sz w:val="24"/>
          <w:szCs w:val="24"/>
        </w:rPr>
      </w:pPr>
    </w:p>
    <w:p w14:paraId="2700A071" w14:textId="77777777" w:rsidR="00DD289C" w:rsidRDefault="00DD289C" w:rsidP="00E94826">
      <w:pPr>
        <w:tabs>
          <w:tab w:val="left" w:pos="4972"/>
        </w:tabs>
        <w:rPr>
          <w:rFonts w:ascii="Times New Roman" w:hAnsi="Times New Roman" w:cs="Times New Roman"/>
          <w:sz w:val="24"/>
          <w:szCs w:val="24"/>
        </w:rPr>
      </w:pPr>
    </w:p>
    <w:p w14:paraId="4E18B69A" w14:textId="77777777" w:rsidR="00E94826" w:rsidRDefault="00E94826" w:rsidP="00E94826">
      <w:pPr>
        <w:tabs>
          <w:tab w:val="left" w:pos="4972"/>
        </w:tabs>
        <w:rPr>
          <w:rFonts w:ascii="Times New Roman" w:hAnsi="Times New Roman" w:cs="Times New Roman"/>
          <w:sz w:val="24"/>
          <w:szCs w:val="24"/>
        </w:rPr>
      </w:pPr>
    </w:p>
    <w:p w14:paraId="25220904" w14:textId="77777777" w:rsidR="00E94826" w:rsidRDefault="00E94826" w:rsidP="00E94826">
      <w:pPr>
        <w:tabs>
          <w:tab w:val="left" w:pos="4972"/>
        </w:tabs>
        <w:rPr>
          <w:rFonts w:ascii="Times New Roman" w:hAnsi="Times New Roman" w:cs="Times New Roman"/>
          <w:sz w:val="24"/>
          <w:szCs w:val="24"/>
        </w:rPr>
      </w:pPr>
    </w:p>
    <w:p w14:paraId="25C0947A" w14:textId="77777777" w:rsidR="00E94826" w:rsidRDefault="00E94826" w:rsidP="00E94826">
      <w:pPr>
        <w:tabs>
          <w:tab w:val="left" w:pos="4972"/>
        </w:tabs>
        <w:rPr>
          <w:rFonts w:ascii="Times New Roman" w:hAnsi="Times New Roman" w:cs="Times New Roman"/>
          <w:sz w:val="24"/>
          <w:szCs w:val="24"/>
        </w:rPr>
      </w:pPr>
    </w:p>
    <w:p w14:paraId="680CE4BC" w14:textId="77777777" w:rsidR="00E94826" w:rsidRDefault="00E94826" w:rsidP="00E94826">
      <w:pPr>
        <w:tabs>
          <w:tab w:val="left" w:pos="4972"/>
        </w:tabs>
        <w:rPr>
          <w:rFonts w:ascii="Times New Roman" w:hAnsi="Times New Roman" w:cs="Times New Roman"/>
          <w:sz w:val="24"/>
          <w:szCs w:val="24"/>
        </w:rPr>
      </w:pPr>
    </w:p>
    <w:p w14:paraId="51AFE706" w14:textId="77777777" w:rsidR="00E94826" w:rsidRDefault="00E94826" w:rsidP="00E94826">
      <w:pPr>
        <w:tabs>
          <w:tab w:val="left" w:pos="4972"/>
        </w:tabs>
        <w:rPr>
          <w:rFonts w:ascii="Times New Roman" w:hAnsi="Times New Roman" w:cs="Times New Roman"/>
          <w:sz w:val="24"/>
          <w:szCs w:val="24"/>
        </w:rPr>
      </w:pPr>
    </w:p>
    <w:p w14:paraId="643EAC24" w14:textId="77777777" w:rsidR="00E94826" w:rsidRDefault="00E94826" w:rsidP="00E94826">
      <w:pPr>
        <w:tabs>
          <w:tab w:val="left" w:pos="4972"/>
        </w:tabs>
        <w:rPr>
          <w:rFonts w:ascii="Times New Roman" w:hAnsi="Times New Roman" w:cs="Times New Roman"/>
          <w:sz w:val="24"/>
          <w:szCs w:val="24"/>
        </w:rPr>
      </w:pPr>
    </w:p>
    <w:p w14:paraId="535ECE8C" w14:textId="77777777" w:rsidR="00E94826" w:rsidRDefault="00E94826" w:rsidP="00E94826">
      <w:pPr>
        <w:tabs>
          <w:tab w:val="left" w:pos="4972"/>
        </w:tabs>
        <w:rPr>
          <w:rFonts w:ascii="Times New Roman" w:hAnsi="Times New Roman" w:cs="Times New Roman"/>
          <w:sz w:val="24"/>
          <w:szCs w:val="24"/>
        </w:rPr>
      </w:pPr>
    </w:p>
    <w:p w14:paraId="7726B928" w14:textId="77777777" w:rsidR="00E94826" w:rsidRDefault="00E94826" w:rsidP="00E94826">
      <w:pPr>
        <w:tabs>
          <w:tab w:val="left" w:pos="4972"/>
        </w:tabs>
        <w:rPr>
          <w:rFonts w:ascii="Times New Roman" w:hAnsi="Times New Roman" w:cs="Times New Roman"/>
          <w:sz w:val="24"/>
          <w:szCs w:val="24"/>
        </w:rPr>
      </w:pPr>
    </w:p>
    <w:p w14:paraId="239A2DBE" w14:textId="77777777" w:rsidR="00E94826" w:rsidRDefault="00E94826" w:rsidP="00E94826">
      <w:pPr>
        <w:tabs>
          <w:tab w:val="left" w:pos="4972"/>
        </w:tabs>
        <w:rPr>
          <w:rFonts w:ascii="Times New Roman" w:hAnsi="Times New Roman" w:cs="Times New Roman"/>
          <w:sz w:val="24"/>
          <w:szCs w:val="24"/>
        </w:rPr>
      </w:pPr>
    </w:p>
    <w:p w14:paraId="6CD98F63" w14:textId="77777777" w:rsidR="00E94826" w:rsidRDefault="00E94826" w:rsidP="00E94826">
      <w:pPr>
        <w:tabs>
          <w:tab w:val="left" w:pos="4972"/>
        </w:tabs>
        <w:rPr>
          <w:rFonts w:ascii="Times New Roman" w:hAnsi="Times New Roman" w:cs="Times New Roman"/>
          <w:sz w:val="24"/>
          <w:szCs w:val="24"/>
        </w:rPr>
      </w:pPr>
    </w:p>
    <w:p w14:paraId="715EC019" w14:textId="77777777" w:rsidR="00E94826" w:rsidRDefault="00E94826" w:rsidP="00E94826">
      <w:pPr>
        <w:tabs>
          <w:tab w:val="left" w:pos="4972"/>
        </w:tabs>
        <w:rPr>
          <w:rFonts w:ascii="Times New Roman" w:hAnsi="Times New Roman" w:cs="Times New Roman"/>
          <w:sz w:val="24"/>
          <w:szCs w:val="24"/>
        </w:rPr>
      </w:pPr>
    </w:p>
    <w:p w14:paraId="5AFC7817" w14:textId="77777777" w:rsidR="00E94826" w:rsidRDefault="00E94826" w:rsidP="00E94826">
      <w:pPr>
        <w:tabs>
          <w:tab w:val="left" w:pos="4972"/>
        </w:tabs>
        <w:rPr>
          <w:rFonts w:ascii="Times New Roman" w:hAnsi="Times New Roman" w:cs="Times New Roman"/>
          <w:sz w:val="24"/>
          <w:szCs w:val="24"/>
        </w:rPr>
      </w:pPr>
    </w:p>
    <w:p w14:paraId="67601673" w14:textId="6EBA2D24" w:rsidR="00E94826" w:rsidRDefault="00E94826" w:rsidP="00E94826">
      <w:pPr>
        <w:tabs>
          <w:tab w:val="left" w:pos="4972"/>
        </w:tabs>
        <w:rPr>
          <w:rFonts w:ascii="Times New Roman" w:hAnsi="Times New Roman" w:cs="Times New Roman"/>
          <w:sz w:val="24"/>
          <w:szCs w:val="24"/>
        </w:rPr>
      </w:pPr>
    </w:p>
    <w:p w14:paraId="6C4A2513"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 xml:space="preserve">Implemenasi Antarmuka Landing Page </w:t>
      </w:r>
    </w:p>
    <w:p w14:paraId="737D27EF" w14:textId="77777777" w:rsidR="00E94826" w:rsidRPr="00D81FAB"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09A462" wp14:editId="6FF427EE">
            <wp:extent cx="5721350" cy="282173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39">
                      <a:extLst>
                        <a:ext uri="{28A0092B-C50C-407E-A947-70E740481C1C}">
                          <a14:useLocalDpi xmlns:a14="http://schemas.microsoft.com/office/drawing/2010/main" val="0"/>
                        </a:ext>
                      </a:extLst>
                    </a:blip>
                    <a:srcRect t="12210" b="37"/>
                    <a:stretch/>
                  </pic:blipFill>
                  <pic:spPr bwMode="auto">
                    <a:xfrm>
                      <a:off x="0" y="0"/>
                      <a:ext cx="5722620" cy="2822364"/>
                    </a:xfrm>
                    <a:prstGeom prst="rect">
                      <a:avLst/>
                    </a:prstGeom>
                    <a:noFill/>
                    <a:ln>
                      <a:noFill/>
                    </a:ln>
                    <a:extLst>
                      <a:ext uri="{53640926-AAD7-44D8-BBD7-CCE9431645EC}">
                        <a14:shadowObscured xmlns:a14="http://schemas.microsoft.com/office/drawing/2010/main"/>
                      </a:ext>
                    </a:extLst>
                  </pic:spPr>
                </pic:pic>
              </a:graphicData>
            </a:graphic>
          </wp:inline>
        </w:drawing>
      </w:r>
    </w:p>
    <w:p w14:paraId="2371FA88"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Login User</w:t>
      </w:r>
    </w:p>
    <w:p w14:paraId="66A4ECE0"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4ACB79F" wp14:editId="710D0070">
            <wp:extent cx="5722620" cy="2823588"/>
            <wp:effectExtent l="0" t="0" r="0" b="0"/>
            <wp:docPr id="1117201886" name="Picture 111720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0">
                      <a:extLst>
                        <a:ext uri="{28A0092B-C50C-407E-A947-70E740481C1C}">
                          <a14:useLocalDpi xmlns:a14="http://schemas.microsoft.com/office/drawing/2010/main" val="0"/>
                        </a:ext>
                      </a:extLst>
                    </a:blip>
                    <a:srcRect t="12210"/>
                    <a:stretch/>
                  </pic:blipFill>
                  <pic:spPr bwMode="auto">
                    <a:xfrm>
                      <a:off x="0" y="0"/>
                      <a:ext cx="5722620" cy="2823588"/>
                    </a:xfrm>
                    <a:prstGeom prst="rect">
                      <a:avLst/>
                    </a:prstGeom>
                    <a:noFill/>
                    <a:ln>
                      <a:noFill/>
                    </a:ln>
                    <a:extLst>
                      <a:ext uri="{53640926-AAD7-44D8-BBD7-CCE9431645EC}">
                        <a14:shadowObscured xmlns:a14="http://schemas.microsoft.com/office/drawing/2010/main"/>
                      </a:ext>
                    </a:extLst>
                  </pic:spPr>
                </pic:pic>
              </a:graphicData>
            </a:graphic>
          </wp:inline>
        </w:drawing>
      </w:r>
    </w:p>
    <w:p w14:paraId="6020336D" w14:textId="77777777" w:rsidR="00E94826" w:rsidRDefault="00E94826" w:rsidP="00E94826">
      <w:pPr>
        <w:tabs>
          <w:tab w:val="left" w:pos="4972"/>
        </w:tabs>
        <w:ind w:left="360"/>
        <w:rPr>
          <w:rFonts w:ascii="Times New Roman" w:hAnsi="Times New Roman" w:cs="Times New Roman"/>
          <w:sz w:val="24"/>
          <w:szCs w:val="24"/>
        </w:rPr>
      </w:pPr>
    </w:p>
    <w:p w14:paraId="4E61C592" w14:textId="77777777" w:rsidR="00E94826" w:rsidRDefault="00E94826" w:rsidP="00E94826">
      <w:pPr>
        <w:tabs>
          <w:tab w:val="left" w:pos="4972"/>
        </w:tabs>
        <w:ind w:left="360"/>
        <w:rPr>
          <w:rFonts w:ascii="Times New Roman" w:hAnsi="Times New Roman" w:cs="Times New Roman"/>
          <w:sz w:val="24"/>
          <w:szCs w:val="24"/>
        </w:rPr>
      </w:pPr>
    </w:p>
    <w:p w14:paraId="17E55E3D" w14:textId="77777777" w:rsidR="00E94826" w:rsidRDefault="00E94826" w:rsidP="00E94826">
      <w:pPr>
        <w:tabs>
          <w:tab w:val="left" w:pos="4972"/>
        </w:tabs>
        <w:ind w:left="360"/>
        <w:rPr>
          <w:rFonts w:ascii="Times New Roman" w:hAnsi="Times New Roman" w:cs="Times New Roman"/>
          <w:sz w:val="24"/>
          <w:szCs w:val="24"/>
        </w:rPr>
      </w:pPr>
    </w:p>
    <w:p w14:paraId="555D08B9" w14:textId="77777777" w:rsidR="00E94826" w:rsidRDefault="00E94826" w:rsidP="00E94826">
      <w:pPr>
        <w:tabs>
          <w:tab w:val="left" w:pos="4972"/>
        </w:tabs>
        <w:ind w:left="360"/>
        <w:rPr>
          <w:rFonts w:ascii="Times New Roman" w:hAnsi="Times New Roman" w:cs="Times New Roman"/>
          <w:sz w:val="24"/>
          <w:szCs w:val="24"/>
        </w:rPr>
      </w:pPr>
    </w:p>
    <w:p w14:paraId="6D2494BE" w14:textId="77777777" w:rsidR="00E94826" w:rsidRDefault="00E94826" w:rsidP="00E94826">
      <w:pPr>
        <w:tabs>
          <w:tab w:val="left" w:pos="4972"/>
        </w:tabs>
        <w:ind w:left="360"/>
        <w:rPr>
          <w:rFonts w:ascii="Times New Roman" w:hAnsi="Times New Roman" w:cs="Times New Roman"/>
          <w:sz w:val="24"/>
          <w:szCs w:val="24"/>
        </w:rPr>
      </w:pPr>
    </w:p>
    <w:p w14:paraId="2F6B40AC" w14:textId="77777777" w:rsidR="00E94826" w:rsidRDefault="00E94826" w:rsidP="00E94826">
      <w:pPr>
        <w:tabs>
          <w:tab w:val="left" w:pos="4972"/>
        </w:tabs>
        <w:ind w:left="360"/>
        <w:rPr>
          <w:rFonts w:ascii="Times New Roman" w:hAnsi="Times New Roman" w:cs="Times New Roman"/>
          <w:sz w:val="24"/>
          <w:szCs w:val="24"/>
        </w:rPr>
      </w:pPr>
    </w:p>
    <w:p w14:paraId="5E2B5841" w14:textId="77777777" w:rsidR="00E94826" w:rsidRDefault="00E94826" w:rsidP="00E94826">
      <w:pPr>
        <w:tabs>
          <w:tab w:val="left" w:pos="4972"/>
        </w:tabs>
        <w:rPr>
          <w:rFonts w:ascii="Times New Roman" w:hAnsi="Times New Roman" w:cs="Times New Roman"/>
          <w:sz w:val="24"/>
          <w:szCs w:val="24"/>
        </w:rPr>
      </w:pPr>
    </w:p>
    <w:p w14:paraId="3FE590F4"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Ubah Password dan Hapus Akun User</w:t>
      </w:r>
    </w:p>
    <w:p w14:paraId="64F6A43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1AD6B2F0" wp14:editId="399B6A8B">
            <wp:extent cx="5722620" cy="2816225"/>
            <wp:effectExtent l="0" t="0" r="0" b="3175"/>
            <wp:docPr id="1117201887" name="Picture 111720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1">
                      <a:extLst>
                        <a:ext uri="{28A0092B-C50C-407E-A947-70E740481C1C}">
                          <a14:useLocalDpi xmlns:a14="http://schemas.microsoft.com/office/drawing/2010/main" val="0"/>
                        </a:ext>
                      </a:extLst>
                    </a:blip>
                    <a:srcRect t="12439"/>
                    <a:stretch/>
                  </pic:blipFill>
                  <pic:spPr bwMode="auto">
                    <a:xfrm>
                      <a:off x="0" y="0"/>
                      <a:ext cx="5722620" cy="2816225"/>
                    </a:xfrm>
                    <a:prstGeom prst="rect">
                      <a:avLst/>
                    </a:prstGeom>
                    <a:noFill/>
                    <a:ln>
                      <a:noFill/>
                    </a:ln>
                    <a:extLst>
                      <a:ext uri="{53640926-AAD7-44D8-BBD7-CCE9431645EC}">
                        <a14:shadowObscured xmlns:a14="http://schemas.microsoft.com/office/drawing/2010/main"/>
                      </a:ext>
                    </a:extLst>
                  </pic:spPr>
                </pic:pic>
              </a:graphicData>
            </a:graphic>
          </wp:inline>
        </w:drawing>
      </w:r>
    </w:p>
    <w:p w14:paraId="650718C3" w14:textId="77777777" w:rsidR="00E94826" w:rsidRPr="00F269D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Ubah Informasi Profile</w:t>
      </w:r>
    </w:p>
    <w:p w14:paraId="5C4DECEB"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1A5329AB" wp14:editId="0372506E">
            <wp:extent cx="5722620" cy="2828925"/>
            <wp:effectExtent l="0" t="0" r="0" b="9525"/>
            <wp:docPr id="1117201888" name="Picture 1117201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2">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3486EBC8" w14:textId="77777777" w:rsidR="00E94826" w:rsidRDefault="00E94826" w:rsidP="00E94826">
      <w:pPr>
        <w:tabs>
          <w:tab w:val="left" w:pos="4972"/>
        </w:tabs>
        <w:ind w:left="360"/>
        <w:rPr>
          <w:rFonts w:ascii="Times New Roman" w:hAnsi="Times New Roman" w:cs="Times New Roman"/>
          <w:sz w:val="24"/>
          <w:szCs w:val="24"/>
        </w:rPr>
      </w:pPr>
    </w:p>
    <w:p w14:paraId="37102D86" w14:textId="77777777" w:rsidR="00E94826" w:rsidRDefault="00E94826" w:rsidP="00E94826">
      <w:pPr>
        <w:tabs>
          <w:tab w:val="left" w:pos="4972"/>
        </w:tabs>
        <w:ind w:left="360"/>
        <w:rPr>
          <w:rFonts w:ascii="Times New Roman" w:hAnsi="Times New Roman" w:cs="Times New Roman"/>
          <w:sz w:val="24"/>
          <w:szCs w:val="24"/>
        </w:rPr>
      </w:pPr>
    </w:p>
    <w:p w14:paraId="02AF4DAB" w14:textId="77777777" w:rsidR="00E94826" w:rsidRDefault="00E94826" w:rsidP="00E94826">
      <w:pPr>
        <w:tabs>
          <w:tab w:val="left" w:pos="4972"/>
        </w:tabs>
        <w:ind w:left="360"/>
        <w:rPr>
          <w:rFonts w:ascii="Times New Roman" w:hAnsi="Times New Roman" w:cs="Times New Roman"/>
          <w:sz w:val="24"/>
          <w:szCs w:val="24"/>
        </w:rPr>
      </w:pPr>
    </w:p>
    <w:p w14:paraId="1A434063" w14:textId="77777777" w:rsidR="00E94826" w:rsidRDefault="00E94826" w:rsidP="00E94826">
      <w:pPr>
        <w:tabs>
          <w:tab w:val="left" w:pos="4972"/>
        </w:tabs>
        <w:ind w:left="360"/>
        <w:rPr>
          <w:rFonts w:ascii="Times New Roman" w:hAnsi="Times New Roman" w:cs="Times New Roman"/>
          <w:sz w:val="24"/>
          <w:szCs w:val="24"/>
        </w:rPr>
      </w:pPr>
    </w:p>
    <w:p w14:paraId="2109D057" w14:textId="77777777" w:rsidR="00E94826" w:rsidRDefault="00E94826" w:rsidP="00E94826">
      <w:pPr>
        <w:tabs>
          <w:tab w:val="left" w:pos="4972"/>
        </w:tabs>
        <w:ind w:left="360"/>
        <w:rPr>
          <w:rFonts w:ascii="Times New Roman" w:hAnsi="Times New Roman" w:cs="Times New Roman"/>
          <w:sz w:val="24"/>
          <w:szCs w:val="24"/>
        </w:rPr>
      </w:pPr>
    </w:p>
    <w:p w14:paraId="108A50D5" w14:textId="77777777" w:rsidR="00E94826" w:rsidRDefault="00E94826" w:rsidP="00E94826">
      <w:pPr>
        <w:tabs>
          <w:tab w:val="left" w:pos="4972"/>
        </w:tabs>
        <w:ind w:left="360"/>
        <w:rPr>
          <w:rFonts w:ascii="Times New Roman" w:hAnsi="Times New Roman" w:cs="Times New Roman"/>
          <w:sz w:val="24"/>
          <w:szCs w:val="24"/>
        </w:rPr>
      </w:pPr>
    </w:p>
    <w:p w14:paraId="62BF41E5" w14:textId="77777777" w:rsidR="00E94826" w:rsidRDefault="00E94826" w:rsidP="0050275F">
      <w:pPr>
        <w:tabs>
          <w:tab w:val="left" w:pos="4972"/>
        </w:tabs>
        <w:rPr>
          <w:rFonts w:ascii="Times New Roman" w:hAnsi="Times New Roman" w:cs="Times New Roman"/>
          <w:sz w:val="24"/>
          <w:szCs w:val="24"/>
        </w:rPr>
      </w:pPr>
    </w:p>
    <w:p w14:paraId="5E4FCF26"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Reservasi (User Admin)</w:t>
      </w:r>
    </w:p>
    <w:p w14:paraId="36CAC04B"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53842E21" wp14:editId="10EA7B3D">
            <wp:extent cx="5722620" cy="2835275"/>
            <wp:effectExtent l="0" t="0" r="0" b="3175"/>
            <wp:docPr id="1117201889" name="Picture 1117201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3">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1B3FCEC5"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asien (User Admin)</w:t>
      </w:r>
    </w:p>
    <w:p w14:paraId="79EC2704" w14:textId="3735EDC2" w:rsidR="00E94826" w:rsidRDefault="00387FAF" w:rsidP="00E94826">
      <w:pPr>
        <w:tabs>
          <w:tab w:val="left" w:pos="4972"/>
        </w:tabs>
        <w:ind w:left="360"/>
        <w:rPr>
          <w:rFonts w:ascii="Times New Roman" w:hAnsi="Times New Roman" w:cs="Times New Roman"/>
          <w:sz w:val="24"/>
          <w:szCs w:val="24"/>
        </w:rPr>
      </w:pPr>
      <w:r>
        <w:rPr>
          <w:noProof/>
        </w:rPr>
        <w:drawing>
          <wp:inline distT="0" distB="0" distL="0" distR="0" wp14:anchorId="2AEF08B0" wp14:editId="13B26A4E">
            <wp:extent cx="5689043" cy="3200400"/>
            <wp:effectExtent l="0" t="0" r="6985" b="0"/>
            <wp:docPr id="1117201817" name="Picture 1117201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03504" cy="3208535"/>
                    </a:xfrm>
                    <a:prstGeom prst="rect">
                      <a:avLst/>
                    </a:prstGeom>
                  </pic:spPr>
                </pic:pic>
              </a:graphicData>
            </a:graphic>
          </wp:inline>
        </w:drawing>
      </w:r>
    </w:p>
    <w:p w14:paraId="73A1C148" w14:textId="77777777" w:rsidR="00E94826" w:rsidRDefault="00E94826" w:rsidP="00E94826">
      <w:pPr>
        <w:tabs>
          <w:tab w:val="left" w:pos="4972"/>
        </w:tabs>
        <w:ind w:left="360"/>
        <w:rPr>
          <w:rFonts w:ascii="Times New Roman" w:hAnsi="Times New Roman" w:cs="Times New Roman"/>
          <w:sz w:val="24"/>
          <w:szCs w:val="24"/>
        </w:rPr>
      </w:pPr>
    </w:p>
    <w:p w14:paraId="1F80D8AD" w14:textId="78A28089" w:rsidR="00E94826" w:rsidRDefault="00E94826" w:rsidP="00E94826">
      <w:pPr>
        <w:tabs>
          <w:tab w:val="left" w:pos="4972"/>
        </w:tabs>
        <w:ind w:left="360"/>
        <w:rPr>
          <w:rFonts w:ascii="Times New Roman" w:hAnsi="Times New Roman" w:cs="Times New Roman"/>
          <w:sz w:val="24"/>
          <w:szCs w:val="24"/>
        </w:rPr>
      </w:pPr>
    </w:p>
    <w:p w14:paraId="0D2A0D12" w14:textId="21442469" w:rsidR="00E94826" w:rsidRDefault="00E94826" w:rsidP="00E94826">
      <w:pPr>
        <w:tabs>
          <w:tab w:val="left" w:pos="4972"/>
        </w:tabs>
        <w:ind w:left="360"/>
        <w:rPr>
          <w:rFonts w:ascii="Times New Roman" w:hAnsi="Times New Roman" w:cs="Times New Roman"/>
          <w:sz w:val="24"/>
          <w:szCs w:val="24"/>
        </w:rPr>
      </w:pPr>
    </w:p>
    <w:p w14:paraId="4E35A4D0" w14:textId="7B00A324" w:rsidR="00E94826" w:rsidRDefault="00E94826" w:rsidP="00E94826">
      <w:pPr>
        <w:tabs>
          <w:tab w:val="left" w:pos="4972"/>
        </w:tabs>
        <w:ind w:left="360"/>
        <w:rPr>
          <w:rFonts w:ascii="Times New Roman" w:hAnsi="Times New Roman" w:cs="Times New Roman"/>
          <w:sz w:val="24"/>
          <w:szCs w:val="24"/>
        </w:rPr>
      </w:pPr>
    </w:p>
    <w:p w14:paraId="627F8547" w14:textId="13B4F7B2" w:rsidR="00E94826" w:rsidRDefault="00E94826" w:rsidP="00E94826">
      <w:pPr>
        <w:tabs>
          <w:tab w:val="left" w:pos="4972"/>
        </w:tabs>
        <w:ind w:left="360"/>
        <w:rPr>
          <w:rFonts w:ascii="Times New Roman" w:hAnsi="Times New Roman" w:cs="Times New Roman"/>
          <w:sz w:val="24"/>
          <w:szCs w:val="24"/>
        </w:rPr>
      </w:pPr>
    </w:p>
    <w:p w14:paraId="111EA28C" w14:textId="7A49B49A" w:rsidR="00E94826" w:rsidRPr="00E94826" w:rsidRDefault="00E94826" w:rsidP="00E94826">
      <w:pPr>
        <w:rPr>
          <w:rFonts w:ascii="Times New Roman" w:hAnsi="Times New Roman" w:cs="Times New Roman"/>
          <w:sz w:val="24"/>
          <w:szCs w:val="24"/>
          <w:lang w:val="en-US"/>
        </w:rPr>
      </w:pPr>
    </w:p>
    <w:p w14:paraId="5F4EA0AF"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Pasien (User Admin)</w:t>
      </w:r>
    </w:p>
    <w:p w14:paraId="667752E2"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FAFD2E6" wp14:editId="073A904F">
            <wp:extent cx="5722620" cy="2841625"/>
            <wp:effectExtent l="0" t="0" r="0" b="0"/>
            <wp:docPr id="1117201891" name="Picture 1117201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5">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0AB384DE"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Rekam Medik (User Admin)</w:t>
      </w:r>
    </w:p>
    <w:p w14:paraId="23FCE72E"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6CBED680" wp14:editId="7037E85B">
            <wp:extent cx="5722620" cy="28289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6">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383DA1D5" w14:textId="77777777" w:rsidR="00E94826" w:rsidRDefault="00E94826" w:rsidP="00E94826">
      <w:pPr>
        <w:tabs>
          <w:tab w:val="left" w:pos="4972"/>
        </w:tabs>
        <w:ind w:left="360"/>
        <w:rPr>
          <w:rFonts w:ascii="Times New Roman" w:hAnsi="Times New Roman" w:cs="Times New Roman"/>
          <w:sz w:val="24"/>
          <w:szCs w:val="24"/>
        </w:rPr>
      </w:pPr>
    </w:p>
    <w:p w14:paraId="2F764537" w14:textId="77777777" w:rsidR="00E94826" w:rsidRDefault="00E94826" w:rsidP="00E94826">
      <w:pPr>
        <w:tabs>
          <w:tab w:val="left" w:pos="4972"/>
        </w:tabs>
        <w:ind w:left="360"/>
        <w:rPr>
          <w:rFonts w:ascii="Times New Roman" w:hAnsi="Times New Roman" w:cs="Times New Roman"/>
          <w:sz w:val="24"/>
          <w:szCs w:val="24"/>
        </w:rPr>
      </w:pPr>
    </w:p>
    <w:p w14:paraId="674A2AD7" w14:textId="77777777" w:rsidR="00E94826" w:rsidRDefault="00E94826" w:rsidP="00E94826">
      <w:pPr>
        <w:tabs>
          <w:tab w:val="left" w:pos="4972"/>
        </w:tabs>
        <w:ind w:left="360"/>
        <w:rPr>
          <w:rFonts w:ascii="Times New Roman" w:hAnsi="Times New Roman" w:cs="Times New Roman"/>
          <w:sz w:val="24"/>
          <w:szCs w:val="24"/>
        </w:rPr>
      </w:pPr>
    </w:p>
    <w:p w14:paraId="235A6E79" w14:textId="77777777" w:rsidR="00E94826" w:rsidRDefault="00E94826" w:rsidP="00E94826">
      <w:pPr>
        <w:tabs>
          <w:tab w:val="left" w:pos="4972"/>
        </w:tabs>
        <w:ind w:left="360"/>
        <w:rPr>
          <w:rFonts w:ascii="Times New Roman" w:hAnsi="Times New Roman" w:cs="Times New Roman"/>
          <w:sz w:val="24"/>
          <w:szCs w:val="24"/>
        </w:rPr>
      </w:pPr>
    </w:p>
    <w:p w14:paraId="5F4CCECE" w14:textId="77777777" w:rsidR="00E94826" w:rsidRDefault="00E94826" w:rsidP="00E94826">
      <w:pPr>
        <w:tabs>
          <w:tab w:val="left" w:pos="4972"/>
        </w:tabs>
        <w:ind w:left="360"/>
        <w:rPr>
          <w:rFonts w:ascii="Times New Roman" w:hAnsi="Times New Roman" w:cs="Times New Roman"/>
          <w:sz w:val="24"/>
          <w:szCs w:val="24"/>
        </w:rPr>
      </w:pPr>
    </w:p>
    <w:p w14:paraId="20A68D2E" w14:textId="77777777" w:rsidR="00E94826" w:rsidRDefault="00E94826" w:rsidP="00E94826">
      <w:pPr>
        <w:tabs>
          <w:tab w:val="left" w:pos="4972"/>
        </w:tabs>
        <w:ind w:left="360"/>
        <w:rPr>
          <w:rFonts w:ascii="Times New Roman" w:hAnsi="Times New Roman" w:cs="Times New Roman"/>
          <w:sz w:val="24"/>
          <w:szCs w:val="24"/>
        </w:rPr>
      </w:pPr>
    </w:p>
    <w:p w14:paraId="268305E5" w14:textId="25AE6CF9" w:rsidR="00E94826" w:rsidRPr="00E94826" w:rsidRDefault="00E94826" w:rsidP="00E94826">
      <w:pPr>
        <w:tabs>
          <w:tab w:val="left" w:pos="4972"/>
        </w:tabs>
        <w:rPr>
          <w:rFonts w:ascii="Times New Roman" w:hAnsi="Times New Roman" w:cs="Times New Roman"/>
          <w:sz w:val="24"/>
          <w:szCs w:val="24"/>
          <w:lang w:val="en-US"/>
        </w:rPr>
      </w:pPr>
    </w:p>
    <w:p w14:paraId="0B85E8ED"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Rekam Medik (User Admin)</w:t>
      </w:r>
    </w:p>
    <w:p w14:paraId="2B45918F"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BD9CEA4" wp14:editId="5DD92C7D">
            <wp:extent cx="5722620" cy="2841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7">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26EDDD0A"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Dokter (User Admin)</w:t>
      </w:r>
    </w:p>
    <w:p w14:paraId="0E45840E"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6F8C991D" wp14:editId="7FDAE857">
            <wp:extent cx="5722620" cy="2854325"/>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8">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1BE7C223" w14:textId="77777777" w:rsidR="00E94826" w:rsidRDefault="00E94826" w:rsidP="00E94826">
      <w:pPr>
        <w:tabs>
          <w:tab w:val="left" w:pos="4972"/>
        </w:tabs>
        <w:ind w:left="360"/>
        <w:rPr>
          <w:rFonts w:ascii="Times New Roman" w:hAnsi="Times New Roman" w:cs="Times New Roman"/>
          <w:sz w:val="24"/>
          <w:szCs w:val="24"/>
        </w:rPr>
      </w:pPr>
    </w:p>
    <w:p w14:paraId="250F8345" w14:textId="77777777" w:rsidR="00E94826" w:rsidRDefault="00E94826" w:rsidP="00E94826">
      <w:pPr>
        <w:tabs>
          <w:tab w:val="left" w:pos="4972"/>
        </w:tabs>
        <w:ind w:left="360"/>
        <w:rPr>
          <w:rFonts w:ascii="Times New Roman" w:hAnsi="Times New Roman" w:cs="Times New Roman"/>
          <w:sz w:val="24"/>
          <w:szCs w:val="24"/>
        </w:rPr>
      </w:pPr>
    </w:p>
    <w:p w14:paraId="5F2BBDA4" w14:textId="77777777" w:rsidR="00E94826" w:rsidRDefault="00E94826" w:rsidP="00E94826">
      <w:pPr>
        <w:tabs>
          <w:tab w:val="left" w:pos="4972"/>
        </w:tabs>
        <w:ind w:left="360"/>
        <w:rPr>
          <w:rFonts w:ascii="Times New Roman" w:hAnsi="Times New Roman" w:cs="Times New Roman"/>
          <w:sz w:val="24"/>
          <w:szCs w:val="24"/>
        </w:rPr>
      </w:pPr>
    </w:p>
    <w:p w14:paraId="2C1712AC" w14:textId="77777777" w:rsidR="00E94826" w:rsidRDefault="00E94826" w:rsidP="00E94826">
      <w:pPr>
        <w:tabs>
          <w:tab w:val="left" w:pos="4972"/>
        </w:tabs>
        <w:ind w:left="360"/>
        <w:rPr>
          <w:rFonts w:ascii="Times New Roman" w:hAnsi="Times New Roman" w:cs="Times New Roman"/>
          <w:sz w:val="24"/>
          <w:szCs w:val="24"/>
        </w:rPr>
      </w:pPr>
    </w:p>
    <w:p w14:paraId="0C341F03" w14:textId="77777777" w:rsidR="00E94826" w:rsidRDefault="00E94826" w:rsidP="00E94826">
      <w:pPr>
        <w:tabs>
          <w:tab w:val="left" w:pos="4972"/>
        </w:tabs>
        <w:ind w:left="360"/>
        <w:rPr>
          <w:rFonts w:ascii="Times New Roman" w:hAnsi="Times New Roman" w:cs="Times New Roman"/>
          <w:sz w:val="24"/>
          <w:szCs w:val="24"/>
        </w:rPr>
      </w:pPr>
    </w:p>
    <w:p w14:paraId="4696775A" w14:textId="77777777" w:rsidR="00E94826" w:rsidRDefault="00E94826" w:rsidP="00E94826">
      <w:pPr>
        <w:tabs>
          <w:tab w:val="left" w:pos="4972"/>
        </w:tabs>
        <w:ind w:left="360"/>
        <w:rPr>
          <w:rFonts w:ascii="Times New Roman" w:hAnsi="Times New Roman" w:cs="Times New Roman"/>
          <w:sz w:val="24"/>
          <w:szCs w:val="24"/>
        </w:rPr>
      </w:pPr>
    </w:p>
    <w:p w14:paraId="28A8989B" w14:textId="77777777" w:rsidR="00E94826" w:rsidRDefault="00E94826" w:rsidP="00E94826">
      <w:pPr>
        <w:tabs>
          <w:tab w:val="left" w:pos="4972"/>
        </w:tabs>
        <w:rPr>
          <w:rFonts w:ascii="Times New Roman" w:hAnsi="Times New Roman" w:cs="Times New Roman"/>
          <w:sz w:val="24"/>
          <w:szCs w:val="24"/>
        </w:rPr>
      </w:pPr>
    </w:p>
    <w:p w14:paraId="66F338BD"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sidRPr="00F27D68">
        <w:rPr>
          <w:rFonts w:ascii="Times New Roman" w:hAnsi="Times New Roman" w:cs="Times New Roman"/>
          <w:sz w:val="24"/>
          <w:szCs w:val="24"/>
        </w:rPr>
        <w:lastRenderedPageBreak/>
        <w:t xml:space="preserve">Implementasi Antarmuka </w:t>
      </w:r>
      <w:r>
        <w:rPr>
          <w:rFonts w:ascii="Times New Roman" w:hAnsi="Times New Roman" w:cs="Times New Roman"/>
          <w:sz w:val="24"/>
          <w:szCs w:val="24"/>
        </w:rPr>
        <w:t>Edit Data Dokter (</w:t>
      </w:r>
      <w:r w:rsidRPr="00F27D68">
        <w:rPr>
          <w:rFonts w:ascii="Times New Roman" w:hAnsi="Times New Roman" w:cs="Times New Roman"/>
          <w:sz w:val="24"/>
          <w:szCs w:val="24"/>
        </w:rPr>
        <w:t>User Admin</w:t>
      </w:r>
      <w:r>
        <w:rPr>
          <w:rFonts w:ascii="Times New Roman" w:hAnsi="Times New Roman" w:cs="Times New Roman"/>
          <w:sz w:val="24"/>
          <w:szCs w:val="24"/>
        </w:rPr>
        <w:t>)</w:t>
      </w:r>
    </w:p>
    <w:p w14:paraId="1BD4A0F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C1046B9" wp14:editId="6775D716">
            <wp:extent cx="5722620" cy="28098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9">
                      <a:extLst>
                        <a:ext uri="{28A0092B-C50C-407E-A947-70E740481C1C}">
                          <a14:useLocalDpi xmlns:a14="http://schemas.microsoft.com/office/drawing/2010/main" val="0"/>
                        </a:ext>
                      </a:extLst>
                    </a:blip>
                    <a:srcRect t="12636"/>
                    <a:stretch/>
                  </pic:blipFill>
                  <pic:spPr bwMode="auto">
                    <a:xfrm>
                      <a:off x="0" y="0"/>
                      <a:ext cx="5722620" cy="2809875"/>
                    </a:xfrm>
                    <a:prstGeom prst="rect">
                      <a:avLst/>
                    </a:prstGeom>
                    <a:noFill/>
                    <a:ln>
                      <a:noFill/>
                    </a:ln>
                    <a:extLst>
                      <a:ext uri="{53640926-AAD7-44D8-BBD7-CCE9431645EC}">
                        <a14:shadowObscured xmlns:a14="http://schemas.microsoft.com/office/drawing/2010/main"/>
                      </a:ext>
                    </a:extLst>
                  </pic:spPr>
                </pic:pic>
              </a:graphicData>
            </a:graphic>
          </wp:inline>
        </w:drawing>
      </w:r>
    </w:p>
    <w:p w14:paraId="47304307"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etail Jadwal Dokter (User Admin)</w:t>
      </w:r>
    </w:p>
    <w:p w14:paraId="218843D4"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EC94374" wp14:editId="7A2D9885">
            <wp:extent cx="5722620" cy="2841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50">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039EDF28" w14:textId="77777777" w:rsidR="00E94826" w:rsidRDefault="00E94826" w:rsidP="00E94826">
      <w:pPr>
        <w:tabs>
          <w:tab w:val="left" w:pos="4972"/>
        </w:tabs>
        <w:ind w:left="360"/>
        <w:rPr>
          <w:rFonts w:ascii="Times New Roman" w:hAnsi="Times New Roman" w:cs="Times New Roman"/>
          <w:sz w:val="24"/>
          <w:szCs w:val="24"/>
        </w:rPr>
      </w:pPr>
    </w:p>
    <w:p w14:paraId="00E3AB6C" w14:textId="77777777" w:rsidR="00E94826" w:rsidRDefault="00E94826" w:rsidP="00E94826">
      <w:pPr>
        <w:tabs>
          <w:tab w:val="left" w:pos="4972"/>
        </w:tabs>
        <w:ind w:left="360"/>
        <w:rPr>
          <w:rFonts w:ascii="Times New Roman" w:hAnsi="Times New Roman" w:cs="Times New Roman"/>
          <w:sz w:val="24"/>
          <w:szCs w:val="24"/>
        </w:rPr>
      </w:pPr>
    </w:p>
    <w:p w14:paraId="3933EFF4" w14:textId="77777777" w:rsidR="00E94826" w:rsidRDefault="00E94826" w:rsidP="00E94826">
      <w:pPr>
        <w:tabs>
          <w:tab w:val="left" w:pos="4972"/>
        </w:tabs>
        <w:ind w:left="360"/>
        <w:rPr>
          <w:rFonts w:ascii="Times New Roman" w:hAnsi="Times New Roman" w:cs="Times New Roman"/>
          <w:sz w:val="24"/>
          <w:szCs w:val="24"/>
        </w:rPr>
      </w:pPr>
    </w:p>
    <w:p w14:paraId="18893371" w14:textId="77777777" w:rsidR="00E94826" w:rsidRDefault="00E94826" w:rsidP="00E94826">
      <w:pPr>
        <w:tabs>
          <w:tab w:val="left" w:pos="4972"/>
        </w:tabs>
        <w:ind w:left="360"/>
        <w:rPr>
          <w:rFonts w:ascii="Times New Roman" w:hAnsi="Times New Roman" w:cs="Times New Roman"/>
          <w:sz w:val="24"/>
          <w:szCs w:val="24"/>
        </w:rPr>
      </w:pPr>
    </w:p>
    <w:p w14:paraId="62874626" w14:textId="77777777" w:rsidR="00E94826" w:rsidRDefault="00E94826" w:rsidP="00E94826">
      <w:pPr>
        <w:tabs>
          <w:tab w:val="left" w:pos="4972"/>
        </w:tabs>
        <w:ind w:left="360"/>
        <w:rPr>
          <w:rFonts w:ascii="Times New Roman" w:hAnsi="Times New Roman" w:cs="Times New Roman"/>
          <w:sz w:val="24"/>
          <w:szCs w:val="24"/>
        </w:rPr>
      </w:pPr>
    </w:p>
    <w:p w14:paraId="7A9B004F" w14:textId="77777777" w:rsidR="00E94826" w:rsidRDefault="00E94826" w:rsidP="00E94826">
      <w:pPr>
        <w:tabs>
          <w:tab w:val="left" w:pos="4972"/>
        </w:tabs>
        <w:ind w:left="360"/>
        <w:rPr>
          <w:rFonts w:ascii="Times New Roman" w:hAnsi="Times New Roman" w:cs="Times New Roman"/>
          <w:sz w:val="24"/>
          <w:szCs w:val="24"/>
        </w:rPr>
      </w:pPr>
    </w:p>
    <w:p w14:paraId="556730C4" w14:textId="77777777" w:rsidR="00E94826" w:rsidRDefault="00E94826" w:rsidP="00E94826">
      <w:pPr>
        <w:tabs>
          <w:tab w:val="left" w:pos="4972"/>
        </w:tabs>
        <w:rPr>
          <w:rFonts w:ascii="Times New Roman" w:hAnsi="Times New Roman" w:cs="Times New Roman"/>
          <w:sz w:val="24"/>
          <w:szCs w:val="24"/>
        </w:rPr>
      </w:pPr>
    </w:p>
    <w:p w14:paraId="72C6C5BD"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Jadwal Dokter (User Admin)</w:t>
      </w:r>
    </w:p>
    <w:p w14:paraId="4E9CCB23"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42412F49" wp14:editId="59BFDEDB">
            <wp:extent cx="5722620" cy="284162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1">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7029D1B5" w14:textId="77777777" w:rsidR="00E94826" w:rsidRPr="00627DDE"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Tambah Jadwal Dokter (User Admin)</w:t>
      </w:r>
    </w:p>
    <w:p w14:paraId="0F5EFE5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30D56182" wp14:editId="050A8BED">
            <wp:extent cx="5722620" cy="2854325"/>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2">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4A505DE5" w14:textId="77777777" w:rsidR="00E94826" w:rsidRDefault="00E94826" w:rsidP="00E94826">
      <w:pPr>
        <w:tabs>
          <w:tab w:val="left" w:pos="4972"/>
        </w:tabs>
        <w:ind w:left="360"/>
        <w:rPr>
          <w:rFonts w:ascii="Times New Roman" w:hAnsi="Times New Roman" w:cs="Times New Roman"/>
          <w:sz w:val="24"/>
          <w:szCs w:val="24"/>
        </w:rPr>
      </w:pPr>
    </w:p>
    <w:p w14:paraId="082EF190" w14:textId="77777777" w:rsidR="00E94826" w:rsidRDefault="00E94826" w:rsidP="00E94826">
      <w:pPr>
        <w:tabs>
          <w:tab w:val="left" w:pos="4972"/>
        </w:tabs>
        <w:ind w:left="360"/>
        <w:rPr>
          <w:rFonts w:ascii="Times New Roman" w:hAnsi="Times New Roman" w:cs="Times New Roman"/>
          <w:sz w:val="24"/>
          <w:szCs w:val="24"/>
        </w:rPr>
      </w:pPr>
    </w:p>
    <w:p w14:paraId="0BF5CCD9" w14:textId="77777777" w:rsidR="00E94826" w:rsidRDefault="00E94826" w:rsidP="00E94826">
      <w:pPr>
        <w:tabs>
          <w:tab w:val="left" w:pos="4972"/>
        </w:tabs>
        <w:ind w:left="360"/>
        <w:rPr>
          <w:rFonts w:ascii="Times New Roman" w:hAnsi="Times New Roman" w:cs="Times New Roman"/>
          <w:sz w:val="24"/>
          <w:szCs w:val="24"/>
        </w:rPr>
      </w:pPr>
    </w:p>
    <w:p w14:paraId="6FC068C3" w14:textId="77777777" w:rsidR="00E94826" w:rsidRDefault="00E94826" w:rsidP="00E94826">
      <w:pPr>
        <w:tabs>
          <w:tab w:val="left" w:pos="4972"/>
        </w:tabs>
        <w:ind w:left="360"/>
        <w:rPr>
          <w:rFonts w:ascii="Times New Roman" w:hAnsi="Times New Roman" w:cs="Times New Roman"/>
          <w:sz w:val="24"/>
          <w:szCs w:val="24"/>
        </w:rPr>
      </w:pPr>
    </w:p>
    <w:p w14:paraId="437FE911" w14:textId="77777777" w:rsidR="00E94826" w:rsidRDefault="00E94826" w:rsidP="00E94826">
      <w:pPr>
        <w:tabs>
          <w:tab w:val="left" w:pos="4972"/>
        </w:tabs>
        <w:ind w:left="360"/>
        <w:rPr>
          <w:rFonts w:ascii="Times New Roman" w:hAnsi="Times New Roman" w:cs="Times New Roman"/>
          <w:sz w:val="24"/>
          <w:szCs w:val="24"/>
        </w:rPr>
      </w:pPr>
    </w:p>
    <w:p w14:paraId="1D1CFE21" w14:textId="77777777" w:rsidR="00E94826" w:rsidRDefault="00E94826" w:rsidP="00E94826">
      <w:pPr>
        <w:tabs>
          <w:tab w:val="left" w:pos="4972"/>
        </w:tabs>
        <w:ind w:left="360"/>
        <w:rPr>
          <w:rFonts w:ascii="Times New Roman" w:hAnsi="Times New Roman" w:cs="Times New Roman"/>
          <w:sz w:val="24"/>
          <w:szCs w:val="24"/>
        </w:rPr>
      </w:pPr>
    </w:p>
    <w:p w14:paraId="577101D2" w14:textId="77777777" w:rsidR="00E94826" w:rsidRDefault="00E94826" w:rsidP="00E94826">
      <w:pPr>
        <w:tabs>
          <w:tab w:val="left" w:pos="4972"/>
        </w:tabs>
        <w:rPr>
          <w:rFonts w:ascii="Times New Roman" w:hAnsi="Times New Roman" w:cs="Times New Roman"/>
          <w:sz w:val="24"/>
          <w:szCs w:val="24"/>
        </w:rPr>
      </w:pPr>
    </w:p>
    <w:p w14:paraId="255FAFE1"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Data User (User Admin)</w:t>
      </w:r>
    </w:p>
    <w:p w14:paraId="62EB155D"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0A6B275" wp14:editId="1618DE31">
            <wp:extent cx="5722620" cy="28416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3">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6F9F8DB0" w14:textId="77777777" w:rsidR="00E94826" w:rsidRPr="00627DDE"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Tambah Data User (User Admin)</w:t>
      </w:r>
    </w:p>
    <w:p w14:paraId="570B9145"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5310AD4E" wp14:editId="41D574D2">
            <wp:extent cx="5722620" cy="282257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54">
                      <a:extLst>
                        <a:ext uri="{28A0092B-C50C-407E-A947-70E740481C1C}">
                          <a14:useLocalDpi xmlns:a14="http://schemas.microsoft.com/office/drawing/2010/main" val="0"/>
                        </a:ext>
                      </a:extLst>
                    </a:blip>
                    <a:srcRect t="12241"/>
                    <a:stretch/>
                  </pic:blipFill>
                  <pic:spPr bwMode="auto">
                    <a:xfrm>
                      <a:off x="0" y="0"/>
                      <a:ext cx="5722620" cy="2822575"/>
                    </a:xfrm>
                    <a:prstGeom prst="rect">
                      <a:avLst/>
                    </a:prstGeom>
                    <a:noFill/>
                    <a:ln>
                      <a:noFill/>
                    </a:ln>
                    <a:extLst>
                      <a:ext uri="{53640926-AAD7-44D8-BBD7-CCE9431645EC}">
                        <a14:shadowObscured xmlns:a14="http://schemas.microsoft.com/office/drawing/2010/main"/>
                      </a:ext>
                    </a:extLst>
                  </pic:spPr>
                </pic:pic>
              </a:graphicData>
            </a:graphic>
          </wp:inline>
        </w:drawing>
      </w:r>
    </w:p>
    <w:p w14:paraId="71D0F97A" w14:textId="77777777" w:rsidR="00E94826" w:rsidRDefault="00E94826" w:rsidP="00E94826">
      <w:pPr>
        <w:tabs>
          <w:tab w:val="left" w:pos="4972"/>
        </w:tabs>
        <w:ind w:left="360"/>
        <w:rPr>
          <w:rFonts w:ascii="Times New Roman" w:hAnsi="Times New Roman" w:cs="Times New Roman"/>
          <w:sz w:val="24"/>
          <w:szCs w:val="24"/>
        </w:rPr>
      </w:pPr>
    </w:p>
    <w:p w14:paraId="78FFAF5C" w14:textId="77777777" w:rsidR="00E94826" w:rsidRDefault="00E94826" w:rsidP="00E94826">
      <w:pPr>
        <w:tabs>
          <w:tab w:val="left" w:pos="4972"/>
        </w:tabs>
        <w:ind w:left="360"/>
        <w:rPr>
          <w:rFonts w:ascii="Times New Roman" w:hAnsi="Times New Roman" w:cs="Times New Roman"/>
          <w:sz w:val="24"/>
          <w:szCs w:val="24"/>
        </w:rPr>
      </w:pPr>
    </w:p>
    <w:p w14:paraId="03F747F3" w14:textId="77777777" w:rsidR="00E94826" w:rsidRDefault="00E94826" w:rsidP="00E94826">
      <w:pPr>
        <w:tabs>
          <w:tab w:val="left" w:pos="4972"/>
        </w:tabs>
        <w:ind w:left="360"/>
        <w:rPr>
          <w:rFonts w:ascii="Times New Roman" w:hAnsi="Times New Roman" w:cs="Times New Roman"/>
          <w:sz w:val="24"/>
          <w:szCs w:val="24"/>
        </w:rPr>
      </w:pPr>
    </w:p>
    <w:p w14:paraId="408FDB91" w14:textId="77777777" w:rsidR="00E94826" w:rsidRDefault="00E94826" w:rsidP="00E94826">
      <w:pPr>
        <w:tabs>
          <w:tab w:val="left" w:pos="4972"/>
        </w:tabs>
        <w:ind w:left="360"/>
        <w:rPr>
          <w:rFonts w:ascii="Times New Roman" w:hAnsi="Times New Roman" w:cs="Times New Roman"/>
          <w:sz w:val="24"/>
          <w:szCs w:val="24"/>
        </w:rPr>
      </w:pPr>
    </w:p>
    <w:p w14:paraId="69E71C8B" w14:textId="77777777" w:rsidR="00E94826" w:rsidRDefault="00E94826" w:rsidP="00E94826">
      <w:pPr>
        <w:tabs>
          <w:tab w:val="left" w:pos="4972"/>
        </w:tabs>
        <w:ind w:left="360"/>
        <w:rPr>
          <w:rFonts w:ascii="Times New Roman" w:hAnsi="Times New Roman" w:cs="Times New Roman"/>
          <w:sz w:val="24"/>
          <w:szCs w:val="24"/>
        </w:rPr>
      </w:pPr>
    </w:p>
    <w:p w14:paraId="623EFCA7" w14:textId="77777777" w:rsidR="00E94826" w:rsidRDefault="00E94826" w:rsidP="00E94826">
      <w:pPr>
        <w:tabs>
          <w:tab w:val="left" w:pos="4972"/>
        </w:tabs>
        <w:ind w:left="360"/>
        <w:rPr>
          <w:rFonts w:ascii="Times New Roman" w:hAnsi="Times New Roman" w:cs="Times New Roman"/>
          <w:sz w:val="24"/>
          <w:szCs w:val="24"/>
        </w:rPr>
      </w:pPr>
    </w:p>
    <w:p w14:paraId="3E82EA52" w14:textId="77777777" w:rsidR="00E94826" w:rsidRDefault="00E94826" w:rsidP="00E94826">
      <w:pPr>
        <w:tabs>
          <w:tab w:val="left" w:pos="4972"/>
        </w:tabs>
        <w:rPr>
          <w:rFonts w:ascii="Times New Roman" w:hAnsi="Times New Roman" w:cs="Times New Roman"/>
          <w:sz w:val="24"/>
          <w:szCs w:val="24"/>
        </w:rPr>
      </w:pPr>
    </w:p>
    <w:p w14:paraId="3F642C26"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Dokter (User Admin)</w:t>
      </w:r>
    </w:p>
    <w:p w14:paraId="00FE77EA"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34EF789A" wp14:editId="61F27D64">
            <wp:extent cx="5722620" cy="2854325"/>
            <wp:effectExtent l="0" t="0" r="0"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5">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3D4AF1C6" w14:textId="77777777" w:rsidR="00E94826" w:rsidRPr="00DD6620"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Edit Data User (User Admin)</w:t>
      </w:r>
    </w:p>
    <w:p w14:paraId="7F2A0162"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EC1502D" wp14:editId="492DA8F0">
            <wp:extent cx="5722620" cy="28416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6">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09840AB6" w14:textId="77777777" w:rsidR="00E94826" w:rsidRDefault="00E94826" w:rsidP="00E94826">
      <w:pPr>
        <w:tabs>
          <w:tab w:val="left" w:pos="4972"/>
        </w:tabs>
        <w:ind w:left="360"/>
        <w:rPr>
          <w:rFonts w:ascii="Times New Roman" w:hAnsi="Times New Roman" w:cs="Times New Roman"/>
          <w:sz w:val="24"/>
          <w:szCs w:val="24"/>
        </w:rPr>
      </w:pPr>
    </w:p>
    <w:p w14:paraId="299B9035" w14:textId="77777777" w:rsidR="00E94826" w:rsidRDefault="00E94826" w:rsidP="00E94826">
      <w:pPr>
        <w:tabs>
          <w:tab w:val="left" w:pos="4972"/>
        </w:tabs>
        <w:ind w:left="360"/>
        <w:rPr>
          <w:rFonts w:ascii="Times New Roman" w:hAnsi="Times New Roman" w:cs="Times New Roman"/>
          <w:sz w:val="24"/>
          <w:szCs w:val="24"/>
        </w:rPr>
      </w:pPr>
    </w:p>
    <w:p w14:paraId="4FF7FB8C" w14:textId="77777777" w:rsidR="00E94826" w:rsidRDefault="00E94826" w:rsidP="00E94826">
      <w:pPr>
        <w:tabs>
          <w:tab w:val="left" w:pos="4972"/>
        </w:tabs>
        <w:ind w:left="360"/>
        <w:rPr>
          <w:rFonts w:ascii="Times New Roman" w:hAnsi="Times New Roman" w:cs="Times New Roman"/>
          <w:sz w:val="24"/>
          <w:szCs w:val="24"/>
        </w:rPr>
      </w:pPr>
    </w:p>
    <w:p w14:paraId="777A0FD5" w14:textId="77777777" w:rsidR="00E94826" w:rsidRDefault="00E94826" w:rsidP="00E94826">
      <w:pPr>
        <w:tabs>
          <w:tab w:val="left" w:pos="4972"/>
        </w:tabs>
        <w:ind w:left="360"/>
        <w:rPr>
          <w:rFonts w:ascii="Times New Roman" w:hAnsi="Times New Roman" w:cs="Times New Roman"/>
          <w:sz w:val="24"/>
          <w:szCs w:val="24"/>
        </w:rPr>
      </w:pPr>
    </w:p>
    <w:p w14:paraId="20BE66C0" w14:textId="77777777" w:rsidR="00E94826" w:rsidRDefault="00E94826" w:rsidP="00E94826">
      <w:pPr>
        <w:tabs>
          <w:tab w:val="left" w:pos="4972"/>
        </w:tabs>
        <w:ind w:left="360"/>
        <w:rPr>
          <w:rFonts w:ascii="Times New Roman" w:hAnsi="Times New Roman" w:cs="Times New Roman"/>
          <w:sz w:val="24"/>
          <w:szCs w:val="24"/>
        </w:rPr>
      </w:pPr>
    </w:p>
    <w:p w14:paraId="43789DB4" w14:textId="77777777" w:rsidR="00E94826" w:rsidRDefault="00E94826" w:rsidP="00E94826">
      <w:pPr>
        <w:tabs>
          <w:tab w:val="left" w:pos="4972"/>
        </w:tabs>
        <w:ind w:left="360"/>
        <w:rPr>
          <w:rFonts w:ascii="Times New Roman" w:hAnsi="Times New Roman" w:cs="Times New Roman"/>
          <w:sz w:val="24"/>
          <w:szCs w:val="24"/>
        </w:rPr>
      </w:pPr>
    </w:p>
    <w:p w14:paraId="0C16A29E" w14:textId="77777777" w:rsidR="00E94826" w:rsidRDefault="00E94826" w:rsidP="00E94826">
      <w:pPr>
        <w:tabs>
          <w:tab w:val="left" w:pos="4972"/>
        </w:tabs>
        <w:rPr>
          <w:rFonts w:ascii="Times New Roman" w:hAnsi="Times New Roman" w:cs="Times New Roman"/>
          <w:sz w:val="24"/>
          <w:szCs w:val="24"/>
        </w:rPr>
      </w:pPr>
    </w:p>
    <w:p w14:paraId="5B692C90"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Registrasi Akun (User Pasien)</w:t>
      </w:r>
    </w:p>
    <w:p w14:paraId="6CDF6DBF"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77B6C9D0" wp14:editId="3A692D78">
            <wp:extent cx="5722620" cy="284162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7">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528225A2" w14:textId="77777777" w:rsidR="00E94826" w:rsidRPr="00793302"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History Reservasi (User Pasien)</w:t>
      </w:r>
    </w:p>
    <w:p w14:paraId="65EA8B65"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700226A3" wp14:editId="1D913773">
            <wp:extent cx="5722620" cy="284162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58">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71F28FD5" w14:textId="77777777" w:rsidR="00E94826" w:rsidRDefault="00E94826" w:rsidP="00E94826">
      <w:pPr>
        <w:tabs>
          <w:tab w:val="left" w:pos="4972"/>
        </w:tabs>
        <w:ind w:left="360"/>
        <w:rPr>
          <w:rFonts w:ascii="Times New Roman" w:hAnsi="Times New Roman" w:cs="Times New Roman"/>
          <w:sz w:val="24"/>
          <w:szCs w:val="24"/>
        </w:rPr>
      </w:pPr>
    </w:p>
    <w:p w14:paraId="0184DF09" w14:textId="77777777" w:rsidR="00E94826" w:rsidRDefault="00E94826" w:rsidP="00E94826">
      <w:pPr>
        <w:tabs>
          <w:tab w:val="left" w:pos="4972"/>
        </w:tabs>
        <w:ind w:left="360"/>
        <w:rPr>
          <w:rFonts w:ascii="Times New Roman" w:hAnsi="Times New Roman" w:cs="Times New Roman"/>
          <w:sz w:val="24"/>
          <w:szCs w:val="24"/>
        </w:rPr>
      </w:pPr>
    </w:p>
    <w:p w14:paraId="616D0B19" w14:textId="77777777" w:rsidR="00E94826" w:rsidRDefault="00E94826" w:rsidP="00E94826">
      <w:pPr>
        <w:tabs>
          <w:tab w:val="left" w:pos="4972"/>
        </w:tabs>
        <w:ind w:left="360"/>
        <w:rPr>
          <w:rFonts w:ascii="Times New Roman" w:hAnsi="Times New Roman" w:cs="Times New Roman"/>
          <w:sz w:val="24"/>
          <w:szCs w:val="24"/>
        </w:rPr>
      </w:pPr>
    </w:p>
    <w:p w14:paraId="2F4FAC14" w14:textId="77777777" w:rsidR="00E94826" w:rsidRDefault="00E94826" w:rsidP="00E94826">
      <w:pPr>
        <w:tabs>
          <w:tab w:val="left" w:pos="4972"/>
        </w:tabs>
        <w:ind w:left="360"/>
        <w:rPr>
          <w:rFonts w:ascii="Times New Roman" w:hAnsi="Times New Roman" w:cs="Times New Roman"/>
          <w:sz w:val="24"/>
          <w:szCs w:val="24"/>
        </w:rPr>
      </w:pPr>
    </w:p>
    <w:p w14:paraId="1E895315" w14:textId="77777777" w:rsidR="00E94826" w:rsidRDefault="00E94826" w:rsidP="00E94826">
      <w:pPr>
        <w:tabs>
          <w:tab w:val="left" w:pos="4972"/>
        </w:tabs>
        <w:ind w:left="360"/>
        <w:rPr>
          <w:rFonts w:ascii="Times New Roman" w:hAnsi="Times New Roman" w:cs="Times New Roman"/>
          <w:sz w:val="24"/>
          <w:szCs w:val="24"/>
        </w:rPr>
      </w:pPr>
    </w:p>
    <w:p w14:paraId="154521FA" w14:textId="77777777" w:rsidR="00E94826" w:rsidRDefault="00E94826" w:rsidP="00E94826">
      <w:pPr>
        <w:tabs>
          <w:tab w:val="left" w:pos="4972"/>
        </w:tabs>
        <w:ind w:left="360"/>
        <w:rPr>
          <w:rFonts w:ascii="Times New Roman" w:hAnsi="Times New Roman" w:cs="Times New Roman"/>
          <w:sz w:val="24"/>
          <w:szCs w:val="24"/>
        </w:rPr>
      </w:pPr>
    </w:p>
    <w:p w14:paraId="498D87A7" w14:textId="77777777" w:rsidR="00E94826" w:rsidRDefault="00E94826" w:rsidP="00E94826">
      <w:pPr>
        <w:tabs>
          <w:tab w:val="left" w:pos="4972"/>
        </w:tabs>
        <w:rPr>
          <w:rFonts w:ascii="Times New Roman" w:hAnsi="Times New Roman" w:cs="Times New Roman"/>
          <w:sz w:val="24"/>
          <w:szCs w:val="24"/>
        </w:rPr>
      </w:pPr>
    </w:p>
    <w:p w14:paraId="5599EFC7"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Reservasi (User Pasien)</w:t>
      </w:r>
    </w:p>
    <w:p w14:paraId="0D908488"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6708F08C" wp14:editId="5D01066C">
            <wp:extent cx="5722620" cy="28416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9">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7C3903B5" w14:textId="77777777" w:rsidR="00E94826" w:rsidRPr="00793302"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Jadwal Dokter (User Dokter)</w:t>
      </w:r>
    </w:p>
    <w:p w14:paraId="325040B3"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B6035BA" wp14:editId="04F9E7E8">
            <wp:extent cx="5722620" cy="2835275"/>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60">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4BCED5F0" w14:textId="77777777" w:rsidR="00E94826" w:rsidRDefault="00E94826" w:rsidP="00E94826">
      <w:pPr>
        <w:tabs>
          <w:tab w:val="left" w:pos="4972"/>
        </w:tabs>
        <w:ind w:left="360"/>
        <w:rPr>
          <w:rFonts w:ascii="Times New Roman" w:hAnsi="Times New Roman" w:cs="Times New Roman"/>
          <w:sz w:val="24"/>
          <w:szCs w:val="24"/>
        </w:rPr>
      </w:pPr>
    </w:p>
    <w:p w14:paraId="58F239E5" w14:textId="77777777" w:rsidR="00E94826" w:rsidRDefault="00E94826" w:rsidP="00E94826">
      <w:pPr>
        <w:tabs>
          <w:tab w:val="left" w:pos="4972"/>
        </w:tabs>
        <w:ind w:left="360"/>
        <w:rPr>
          <w:rFonts w:ascii="Times New Roman" w:hAnsi="Times New Roman" w:cs="Times New Roman"/>
          <w:sz w:val="24"/>
          <w:szCs w:val="24"/>
        </w:rPr>
      </w:pPr>
    </w:p>
    <w:p w14:paraId="5FA3DAA2" w14:textId="77777777" w:rsidR="00E94826" w:rsidRDefault="00E94826" w:rsidP="00E94826">
      <w:pPr>
        <w:tabs>
          <w:tab w:val="left" w:pos="4972"/>
        </w:tabs>
        <w:ind w:left="360"/>
        <w:rPr>
          <w:rFonts w:ascii="Times New Roman" w:hAnsi="Times New Roman" w:cs="Times New Roman"/>
          <w:sz w:val="24"/>
          <w:szCs w:val="24"/>
        </w:rPr>
      </w:pPr>
    </w:p>
    <w:p w14:paraId="2C076DE4" w14:textId="77777777" w:rsidR="00E94826" w:rsidRDefault="00E94826" w:rsidP="00E94826">
      <w:pPr>
        <w:tabs>
          <w:tab w:val="left" w:pos="4972"/>
        </w:tabs>
        <w:ind w:left="360"/>
        <w:rPr>
          <w:rFonts w:ascii="Times New Roman" w:hAnsi="Times New Roman" w:cs="Times New Roman"/>
          <w:sz w:val="24"/>
          <w:szCs w:val="24"/>
        </w:rPr>
      </w:pPr>
    </w:p>
    <w:p w14:paraId="340F9307" w14:textId="77777777" w:rsidR="00E94826" w:rsidRDefault="00E94826" w:rsidP="00E94826">
      <w:pPr>
        <w:tabs>
          <w:tab w:val="left" w:pos="4972"/>
        </w:tabs>
        <w:ind w:left="360"/>
        <w:rPr>
          <w:rFonts w:ascii="Times New Roman" w:hAnsi="Times New Roman" w:cs="Times New Roman"/>
          <w:sz w:val="24"/>
          <w:szCs w:val="24"/>
        </w:rPr>
      </w:pPr>
    </w:p>
    <w:p w14:paraId="54884D28" w14:textId="77777777" w:rsidR="00E94826" w:rsidRDefault="00E94826" w:rsidP="00E94826">
      <w:pPr>
        <w:tabs>
          <w:tab w:val="left" w:pos="4972"/>
        </w:tabs>
        <w:ind w:left="360"/>
        <w:rPr>
          <w:rFonts w:ascii="Times New Roman" w:hAnsi="Times New Roman" w:cs="Times New Roman"/>
          <w:sz w:val="24"/>
          <w:szCs w:val="24"/>
        </w:rPr>
      </w:pPr>
    </w:p>
    <w:p w14:paraId="31456B26" w14:textId="77777777" w:rsidR="00E94826" w:rsidRDefault="00E94826" w:rsidP="00E94826">
      <w:pPr>
        <w:tabs>
          <w:tab w:val="left" w:pos="4972"/>
        </w:tabs>
        <w:rPr>
          <w:rFonts w:ascii="Times New Roman" w:hAnsi="Times New Roman" w:cs="Times New Roman"/>
          <w:sz w:val="24"/>
          <w:szCs w:val="24"/>
        </w:rPr>
      </w:pPr>
    </w:p>
    <w:p w14:paraId="4F2C5DE8"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Data Pasien (User Dokter)</w:t>
      </w:r>
    </w:p>
    <w:p w14:paraId="741B639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2425FC4" wp14:editId="47608352">
            <wp:extent cx="5722620" cy="28352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1">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59C8C803" w14:textId="7327C058" w:rsidR="00E94826" w:rsidRPr="00793302"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 xml:space="preserve">Implementasi Antarmuka </w:t>
      </w:r>
      <w:r w:rsidR="00490F1A">
        <w:rPr>
          <w:rFonts w:ascii="Times New Roman" w:hAnsi="Times New Roman" w:cs="Times New Roman"/>
          <w:sz w:val="24"/>
          <w:szCs w:val="24"/>
          <w:lang w:val="en-US"/>
        </w:rPr>
        <w:t>Hapus</w:t>
      </w:r>
      <w:r>
        <w:rPr>
          <w:rFonts w:ascii="Times New Roman" w:hAnsi="Times New Roman" w:cs="Times New Roman"/>
          <w:sz w:val="24"/>
          <w:szCs w:val="24"/>
        </w:rPr>
        <w:t xml:space="preserve"> Data Pasien (User Dokter)</w:t>
      </w:r>
    </w:p>
    <w:p w14:paraId="06ADF66E" w14:textId="2294CD60" w:rsidR="00E94826" w:rsidRDefault="00490F1A" w:rsidP="00E94826">
      <w:pPr>
        <w:tabs>
          <w:tab w:val="left" w:pos="4972"/>
        </w:tabs>
        <w:ind w:left="360"/>
        <w:rPr>
          <w:rFonts w:ascii="Times New Roman" w:hAnsi="Times New Roman" w:cs="Times New Roman"/>
          <w:sz w:val="24"/>
          <w:szCs w:val="24"/>
        </w:rPr>
      </w:pPr>
      <w:r w:rsidRPr="00490F1A">
        <w:rPr>
          <w:rFonts w:ascii="Times New Roman" w:hAnsi="Times New Roman" w:cs="Times New Roman"/>
          <w:noProof/>
          <w:sz w:val="24"/>
          <w:szCs w:val="24"/>
        </w:rPr>
        <w:drawing>
          <wp:inline distT="0" distB="0" distL="0" distR="0" wp14:anchorId="41978F0D" wp14:editId="39047BAE">
            <wp:extent cx="5706435" cy="2817628"/>
            <wp:effectExtent l="0" t="0" r="8890" b="1905"/>
            <wp:docPr id="1117201795" name="Picture 1117201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28388" cy="2828468"/>
                    </a:xfrm>
                    <a:prstGeom prst="rect">
                      <a:avLst/>
                    </a:prstGeom>
                  </pic:spPr>
                </pic:pic>
              </a:graphicData>
            </a:graphic>
          </wp:inline>
        </w:drawing>
      </w:r>
    </w:p>
    <w:p w14:paraId="5AD39D8C" w14:textId="77777777" w:rsidR="00E94826" w:rsidRDefault="00E94826" w:rsidP="00E94826">
      <w:pPr>
        <w:tabs>
          <w:tab w:val="left" w:pos="4972"/>
        </w:tabs>
        <w:ind w:left="360"/>
        <w:rPr>
          <w:rFonts w:ascii="Times New Roman" w:hAnsi="Times New Roman" w:cs="Times New Roman"/>
          <w:sz w:val="24"/>
          <w:szCs w:val="24"/>
        </w:rPr>
      </w:pPr>
    </w:p>
    <w:p w14:paraId="034FD78F" w14:textId="77777777" w:rsidR="00E94826" w:rsidRDefault="00E94826" w:rsidP="00E94826">
      <w:pPr>
        <w:tabs>
          <w:tab w:val="left" w:pos="4972"/>
        </w:tabs>
        <w:ind w:left="360"/>
        <w:rPr>
          <w:rFonts w:ascii="Times New Roman" w:hAnsi="Times New Roman" w:cs="Times New Roman"/>
          <w:sz w:val="24"/>
          <w:szCs w:val="24"/>
        </w:rPr>
      </w:pPr>
    </w:p>
    <w:p w14:paraId="290D384E" w14:textId="77777777" w:rsidR="00E94826" w:rsidRDefault="00E94826" w:rsidP="00E94826">
      <w:pPr>
        <w:tabs>
          <w:tab w:val="left" w:pos="4972"/>
        </w:tabs>
        <w:ind w:left="360"/>
        <w:rPr>
          <w:rFonts w:ascii="Times New Roman" w:hAnsi="Times New Roman" w:cs="Times New Roman"/>
          <w:sz w:val="24"/>
          <w:szCs w:val="24"/>
        </w:rPr>
      </w:pPr>
    </w:p>
    <w:p w14:paraId="7B35DA62" w14:textId="77777777" w:rsidR="00E94826" w:rsidRDefault="00E94826" w:rsidP="00E94826">
      <w:pPr>
        <w:tabs>
          <w:tab w:val="left" w:pos="4972"/>
        </w:tabs>
        <w:ind w:left="360"/>
        <w:rPr>
          <w:rFonts w:ascii="Times New Roman" w:hAnsi="Times New Roman" w:cs="Times New Roman"/>
          <w:sz w:val="24"/>
          <w:szCs w:val="24"/>
        </w:rPr>
      </w:pPr>
    </w:p>
    <w:p w14:paraId="5C07CE79" w14:textId="77777777" w:rsidR="00E94826" w:rsidRDefault="00E94826" w:rsidP="00E94826">
      <w:pPr>
        <w:tabs>
          <w:tab w:val="left" w:pos="4972"/>
        </w:tabs>
        <w:ind w:left="360"/>
        <w:rPr>
          <w:rFonts w:ascii="Times New Roman" w:hAnsi="Times New Roman" w:cs="Times New Roman"/>
          <w:sz w:val="24"/>
          <w:szCs w:val="24"/>
        </w:rPr>
      </w:pPr>
    </w:p>
    <w:p w14:paraId="3288CEF3" w14:textId="77777777" w:rsidR="00E94826" w:rsidRDefault="00E94826" w:rsidP="00E94826">
      <w:pPr>
        <w:tabs>
          <w:tab w:val="left" w:pos="4972"/>
        </w:tabs>
        <w:ind w:left="360"/>
        <w:rPr>
          <w:rFonts w:ascii="Times New Roman" w:hAnsi="Times New Roman" w:cs="Times New Roman"/>
          <w:sz w:val="24"/>
          <w:szCs w:val="24"/>
        </w:rPr>
      </w:pPr>
    </w:p>
    <w:p w14:paraId="2AE52A34" w14:textId="77777777" w:rsidR="00E94826" w:rsidRDefault="00E94826" w:rsidP="00E94826">
      <w:pPr>
        <w:tabs>
          <w:tab w:val="left" w:pos="4972"/>
        </w:tabs>
        <w:rPr>
          <w:rFonts w:ascii="Times New Roman" w:hAnsi="Times New Roman" w:cs="Times New Roman"/>
          <w:sz w:val="24"/>
          <w:szCs w:val="24"/>
        </w:rPr>
      </w:pPr>
    </w:p>
    <w:p w14:paraId="3490CCE1"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Data Pasien (User Dokter)</w:t>
      </w:r>
    </w:p>
    <w:p w14:paraId="3210B23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11D3CE9F" wp14:editId="05AA62C9">
            <wp:extent cx="5722620" cy="28289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63">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4592106B"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erizinan (User Dokter)</w:t>
      </w:r>
    </w:p>
    <w:p w14:paraId="0F8CBF4D"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749C7542" wp14:editId="314B66AE">
            <wp:extent cx="5722620" cy="2835275"/>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64">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2593AC10" w14:textId="77777777" w:rsidR="00E94826" w:rsidRDefault="00E94826" w:rsidP="00E94826">
      <w:pPr>
        <w:tabs>
          <w:tab w:val="left" w:pos="4972"/>
        </w:tabs>
        <w:ind w:left="360"/>
        <w:rPr>
          <w:rFonts w:ascii="Times New Roman" w:hAnsi="Times New Roman" w:cs="Times New Roman"/>
          <w:sz w:val="24"/>
          <w:szCs w:val="24"/>
        </w:rPr>
      </w:pPr>
    </w:p>
    <w:p w14:paraId="2D3CB968" w14:textId="77777777" w:rsidR="00E94826" w:rsidRDefault="00E94826" w:rsidP="00E94826">
      <w:pPr>
        <w:tabs>
          <w:tab w:val="left" w:pos="4972"/>
        </w:tabs>
        <w:ind w:left="360"/>
        <w:rPr>
          <w:rFonts w:ascii="Times New Roman" w:hAnsi="Times New Roman" w:cs="Times New Roman"/>
          <w:sz w:val="24"/>
          <w:szCs w:val="24"/>
        </w:rPr>
      </w:pPr>
    </w:p>
    <w:p w14:paraId="0DA18B39" w14:textId="77777777" w:rsidR="00E94826" w:rsidRDefault="00E94826" w:rsidP="00E94826">
      <w:pPr>
        <w:tabs>
          <w:tab w:val="left" w:pos="4972"/>
        </w:tabs>
        <w:ind w:left="360"/>
        <w:rPr>
          <w:rFonts w:ascii="Times New Roman" w:hAnsi="Times New Roman" w:cs="Times New Roman"/>
          <w:sz w:val="24"/>
          <w:szCs w:val="24"/>
        </w:rPr>
      </w:pPr>
    </w:p>
    <w:p w14:paraId="0966C547" w14:textId="77777777" w:rsidR="00E94826" w:rsidRDefault="00E94826" w:rsidP="00E94826">
      <w:pPr>
        <w:tabs>
          <w:tab w:val="left" w:pos="4972"/>
        </w:tabs>
        <w:ind w:left="360"/>
        <w:rPr>
          <w:rFonts w:ascii="Times New Roman" w:hAnsi="Times New Roman" w:cs="Times New Roman"/>
          <w:sz w:val="24"/>
          <w:szCs w:val="24"/>
        </w:rPr>
      </w:pPr>
    </w:p>
    <w:p w14:paraId="46AAF7C7" w14:textId="77777777" w:rsidR="00E94826" w:rsidRDefault="00E94826" w:rsidP="00E94826">
      <w:pPr>
        <w:tabs>
          <w:tab w:val="left" w:pos="4972"/>
        </w:tabs>
        <w:ind w:left="360"/>
        <w:rPr>
          <w:rFonts w:ascii="Times New Roman" w:hAnsi="Times New Roman" w:cs="Times New Roman"/>
          <w:sz w:val="24"/>
          <w:szCs w:val="24"/>
        </w:rPr>
      </w:pPr>
    </w:p>
    <w:p w14:paraId="27F075F8" w14:textId="77777777" w:rsidR="00E94826" w:rsidRDefault="00E94826" w:rsidP="00E94826">
      <w:pPr>
        <w:tabs>
          <w:tab w:val="left" w:pos="4972"/>
        </w:tabs>
        <w:ind w:left="360"/>
        <w:rPr>
          <w:rFonts w:ascii="Times New Roman" w:hAnsi="Times New Roman" w:cs="Times New Roman"/>
          <w:sz w:val="24"/>
          <w:szCs w:val="24"/>
        </w:rPr>
      </w:pPr>
    </w:p>
    <w:p w14:paraId="148D86EC" w14:textId="77777777" w:rsidR="00E94826" w:rsidRDefault="00E94826" w:rsidP="00E94826">
      <w:pPr>
        <w:tabs>
          <w:tab w:val="left" w:pos="4972"/>
        </w:tabs>
        <w:rPr>
          <w:rFonts w:ascii="Times New Roman" w:hAnsi="Times New Roman" w:cs="Times New Roman"/>
          <w:sz w:val="24"/>
          <w:szCs w:val="24"/>
        </w:rPr>
      </w:pPr>
    </w:p>
    <w:p w14:paraId="147DD76A"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Absen (User Dokter)</w:t>
      </w:r>
    </w:p>
    <w:p w14:paraId="3ABDC284"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34AEE4DF" wp14:editId="348F19AD">
            <wp:extent cx="5722620" cy="2854325"/>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5">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1CDC26F5" w14:textId="77777777" w:rsidR="00E94826" w:rsidRPr="002F2D70"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asien (User Dokter)</w:t>
      </w:r>
    </w:p>
    <w:p w14:paraId="44CF5926" w14:textId="102750D9" w:rsidR="00E94826" w:rsidRDefault="00490F1A" w:rsidP="00E94826">
      <w:pPr>
        <w:tabs>
          <w:tab w:val="left" w:pos="4972"/>
        </w:tabs>
        <w:ind w:left="360"/>
        <w:rPr>
          <w:rFonts w:ascii="Times New Roman" w:hAnsi="Times New Roman" w:cs="Times New Roman"/>
          <w:sz w:val="24"/>
          <w:szCs w:val="24"/>
        </w:rPr>
      </w:pPr>
      <w:r>
        <w:rPr>
          <w:noProof/>
        </w:rPr>
        <w:drawing>
          <wp:inline distT="0" distB="0" distL="0" distR="0" wp14:anchorId="4F5543E3" wp14:editId="47D1846F">
            <wp:extent cx="5707944" cy="3211033"/>
            <wp:effectExtent l="0" t="0" r="7620" b="8890"/>
            <wp:docPr id="1117201796" name="Picture 1117201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719818" cy="3217713"/>
                    </a:xfrm>
                    <a:prstGeom prst="rect">
                      <a:avLst/>
                    </a:prstGeom>
                  </pic:spPr>
                </pic:pic>
              </a:graphicData>
            </a:graphic>
          </wp:inline>
        </w:drawing>
      </w:r>
    </w:p>
    <w:p w14:paraId="619BDFF8" w14:textId="77777777" w:rsidR="00E94826" w:rsidRDefault="00E94826" w:rsidP="00E94826">
      <w:pPr>
        <w:tabs>
          <w:tab w:val="left" w:pos="4972"/>
        </w:tabs>
        <w:ind w:left="360"/>
        <w:rPr>
          <w:rFonts w:ascii="Times New Roman" w:hAnsi="Times New Roman" w:cs="Times New Roman"/>
          <w:sz w:val="24"/>
          <w:szCs w:val="24"/>
        </w:rPr>
      </w:pPr>
    </w:p>
    <w:p w14:paraId="33EC0CC7" w14:textId="77777777" w:rsidR="00E94826" w:rsidRDefault="00E94826" w:rsidP="00E94826">
      <w:pPr>
        <w:tabs>
          <w:tab w:val="left" w:pos="4972"/>
        </w:tabs>
        <w:ind w:left="360"/>
        <w:rPr>
          <w:rFonts w:ascii="Times New Roman" w:hAnsi="Times New Roman" w:cs="Times New Roman"/>
          <w:sz w:val="24"/>
          <w:szCs w:val="24"/>
        </w:rPr>
      </w:pPr>
    </w:p>
    <w:p w14:paraId="01B3066A" w14:textId="77777777" w:rsidR="00E94826" w:rsidRDefault="00E94826" w:rsidP="00E94826">
      <w:pPr>
        <w:tabs>
          <w:tab w:val="left" w:pos="4972"/>
        </w:tabs>
        <w:ind w:left="360"/>
        <w:rPr>
          <w:rFonts w:ascii="Times New Roman" w:hAnsi="Times New Roman" w:cs="Times New Roman"/>
          <w:sz w:val="24"/>
          <w:szCs w:val="24"/>
        </w:rPr>
      </w:pPr>
    </w:p>
    <w:p w14:paraId="4C09B4FF" w14:textId="77777777" w:rsidR="00E94826" w:rsidRDefault="00E94826" w:rsidP="00E94826">
      <w:pPr>
        <w:tabs>
          <w:tab w:val="left" w:pos="4972"/>
        </w:tabs>
        <w:ind w:left="360"/>
        <w:rPr>
          <w:rFonts w:ascii="Times New Roman" w:hAnsi="Times New Roman" w:cs="Times New Roman"/>
          <w:sz w:val="24"/>
          <w:szCs w:val="24"/>
        </w:rPr>
      </w:pPr>
    </w:p>
    <w:p w14:paraId="2B718616" w14:textId="77777777" w:rsidR="00E94826" w:rsidRDefault="00E94826" w:rsidP="00E94826">
      <w:pPr>
        <w:tabs>
          <w:tab w:val="left" w:pos="4972"/>
        </w:tabs>
        <w:ind w:left="360"/>
        <w:rPr>
          <w:rFonts w:ascii="Times New Roman" w:hAnsi="Times New Roman" w:cs="Times New Roman"/>
          <w:sz w:val="24"/>
          <w:szCs w:val="24"/>
        </w:rPr>
      </w:pPr>
    </w:p>
    <w:p w14:paraId="50706E11" w14:textId="77777777" w:rsidR="00E94826" w:rsidRPr="00F269D6" w:rsidRDefault="00E94826" w:rsidP="00E94826">
      <w:pPr>
        <w:tabs>
          <w:tab w:val="left" w:pos="4972"/>
        </w:tabs>
        <w:rPr>
          <w:rFonts w:ascii="Times New Roman" w:hAnsi="Times New Roman" w:cs="Times New Roman"/>
          <w:sz w:val="24"/>
          <w:szCs w:val="24"/>
        </w:rPr>
      </w:pPr>
    </w:p>
    <w:p w14:paraId="043B5E44"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Data Pasien (User Dokter)</w:t>
      </w:r>
    </w:p>
    <w:p w14:paraId="749C133E" w14:textId="77777777" w:rsidR="00E94826"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587A18" wp14:editId="5D508FBB">
            <wp:extent cx="5722620" cy="2828925"/>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67">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229B28BD" w14:textId="77777777" w:rsidR="00E94826" w:rsidRPr="002F2D70"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Rekam Medik (User Owner)</w:t>
      </w:r>
    </w:p>
    <w:p w14:paraId="35768DD6" w14:textId="763778EA" w:rsidR="00E94826" w:rsidRDefault="001D4D04" w:rsidP="00E94826">
      <w:pPr>
        <w:tabs>
          <w:tab w:val="left" w:pos="4972"/>
        </w:tabs>
        <w:ind w:left="284"/>
        <w:rPr>
          <w:rFonts w:ascii="Times New Roman" w:hAnsi="Times New Roman" w:cs="Times New Roman"/>
          <w:sz w:val="24"/>
          <w:szCs w:val="24"/>
        </w:rPr>
      </w:pPr>
      <w:r>
        <w:rPr>
          <w:noProof/>
        </w:rPr>
        <w:drawing>
          <wp:inline distT="0" distB="0" distL="0" distR="0" wp14:anchorId="4926B1AD" wp14:editId="528077CA">
            <wp:extent cx="5754178" cy="29983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750" b="3622"/>
                    <a:stretch/>
                  </pic:blipFill>
                  <pic:spPr bwMode="auto">
                    <a:xfrm>
                      <a:off x="0" y="0"/>
                      <a:ext cx="5775278" cy="3009377"/>
                    </a:xfrm>
                    <a:prstGeom prst="rect">
                      <a:avLst/>
                    </a:prstGeom>
                    <a:ln>
                      <a:noFill/>
                    </a:ln>
                    <a:extLst>
                      <a:ext uri="{53640926-AAD7-44D8-BBD7-CCE9431645EC}">
                        <a14:shadowObscured xmlns:a14="http://schemas.microsoft.com/office/drawing/2010/main"/>
                      </a:ext>
                    </a:extLst>
                  </pic:spPr>
                </pic:pic>
              </a:graphicData>
            </a:graphic>
          </wp:inline>
        </w:drawing>
      </w:r>
    </w:p>
    <w:p w14:paraId="202C26E8" w14:textId="77777777" w:rsidR="00E94826" w:rsidRDefault="00E94826" w:rsidP="00E94826">
      <w:pPr>
        <w:tabs>
          <w:tab w:val="left" w:pos="4972"/>
        </w:tabs>
        <w:ind w:left="284"/>
        <w:rPr>
          <w:rFonts w:ascii="Times New Roman" w:hAnsi="Times New Roman" w:cs="Times New Roman"/>
          <w:sz w:val="24"/>
          <w:szCs w:val="24"/>
        </w:rPr>
      </w:pPr>
    </w:p>
    <w:p w14:paraId="58DD55CA" w14:textId="77777777" w:rsidR="00E94826" w:rsidRDefault="00E94826" w:rsidP="00E94826">
      <w:pPr>
        <w:tabs>
          <w:tab w:val="left" w:pos="4972"/>
        </w:tabs>
        <w:ind w:left="284"/>
        <w:rPr>
          <w:rFonts w:ascii="Times New Roman" w:hAnsi="Times New Roman" w:cs="Times New Roman"/>
          <w:sz w:val="24"/>
          <w:szCs w:val="24"/>
        </w:rPr>
      </w:pPr>
    </w:p>
    <w:p w14:paraId="3E311979" w14:textId="77777777" w:rsidR="00E94826" w:rsidRDefault="00E94826" w:rsidP="00E94826">
      <w:pPr>
        <w:tabs>
          <w:tab w:val="left" w:pos="4972"/>
        </w:tabs>
        <w:ind w:left="284"/>
        <w:rPr>
          <w:rFonts w:ascii="Times New Roman" w:hAnsi="Times New Roman" w:cs="Times New Roman"/>
          <w:sz w:val="24"/>
          <w:szCs w:val="24"/>
        </w:rPr>
      </w:pPr>
    </w:p>
    <w:p w14:paraId="7CAB10CB" w14:textId="77777777" w:rsidR="00E94826" w:rsidRDefault="00E94826" w:rsidP="00E94826">
      <w:pPr>
        <w:tabs>
          <w:tab w:val="left" w:pos="4972"/>
        </w:tabs>
        <w:ind w:left="284"/>
        <w:rPr>
          <w:rFonts w:ascii="Times New Roman" w:hAnsi="Times New Roman" w:cs="Times New Roman"/>
          <w:sz w:val="24"/>
          <w:szCs w:val="24"/>
        </w:rPr>
      </w:pPr>
    </w:p>
    <w:p w14:paraId="49B033C8" w14:textId="77777777" w:rsidR="00E94826" w:rsidRDefault="00E94826" w:rsidP="00E94826">
      <w:pPr>
        <w:tabs>
          <w:tab w:val="left" w:pos="4972"/>
        </w:tabs>
        <w:ind w:left="284"/>
        <w:rPr>
          <w:rFonts w:ascii="Times New Roman" w:hAnsi="Times New Roman" w:cs="Times New Roman"/>
          <w:sz w:val="24"/>
          <w:szCs w:val="24"/>
        </w:rPr>
      </w:pPr>
    </w:p>
    <w:p w14:paraId="5D98A99B" w14:textId="77777777" w:rsidR="00E94826" w:rsidRDefault="00E94826" w:rsidP="002940D1">
      <w:pPr>
        <w:tabs>
          <w:tab w:val="left" w:pos="4972"/>
        </w:tabs>
        <w:rPr>
          <w:rFonts w:ascii="Times New Roman" w:hAnsi="Times New Roman" w:cs="Times New Roman"/>
          <w:sz w:val="24"/>
          <w:szCs w:val="24"/>
        </w:rPr>
      </w:pPr>
    </w:p>
    <w:p w14:paraId="44AF7A0C"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List Perizinan Dokter (User Owner)</w:t>
      </w:r>
    </w:p>
    <w:p w14:paraId="1AE9F6ED" w14:textId="77777777" w:rsidR="00E94826"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2CD29C" wp14:editId="0398A063">
            <wp:extent cx="5722620" cy="2835275"/>
            <wp:effectExtent l="0" t="0" r="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69">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1CB2B066" w14:textId="77777777" w:rsidR="00E94826" w:rsidRPr="008C2F79"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Layanan (User Owner)</w:t>
      </w:r>
    </w:p>
    <w:p w14:paraId="0E260BC7" w14:textId="77777777" w:rsidR="00E94826" w:rsidRDefault="00E94826" w:rsidP="00E94826">
      <w:pPr>
        <w:tabs>
          <w:tab w:val="left" w:pos="4972"/>
        </w:tabs>
        <w:ind w:left="284"/>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4DB728" wp14:editId="6D782E0E">
            <wp:extent cx="5722620" cy="28289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0">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649E9926" w14:textId="77777777" w:rsidR="00E94826" w:rsidRDefault="00E94826" w:rsidP="00E94826">
      <w:pPr>
        <w:tabs>
          <w:tab w:val="left" w:pos="4972"/>
        </w:tabs>
        <w:ind w:left="284"/>
        <w:rPr>
          <w:rFonts w:ascii="Times New Roman" w:hAnsi="Times New Roman" w:cs="Times New Roman"/>
          <w:sz w:val="24"/>
          <w:szCs w:val="24"/>
        </w:rPr>
      </w:pPr>
    </w:p>
    <w:p w14:paraId="33662810" w14:textId="77777777" w:rsidR="00E94826" w:rsidRDefault="00E94826" w:rsidP="00E94826">
      <w:pPr>
        <w:tabs>
          <w:tab w:val="left" w:pos="4972"/>
        </w:tabs>
        <w:ind w:left="284"/>
        <w:rPr>
          <w:rFonts w:ascii="Times New Roman" w:hAnsi="Times New Roman" w:cs="Times New Roman"/>
          <w:sz w:val="24"/>
          <w:szCs w:val="24"/>
        </w:rPr>
      </w:pPr>
    </w:p>
    <w:p w14:paraId="711BBECF" w14:textId="77777777" w:rsidR="00E94826" w:rsidRDefault="00E94826" w:rsidP="00E94826">
      <w:pPr>
        <w:tabs>
          <w:tab w:val="left" w:pos="4972"/>
        </w:tabs>
        <w:ind w:left="284"/>
        <w:rPr>
          <w:rFonts w:ascii="Times New Roman" w:hAnsi="Times New Roman" w:cs="Times New Roman"/>
          <w:sz w:val="24"/>
          <w:szCs w:val="24"/>
        </w:rPr>
      </w:pPr>
    </w:p>
    <w:p w14:paraId="5073F299" w14:textId="77777777" w:rsidR="00E94826" w:rsidRDefault="00E94826" w:rsidP="00E94826">
      <w:pPr>
        <w:tabs>
          <w:tab w:val="left" w:pos="4972"/>
        </w:tabs>
        <w:ind w:left="284"/>
        <w:rPr>
          <w:rFonts w:ascii="Times New Roman" w:hAnsi="Times New Roman" w:cs="Times New Roman"/>
          <w:sz w:val="24"/>
          <w:szCs w:val="24"/>
        </w:rPr>
      </w:pPr>
    </w:p>
    <w:p w14:paraId="0B2ECAE6" w14:textId="77777777" w:rsidR="00E94826" w:rsidRDefault="00E94826" w:rsidP="00E94826">
      <w:pPr>
        <w:tabs>
          <w:tab w:val="left" w:pos="4972"/>
        </w:tabs>
        <w:ind w:left="284"/>
        <w:rPr>
          <w:rFonts w:ascii="Times New Roman" w:hAnsi="Times New Roman" w:cs="Times New Roman"/>
          <w:sz w:val="24"/>
          <w:szCs w:val="24"/>
        </w:rPr>
      </w:pPr>
    </w:p>
    <w:p w14:paraId="7A08AC9B" w14:textId="4BD268AC" w:rsidR="00E94826" w:rsidRDefault="00E94826" w:rsidP="00E94826">
      <w:pPr>
        <w:tabs>
          <w:tab w:val="left" w:pos="4972"/>
        </w:tabs>
        <w:rPr>
          <w:rFonts w:ascii="Times New Roman" w:hAnsi="Times New Roman" w:cs="Times New Roman"/>
          <w:sz w:val="24"/>
          <w:szCs w:val="24"/>
        </w:rPr>
      </w:pPr>
    </w:p>
    <w:p w14:paraId="620659DC" w14:textId="77777777" w:rsidR="00490F1A" w:rsidRPr="00E94826" w:rsidRDefault="00490F1A" w:rsidP="00E94826">
      <w:pPr>
        <w:tabs>
          <w:tab w:val="left" w:pos="4972"/>
        </w:tabs>
        <w:rPr>
          <w:rFonts w:ascii="Times New Roman" w:hAnsi="Times New Roman" w:cs="Times New Roman"/>
          <w:sz w:val="24"/>
          <w:szCs w:val="24"/>
        </w:rPr>
      </w:pPr>
    </w:p>
    <w:p w14:paraId="39D2A80D"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Layanan (User Owner)</w:t>
      </w:r>
    </w:p>
    <w:p w14:paraId="6185CA5F" w14:textId="77777777" w:rsidR="00E94826" w:rsidRPr="00A50482" w:rsidRDefault="00E94826" w:rsidP="00E94826">
      <w:pPr>
        <w:tabs>
          <w:tab w:val="left" w:pos="4972"/>
        </w:tabs>
        <w:ind w:left="284"/>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8BB597" wp14:editId="28C227EA">
            <wp:extent cx="5722620" cy="282892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71">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64B17B92" w14:textId="77777777" w:rsidR="00E94826" w:rsidRPr="008C2F79"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Edit Layanan (User Owner)</w:t>
      </w:r>
    </w:p>
    <w:p w14:paraId="07DE80CF"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820F7B" wp14:editId="0798A280">
            <wp:extent cx="5722620" cy="28479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72">
                      <a:extLst>
                        <a:ext uri="{28A0092B-C50C-407E-A947-70E740481C1C}">
                          <a14:useLocalDpi xmlns:a14="http://schemas.microsoft.com/office/drawing/2010/main" val="0"/>
                        </a:ext>
                      </a:extLst>
                    </a:blip>
                    <a:srcRect t="11451"/>
                    <a:stretch/>
                  </pic:blipFill>
                  <pic:spPr bwMode="auto">
                    <a:xfrm>
                      <a:off x="0" y="0"/>
                      <a:ext cx="5722620"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7E0046D5" w14:textId="77777777" w:rsidR="00E94826" w:rsidRDefault="00E94826" w:rsidP="00E94826">
      <w:pPr>
        <w:tabs>
          <w:tab w:val="left" w:pos="4972"/>
        </w:tabs>
        <w:ind w:left="426"/>
        <w:rPr>
          <w:rFonts w:ascii="Times New Roman" w:hAnsi="Times New Roman" w:cs="Times New Roman"/>
          <w:sz w:val="24"/>
          <w:szCs w:val="24"/>
        </w:rPr>
      </w:pPr>
    </w:p>
    <w:p w14:paraId="6BAA5E13" w14:textId="77777777" w:rsidR="00E94826" w:rsidRDefault="00E94826" w:rsidP="00E94826">
      <w:pPr>
        <w:tabs>
          <w:tab w:val="left" w:pos="4972"/>
        </w:tabs>
        <w:ind w:left="426"/>
        <w:rPr>
          <w:rFonts w:ascii="Times New Roman" w:hAnsi="Times New Roman" w:cs="Times New Roman"/>
          <w:sz w:val="24"/>
          <w:szCs w:val="24"/>
        </w:rPr>
      </w:pPr>
    </w:p>
    <w:p w14:paraId="01E7F31F" w14:textId="77777777" w:rsidR="00E94826" w:rsidRDefault="00E94826" w:rsidP="00E94826">
      <w:pPr>
        <w:tabs>
          <w:tab w:val="left" w:pos="4972"/>
        </w:tabs>
        <w:ind w:left="426"/>
        <w:rPr>
          <w:rFonts w:ascii="Times New Roman" w:hAnsi="Times New Roman" w:cs="Times New Roman"/>
          <w:sz w:val="24"/>
          <w:szCs w:val="24"/>
        </w:rPr>
      </w:pPr>
    </w:p>
    <w:p w14:paraId="3A669540" w14:textId="77777777" w:rsidR="00E94826" w:rsidRDefault="00E94826" w:rsidP="00E94826">
      <w:pPr>
        <w:tabs>
          <w:tab w:val="left" w:pos="4972"/>
        </w:tabs>
        <w:ind w:left="426"/>
        <w:rPr>
          <w:rFonts w:ascii="Times New Roman" w:hAnsi="Times New Roman" w:cs="Times New Roman"/>
          <w:sz w:val="24"/>
          <w:szCs w:val="24"/>
        </w:rPr>
      </w:pPr>
    </w:p>
    <w:p w14:paraId="0C787972" w14:textId="77777777" w:rsidR="00E94826" w:rsidRDefault="00E94826" w:rsidP="00E94826">
      <w:pPr>
        <w:tabs>
          <w:tab w:val="left" w:pos="4972"/>
        </w:tabs>
        <w:ind w:left="426"/>
        <w:rPr>
          <w:rFonts w:ascii="Times New Roman" w:hAnsi="Times New Roman" w:cs="Times New Roman"/>
          <w:sz w:val="24"/>
          <w:szCs w:val="24"/>
        </w:rPr>
      </w:pPr>
    </w:p>
    <w:p w14:paraId="04D7AF95" w14:textId="77777777" w:rsidR="00E94826" w:rsidRDefault="00E94826" w:rsidP="00E94826">
      <w:pPr>
        <w:tabs>
          <w:tab w:val="left" w:pos="4972"/>
        </w:tabs>
        <w:ind w:left="426"/>
        <w:rPr>
          <w:rFonts w:ascii="Times New Roman" w:hAnsi="Times New Roman" w:cs="Times New Roman"/>
          <w:sz w:val="24"/>
          <w:szCs w:val="24"/>
        </w:rPr>
      </w:pPr>
    </w:p>
    <w:p w14:paraId="632C8778" w14:textId="77777777" w:rsidR="00E94826" w:rsidRPr="00E94826" w:rsidRDefault="00E94826" w:rsidP="00E94826">
      <w:pPr>
        <w:tabs>
          <w:tab w:val="left" w:pos="4972"/>
        </w:tabs>
        <w:rPr>
          <w:rFonts w:ascii="Times New Roman" w:hAnsi="Times New Roman" w:cs="Times New Roman"/>
          <w:sz w:val="24"/>
          <w:szCs w:val="24"/>
        </w:rPr>
      </w:pPr>
    </w:p>
    <w:p w14:paraId="3E55EE25"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Data Pemasukan (User Owner)</w:t>
      </w:r>
    </w:p>
    <w:p w14:paraId="019DDC55" w14:textId="77777777" w:rsidR="00E94826" w:rsidRPr="008C2F79"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9EC08D" wp14:editId="364D8F9B">
            <wp:extent cx="5722620" cy="2847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73">
                      <a:extLst>
                        <a:ext uri="{28A0092B-C50C-407E-A947-70E740481C1C}">
                          <a14:useLocalDpi xmlns:a14="http://schemas.microsoft.com/office/drawing/2010/main" val="0"/>
                        </a:ext>
                      </a:extLst>
                    </a:blip>
                    <a:srcRect t="11451"/>
                    <a:stretch/>
                  </pic:blipFill>
                  <pic:spPr bwMode="auto">
                    <a:xfrm>
                      <a:off x="0" y="0"/>
                      <a:ext cx="5722620"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201A6905"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engeluaran (User Owner)</w:t>
      </w:r>
    </w:p>
    <w:p w14:paraId="303BAAE0"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8AF17E" wp14:editId="655F53DA">
            <wp:extent cx="5722620" cy="284797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74">
                      <a:extLst>
                        <a:ext uri="{28A0092B-C50C-407E-A947-70E740481C1C}">
                          <a14:useLocalDpi xmlns:a14="http://schemas.microsoft.com/office/drawing/2010/main" val="0"/>
                        </a:ext>
                      </a:extLst>
                    </a:blip>
                    <a:srcRect t="11451"/>
                    <a:stretch/>
                  </pic:blipFill>
                  <pic:spPr bwMode="auto">
                    <a:xfrm>
                      <a:off x="0" y="0"/>
                      <a:ext cx="5722620"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7C173258" w14:textId="77777777" w:rsidR="00E94826" w:rsidRDefault="00E94826" w:rsidP="00E94826">
      <w:pPr>
        <w:tabs>
          <w:tab w:val="left" w:pos="4972"/>
        </w:tabs>
        <w:ind w:left="426"/>
        <w:rPr>
          <w:rFonts w:ascii="Times New Roman" w:hAnsi="Times New Roman" w:cs="Times New Roman"/>
          <w:sz w:val="24"/>
          <w:szCs w:val="24"/>
        </w:rPr>
      </w:pPr>
    </w:p>
    <w:p w14:paraId="20F34FCC" w14:textId="77777777" w:rsidR="00E94826" w:rsidRPr="0050275F" w:rsidRDefault="00E94826" w:rsidP="00E94826">
      <w:pPr>
        <w:tabs>
          <w:tab w:val="left" w:pos="4972"/>
        </w:tabs>
        <w:ind w:left="426"/>
        <w:rPr>
          <w:rFonts w:ascii="Times New Roman" w:hAnsi="Times New Roman" w:cs="Times New Roman"/>
          <w:sz w:val="24"/>
          <w:szCs w:val="24"/>
          <w:lang w:val="en-US"/>
        </w:rPr>
      </w:pPr>
    </w:p>
    <w:p w14:paraId="3148FDAE" w14:textId="77777777" w:rsidR="00E94826" w:rsidRDefault="00E94826" w:rsidP="00E94826">
      <w:pPr>
        <w:tabs>
          <w:tab w:val="left" w:pos="4972"/>
        </w:tabs>
        <w:ind w:left="426"/>
        <w:rPr>
          <w:rFonts w:ascii="Times New Roman" w:hAnsi="Times New Roman" w:cs="Times New Roman"/>
          <w:sz w:val="24"/>
          <w:szCs w:val="24"/>
        </w:rPr>
      </w:pPr>
    </w:p>
    <w:p w14:paraId="5838DB5E" w14:textId="77777777" w:rsidR="00E94826" w:rsidRDefault="00E94826" w:rsidP="00E94826">
      <w:pPr>
        <w:tabs>
          <w:tab w:val="left" w:pos="4972"/>
        </w:tabs>
        <w:ind w:left="426"/>
        <w:rPr>
          <w:rFonts w:ascii="Times New Roman" w:hAnsi="Times New Roman" w:cs="Times New Roman"/>
          <w:sz w:val="24"/>
          <w:szCs w:val="24"/>
        </w:rPr>
      </w:pPr>
    </w:p>
    <w:p w14:paraId="18449937" w14:textId="77777777" w:rsidR="00E94826" w:rsidRDefault="00E94826" w:rsidP="00E94826">
      <w:pPr>
        <w:tabs>
          <w:tab w:val="left" w:pos="4972"/>
        </w:tabs>
        <w:ind w:left="426"/>
        <w:rPr>
          <w:rFonts w:ascii="Times New Roman" w:hAnsi="Times New Roman" w:cs="Times New Roman"/>
          <w:sz w:val="24"/>
          <w:szCs w:val="24"/>
        </w:rPr>
      </w:pPr>
    </w:p>
    <w:p w14:paraId="1AB69452" w14:textId="77777777" w:rsidR="00E94826" w:rsidRDefault="00E94826" w:rsidP="00E94826">
      <w:pPr>
        <w:tabs>
          <w:tab w:val="left" w:pos="4972"/>
        </w:tabs>
        <w:ind w:left="426"/>
        <w:rPr>
          <w:rFonts w:ascii="Times New Roman" w:hAnsi="Times New Roman" w:cs="Times New Roman"/>
          <w:sz w:val="24"/>
          <w:szCs w:val="24"/>
        </w:rPr>
      </w:pPr>
    </w:p>
    <w:p w14:paraId="143B46C8" w14:textId="77777777" w:rsidR="00E94826" w:rsidRDefault="00E94826" w:rsidP="002940D1">
      <w:pPr>
        <w:tabs>
          <w:tab w:val="left" w:pos="4972"/>
        </w:tabs>
        <w:rPr>
          <w:rFonts w:ascii="Times New Roman" w:hAnsi="Times New Roman" w:cs="Times New Roman"/>
          <w:sz w:val="24"/>
          <w:szCs w:val="24"/>
        </w:rPr>
      </w:pPr>
    </w:p>
    <w:p w14:paraId="41171C9B"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Pengeluaran (User Owner)</w:t>
      </w:r>
    </w:p>
    <w:p w14:paraId="2EB137C2" w14:textId="77777777" w:rsidR="00E94826"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20AD50" wp14:editId="21A584BF">
            <wp:extent cx="5722620" cy="2860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75">
                      <a:extLst>
                        <a:ext uri="{28A0092B-C50C-407E-A947-70E740481C1C}">
                          <a14:useLocalDpi xmlns:a14="http://schemas.microsoft.com/office/drawing/2010/main" val="0"/>
                        </a:ext>
                      </a:extLst>
                    </a:blip>
                    <a:srcRect t="11056"/>
                    <a:stretch/>
                  </pic:blipFill>
                  <pic:spPr bwMode="auto">
                    <a:xfrm>
                      <a:off x="0" y="0"/>
                      <a:ext cx="5722620" cy="2860675"/>
                    </a:xfrm>
                    <a:prstGeom prst="rect">
                      <a:avLst/>
                    </a:prstGeom>
                    <a:noFill/>
                    <a:ln>
                      <a:noFill/>
                    </a:ln>
                    <a:extLst>
                      <a:ext uri="{53640926-AAD7-44D8-BBD7-CCE9431645EC}">
                        <a14:shadowObscured xmlns:a14="http://schemas.microsoft.com/office/drawing/2010/main"/>
                      </a:ext>
                    </a:extLst>
                  </pic:spPr>
                </pic:pic>
              </a:graphicData>
            </a:graphic>
          </wp:inline>
        </w:drawing>
      </w:r>
    </w:p>
    <w:p w14:paraId="5FB4D1F6" w14:textId="77777777" w:rsidR="00E94826" w:rsidRPr="00D81FAB"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Edit Data Pengeluaran (User Owner)</w:t>
      </w:r>
    </w:p>
    <w:p w14:paraId="36E7A4F5"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E24D14" wp14:editId="35B3F339">
            <wp:extent cx="5722620" cy="2854325"/>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76">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6FB015A1"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sz w:val="24"/>
          <w:szCs w:val="24"/>
        </w:rPr>
        <w:br w:type="column"/>
      </w:r>
    </w:p>
    <w:p w14:paraId="513ABE65" w14:textId="77777777" w:rsidR="00E94826" w:rsidRDefault="00E94826" w:rsidP="00E94826">
      <w:pPr>
        <w:tabs>
          <w:tab w:val="left" w:pos="4972"/>
        </w:tabs>
        <w:ind w:left="426"/>
        <w:rPr>
          <w:rFonts w:ascii="Times New Roman" w:hAnsi="Times New Roman" w:cs="Times New Roman"/>
          <w:sz w:val="24"/>
          <w:szCs w:val="24"/>
        </w:rPr>
      </w:pPr>
    </w:p>
    <w:p w14:paraId="55A6FABD" w14:textId="77777777" w:rsidR="00E94826" w:rsidRDefault="00E94826" w:rsidP="00E94826">
      <w:pPr>
        <w:tabs>
          <w:tab w:val="left" w:pos="4972"/>
        </w:tabs>
        <w:ind w:left="426"/>
        <w:rPr>
          <w:rFonts w:ascii="Times New Roman" w:hAnsi="Times New Roman" w:cs="Times New Roman"/>
          <w:sz w:val="24"/>
          <w:szCs w:val="24"/>
        </w:rPr>
      </w:pPr>
    </w:p>
    <w:p w14:paraId="01EDFA88" w14:textId="77777777" w:rsidR="00E94826" w:rsidRDefault="00E94826" w:rsidP="00E94826">
      <w:pPr>
        <w:tabs>
          <w:tab w:val="left" w:pos="4972"/>
        </w:tabs>
        <w:ind w:left="426"/>
        <w:rPr>
          <w:rFonts w:ascii="Times New Roman" w:hAnsi="Times New Roman" w:cs="Times New Roman"/>
          <w:sz w:val="24"/>
          <w:szCs w:val="24"/>
        </w:rPr>
      </w:pPr>
    </w:p>
    <w:p w14:paraId="21B0ED07" w14:textId="77777777" w:rsidR="00E94826" w:rsidRDefault="00E94826" w:rsidP="00E94826">
      <w:pPr>
        <w:tabs>
          <w:tab w:val="left" w:pos="4972"/>
        </w:tabs>
        <w:ind w:left="426"/>
        <w:rPr>
          <w:rFonts w:ascii="Times New Roman" w:hAnsi="Times New Roman" w:cs="Times New Roman"/>
          <w:sz w:val="24"/>
          <w:szCs w:val="24"/>
        </w:rPr>
      </w:pPr>
    </w:p>
    <w:p w14:paraId="1B81F32C" w14:textId="77777777" w:rsidR="00E94826" w:rsidRDefault="00E94826" w:rsidP="00E94826">
      <w:pPr>
        <w:tabs>
          <w:tab w:val="left" w:pos="4972"/>
        </w:tabs>
        <w:ind w:left="426"/>
        <w:rPr>
          <w:rFonts w:ascii="Times New Roman" w:hAnsi="Times New Roman" w:cs="Times New Roman"/>
          <w:sz w:val="24"/>
          <w:szCs w:val="24"/>
        </w:rPr>
      </w:pPr>
    </w:p>
    <w:p w14:paraId="635AB05B" w14:textId="77777777" w:rsidR="00E94826" w:rsidRDefault="00E94826" w:rsidP="00E94826">
      <w:pPr>
        <w:tabs>
          <w:tab w:val="left" w:pos="4972"/>
        </w:tabs>
        <w:ind w:left="426"/>
        <w:rPr>
          <w:rFonts w:ascii="Times New Roman" w:hAnsi="Times New Roman" w:cs="Times New Roman"/>
          <w:sz w:val="24"/>
          <w:szCs w:val="24"/>
        </w:rPr>
      </w:pPr>
    </w:p>
    <w:p w14:paraId="292C76F1" w14:textId="77777777" w:rsidR="00E94826" w:rsidRDefault="00E94826" w:rsidP="00E94826">
      <w:pPr>
        <w:tabs>
          <w:tab w:val="left" w:pos="4972"/>
        </w:tabs>
        <w:ind w:left="426"/>
        <w:rPr>
          <w:rFonts w:ascii="Times New Roman" w:hAnsi="Times New Roman" w:cs="Times New Roman"/>
          <w:sz w:val="24"/>
          <w:szCs w:val="24"/>
        </w:rPr>
      </w:pPr>
    </w:p>
    <w:p w14:paraId="29DBB3E6" w14:textId="77777777" w:rsidR="00E94826" w:rsidRDefault="00E94826" w:rsidP="00E94826">
      <w:pPr>
        <w:tabs>
          <w:tab w:val="left" w:pos="4972"/>
        </w:tabs>
        <w:ind w:left="426"/>
        <w:rPr>
          <w:rFonts w:ascii="Times New Roman" w:hAnsi="Times New Roman" w:cs="Times New Roman"/>
          <w:sz w:val="24"/>
          <w:szCs w:val="24"/>
        </w:rPr>
      </w:pPr>
    </w:p>
    <w:p w14:paraId="6C9148CE" w14:textId="77777777" w:rsidR="00E94826" w:rsidRDefault="00E94826" w:rsidP="00E94826">
      <w:pPr>
        <w:tabs>
          <w:tab w:val="left" w:pos="4972"/>
        </w:tabs>
        <w:ind w:left="426"/>
        <w:rPr>
          <w:rFonts w:ascii="Times New Roman" w:hAnsi="Times New Roman" w:cs="Times New Roman"/>
          <w:sz w:val="24"/>
          <w:szCs w:val="24"/>
        </w:rPr>
      </w:pPr>
    </w:p>
    <w:p w14:paraId="6A671865" w14:textId="77777777" w:rsidR="00E94826" w:rsidRDefault="00E94826" w:rsidP="002940D1">
      <w:pPr>
        <w:tabs>
          <w:tab w:val="left" w:pos="4972"/>
        </w:tabs>
        <w:rPr>
          <w:rFonts w:ascii="Times New Roman" w:hAnsi="Times New Roman" w:cs="Times New Roman"/>
          <w:sz w:val="24"/>
          <w:szCs w:val="24"/>
        </w:rPr>
      </w:pPr>
    </w:p>
    <w:p w14:paraId="101FD49A" w14:textId="60C21D4B" w:rsidR="00E94826" w:rsidRPr="00E4008D" w:rsidRDefault="00E94826" w:rsidP="000837A8">
      <w:pPr>
        <w:pStyle w:val="Heading1"/>
      </w:pPr>
      <w:bookmarkStart w:id="324" w:name="_Toc178772379"/>
      <w:r w:rsidRPr="00F33783">
        <w:t>LAMPIRAN</w:t>
      </w:r>
      <w:r w:rsidR="00E4008D">
        <w:t xml:space="preserve"> E</w:t>
      </w:r>
      <w:bookmarkEnd w:id="324"/>
    </w:p>
    <w:p w14:paraId="302BDFBA" w14:textId="77777777" w:rsidR="00E94826" w:rsidRPr="007417C7" w:rsidRDefault="00E94826" w:rsidP="002940D1">
      <w:pPr>
        <w:jc w:val="center"/>
        <w:rPr>
          <w:rFonts w:ascii="Times New Roman" w:hAnsi="Times New Roman" w:cs="Times New Roman"/>
          <w:b/>
          <w:bCs/>
          <w:sz w:val="24"/>
          <w:szCs w:val="24"/>
        </w:rPr>
      </w:pPr>
      <w:r w:rsidRPr="007417C7">
        <w:rPr>
          <w:rFonts w:ascii="Times New Roman" w:hAnsi="Times New Roman" w:cs="Times New Roman"/>
          <w:b/>
          <w:bCs/>
          <w:sz w:val="24"/>
          <w:szCs w:val="24"/>
        </w:rPr>
        <w:t>KODE PROGRAM</w:t>
      </w:r>
    </w:p>
    <w:p w14:paraId="1E32BCDC" w14:textId="77777777" w:rsidR="00E94826" w:rsidRDefault="00E94826" w:rsidP="002940D1">
      <w:pPr>
        <w:jc w:val="center"/>
        <w:rPr>
          <w:rFonts w:ascii="Times New Roman" w:hAnsi="Times New Roman" w:cs="Times New Roman"/>
          <w:b/>
          <w:bCs/>
          <w:sz w:val="24"/>
          <w:szCs w:val="24"/>
        </w:rPr>
      </w:pPr>
      <w:r w:rsidRPr="00F33783">
        <w:rPr>
          <w:rFonts w:ascii="Times New Roman" w:hAnsi="Times New Roman" w:cs="Times New Roman"/>
          <w:b/>
          <w:bCs/>
          <w:sz w:val="24"/>
          <w:szCs w:val="24"/>
        </w:rPr>
        <w:t>(LANJUTAN)</w:t>
      </w:r>
    </w:p>
    <w:p w14:paraId="1B84190B" w14:textId="77777777" w:rsidR="00E94826" w:rsidRDefault="00E94826" w:rsidP="00E94826">
      <w:pPr>
        <w:ind w:left="426"/>
        <w:rPr>
          <w:rFonts w:ascii="Times New Roman" w:hAnsi="Times New Roman" w:cs="Times New Roman"/>
          <w:b/>
          <w:bCs/>
          <w:sz w:val="24"/>
          <w:szCs w:val="24"/>
        </w:rPr>
      </w:pPr>
      <w:r w:rsidRPr="00A15F94">
        <w:rPr>
          <w:rFonts w:ascii="Times New Roman" w:hAnsi="Times New Roman" w:cs="Times New Roman"/>
          <w:b/>
          <w:bCs/>
          <w:sz w:val="24"/>
          <w:szCs w:val="24"/>
        </w:rPr>
        <w:br w:type="column"/>
      </w:r>
      <w:r w:rsidRPr="00A15F94">
        <w:rPr>
          <w:rFonts w:ascii="Times New Roman" w:hAnsi="Times New Roman" w:cs="Times New Roman"/>
          <w:b/>
          <w:bCs/>
          <w:sz w:val="24"/>
          <w:szCs w:val="24"/>
        </w:rPr>
        <w:lastRenderedPageBreak/>
        <w:t xml:space="preserve">Kode </w:t>
      </w:r>
      <w:r w:rsidRPr="00A15F94">
        <w:rPr>
          <w:rFonts w:ascii="Times New Roman" w:hAnsi="Times New Roman" w:cs="Times New Roman"/>
          <w:b/>
          <w:bCs/>
          <w:i/>
          <w:iCs/>
          <w:sz w:val="24"/>
          <w:szCs w:val="24"/>
        </w:rPr>
        <w:t>Route</w:t>
      </w:r>
      <w:r w:rsidRPr="00A15F94">
        <w:rPr>
          <w:rFonts w:ascii="Times New Roman" w:hAnsi="Times New Roman" w:cs="Times New Roman"/>
          <w:b/>
          <w:bCs/>
          <w:sz w:val="24"/>
          <w:szCs w:val="24"/>
        </w:rPr>
        <w:t xml:space="preserve"> </w:t>
      </w:r>
    </w:p>
    <w:p w14:paraId="35C17BA9" w14:textId="77777777" w:rsidR="00E94826" w:rsidRPr="009D1000" w:rsidRDefault="00E94826" w:rsidP="00DB27A3">
      <w:pPr>
        <w:numPr>
          <w:ilvl w:val="0"/>
          <w:numId w:val="36"/>
        </w:numPr>
        <w:rPr>
          <w:rFonts w:ascii="Times New Roman" w:hAnsi="Times New Roman" w:cs="Times New Roman"/>
          <w:i/>
          <w:iCs/>
          <w:sz w:val="24"/>
          <w:szCs w:val="24"/>
        </w:rPr>
      </w:pPr>
      <w:r>
        <w:rPr>
          <w:rFonts w:ascii="Times New Roman" w:hAnsi="Times New Roman" w:cs="Times New Roman"/>
          <w:i/>
          <w:iCs/>
          <w:sz w:val="24"/>
          <w:szCs w:val="24"/>
        </w:rPr>
        <w:t>Auth.php</w:t>
      </w:r>
    </w:p>
    <w:tbl>
      <w:tblPr>
        <w:tblStyle w:val="TableGrid"/>
        <w:tblW w:w="0" w:type="auto"/>
        <w:tblInd w:w="36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547"/>
      </w:tblGrid>
      <w:tr w:rsidR="00E94826" w14:paraId="081A0508" w14:textId="77777777" w:rsidTr="00580305">
        <w:tc>
          <w:tcPr>
            <w:tcW w:w="9016" w:type="dxa"/>
          </w:tcPr>
          <w:p w14:paraId="5AB1D2DE"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lt;?php</w:t>
            </w:r>
          </w:p>
          <w:p w14:paraId="72F36BA2" w14:textId="77777777" w:rsidR="00E94826" w:rsidRPr="009D1000" w:rsidRDefault="00E94826" w:rsidP="00580305">
            <w:pPr>
              <w:rPr>
                <w:rFonts w:ascii="Consolas" w:hAnsi="Consolas" w:cs="Times New Roman"/>
                <w:sz w:val="14"/>
                <w:szCs w:val="14"/>
              </w:rPr>
            </w:pPr>
          </w:p>
          <w:p w14:paraId="7F750FA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AuthenticatedSessionController;</w:t>
            </w:r>
          </w:p>
          <w:p w14:paraId="48E63F6D"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ConfirmablePasswordController;</w:t>
            </w:r>
          </w:p>
          <w:p w14:paraId="441C16A2"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EmailVerificationNotificationController;</w:t>
            </w:r>
          </w:p>
          <w:p w14:paraId="049D1D1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EmailVerificationPromptController;</w:t>
            </w:r>
          </w:p>
          <w:p w14:paraId="1A72E0B1"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NewPasswordController;</w:t>
            </w:r>
          </w:p>
          <w:p w14:paraId="4422A32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PasswordController;</w:t>
            </w:r>
          </w:p>
          <w:p w14:paraId="7FD988C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PasswordResetLinkController;</w:t>
            </w:r>
          </w:p>
          <w:p w14:paraId="5761E974"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RegisteredUserController;</w:t>
            </w:r>
          </w:p>
          <w:p w14:paraId="6245DDFB"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VerifyEmailController;</w:t>
            </w:r>
          </w:p>
          <w:p w14:paraId="2D61D408"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Illuminate\Support\Facades\Route;</w:t>
            </w:r>
          </w:p>
          <w:p w14:paraId="1D0FF553" w14:textId="77777777" w:rsidR="00E94826" w:rsidRPr="009D1000" w:rsidRDefault="00E94826" w:rsidP="00580305">
            <w:pPr>
              <w:rPr>
                <w:rFonts w:ascii="Consolas" w:hAnsi="Consolas" w:cs="Times New Roman"/>
                <w:sz w:val="14"/>
                <w:szCs w:val="14"/>
              </w:rPr>
            </w:pPr>
          </w:p>
          <w:p w14:paraId="0843306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Route::middleware('guest')-&gt;group(function () {</w:t>
            </w:r>
          </w:p>
          <w:p w14:paraId="14A451D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register', [RegisteredUserController::class, 'create'])</w:t>
            </w:r>
          </w:p>
          <w:p w14:paraId="7EE51D1D"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register');</w:t>
            </w:r>
          </w:p>
          <w:p w14:paraId="369AEA94" w14:textId="77777777" w:rsidR="00E94826" w:rsidRPr="009D1000" w:rsidRDefault="00E94826" w:rsidP="00580305">
            <w:pPr>
              <w:rPr>
                <w:rFonts w:ascii="Consolas" w:hAnsi="Consolas" w:cs="Times New Roman"/>
                <w:sz w:val="14"/>
                <w:szCs w:val="14"/>
              </w:rPr>
            </w:pPr>
          </w:p>
          <w:p w14:paraId="7026122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register', [RegisteredUserController::class, 'store']);</w:t>
            </w:r>
          </w:p>
          <w:p w14:paraId="7F93023C" w14:textId="77777777" w:rsidR="00E94826" w:rsidRPr="009D1000" w:rsidRDefault="00E94826" w:rsidP="00580305">
            <w:pPr>
              <w:rPr>
                <w:rFonts w:ascii="Consolas" w:hAnsi="Consolas" w:cs="Times New Roman"/>
                <w:sz w:val="14"/>
                <w:szCs w:val="14"/>
              </w:rPr>
            </w:pPr>
          </w:p>
          <w:p w14:paraId="45C9AE1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login', [AuthenticatedSessionController::class, 'create'])</w:t>
            </w:r>
          </w:p>
          <w:p w14:paraId="65293AD1"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login');</w:t>
            </w:r>
          </w:p>
          <w:p w14:paraId="79C24B2C" w14:textId="77777777" w:rsidR="00E94826" w:rsidRPr="009D1000" w:rsidRDefault="00E94826" w:rsidP="00580305">
            <w:pPr>
              <w:rPr>
                <w:rFonts w:ascii="Consolas" w:hAnsi="Consolas" w:cs="Times New Roman"/>
                <w:sz w:val="14"/>
                <w:szCs w:val="14"/>
              </w:rPr>
            </w:pPr>
          </w:p>
          <w:p w14:paraId="2DCAE2BA"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login', [AuthenticatedSessionController::class, 'store']);</w:t>
            </w:r>
          </w:p>
          <w:p w14:paraId="5B68CA44" w14:textId="77777777" w:rsidR="00E94826" w:rsidRPr="009D1000" w:rsidRDefault="00E94826" w:rsidP="00580305">
            <w:pPr>
              <w:rPr>
                <w:rFonts w:ascii="Consolas" w:hAnsi="Consolas" w:cs="Times New Roman"/>
                <w:sz w:val="14"/>
                <w:szCs w:val="14"/>
              </w:rPr>
            </w:pPr>
          </w:p>
          <w:p w14:paraId="5E248498"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forgot-password', [PasswordResetLinkController::class, 'create'])</w:t>
            </w:r>
          </w:p>
          <w:p w14:paraId="39FF98A8"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request');</w:t>
            </w:r>
          </w:p>
          <w:p w14:paraId="1D902BEA" w14:textId="77777777" w:rsidR="00E94826" w:rsidRPr="009D1000" w:rsidRDefault="00E94826" w:rsidP="00580305">
            <w:pPr>
              <w:rPr>
                <w:rFonts w:ascii="Consolas" w:hAnsi="Consolas" w:cs="Times New Roman"/>
                <w:sz w:val="14"/>
                <w:szCs w:val="14"/>
              </w:rPr>
            </w:pPr>
          </w:p>
          <w:p w14:paraId="3EF1836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forgot-password', [PasswordResetLinkController::class, 'store'])</w:t>
            </w:r>
          </w:p>
          <w:p w14:paraId="524AE6A0"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email');</w:t>
            </w:r>
          </w:p>
          <w:p w14:paraId="1E7E6AA8" w14:textId="77777777" w:rsidR="00E94826" w:rsidRPr="009D1000" w:rsidRDefault="00E94826" w:rsidP="00580305">
            <w:pPr>
              <w:rPr>
                <w:rFonts w:ascii="Consolas" w:hAnsi="Consolas" w:cs="Times New Roman"/>
                <w:sz w:val="14"/>
                <w:szCs w:val="14"/>
              </w:rPr>
            </w:pPr>
          </w:p>
          <w:p w14:paraId="72CE836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reset-password/{token}', [NewPasswordController::class, 'create'])</w:t>
            </w:r>
          </w:p>
          <w:p w14:paraId="7793CE1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reset');</w:t>
            </w:r>
          </w:p>
          <w:p w14:paraId="7C577504" w14:textId="77777777" w:rsidR="00E94826" w:rsidRPr="009D1000" w:rsidRDefault="00E94826" w:rsidP="00580305">
            <w:pPr>
              <w:rPr>
                <w:rFonts w:ascii="Consolas" w:hAnsi="Consolas" w:cs="Times New Roman"/>
                <w:sz w:val="14"/>
                <w:szCs w:val="14"/>
              </w:rPr>
            </w:pPr>
          </w:p>
          <w:p w14:paraId="42312119"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reset-password', [NewPasswordController::class, 'store'])</w:t>
            </w:r>
          </w:p>
          <w:p w14:paraId="71CFA5A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store');</w:t>
            </w:r>
          </w:p>
          <w:p w14:paraId="4612F53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w:t>
            </w:r>
          </w:p>
          <w:p w14:paraId="60575C35" w14:textId="77777777" w:rsidR="00E94826" w:rsidRPr="009D1000" w:rsidRDefault="00E94826" w:rsidP="00580305">
            <w:pPr>
              <w:rPr>
                <w:rFonts w:ascii="Consolas" w:hAnsi="Consolas" w:cs="Times New Roman"/>
                <w:sz w:val="14"/>
                <w:szCs w:val="14"/>
              </w:rPr>
            </w:pPr>
          </w:p>
          <w:p w14:paraId="127953CB"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Route::middleware('auth')-&gt;group(function () {</w:t>
            </w:r>
          </w:p>
          <w:p w14:paraId="539053D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verify-email', EmailVerificationPromptController::class)</w:t>
            </w:r>
          </w:p>
          <w:p w14:paraId="62EDF2D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verification.notice');</w:t>
            </w:r>
          </w:p>
          <w:p w14:paraId="5D8A0CBA" w14:textId="77777777" w:rsidR="00E94826" w:rsidRPr="009D1000" w:rsidRDefault="00E94826" w:rsidP="00580305">
            <w:pPr>
              <w:rPr>
                <w:rFonts w:ascii="Consolas" w:hAnsi="Consolas" w:cs="Times New Roman"/>
                <w:sz w:val="14"/>
                <w:szCs w:val="14"/>
              </w:rPr>
            </w:pPr>
          </w:p>
          <w:p w14:paraId="1417279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verify-email/{id}/{hash}', VerifyEmailController::class)</w:t>
            </w:r>
          </w:p>
          <w:p w14:paraId="5757AF64"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middleware(['signed', 'throttle:6,1'])</w:t>
            </w:r>
          </w:p>
          <w:p w14:paraId="59F064B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verification.verify');</w:t>
            </w:r>
          </w:p>
          <w:p w14:paraId="7655CFEC" w14:textId="77777777" w:rsidR="00E94826" w:rsidRPr="009D1000" w:rsidRDefault="00E94826" w:rsidP="00580305">
            <w:pPr>
              <w:rPr>
                <w:rFonts w:ascii="Consolas" w:hAnsi="Consolas" w:cs="Times New Roman"/>
                <w:sz w:val="14"/>
                <w:szCs w:val="14"/>
              </w:rPr>
            </w:pPr>
          </w:p>
          <w:p w14:paraId="5516771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email/verification-notification', [EmailVerificationNotificationController::class, 'store'])</w:t>
            </w:r>
          </w:p>
          <w:p w14:paraId="59E365A0"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middleware('throttle:6,1')</w:t>
            </w:r>
          </w:p>
          <w:p w14:paraId="03BE94C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verification.send');</w:t>
            </w:r>
          </w:p>
          <w:p w14:paraId="415E4E1D" w14:textId="77777777" w:rsidR="00E94826" w:rsidRPr="009D1000" w:rsidRDefault="00E94826" w:rsidP="00580305">
            <w:pPr>
              <w:rPr>
                <w:rFonts w:ascii="Consolas" w:hAnsi="Consolas" w:cs="Times New Roman"/>
                <w:sz w:val="14"/>
                <w:szCs w:val="14"/>
              </w:rPr>
            </w:pPr>
          </w:p>
          <w:p w14:paraId="59E794B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confirm-password', [ConfirmablePasswordController::class, 'show'])</w:t>
            </w:r>
          </w:p>
          <w:p w14:paraId="2441E73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confirm');</w:t>
            </w:r>
          </w:p>
          <w:p w14:paraId="0F4FC036" w14:textId="77777777" w:rsidR="00E94826" w:rsidRPr="009D1000" w:rsidRDefault="00E94826" w:rsidP="00580305">
            <w:pPr>
              <w:rPr>
                <w:rFonts w:ascii="Consolas" w:hAnsi="Consolas" w:cs="Times New Roman"/>
                <w:sz w:val="14"/>
                <w:szCs w:val="14"/>
              </w:rPr>
            </w:pPr>
          </w:p>
          <w:p w14:paraId="018D96F0"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confirm-password', [ConfirmablePasswordController::class, 'store']);</w:t>
            </w:r>
          </w:p>
          <w:p w14:paraId="2FE414F5" w14:textId="77777777" w:rsidR="00E94826" w:rsidRPr="009D1000" w:rsidRDefault="00E94826" w:rsidP="00580305">
            <w:pPr>
              <w:rPr>
                <w:rFonts w:ascii="Consolas" w:hAnsi="Consolas" w:cs="Times New Roman"/>
                <w:sz w:val="14"/>
                <w:szCs w:val="14"/>
              </w:rPr>
            </w:pPr>
          </w:p>
          <w:p w14:paraId="5C04D571"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ut('password', [PasswordController::class, 'update'])-&gt;name('password.update');</w:t>
            </w:r>
          </w:p>
          <w:p w14:paraId="407D3E9C" w14:textId="77777777" w:rsidR="00E94826" w:rsidRPr="009D1000" w:rsidRDefault="00E94826" w:rsidP="00580305">
            <w:pPr>
              <w:rPr>
                <w:rFonts w:ascii="Consolas" w:hAnsi="Consolas" w:cs="Times New Roman"/>
                <w:sz w:val="14"/>
                <w:szCs w:val="14"/>
              </w:rPr>
            </w:pPr>
          </w:p>
          <w:p w14:paraId="1FD7ADB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logout', [AuthenticatedSessionController::class, 'destroy'])</w:t>
            </w:r>
          </w:p>
          <w:p w14:paraId="302FB3B9"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logout');</w:t>
            </w:r>
          </w:p>
          <w:p w14:paraId="310E982D"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w:t>
            </w:r>
          </w:p>
          <w:p w14:paraId="17F0B344" w14:textId="77777777" w:rsidR="00E94826" w:rsidRPr="00A15F94" w:rsidRDefault="00E94826" w:rsidP="00580305">
            <w:pPr>
              <w:rPr>
                <w:rFonts w:ascii="Consolas" w:hAnsi="Consolas" w:cs="Times New Roman"/>
                <w:sz w:val="24"/>
                <w:szCs w:val="24"/>
              </w:rPr>
            </w:pPr>
          </w:p>
        </w:tc>
      </w:tr>
    </w:tbl>
    <w:p w14:paraId="693FC8C3" w14:textId="77777777" w:rsidR="00E94826" w:rsidRDefault="00E94826" w:rsidP="00E94826">
      <w:pPr>
        <w:tabs>
          <w:tab w:val="left" w:pos="4972"/>
        </w:tabs>
        <w:rPr>
          <w:rFonts w:ascii="Times New Roman" w:hAnsi="Times New Roman" w:cs="Times New Roman"/>
          <w:sz w:val="24"/>
          <w:szCs w:val="24"/>
        </w:rPr>
      </w:pPr>
    </w:p>
    <w:p w14:paraId="4F05DE45" w14:textId="77777777" w:rsidR="00E94826" w:rsidRPr="009D1000" w:rsidRDefault="00E94826" w:rsidP="00DB27A3">
      <w:pPr>
        <w:numPr>
          <w:ilvl w:val="0"/>
          <w:numId w:val="36"/>
        </w:numPr>
        <w:tabs>
          <w:tab w:val="left" w:pos="4972"/>
        </w:tabs>
        <w:rPr>
          <w:rFonts w:ascii="Times New Roman" w:hAnsi="Times New Roman" w:cs="Times New Roman"/>
          <w:sz w:val="24"/>
          <w:szCs w:val="24"/>
        </w:rPr>
      </w:pPr>
      <w:r>
        <w:rPr>
          <w:rFonts w:ascii="Times New Roman" w:hAnsi="Times New Roman" w:cs="Times New Roman"/>
          <w:i/>
          <w:iCs/>
          <w:sz w:val="24"/>
          <w:szCs w:val="24"/>
        </w:rPr>
        <w:t>Web.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D4BFD90" w14:textId="77777777" w:rsidTr="00580305">
        <w:tc>
          <w:tcPr>
            <w:tcW w:w="9016" w:type="dxa"/>
          </w:tcPr>
          <w:p w14:paraId="2F2CD97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lt;?php</w:t>
            </w:r>
          </w:p>
          <w:p w14:paraId="669F0F8E" w14:textId="77777777" w:rsidR="00E94826" w:rsidRPr="005323D5" w:rsidRDefault="00E94826" w:rsidP="00580305">
            <w:pPr>
              <w:tabs>
                <w:tab w:val="left" w:pos="4972"/>
              </w:tabs>
              <w:rPr>
                <w:rFonts w:ascii="Consolas" w:hAnsi="Consolas" w:cs="Times New Roman"/>
                <w:sz w:val="14"/>
                <w:szCs w:val="14"/>
              </w:rPr>
            </w:pPr>
          </w:p>
          <w:p w14:paraId="7F24A14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Illuminate\Support\Facades\Route;</w:t>
            </w:r>
          </w:p>
          <w:p w14:paraId="3B4D550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ProfileController;</w:t>
            </w:r>
          </w:p>
          <w:p w14:paraId="20C3B4C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bsenceController;</w:t>
            </w:r>
          </w:p>
          <w:p w14:paraId="0EFBEC5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DataDokterController;</w:t>
            </w:r>
          </w:p>
          <w:p w14:paraId="71A6DDE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HomeController;</w:t>
            </w:r>
          </w:p>
          <w:p w14:paraId="299CFE3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Dokter\IzinController;</w:t>
            </w:r>
          </w:p>
          <w:p w14:paraId="06D1E03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use App\Http\Controllers\Admin\PasienController;</w:t>
            </w:r>
          </w:p>
          <w:p w14:paraId="3C92B1E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UserController;</w:t>
            </w:r>
          </w:p>
          <w:p w14:paraId="62C0FA8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JadwalController;</w:t>
            </w:r>
          </w:p>
          <w:p w14:paraId="2057418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RekamController;</w:t>
            </w:r>
          </w:p>
          <w:p w14:paraId="4E793B3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ReservasiController;</w:t>
            </w:r>
          </w:p>
          <w:p w14:paraId="1BE0C9A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Dokter\DokterHomeController;</w:t>
            </w:r>
          </w:p>
          <w:p w14:paraId="19A3DE8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Owner\PerawatanController;</w:t>
            </w:r>
          </w:p>
          <w:p w14:paraId="3E9C03D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Owner\PengeluaranController;</w:t>
            </w:r>
          </w:p>
          <w:p w14:paraId="024BDDB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Owner\PemasukanController;</w:t>
            </w:r>
          </w:p>
          <w:p w14:paraId="33859F6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Pasien\ReservasiPasienController;</w:t>
            </w:r>
          </w:p>
          <w:p w14:paraId="284212A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WhatsAppController;</w:t>
            </w:r>
          </w:p>
          <w:p w14:paraId="09D2A3C1" w14:textId="77777777" w:rsidR="00E94826" w:rsidRPr="005323D5" w:rsidRDefault="00E94826" w:rsidP="00580305">
            <w:pPr>
              <w:tabs>
                <w:tab w:val="left" w:pos="4972"/>
              </w:tabs>
              <w:rPr>
                <w:rFonts w:ascii="Consolas" w:hAnsi="Consolas" w:cs="Times New Roman"/>
                <w:sz w:val="14"/>
                <w:szCs w:val="14"/>
              </w:rPr>
            </w:pPr>
          </w:p>
          <w:p w14:paraId="70E0EC1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Models\Perawatan;</w:t>
            </w:r>
          </w:p>
          <w:p w14:paraId="7FCE2B68" w14:textId="77777777" w:rsidR="00E94826" w:rsidRPr="005323D5" w:rsidRDefault="00E94826" w:rsidP="00580305">
            <w:pPr>
              <w:tabs>
                <w:tab w:val="left" w:pos="4972"/>
              </w:tabs>
              <w:rPr>
                <w:rFonts w:ascii="Consolas" w:hAnsi="Consolas" w:cs="Times New Roman"/>
                <w:sz w:val="14"/>
                <w:szCs w:val="14"/>
              </w:rPr>
            </w:pPr>
          </w:p>
          <w:p w14:paraId="23643B2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equire __DIR__.'/auth.php';</w:t>
            </w:r>
          </w:p>
          <w:p w14:paraId="573D2EB0" w14:textId="77777777" w:rsidR="00E94826" w:rsidRPr="005323D5" w:rsidRDefault="00E94826" w:rsidP="00580305">
            <w:pPr>
              <w:tabs>
                <w:tab w:val="left" w:pos="4972"/>
              </w:tabs>
              <w:rPr>
                <w:rFonts w:ascii="Consolas" w:hAnsi="Consolas" w:cs="Times New Roman"/>
                <w:sz w:val="14"/>
                <w:szCs w:val="14"/>
              </w:rPr>
            </w:pPr>
          </w:p>
          <w:p w14:paraId="6134FDA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welcome', function () {</w:t>
            </w:r>
          </w:p>
          <w:p w14:paraId="48F33F0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welcome');</w:t>
            </w:r>
          </w:p>
          <w:p w14:paraId="36C640E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6EB457FF" w14:textId="77777777" w:rsidR="00E94826" w:rsidRPr="005323D5" w:rsidRDefault="00E94826" w:rsidP="00580305">
            <w:pPr>
              <w:tabs>
                <w:tab w:val="left" w:pos="4972"/>
              </w:tabs>
              <w:rPr>
                <w:rFonts w:ascii="Consolas" w:hAnsi="Consolas" w:cs="Times New Roman"/>
                <w:sz w:val="14"/>
                <w:szCs w:val="14"/>
              </w:rPr>
            </w:pPr>
          </w:p>
          <w:p w14:paraId="17A0C46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manifest.json', function () {</w:t>
            </w:r>
          </w:p>
          <w:p w14:paraId="0D9C6DE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response()-&gt;file(public_path('manifest.json'));</w:t>
            </w:r>
          </w:p>
          <w:p w14:paraId="4531FF4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2A1A3881" w14:textId="77777777" w:rsidR="00E94826" w:rsidRPr="005323D5" w:rsidRDefault="00E94826" w:rsidP="00580305">
            <w:pPr>
              <w:tabs>
                <w:tab w:val="left" w:pos="4972"/>
              </w:tabs>
              <w:rPr>
                <w:rFonts w:ascii="Consolas" w:hAnsi="Consolas" w:cs="Times New Roman"/>
                <w:sz w:val="14"/>
                <w:szCs w:val="14"/>
              </w:rPr>
            </w:pPr>
          </w:p>
          <w:p w14:paraId="4AF6892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serviceworker.js', function () {</w:t>
            </w:r>
          </w:p>
          <w:p w14:paraId="6EF954C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response()-&gt;file(public_path('serviceworker.js'));</w:t>
            </w:r>
          </w:p>
          <w:p w14:paraId="6E36DA9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496CD3F5" w14:textId="77777777" w:rsidR="00E94826" w:rsidRPr="005323D5" w:rsidRDefault="00E94826" w:rsidP="00580305">
            <w:pPr>
              <w:tabs>
                <w:tab w:val="left" w:pos="4972"/>
              </w:tabs>
              <w:rPr>
                <w:rFonts w:ascii="Consolas" w:hAnsi="Consolas" w:cs="Times New Roman"/>
                <w:sz w:val="14"/>
                <w:szCs w:val="14"/>
              </w:rPr>
            </w:pPr>
          </w:p>
          <w:p w14:paraId="6F0C36A4" w14:textId="77777777" w:rsidR="00E94826" w:rsidRPr="005323D5" w:rsidRDefault="00E94826" w:rsidP="00580305">
            <w:pPr>
              <w:tabs>
                <w:tab w:val="left" w:pos="4972"/>
              </w:tabs>
              <w:rPr>
                <w:rFonts w:ascii="Consolas" w:hAnsi="Consolas" w:cs="Times New Roman"/>
                <w:sz w:val="14"/>
                <w:szCs w:val="14"/>
              </w:rPr>
            </w:pPr>
          </w:p>
          <w:p w14:paraId="42992D36" w14:textId="77777777" w:rsidR="00E94826" w:rsidRPr="005323D5" w:rsidRDefault="00E94826" w:rsidP="00580305">
            <w:pPr>
              <w:tabs>
                <w:tab w:val="left" w:pos="4972"/>
              </w:tabs>
              <w:rPr>
                <w:rFonts w:ascii="Consolas" w:hAnsi="Consolas" w:cs="Times New Roman"/>
                <w:sz w:val="14"/>
                <w:szCs w:val="14"/>
              </w:rPr>
            </w:pPr>
          </w:p>
          <w:p w14:paraId="09683F5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post('/send-whatsapp', [WhatsAppController::class, 'sendWhatsAppMessage'])-&gt;name('whatsapp.send');</w:t>
            </w:r>
          </w:p>
          <w:p w14:paraId="7F53CF50" w14:textId="77777777" w:rsidR="00E94826" w:rsidRPr="005323D5" w:rsidRDefault="00E94826" w:rsidP="00580305">
            <w:pPr>
              <w:tabs>
                <w:tab w:val="left" w:pos="4972"/>
              </w:tabs>
              <w:rPr>
                <w:rFonts w:ascii="Consolas" w:hAnsi="Consolas" w:cs="Times New Roman"/>
                <w:sz w:val="14"/>
                <w:szCs w:val="14"/>
              </w:rPr>
            </w:pPr>
          </w:p>
          <w:p w14:paraId="4D452BEB" w14:textId="77777777" w:rsidR="00E94826" w:rsidRPr="005323D5" w:rsidRDefault="00E94826" w:rsidP="00580305">
            <w:pPr>
              <w:tabs>
                <w:tab w:val="left" w:pos="4972"/>
              </w:tabs>
              <w:rPr>
                <w:rFonts w:ascii="Consolas" w:hAnsi="Consolas" w:cs="Times New Roman"/>
                <w:sz w:val="14"/>
                <w:szCs w:val="14"/>
              </w:rPr>
            </w:pPr>
          </w:p>
          <w:p w14:paraId="71B2B9F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auth')-&gt;group(function () {</w:t>
            </w:r>
          </w:p>
          <w:p w14:paraId="7094887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home', function () {</w:t>
            </w:r>
          </w:p>
          <w:p w14:paraId="0D448B1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landing_page');</w:t>
            </w:r>
          </w:p>
          <w:p w14:paraId="1997971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678C229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asien/history', [ReservasiPasienController::class, 'index'])-&gt;name('pasien.history');</w:t>
            </w:r>
          </w:p>
          <w:p w14:paraId="061922B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asien/add', [ReservasiController::class, 'add'])-&gt;name('pasien.add');</w:t>
            </w:r>
          </w:p>
          <w:p w14:paraId="0D5601C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pasien/insert', [ReservasiPasienController::class, 'insert'])-&gt;name('pasien.insert');</w:t>
            </w:r>
          </w:p>
          <w:p w14:paraId="378FF33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dokter-by-lokasi-p', [ReservasiPasienController::class, 'getDokterByLokasi']);</w:t>
            </w:r>
          </w:p>
          <w:p w14:paraId="28721B0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unavailable-times-p', [ReservasiPasienController::class, 'getUnavailableTimes']);</w:t>
            </w:r>
          </w:p>
          <w:p w14:paraId="3C83050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tes-p', [ReservasiPasienController::class, 'getAvailableDates']);</w:t>
            </w:r>
          </w:p>
          <w:p w14:paraId="0963B2B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ys-p', [ReservasiPasienController::class, 'getAvailableDays']);</w:t>
            </w:r>
          </w:p>
          <w:p w14:paraId="50CB9E3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booked-times-p', [ReservasiPasienController::class, 'getBookedTimes']);</w:t>
            </w:r>
          </w:p>
          <w:p w14:paraId="2E80D93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sesi-by-dokter-and-hari-p', [ReservasiPasienController::class, 'getSesiByDokterAndHari']);</w:t>
            </w:r>
          </w:p>
          <w:p w14:paraId="20196F18" w14:textId="77777777" w:rsidR="00E94826" w:rsidRPr="005323D5" w:rsidRDefault="00E94826" w:rsidP="00580305">
            <w:pPr>
              <w:tabs>
                <w:tab w:val="left" w:pos="4972"/>
              </w:tabs>
              <w:rPr>
                <w:rFonts w:ascii="Consolas" w:hAnsi="Consolas" w:cs="Times New Roman"/>
                <w:sz w:val="14"/>
                <w:szCs w:val="14"/>
              </w:rPr>
            </w:pPr>
          </w:p>
          <w:p w14:paraId="0AC79EF9" w14:textId="77777777" w:rsidR="00E94826" w:rsidRPr="005323D5" w:rsidRDefault="00E94826" w:rsidP="00580305">
            <w:pPr>
              <w:tabs>
                <w:tab w:val="left" w:pos="4972"/>
              </w:tabs>
              <w:rPr>
                <w:rFonts w:ascii="Consolas" w:hAnsi="Consolas" w:cs="Times New Roman"/>
                <w:sz w:val="14"/>
                <w:szCs w:val="14"/>
              </w:rPr>
            </w:pPr>
          </w:p>
          <w:p w14:paraId="272A733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rofile', [ProfileController::class, 'edit'])-&gt;name('profile.edit');</w:t>
            </w:r>
          </w:p>
          <w:p w14:paraId="2293377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atch('/profile', [ProfileController::class, 'update'])-&gt;name('profile.update');</w:t>
            </w:r>
          </w:p>
          <w:p w14:paraId="04C376F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profile', [ProfileController::class, 'destroy'])-&gt;name('profile.destroy'); </w:t>
            </w:r>
          </w:p>
          <w:p w14:paraId="59B7DE6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7DDC4592" w14:textId="77777777" w:rsidR="00E94826" w:rsidRPr="005323D5" w:rsidRDefault="00E94826" w:rsidP="00580305">
            <w:pPr>
              <w:tabs>
                <w:tab w:val="left" w:pos="4972"/>
              </w:tabs>
              <w:rPr>
                <w:rFonts w:ascii="Consolas" w:hAnsi="Consolas" w:cs="Times New Roman"/>
                <w:sz w:val="14"/>
                <w:szCs w:val="14"/>
              </w:rPr>
            </w:pPr>
          </w:p>
          <w:p w14:paraId="0665F3A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 function () {</w:t>
            </w:r>
          </w:p>
          <w:p w14:paraId="1041A3E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landing_page');</w:t>
            </w:r>
          </w:p>
          <w:p w14:paraId="4139213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47BC2E7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offline', function () {</w:t>
            </w:r>
          </w:p>
          <w:p w14:paraId="194EA1B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offline');</w:t>
            </w:r>
          </w:p>
          <w:p w14:paraId="789F665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1626D90D" w14:textId="77777777" w:rsidR="00E94826" w:rsidRPr="005323D5" w:rsidRDefault="00E94826" w:rsidP="00580305">
            <w:pPr>
              <w:tabs>
                <w:tab w:val="left" w:pos="4972"/>
              </w:tabs>
              <w:rPr>
                <w:rFonts w:ascii="Consolas" w:hAnsi="Consolas" w:cs="Times New Roman"/>
                <w:sz w:val="14"/>
                <w:szCs w:val="14"/>
              </w:rPr>
            </w:pPr>
          </w:p>
          <w:p w14:paraId="6B61847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auth', 'verified'])-&gt;group(function () {</w:t>
            </w:r>
          </w:p>
          <w:p w14:paraId="1724952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min', [HomeController::class, 'index'])-&gt;name('admin');</w:t>
            </w:r>
          </w:p>
          <w:p w14:paraId="717B398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admin/filter', [HomeController::class, 'filter'])-&gt;name('home.filter');</w:t>
            </w:r>
          </w:p>
          <w:p w14:paraId="1F5A147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5DD08E05" w14:textId="77777777" w:rsidR="00E94826" w:rsidRPr="005323D5" w:rsidRDefault="00E94826" w:rsidP="00580305">
            <w:pPr>
              <w:tabs>
                <w:tab w:val="left" w:pos="4972"/>
              </w:tabs>
              <w:rPr>
                <w:rFonts w:ascii="Consolas" w:hAnsi="Consolas" w:cs="Times New Roman"/>
                <w:sz w:val="14"/>
                <w:szCs w:val="14"/>
              </w:rPr>
            </w:pPr>
          </w:p>
          <w:p w14:paraId="24E53FC4" w14:textId="77777777" w:rsidR="00E94826" w:rsidRPr="005323D5" w:rsidRDefault="00E94826" w:rsidP="00580305">
            <w:pPr>
              <w:tabs>
                <w:tab w:val="left" w:pos="4972"/>
              </w:tabs>
              <w:rPr>
                <w:rFonts w:ascii="Consolas" w:hAnsi="Consolas" w:cs="Times New Roman"/>
                <w:sz w:val="14"/>
                <w:szCs w:val="14"/>
              </w:rPr>
            </w:pPr>
          </w:p>
          <w:p w14:paraId="09CC15E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role:admin'])-&gt;group(function () {</w:t>
            </w:r>
          </w:p>
          <w:p w14:paraId="7570EE4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DataDokter</w:t>
            </w:r>
          </w:p>
          <w:p w14:paraId="0871C57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 [DataDokterController::class, 'index'])-&gt;name('datadokter.index');</w:t>
            </w:r>
          </w:p>
          <w:p w14:paraId="0FB1AF4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add', [DataDokterController::class, 'add'])-&gt;name('datadokter.add');</w:t>
            </w:r>
          </w:p>
          <w:p w14:paraId="2E9D844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 xml:space="preserve">    Route::post('/datadokter/insert', [DataDokterController::class, 'insert'])-&gt;name('datadokter.insert');</w:t>
            </w:r>
          </w:p>
          <w:p w14:paraId="6BE8FAC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edit/{id}', [DataDokterController::class, 'edit'])-&gt;name('datadokter.edit');</w:t>
            </w:r>
          </w:p>
          <w:p w14:paraId="63E878D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dokter/update/{id}', [DataDokterController::class, 'update'])-&gt;name('datadokter.update');</w:t>
            </w:r>
          </w:p>
          <w:p w14:paraId="687152F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dokter/destroy/{id}', [DataDokterController::class, 'destroy'])-&gt;name('datadokter.destroy');</w:t>
            </w:r>
          </w:p>
          <w:p w14:paraId="5E8956D3" w14:textId="77777777" w:rsidR="00E94826" w:rsidRPr="005323D5" w:rsidRDefault="00E94826" w:rsidP="00580305">
            <w:pPr>
              <w:tabs>
                <w:tab w:val="left" w:pos="4972"/>
              </w:tabs>
              <w:rPr>
                <w:rFonts w:ascii="Consolas" w:hAnsi="Consolas" w:cs="Times New Roman"/>
                <w:sz w:val="14"/>
                <w:szCs w:val="14"/>
              </w:rPr>
            </w:pPr>
          </w:p>
          <w:p w14:paraId="55D4CF3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Jadwal DataDokter</w:t>
            </w:r>
          </w:p>
          <w:p w14:paraId="601E66C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jadwal/{id}', [JadwalController::class, 'index'])-&gt;name('dokterjadwal.index');</w:t>
            </w:r>
          </w:p>
          <w:p w14:paraId="09595BB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jadwal/add/{id}', [JadwalController::class, 'add'])-&gt;name('dokterjadwal.add');</w:t>
            </w:r>
          </w:p>
          <w:p w14:paraId="44209EF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dokter/jadwal/insert/{id}', [JadwalController::class, 'insert'])-&gt;name('dokterjadwal.insert');</w:t>
            </w:r>
          </w:p>
          <w:p w14:paraId="327F9D5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jadwal/edit/{id}', [JadwalController::class, 'edit'])-&gt;name('dokterjadwal.edit');</w:t>
            </w:r>
          </w:p>
          <w:p w14:paraId="64C3AEC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dokter/jadwal/update/{id}', [JadwalController::class, 'update'])-&gt;name('dokterjadwal.update');</w:t>
            </w:r>
          </w:p>
          <w:p w14:paraId="4214ED8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dokter/jadwal/destroy/{id}', [JadwalController::class, 'destroy'])-&gt;name('dokterjadwal.destroy');</w:t>
            </w:r>
          </w:p>
          <w:p w14:paraId="37E8F05E" w14:textId="77777777" w:rsidR="00E94826" w:rsidRPr="005323D5" w:rsidRDefault="00E94826" w:rsidP="00580305">
            <w:pPr>
              <w:tabs>
                <w:tab w:val="left" w:pos="4972"/>
              </w:tabs>
              <w:rPr>
                <w:rFonts w:ascii="Consolas" w:hAnsi="Consolas" w:cs="Times New Roman"/>
                <w:sz w:val="14"/>
                <w:szCs w:val="14"/>
              </w:rPr>
            </w:pPr>
          </w:p>
          <w:p w14:paraId="7E5A12F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Reservasi Admin</w:t>
            </w:r>
          </w:p>
          <w:p w14:paraId="6095D51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admin/', [ReservasiController::class, 'index'])-&gt;name('reservasi.index');</w:t>
            </w:r>
          </w:p>
          <w:p w14:paraId="6F1C7A8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admin/add/', [ReservasiController::class, 'add'])-&gt;name('reservasi.add');</w:t>
            </w:r>
          </w:p>
          <w:p w14:paraId="3296004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insert/', [ReservasiController::class, 'insert'])-&gt;name('reservasi.insert');</w:t>
            </w:r>
          </w:p>
          <w:p w14:paraId="3F94D53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admin/edit/{id}', [ReservasiController::class, 'edit'])-&gt;name('reservasi.edit');</w:t>
            </w:r>
          </w:p>
          <w:p w14:paraId="4BC3A43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update/{id}', [ReservasiController::class, 'update'])-&gt;name('reservasi.update');</w:t>
            </w:r>
          </w:p>
          <w:p w14:paraId="2B80F0D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reservasi/admin/destroy/{id}', [ReservasiController::class, 'destroy'])-&gt;name('reservasi.destroy');</w:t>
            </w:r>
          </w:p>
          <w:p w14:paraId="0CA4F7F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terima/{id}', [ReservasiController::class, 'terima'])-&gt;name('reservasi.terima');</w:t>
            </w:r>
          </w:p>
          <w:p w14:paraId="2FC8D87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tolak/{id}', [ReservasiController::class, 'tolak'])-&gt;name('reservasi.tolak');</w:t>
            </w:r>
          </w:p>
          <w:p w14:paraId="4724B64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pasien/', [ReservasiController::class, 'pasien'])-&gt;name('reservasi.pasien');</w:t>
            </w:r>
          </w:p>
          <w:p w14:paraId="667291D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dokter-by-lokasi', [ReservasiController::class, 'getDokterByLokasi']);</w:t>
            </w:r>
          </w:p>
          <w:p w14:paraId="5451FE8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unavailable-times', [ReservasiController::class, 'getUnavailableTimes']);</w:t>
            </w:r>
          </w:p>
          <w:p w14:paraId="689F8DC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tes', [ReservasiController::class, 'getAvailableDates']);</w:t>
            </w:r>
          </w:p>
          <w:p w14:paraId="4C0F500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ys', [ReservasiController::class, 'getAvailableDays']);</w:t>
            </w:r>
          </w:p>
          <w:p w14:paraId="027F027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booked-times', [ReservasiController::class, 'getBookedTimes']);</w:t>
            </w:r>
          </w:p>
          <w:p w14:paraId="5D8ED08B" w14:textId="77777777" w:rsidR="00E94826" w:rsidRPr="005323D5" w:rsidRDefault="00E94826" w:rsidP="00580305">
            <w:pPr>
              <w:tabs>
                <w:tab w:val="left" w:pos="4972"/>
              </w:tabs>
              <w:rPr>
                <w:rFonts w:ascii="Consolas" w:hAnsi="Consolas" w:cs="Times New Roman"/>
                <w:sz w:val="14"/>
                <w:szCs w:val="14"/>
              </w:rPr>
            </w:pPr>
          </w:p>
          <w:p w14:paraId="4AE3569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sesi-by-dokter-and-hari', [ReservasiController::class, 'getSesiByDokterAndHari']);</w:t>
            </w:r>
          </w:p>
          <w:p w14:paraId="0E7EA80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getDoctors', [ReservasiController::class, 'getDokterByLokasi'])-&gt;name('reservasi.getDoctors');</w:t>
            </w:r>
          </w:p>
          <w:p w14:paraId="2C00794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getTimeSlots', [ReservasiController::class, 'getTimeSlots'])-&gt;name('reservasi.getTimeSlots');</w:t>
            </w:r>
          </w:p>
          <w:p w14:paraId="29392169" w14:textId="77777777" w:rsidR="00E94826" w:rsidRPr="005323D5" w:rsidRDefault="00E94826" w:rsidP="00580305">
            <w:pPr>
              <w:tabs>
                <w:tab w:val="left" w:pos="4972"/>
              </w:tabs>
              <w:rPr>
                <w:rFonts w:ascii="Consolas" w:hAnsi="Consolas" w:cs="Times New Roman"/>
                <w:sz w:val="14"/>
                <w:szCs w:val="14"/>
              </w:rPr>
            </w:pPr>
          </w:p>
          <w:p w14:paraId="0FC38EB7" w14:textId="77777777" w:rsidR="00E94826" w:rsidRPr="005323D5" w:rsidRDefault="00E94826" w:rsidP="00580305">
            <w:pPr>
              <w:tabs>
                <w:tab w:val="left" w:pos="4972"/>
              </w:tabs>
              <w:rPr>
                <w:rFonts w:ascii="Consolas" w:hAnsi="Consolas" w:cs="Times New Roman"/>
                <w:sz w:val="14"/>
                <w:szCs w:val="14"/>
              </w:rPr>
            </w:pPr>
          </w:p>
          <w:p w14:paraId="5C46C697" w14:textId="77777777" w:rsidR="00E94826" w:rsidRPr="005323D5" w:rsidRDefault="00E94826" w:rsidP="00580305">
            <w:pPr>
              <w:tabs>
                <w:tab w:val="left" w:pos="4972"/>
              </w:tabs>
              <w:rPr>
                <w:rFonts w:ascii="Consolas" w:hAnsi="Consolas" w:cs="Times New Roman"/>
                <w:sz w:val="14"/>
                <w:szCs w:val="14"/>
              </w:rPr>
            </w:pPr>
          </w:p>
          <w:p w14:paraId="223D6CF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DataPasien</w:t>
            </w:r>
          </w:p>
          <w:p w14:paraId="298A1EF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atapasien', [PasienController::class, 'index'])-&gt;name('datapasien.index');</w:t>
            </w:r>
          </w:p>
          <w:p w14:paraId="32D2BE6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atapasien/add', [PasienController::class, 'add'])-&gt;name('datapasien.add');</w:t>
            </w:r>
          </w:p>
          <w:p w14:paraId="59DF32A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adatapasien/insert', [PasienController::class, 'insert'])-&gt;name('datapasien.insert');</w:t>
            </w:r>
          </w:p>
          <w:p w14:paraId="62A65A0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atapasien/edit/{id}', [PasienController::class, 'edit'])-&gt;name('datapasien.edit');</w:t>
            </w:r>
          </w:p>
          <w:p w14:paraId="22D97F7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adatapasien/update/{id}', [PasienController::class, 'update'])-&gt;name('datapasien.update');</w:t>
            </w:r>
          </w:p>
          <w:p w14:paraId="0CFBAA7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adatapasien/destroy/{id}', [PasienController::class, 'destroy'])-&gt;name('datapasien.destroy');</w:t>
            </w:r>
          </w:p>
          <w:p w14:paraId="2DC632A0" w14:textId="77777777" w:rsidR="00E94826" w:rsidRPr="005323D5" w:rsidRDefault="00E94826" w:rsidP="00580305">
            <w:pPr>
              <w:tabs>
                <w:tab w:val="left" w:pos="4972"/>
              </w:tabs>
              <w:rPr>
                <w:rFonts w:ascii="Consolas" w:hAnsi="Consolas" w:cs="Times New Roman"/>
                <w:sz w:val="14"/>
                <w:szCs w:val="14"/>
              </w:rPr>
            </w:pPr>
          </w:p>
          <w:p w14:paraId="2790F6D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Rekam Pasien</w:t>
            </w:r>
          </w:p>
          <w:p w14:paraId="7F5AAAA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asien/rekam/{id}', [RekamController::class, 'index'])-&gt;name('admin.rekampasien');</w:t>
            </w:r>
          </w:p>
          <w:p w14:paraId="5453033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asien/rekam/edit/{id}', [RekamController::class, 'edit'])-&gt;name('admin.rekampasien.edit');</w:t>
            </w:r>
          </w:p>
          <w:p w14:paraId="0FAE665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pasien/rekam/update/{id}', [RekamController::class, 'update'])-&gt;name('admin.rekampasien.update');</w:t>
            </w:r>
          </w:p>
          <w:p w14:paraId="3097DA0A" w14:textId="77777777" w:rsidR="00E94826" w:rsidRPr="005323D5" w:rsidRDefault="00E94826" w:rsidP="00580305">
            <w:pPr>
              <w:tabs>
                <w:tab w:val="left" w:pos="4972"/>
              </w:tabs>
              <w:rPr>
                <w:rFonts w:ascii="Consolas" w:hAnsi="Consolas" w:cs="Times New Roman"/>
                <w:sz w:val="14"/>
                <w:szCs w:val="14"/>
              </w:rPr>
            </w:pPr>
          </w:p>
          <w:p w14:paraId="4C94765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DataUser</w:t>
            </w:r>
          </w:p>
          <w:p w14:paraId="768CD71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 [UserController::class, 'index'])-&gt;name('datauser.index');</w:t>
            </w:r>
          </w:p>
          <w:p w14:paraId="1424BEB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add', [UserController::class, 'add'])-&gt;name('datauser.add');</w:t>
            </w:r>
          </w:p>
          <w:p w14:paraId="60B523D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 xml:space="preserve">    Route::post('/datauser/insert', [UserController::class, 'insert'])-&gt;name('datauser.insert');</w:t>
            </w:r>
          </w:p>
          <w:p w14:paraId="202D7D4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edit/{id}', [UserController::class, 'edit'])-&gt;name('datauser.edit');</w:t>
            </w:r>
          </w:p>
          <w:p w14:paraId="0C2CA64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user/update/{id}', [UserController::class, 'update'])-&gt;name('datauser.update');</w:t>
            </w:r>
          </w:p>
          <w:p w14:paraId="27F49BB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user/destroy/{id}', [UserController::class, 'destroy'])-&gt;name('datauser.destroy');</w:t>
            </w:r>
          </w:p>
          <w:p w14:paraId="6E065062" w14:textId="77777777" w:rsidR="00E94826" w:rsidRPr="005323D5" w:rsidRDefault="00E94826" w:rsidP="00580305">
            <w:pPr>
              <w:tabs>
                <w:tab w:val="left" w:pos="4972"/>
              </w:tabs>
              <w:rPr>
                <w:rFonts w:ascii="Consolas" w:hAnsi="Consolas" w:cs="Times New Roman"/>
                <w:sz w:val="14"/>
                <w:szCs w:val="14"/>
              </w:rPr>
            </w:pPr>
          </w:p>
          <w:p w14:paraId="0346B37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dokter/add', [UserController::class, 'add_dokter'])-&gt;name('datauserdokter.add');</w:t>
            </w:r>
          </w:p>
          <w:p w14:paraId="4A5EC8F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userdokter/insert', [UserController::class, 'insert_dokter'])-&gt;name('datauserdokter.insert');</w:t>
            </w:r>
          </w:p>
          <w:p w14:paraId="3151BB6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278F23F4" w14:textId="77777777" w:rsidR="00E94826" w:rsidRPr="005323D5" w:rsidRDefault="00E94826" w:rsidP="00580305">
            <w:pPr>
              <w:tabs>
                <w:tab w:val="left" w:pos="4972"/>
              </w:tabs>
              <w:rPr>
                <w:rFonts w:ascii="Consolas" w:hAnsi="Consolas" w:cs="Times New Roman"/>
                <w:sz w:val="14"/>
                <w:szCs w:val="14"/>
              </w:rPr>
            </w:pPr>
          </w:p>
          <w:p w14:paraId="396310B2" w14:textId="77777777" w:rsidR="00E94826" w:rsidRPr="005323D5" w:rsidRDefault="00E94826" w:rsidP="00580305">
            <w:pPr>
              <w:tabs>
                <w:tab w:val="left" w:pos="4972"/>
              </w:tabs>
              <w:rPr>
                <w:rFonts w:ascii="Consolas" w:hAnsi="Consolas" w:cs="Times New Roman"/>
                <w:sz w:val="14"/>
                <w:szCs w:val="14"/>
              </w:rPr>
            </w:pPr>
          </w:p>
          <w:p w14:paraId="28845A54" w14:textId="77777777" w:rsidR="00E94826" w:rsidRPr="005323D5" w:rsidRDefault="00E94826" w:rsidP="00580305">
            <w:pPr>
              <w:tabs>
                <w:tab w:val="left" w:pos="4972"/>
              </w:tabs>
              <w:rPr>
                <w:rFonts w:ascii="Consolas" w:hAnsi="Consolas" w:cs="Times New Roman"/>
                <w:sz w:val="14"/>
                <w:szCs w:val="14"/>
              </w:rPr>
            </w:pPr>
          </w:p>
          <w:p w14:paraId="7889FDF0" w14:textId="77777777" w:rsidR="00E94826" w:rsidRPr="005323D5" w:rsidRDefault="00E94826" w:rsidP="00580305">
            <w:pPr>
              <w:tabs>
                <w:tab w:val="left" w:pos="4972"/>
              </w:tabs>
              <w:rPr>
                <w:rFonts w:ascii="Consolas" w:hAnsi="Consolas" w:cs="Times New Roman"/>
                <w:sz w:val="14"/>
                <w:szCs w:val="14"/>
              </w:rPr>
            </w:pPr>
          </w:p>
          <w:p w14:paraId="60DFCD9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profil', function () {</w:t>
            </w:r>
          </w:p>
          <w:p w14:paraId="04DEAE7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admin.profil');</w:t>
            </w:r>
          </w:p>
          <w:p w14:paraId="6DD7BCD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08741AAA" w14:textId="77777777" w:rsidR="00E94826" w:rsidRPr="005323D5" w:rsidRDefault="00E94826" w:rsidP="00580305">
            <w:pPr>
              <w:tabs>
                <w:tab w:val="left" w:pos="4972"/>
              </w:tabs>
              <w:rPr>
                <w:rFonts w:ascii="Consolas" w:hAnsi="Consolas" w:cs="Times New Roman"/>
                <w:sz w:val="14"/>
                <w:szCs w:val="14"/>
              </w:rPr>
            </w:pPr>
          </w:p>
          <w:p w14:paraId="692F92C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Routes untuk dokter</w:t>
            </w:r>
          </w:p>
          <w:p w14:paraId="611F67EF" w14:textId="77777777" w:rsidR="00E94826" w:rsidRPr="005323D5" w:rsidRDefault="00E94826" w:rsidP="00580305">
            <w:pPr>
              <w:tabs>
                <w:tab w:val="left" w:pos="4972"/>
              </w:tabs>
              <w:rPr>
                <w:rFonts w:ascii="Consolas" w:hAnsi="Consolas" w:cs="Times New Roman"/>
                <w:sz w:val="14"/>
                <w:szCs w:val="14"/>
              </w:rPr>
            </w:pPr>
          </w:p>
          <w:p w14:paraId="0CE3352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role:Dokter'])-&gt;group(function () {</w:t>
            </w:r>
          </w:p>
          <w:p w14:paraId="037A361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okter',[DokterHomeController::class, 'index'])-&gt;name('dokter.index');</w:t>
            </w:r>
          </w:p>
          <w:p w14:paraId="027ACB6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absen',[IzinController::class, 'index'])-&gt;name('dataabsen.index');</w:t>
            </w:r>
          </w:p>
          <w:p w14:paraId="3BDB0D1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absen/add',[IzinController::class, 'add'])-&gt;name('dataabsen.add');</w:t>
            </w:r>
          </w:p>
          <w:p w14:paraId="5D91BB7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absen/edit{id}',[IzinController::class, 'edit'])-&gt;name('dataabsen.edit');</w:t>
            </w:r>
          </w:p>
          <w:p w14:paraId="3AD1B71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absen/update{id}',[IzinController::class, 'update'])-&gt;name('dataabsen.update');</w:t>
            </w:r>
          </w:p>
          <w:p w14:paraId="1A69FF0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absen/insert',[IzinController::class, 'insert'])-&gt;name('dataabsen.insert');</w:t>
            </w:r>
          </w:p>
          <w:p w14:paraId="6F691A7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absen/destroy{id}',[IzinController::class, 'destroy'])-&gt;name('dataabsen.destroy');</w:t>
            </w:r>
          </w:p>
          <w:p w14:paraId="2E2A05A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1D2896C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PasienController::class, 'index'])-&gt;name('ddatapasien.index');</w:t>
            </w:r>
          </w:p>
          <w:p w14:paraId="392D8E2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add', [PasienController::class, 'add'])-&gt;name('ddatapasien.add');</w:t>
            </w:r>
          </w:p>
          <w:p w14:paraId="23B39F6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datapasien/insert', [PasienController::class, 'inser'])-&gt;name('ddatapasien.insert');</w:t>
            </w:r>
          </w:p>
          <w:p w14:paraId="3CF5EF9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edit/{id}', [PasienController::class, 'edit'])-&gt;name('ddatapasien.edit');</w:t>
            </w:r>
          </w:p>
          <w:p w14:paraId="41F5DCF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datapasien/update/{id}', [PasienController::class, 'update'])-&gt;name('ddatapasien.update');</w:t>
            </w:r>
          </w:p>
          <w:p w14:paraId="102A801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datapasien/destroy{id}', [PasienController::class, 'destroy'])-&gt;name('ddatapasien.destroy');</w:t>
            </w:r>
          </w:p>
          <w:p w14:paraId="497FD69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rekam/{id}', [RekamController::class, 'index'])-&gt;name('dokter.rekampasien');</w:t>
            </w:r>
          </w:p>
          <w:p w14:paraId="4857D3C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rekam/edit/{id}', [RekamController::class, 'edit'])-&gt;name('dokter.rekampasien.edit');</w:t>
            </w:r>
          </w:p>
          <w:p w14:paraId="6C63E48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datapasien/rekam/update/{id}', [RekamController::class, 'update'])-&gt;name('dokter.rekampasien.update');</w:t>
            </w:r>
          </w:p>
          <w:p w14:paraId="4F434FE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645D6619" w14:textId="77777777" w:rsidR="00E94826" w:rsidRPr="005323D5" w:rsidRDefault="00E94826" w:rsidP="00580305">
            <w:pPr>
              <w:tabs>
                <w:tab w:val="left" w:pos="4972"/>
              </w:tabs>
              <w:rPr>
                <w:rFonts w:ascii="Consolas" w:hAnsi="Consolas" w:cs="Times New Roman"/>
                <w:sz w:val="14"/>
                <w:szCs w:val="14"/>
              </w:rPr>
            </w:pPr>
          </w:p>
          <w:p w14:paraId="6E22BFB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kalender', function () {</w:t>
            </w:r>
          </w:p>
          <w:p w14:paraId="4621F29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absence');</w:t>
            </w:r>
          </w:p>
          <w:p w14:paraId="1F64C20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77757131" w14:textId="77777777" w:rsidR="00E94826" w:rsidRPr="005323D5" w:rsidRDefault="00E94826" w:rsidP="00580305">
            <w:pPr>
              <w:tabs>
                <w:tab w:val="left" w:pos="4972"/>
              </w:tabs>
              <w:rPr>
                <w:rFonts w:ascii="Consolas" w:hAnsi="Consolas" w:cs="Times New Roman"/>
                <w:sz w:val="14"/>
                <w:szCs w:val="14"/>
              </w:rPr>
            </w:pPr>
          </w:p>
          <w:p w14:paraId="6F846A6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Route::resource('absences', AbsenceController::class);</w:t>
            </w:r>
          </w:p>
          <w:p w14:paraId="45F29FCC" w14:textId="77777777" w:rsidR="00E94826" w:rsidRPr="005323D5" w:rsidRDefault="00E94826" w:rsidP="00580305">
            <w:pPr>
              <w:tabs>
                <w:tab w:val="left" w:pos="4972"/>
              </w:tabs>
              <w:rPr>
                <w:rFonts w:ascii="Consolas" w:hAnsi="Consolas" w:cs="Times New Roman"/>
                <w:sz w:val="14"/>
                <w:szCs w:val="14"/>
              </w:rPr>
            </w:pPr>
          </w:p>
          <w:p w14:paraId="07E93FB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role:owner'])-&gt;group(function () {</w:t>
            </w:r>
          </w:p>
          <w:p w14:paraId="1A3ED4F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owner</w:t>
            </w:r>
          </w:p>
          <w:p w14:paraId="777D782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get('/owner', function () {</w:t>
            </w:r>
          </w:p>
          <w:p w14:paraId="23782BC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eturn view('owner.home');</w:t>
            </w:r>
          </w:p>
          <w:p w14:paraId="5433DAB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w:t>
            </w:r>
          </w:p>
          <w:p w14:paraId="645B6B0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wner', [HomeController::class, 'index'])-&gt;name('owner.index');</w:t>
            </w:r>
          </w:p>
          <w:p w14:paraId="2225309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owner/filter', [HomeController::class, 'filter'])-&gt;name('owner.filter');</w:t>
            </w:r>
          </w:p>
          <w:p w14:paraId="07C5531E" w14:textId="77777777" w:rsidR="00E94826" w:rsidRPr="005323D5" w:rsidRDefault="00E94826" w:rsidP="00580305">
            <w:pPr>
              <w:tabs>
                <w:tab w:val="left" w:pos="4972"/>
              </w:tabs>
              <w:rPr>
                <w:rFonts w:ascii="Consolas" w:hAnsi="Consolas" w:cs="Times New Roman"/>
                <w:sz w:val="14"/>
                <w:szCs w:val="14"/>
              </w:rPr>
            </w:pPr>
          </w:p>
          <w:p w14:paraId="381265F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dokter', [DataDokterController::class, 'index'])-&gt;name('odatadokter.index');</w:t>
            </w:r>
          </w:p>
          <w:p w14:paraId="34DE73D2" w14:textId="77777777" w:rsidR="00E94826" w:rsidRPr="005323D5" w:rsidRDefault="00E94826" w:rsidP="00580305">
            <w:pPr>
              <w:tabs>
                <w:tab w:val="left" w:pos="4972"/>
              </w:tabs>
              <w:rPr>
                <w:rFonts w:ascii="Consolas" w:hAnsi="Consolas" w:cs="Times New Roman"/>
                <w:sz w:val="14"/>
                <w:szCs w:val="14"/>
              </w:rPr>
            </w:pPr>
          </w:p>
          <w:p w14:paraId="550E16E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Jadwal DataDokter</w:t>
            </w:r>
          </w:p>
          <w:p w14:paraId="18909C8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dokter/jadwal/{id}', [JadwalController::class, 'index'])-&gt;name('odatadokter.jadwal');</w:t>
            </w:r>
          </w:p>
          <w:p w14:paraId="7ED23C10" w14:textId="77777777" w:rsidR="00E94826" w:rsidRPr="005323D5" w:rsidRDefault="00E94826" w:rsidP="00580305">
            <w:pPr>
              <w:tabs>
                <w:tab w:val="left" w:pos="4972"/>
              </w:tabs>
              <w:rPr>
                <w:rFonts w:ascii="Consolas" w:hAnsi="Consolas" w:cs="Times New Roman"/>
                <w:sz w:val="14"/>
                <w:szCs w:val="14"/>
              </w:rPr>
            </w:pPr>
          </w:p>
          <w:p w14:paraId="62571B2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pasien', [PasienController::class, 'index'])-&gt;name('odatapasien.index');</w:t>
            </w:r>
          </w:p>
          <w:p w14:paraId="42B9DCB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layanan', [PerawatanController::class, 'index'])-&gt;name('layanan.index');</w:t>
            </w:r>
          </w:p>
          <w:p w14:paraId="6F555D1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layanan/add', [PerawatanController::class, 'add'])-&gt;name('layanan.add');</w:t>
            </w:r>
          </w:p>
          <w:p w14:paraId="38E19B9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layanan/insert', [PerawatanController::class, 'insert'])-&gt;name('layanan.insert');</w:t>
            </w:r>
          </w:p>
          <w:p w14:paraId="421BC8E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layanan/edit/{id}', [PerawatanController::class, 'edit'])-&gt;name('layanan.edit');</w:t>
            </w:r>
          </w:p>
          <w:p w14:paraId="3EF70AD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 xml:space="preserve">    Route::post('/datalayanan/update/{id}', [PerawatanController::class, 'update'])-&gt;name('layanan.update');</w:t>
            </w:r>
          </w:p>
          <w:p w14:paraId="26682B3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layanan/destroy/{id}', [PerawatanController::class, 'destroy'])-&gt;name('layanan.destroy');</w:t>
            </w:r>
          </w:p>
          <w:p w14:paraId="054F4EB4" w14:textId="77777777" w:rsidR="00E94826" w:rsidRPr="005323D5" w:rsidRDefault="00E94826" w:rsidP="00580305">
            <w:pPr>
              <w:tabs>
                <w:tab w:val="left" w:pos="4972"/>
              </w:tabs>
              <w:rPr>
                <w:rFonts w:ascii="Consolas" w:hAnsi="Consolas" w:cs="Times New Roman"/>
                <w:sz w:val="14"/>
                <w:szCs w:val="14"/>
              </w:rPr>
            </w:pPr>
          </w:p>
          <w:p w14:paraId="4E8B01D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ngeluaran', [PengeluaranController::class, 'index'])-&gt;name('pengeluaran.index');</w:t>
            </w:r>
          </w:p>
          <w:p w14:paraId="45D1922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ngeluaran/add', [PengeluaranController::class, 'add'])-&gt;name('pengeluaran.add');</w:t>
            </w:r>
          </w:p>
          <w:p w14:paraId="13DFE8B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pengeluaran/insert', [PengeluaranController::class, 'insert'])-&gt;name('pengeluaran.insert');</w:t>
            </w:r>
          </w:p>
          <w:p w14:paraId="0FEF571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ngeluaran/edit/{id}', [PengeluaranController::class, 'edit'])-&gt;name('pengeluaran.edit');</w:t>
            </w:r>
          </w:p>
          <w:p w14:paraId="6BED30C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pengeluaran/update/{id}', [PengeluaranController::class, 'update'])-&gt;name('pengeluaran.update');</w:t>
            </w:r>
          </w:p>
          <w:p w14:paraId="0574FBD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pengeluaran/destroy/{id}', [PengeluaranController::class, 'destroy'])-&gt;name('pengeluaran.destroy');</w:t>
            </w:r>
          </w:p>
          <w:p w14:paraId="73EE2DC3" w14:textId="77777777" w:rsidR="00E94826" w:rsidRPr="005323D5" w:rsidRDefault="00E94826" w:rsidP="00580305">
            <w:pPr>
              <w:tabs>
                <w:tab w:val="left" w:pos="4972"/>
              </w:tabs>
              <w:rPr>
                <w:rFonts w:ascii="Consolas" w:hAnsi="Consolas" w:cs="Times New Roman"/>
                <w:sz w:val="14"/>
                <w:szCs w:val="14"/>
              </w:rPr>
            </w:pPr>
          </w:p>
          <w:p w14:paraId="135E76B2" w14:textId="77777777" w:rsidR="00E94826" w:rsidRPr="005323D5" w:rsidRDefault="00E94826" w:rsidP="00580305">
            <w:pPr>
              <w:tabs>
                <w:tab w:val="left" w:pos="4972"/>
              </w:tabs>
              <w:rPr>
                <w:rFonts w:ascii="Consolas" w:hAnsi="Consolas" w:cs="Times New Roman"/>
                <w:sz w:val="14"/>
                <w:szCs w:val="14"/>
              </w:rPr>
            </w:pPr>
          </w:p>
          <w:p w14:paraId="29FC510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masukan', [PemasukanController::class, 'index'])-&gt;name('pemasukan.index');</w:t>
            </w:r>
          </w:p>
          <w:p w14:paraId="4FBD1C29" w14:textId="77777777" w:rsidR="00E94826" w:rsidRPr="005323D5" w:rsidRDefault="00E94826" w:rsidP="00580305">
            <w:pPr>
              <w:tabs>
                <w:tab w:val="left" w:pos="4972"/>
              </w:tabs>
              <w:rPr>
                <w:rFonts w:ascii="Consolas" w:hAnsi="Consolas" w:cs="Times New Roman"/>
                <w:sz w:val="14"/>
                <w:szCs w:val="14"/>
              </w:rPr>
            </w:pPr>
          </w:p>
          <w:p w14:paraId="24EE279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engeluaran/edit', function () {</w:t>
            </w:r>
          </w:p>
          <w:p w14:paraId="5F71856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owner.datapengeluaran_edit');</w:t>
            </w:r>
          </w:p>
          <w:p w14:paraId="2117871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1EA5C8C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engeluaran/add', function () {</w:t>
            </w:r>
          </w:p>
          <w:p w14:paraId="591380A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owner.datapengeluaran_add');</w:t>
            </w:r>
          </w:p>
          <w:p w14:paraId="5C3C9AF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1C126E1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pasien/rekam/{id}', [RekamController::class, 'index'])-&gt;name('owner.rekampasien');</w:t>
            </w:r>
          </w:p>
          <w:p w14:paraId="0A17541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wner/izin',[IzinController::class, 'index'])-&gt;name('owner.izin.index');</w:t>
            </w:r>
          </w:p>
          <w:p w14:paraId="3C00912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owner/izin/terima/{id}',[IzinController::class, 'terima'])-&gt;name('owner.izin.terima');</w:t>
            </w:r>
          </w:p>
          <w:p w14:paraId="7CCD468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owner/izin/tolak/{id}',[IzinController::class, 'tolak'])-&gt;name('owner.izin.tolak');</w:t>
            </w:r>
          </w:p>
          <w:p w14:paraId="6A16ABB0" w14:textId="77777777" w:rsidR="00E94826" w:rsidRPr="005323D5" w:rsidRDefault="00E94826" w:rsidP="00580305">
            <w:pPr>
              <w:tabs>
                <w:tab w:val="left" w:pos="4972"/>
              </w:tabs>
              <w:rPr>
                <w:rFonts w:ascii="Consolas" w:hAnsi="Consolas" w:cs="Times New Roman"/>
                <w:sz w:val="14"/>
                <w:szCs w:val="14"/>
              </w:rPr>
            </w:pPr>
          </w:p>
          <w:p w14:paraId="02C55D4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68981434" w14:textId="77777777" w:rsidR="00E94826" w:rsidRPr="005323D5" w:rsidRDefault="00E94826" w:rsidP="00580305">
            <w:pPr>
              <w:tabs>
                <w:tab w:val="left" w:pos="4972"/>
              </w:tabs>
              <w:rPr>
                <w:rFonts w:ascii="Consolas" w:hAnsi="Consolas" w:cs="Times New Roman"/>
                <w:sz w:val="14"/>
                <w:szCs w:val="14"/>
              </w:rPr>
            </w:pPr>
          </w:p>
        </w:tc>
      </w:tr>
    </w:tbl>
    <w:p w14:paraId="574B52A8" w14:textId="77777777" w:rsidR="00E94826" w:rsidRPr="009D1000" w:rsidRDefault="00E94826" w:rsidP="00E94826">
      <w:pPr>
        <w:tabs>
          <w:tab w:val="left" w:pos="4972"/>
        </w:tabs>
        <w:ind w:left="426"/>
        <w:rPr>
          <w:rFonts w:ascii="Times New Roman" w:hAnsi="Times New Roman" w:cs="Times New Roman"/>
          <w:sz w:val="24"/>
          <w:szCs w:val="24"/>
        </w:rPr>
      </w:pPr>
    </w:p>
    <w:p w14:paraId="7FAECC99"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Controller Admin</w:t>
      </w:r>
    </w:p>
    <w:p w14:paraId="6FEBF40D"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t>DataDokter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32F1C5BA" w14:textId="77777777" w:rsidTr="00580305">
        <w:tc>
          <w:tcPr>
            <w:tcW w:w="9016" w:type="dxa"/>
          </w:tcPr>
          <w:p w14:paraId="49FE9B4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lt;?php</w:t>
            </w:r>
          </w:p>
          <w:p w14:paraId="47978C58" w14:textId="77777777" w:rsidR="00E94826" w:rsidRPr="005323D5" w:rsidRDefault="00E94826" w:rsidP="00580305">
            <w:pPr>
              <w:tabs>
                <w:tab w:val="left" w:pos="2692"/>
              </w:tabs>
              <w:rPr>
                <w:rFonts w:ascii="Consolas" w:hAnsi="Consolas" w:cs="Times New Roman"/>
                <w:sz w:val="14"/>
                <w:szCs w:val="14"/>
              </w:rPr>
            </w:pPr>
          </w:p>
          <w:p w14:paraId="1BEFE37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namespace App\Http\Controllers\Admin;</w:t>
            </w:r>
          </w:p>
          <w:p w14:paraId="5CF6EBE1" w14:textId="77777777" w:rsidR="00E94826" w:rsidRPr="005323D5" w:rsidRDefault="00E94826" w:rsidP="00580305">
            <w:pPr>
              <w:tabs>
                <w:tab w:val="left" w:pos="2692"/>
              </w:tabs>
              <w:rPr>
                <w:rFonts w:ascii="Consolas" w:hAnsi="Consolas" w:cs="Times New Roman"/>
                <w:sz w:val="14"/>
                <w:szCs w:val="14"/>
              </w:rPr>
            </w:pPr>
          </w:p>
          <w:p w14:paraId="07C3FCC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Session;</w:t>
            </w:r>
          </w:p>
          <w:p w14:paraId="04C5BA5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App\Models\Lokasi;</w:t>
            </w:r>
          </w:p>
          <w:p w14:paraId="308B214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App\Models\DataDokter;</w:t>
            </w:r>
          </w:p>
          <w:p w14:paraId="64879F8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Illuminate\Http\Request;</w:t>
            </w:r>
          </w:p>
          <w:p w14:paraId="420064A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Illuminate\Support\Facades\DB;</w:t>
            </w:r>
          </w:p>
          <w:p w14:paraId="2422F7C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App\Http\Controllers\Controller;</w:t>
            </w:r>
          </w:p>
          <w:p w14:paraId="6C881FD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Illuminate\Support\Facades\Auth;</w:t>
            </w:r>
          </w:p>
          <w:p w14:paraId="3D3BB00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RealRashid\SweetAlert\Facades\Alert;</w:t>
            </w:r>
          </w:p>
          <w:p w14:paraId="35DC42A0" w14:textId="77777777" w:rsidR="00E94826" w:rsidRPr="005323D5" w:rsidRDefault="00E94826" w:rsidP="00580305">
            <w:pPr>
              <w:tabs>
                <w:tab w:val="left" w:pos="2692"/>
              </w:tabs>
              <w:rPr>
                <w:rFonts w:ascii="Consolas" w:hAnsi="Consolas" w:cs="Times New Roman"/>
                <w:sz w:val="14"/>
                <w:szCs w:val="14"/>
              </w:rPr>
            </w:pPr>
          </w:p>
          <w:p w14:paraId="5DF4BE4D" w14:textId="77777777" w:rsidR="00E94826" w:rsidRPr="005323D5" w:rsidRDefault="00E94826" w:rsidP="00580305">
            <w:pPr>
              <w:tabs>
                <w:tab w:val="left" w:pos="2692"/>
              </w:tabs>
              <w:rPr>
                <w:rFonts w:ascii="Consolas" w:hAnsi="Consolas" w:cs="Times New Roman"/>
                <w:sz w:val="14"/>
                <w:szCs w:val="14"/>
              </w:rPr>
            </w:pPr>
          </w:p>
          <w:p w14:paraId="1135896F" w14:textId="77777777" w:rsidR="00E94826" w:rsidRPr="005323D5" w:rsidRDefault="00E94826" w:rsidP="00580305">
            <w:pPr>
              <w:tabs>
                <w:tab w:val="left" w:pos="2692"/>
              </w:tabs>
              <w:rPr>
                <w:rFonts w:ascii="Consolas" w:hAnsi="Consolas" w:cs="Times New Roman"/>
                <w:sz w:val="14"/>
                <w:szCs w:val="14"/>
              </w:rPr>
            </w:pPr>
          </w:p>
          <w:p w14:paraId="4DE62BA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class DataDokterController extends Controller</w:t>
            </w:r>
          </w:p>
          <w:p w14:paraId="1225BF0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w:t>
            </w:r>
          </w:p>
          <w:p w14:paraId="4D1F023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rotected $datadokter;</w:t>
            </w:r>
          </w:p>
          <w:p w14:paraId="39A5673A" w14:textId="77777777" w:rsidR="00E94826" w:rsidRPr="005323D5" w:rsidRDefault="00E94826" w:rsidP="00580305">
            <w:pPr>
              <w:tabs>
                <w:tab w:val="left" w:pos="2692"/>
              </w:tabs>
              <w:rPr>
                <w:rFonts w:ascii="Consolas" w:hAnsi="Consolas" w:cs="Times New Roman"/>
                <w:sz w:val="14"/>
                <w:szCs w:val="14"/>
              </w:rPr>
            </w:pPr>
          </w:p>
          <w:p w14:paraId="1975F51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__construct(DataDokter $datadokter)</w:t>
            </w:r>
          </w:p>
          <w:p w14:paraId="5D481EB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32D0190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this-&gt;datadokter = $datadokter;</w:t>
            </w:r>
          </w:p>
          <w:p w14:paraId="745C9EE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0498FDD" w14:textId="77777777" w:rsidR="00E94826" w:rsidRPr="005323D5" w:rsidRDefault="00E94826" w:rsidP="00580305">
            <w:pPr>
              <w:tabs>
                <w:tab w:val="left" w:pos="2692"/>
              </w:tabs>
              <w:rPr>
                <w:rFonts w:ascii="Consolas" w:hAnsi="Consolas" w:cs="Times New Roman"/>
                <w:sz w:val="14"/>
                <w:szCs w:val="14"/>
              </w:rPr>
            </w:pPr>
          </w:p>
          <w:p w14:paraId="4120D9B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index()</w:t>
            </w:r>
          </w:p>
          <w:p w14:paraId="244E1A4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353D25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dokter = [</w:t>
            </w:r>
          </w:p>
          <w:p w14:paraId="21BA242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dokter' =&gt; $this-&gt;datadokter-&gt;allData(),</w:t>
            </w:r>
          </w:p>
          <w:p w14:paraId="7D0AF63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8947F5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user = Auth::user();</w:t>
            </w:r>
          </w:p>
          <w:p w14:paraId="63E5DAA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if ($user-&gt;role === 'owner') {</w:t>
            </w:r>
          </w:p>
          <w:p w14:paraId="0403609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owner.datadokter', $datadokter);</w:t>
            </w:r>
          </w:p>
          <w:p w14:paraId="109E363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093756A" w14:textId="77777777" w:rsidR="00E94826" w:rsidRPr="005323D5" w:rsidRDefault="00E94826" w:rsidP="00580305">
            <w:pPr>
              <w:tabs>
                <w:tab w:val="left" w:pos="2692"/>
              </w:tabs>
              <w:rPr>
                <w:rFonts w:ascii="Consolas" w:hAnsi="Consolas" w:cs="Times New Roman"/>
                <w:sz w:val="14"/>
                <w:szCs w:val="14"/>
              </w:rPr>
            </w:pPr>
          </w:p>
          <w:p w14:paraId="540C204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lastRenderedPageBreak/>
              <w:t xml:space="preserve">        else{ </w:t>
            </w:r>
          </w:p>
          <w:p w14:paraId="703F032E" w14:textId="77777777" w:rsidR="00E94826" w:rsidRPr="005323D5" w:rsidRDefault="00E94826" w:rsidP="00580305">
            <w:pPr>
              <w:tabs>
                <w:tab w:val="left" w:pos="2692"/>
              </w:tabs>
              <w:rPr>
                <w:rFonts w:ascii="Consolas" w:hAnsi="Consolas" w:cs="Times New Roman"/>
                <w:sz w:val="14"/>
                <w:szCs w:val="14"/>
              </w:rPr>
            </w:pPr>
          </w:p>
          <w:p w14:paraId="3C69EF2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 $datadokter);</w:t>
            </w:r>
          </w:p>
          <w:p w14:paraId="470967B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EDDA80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8851E98" w14:textId="77777777" w:rsidR="00E94826" w:rsidRPr="005323D5" w:rsidRDefault="00E94826" w:rsidP="00580305">
            <w:pPr>
              <w:tabs>
                <w:tab w:val="left" w:pos="2692"/>
              </w:tabs>
              <w:rPr>
                <w:rFonts w:ascii="Consolas" w:hAnsi="Consolas" w:cs="Times New Roman"/>
                <w:sz w:val="14"/>
                <w:szCs w:val="14"/>
              </w:rPr>
            </w:pPr>
          </w:p>
          <w:p w14:paraId="15F36A3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add()</w:t>
            </w:r>
          </w:p>
          <w:p w14:paraId="363E6DE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40B6AC0"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 = Lokasi::all();</w:t>
            </w:r>
          </w:p>
          <w:p w14:paraId="150AF8D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_add', compact('lokasi'));</w:t>
            </w:r>
          </w:p>
          <w:p w14:paraId="60F8B5E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06662E9" w14:textId="77777777" w:rsidR="00E94826" w:rsidRPr="005323D5" w:rsidRDefault="00E94826" w:rsidP="00580305">
            <w:pPr>
              <w:tabs>
                <w:tab w:val="left" w:pos="2692"/>
              </w:tabs>
              <w:rPr>
                <w:rFonts w:ascii="Consolas" w:hAnsi="Consolas" w:cs="Times New Roman"/>
                <w:sz w:val="14"/>
                <w:szCs w:val="14"/>
              </w:rPr>
            </w:pPr>
          </w:p>
          <w:p w14:paraId="32ED6D3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insert(Request $request)</w:t>
            </w:r>
          </w:p>
          <w:p w14:paraId="5984D33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57A8C4B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quest-&gt;validate([</w:t>
            </w:r>
          </w:p>
          <w:p w14:paraId="008EABF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ired',</w:t>
            </w:r>
          </w:p>
          <w:p w14:paraId="7C68119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ired',</w:t>
            </w:r>
          </w:p>
          <w:p w14:paraId="3F78FA5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ired',</w:t>
            </w:r>
          </w:p>
          <w:p w14:paraId="1F29EC6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_id'=&gt; 'required',</w:t>
            </w:r>
          </w:p>
          <w:p w14:paraId="265ECF6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E46C3A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required' =&gt; 'Nama harus diisi!',</w:t>
            </w:r>
          </w:p>
          <w:p w14:paraId="1BCC004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required' =&gt; 'alamat harus diisi!',</w:t>
            </w:r>
          </w:p>
          <w:p w14:paraId="7C34A41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required' =&gt; 'nomor_hp harus diisi!',</w:t>
            </w:r>
          </w:p>
          <w:p w14:paraId="0A88454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_id.required' =&gt; 'lokasi praktek harus diisi'</w:t>
            </w:r>
          </w:p>
          <w:p w14:paraId="28D6616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3627CA3" w14:textId="77777777" w:rsidR="00E94826" w:rsidRPr="005323D5" w:rsidRDefault="00E94826" w:rsidP="00580305">
            <w:pPr>
              <w:tabs>
                <w:tab w:val="left" w:pos="2692"/>
              </w:tabs>
              <w:rPr>
                <w:rFonts w:ascii="Consolas" w:hAnsi="Consolas" w:cs="Times New Roman"/>
                <w:sz w:val="14"/>
                <w:szCs w:val="14"/>
              </w:rPr>
            </w:pPr>
          </w:p>
          <w:p w14:paraId="34544E1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1455A4C" w14:textId="77777777" w:rsidR="00E94826" w:rsidRPr="005323D5" w:rsidRDefault="00E94826" w:rsidP="00580305">
            <w:pPr>
              <w:tabs>
                <w:tab w:val="left" w:pos="2692"/>
              </w:tabs>
              <w:rPr>
                <w:rFonts w:ascii="Consolas" w:hAnsi="Consolas" w:cs="Times New Roman"/>
                <w:sz w:val="14"/>
                <w:szCs w:val="14"/>
              </w:rPr>
            </w:pPr>
          </w:p>
          <w:p w14:paraId="7CA5CC14"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 = [</w:t>
            </w:r>
          </w:p>
          <w:p w14:paraId="7F931D7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est-&gt;nama,</w:t>
            </w:r>
          </w:p>
          <w:p w14:paraId="49DF38E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est-&gt;alamat,</w:t>
            </w:r>
          </w:p>
          <w:p w14:paraId="1397A0F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est-&gt;nomor_hp,</w:t>
            </w:r>
          </w:p>
          <w:p w14:paraId="3B06AE1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_id' =&gt; $request-&gt;lokasi_id</w:t>
            </w:r>
          </w:p>
          <w:p w14:paraId="0A50C4E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579F9083" w14:textId="77777777" w:rsidR="00E94826" w:rsidRPr="005323D5" w:rsidRDefault="00E94826" w:rsidP="00580305">
            <w:pPr>
              <w:tabs>
                <w:tab w:val="left" w:pos="2692"/>
              </w:tabs>
              <w:rPr>
                <w:rFonts w:ascii="Consolas" w:hAnsi="Consolas" w:cs="Times New Roman"/>
                <w:sz w:val="14"/>
                <w:szCs w:val="14"/>
              </w:rPr>
            </w:pPr>
          </w:p>
          <w:p w14:paraId="1F77D85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this-&gt;datadokter-&gt;addData($data);</w:t>
            </w:r>
          </w:p>
          <w:p w14:paraId="53B2766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ert::success('Berhasil!', 'Data dokter berhasil ditambahkan!');</w:t>
            </w:r>
          </w:p>
          <w:p w14:paraId="0074A170"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redirect('/datadokter');</w:t>
            </w:r>
          </w:p>
          <w:p w14:paraId="156207A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CCB58F8" w14:textId="77777777" w:rsidR="00E94826" w:rsidRPr="005323D5" w:rsidRDefault="00E94826" w:rsidP="00580305">
            <w:pPr>
              <w:tabs>
                <w:tab w:val="left" w:pos="2692"/>
              </w:tabs>
              <w:rPr>
                <w:rFonts w:ascii="Consolas" w:hAnsi="Consolas" w:cs="Times New Roman"/>
                <w:sz w:val="14"/>
                <w:szCs w:val="14"/>
              </w:rPr>
            </w:pPr>
          </w:p>
          <w:p w14:paraId="50211140"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destroy($dokter_id)</w:t>
            </w:r>
          </w:p>
          <w:p w14:paraId="1F9F9CB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94CEC5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B::table('dokter')-&gt;where('dokter_id', $dokter_id)-&gt;delete();</w:t>
            </w:r>
          </w:p>
          <w:p w14:paraId="271435E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D64A66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 Menampilkan alert sukses dan mengarahkan kembali ke halaman data dokter</w:t>
            </w:r>
          </w:p>
          <w:p w14:paraId="29507BD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ert::success('Berhasil!', 'Data dokter berhasil dihapus!');</w:t>
            </w:r>
          </w:p>
          <w:p w14:paraId="0FAB7FF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redirect('/datadokter');</w:t>
            </w:r>
          </w:p>
          <w:p w14:paraId="4159A5B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73715AE" w14:textId="77777777" w:rsidR="00E94826" w:rsidRPr="005323D5" w:rsidRDefault="00E94826" w:rsidP="00580305">
            <w:pPr>
              <w:tabs>
                <w:tab w:val="left" w:pos="2692"/>
              </w:tabs>
              <w:rPr>
                <w:rFonts w:ascii="Consolas" w:hAnsi="Consolas" w:cs="Times New Roman"/>
                <w:sz w:val="14"/>
                <w:szCs w:val="14"/>
              </w:rPr>
            </w:pPr>
          </w:p>
          <w:p w14:paraId="07477088"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edit($id)</w:t>
            </w:r>
          </w:p>
          <w:p w14:paraId="5AB4CD5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536B528"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dokter = DB::table('dokter')-&gt;where('dokter_id', $id)-&gt;first();</w:t>
            </w:r>
          </w:p>
          <w:p w14:paraId="7ED0B9F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_edit', ['datadokter' =&gt; $datadokter]);</w:t>
            </w:r>
          </w:p>
          <w:p w14:paraId="287B0AE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35F09FB" w14:textId="77777777" w:rsidR="00E94826" w:rsidRPr="005323D5" w:rsidRDefault="00E94826" w:rsidP="00580305">
            <w:pPr>
              <w:tabs>
                <w:tab w:val="left" w:pos="2692"/>
              </w:tabs>
              <w:rPr>
                <w:rFonts w:ascii="Consolas" w:hAnsi="Consolas" w:cs="Times New Roman"/>
                <w:sz w:val="14"/>
                <w:szCs w:val="14"/>
              </w:rPr>
            </w:pPr>
          </w:p>
          <w:p w14:paraId="400E9A88"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detail($id)</w:t>
            </w:r>
          </w:p>
          <w:p w14:paraId="0B4B1DA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5BBDB67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jadwal = DB::table('detail_jadwal')-&gt;where('dokter_id', $id)-&gt;get();</w:t>
            </w:r>
          </w:p>
          <w:p w14:paraId="180D8D1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jadwal', ['datajadwal' =&gt; $datajadwal]);</w:t>
            </w:r>
          </w:p>
          <w:p w14:paraId="5AEA2BA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4999B61" w14:textId="77777777" w:rsidR="00E94826" w:rsidRPr="005323D5" w:rsidRDefault="00E94826" w:rsidP="00580305">
            <w:pPr>
              <w:tabs>
                <w:tab w:val="left" w:pos="2692"/>
              </w:tabs>
              <w:rPr>
                <w:rFonts w:ascii="Consolas" w:hAnsi="Consolas" w:cs="Times New Roman"/>
                <w:sz w:val="14"/>
                <w:szCs w:val="14"/>
              </w:rPr>
            </w:pPr>
          </w:p>
          <w:p w14:paraId="73EABFC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update(Request $request, $id)</w:t>
            </w:r>
          </w:p>
          <w:p w14:paraId="0FCC834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33D4D4A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quest-&gt;validate([</w:t>
            </w:r>
          </w:p>
          <w:p w14:paraId="06EE8AF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ired',</w:t>
            </w:r>
          </w:p>
          <w:p w14:paraId="08561B7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ired',</w:t>
            </w:r>
          </w:p>
          <w:p w14:paraId="6A67A59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ired',</w:t>
            </w:r>
          </w:p>
          <w:p w14:paraId="2548DFD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77BFD4E1" w14:textId="77777777" w:rsidR="00E94826" w:rsidRPr="005323D5" w:rsidRDefault="00E94826" w:rsidP="00580305">
            <w:pPr>
              <w:tabs>
                <w:tab w:val="left" w:pos="2692"/>
              </w:tabs>
              <w:rPr>
                <w:rFonts w:ascii="Consolas" w:hAnsi="Consolas" w:cs="Times New Roman"/>
                <w:sz w:val="14"/>
                <w:szCs w:val="14"/>
              </w:rPr>
            </w:pPr>
          </w:p>
          <w:p w14:paraId="1556A82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 = [</w:t>
            </w:r>
          </w:p>
          <w:p w14:paraId="387E007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est-&gt;nama,</w:t>
            </w:r>
          </w:p>
          <w:p w14:paraId="54E3B6D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est-&gt;alamat,</w:t>
            </w:r>
          </w:p>
          <w:p w14:paraId="3EE9E3A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est-&gt;nomor_hp,</w:t>
            </w:r>
          </w:p>
          <w:p w14:paraId="2DCFEC3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CA6C730" w14:textId="77777777" w:rsidR="00E94826" w:rsidRPr="005323D5" w:rsidRDefault="00E94826" w:rsidP="00580305">
            <w:pPr>
              <w:tabs>
                <w:tab w:val="left" w:pos="2692"/>
              </w:tabs>
              <w:rPr>
                <w:rFonts w:ascii="Consolas" w:hAnsi="Consolas" w:cs="Times New Roman"/>
                <w:sz w:val="14"/>
                <w:szCs w:val="14"/>
              </w:rPr>
            </w:pPr>
          </w:p>
          <w:p w14:paraId="45344CE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B::table('dokter')-&gt;where('dokter_id', $id)-&gt;update($data);</w:t>
            </w:r>
          </w:p>
          <w:p w14:paraId="027763A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ert::success('Berhasil!', 'Data dokter berhasil diupdate!');</w:t>
            </w:r>
          </w:p>
          <w:p w14:paraId="3936014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redirect('/datadokter');</w:t>
            </w:r>
          </w:p>
          <w:p w14:paraId="67DC39A4"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069C3D8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w:t>
            </w:r>
          </w:p>
        </w:tc>
      </w:tr>
    </w:tbl>
    <w:p w14:paraId="003B4E4F"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Home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386C254" w14:textId="77777777" w:rsidTr="00580305">
        <w:tc>
          <w:tcPr>
            <w:tcW w:w="8570" w:type="dxa"/>
          </w:tcPr>
          <w:p w14:paraId="7E37E91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41F600A2" w14:textId="77777777" w:rsidR="00E94826" w:rsidRPr="00D10282" w:rsidRDefault="00E94826" w:rsidP="00580305">
            <w:pPr>
              <w:tabs>
                <w:tab w:val="left" w:pos="4972"/>
              </w:tabs>
              <w:rPr>
                <w:rFonts w:ascii="Consolas" w:hAnsi="Consolas" w:cs="Times New Roman"/>
                <w:sz w:val="14"/>
                <w:szCs w:val="14"/>
              </w:rPr>
            </w:pPr>
          </w:p>
          <w:p w14:paraId="158310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6022D3A6" w14:textId="77777777" w:rsidR="00E94826" w:rsidRPr="00D10282" w:rsidRDefault="00E94826" w:rsidP="00580305">
            <w:pPr>
              <w:tabs>
                <w:tab w:val="left" w:pos="4972"/>
              </w:tabs>
              <w:rPr>
                <w:rFonts w:ascii="Consolas" w:hAnsi="Consolas" w:cs="Times New Roman"/>
                <w:sz w:val="14"/>
                <w:szCs w:val="14"/>
              </w:rPr>
            </w:pPr>
          </w:p>
          <w:p w14:paraId="331E60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2F5F1B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6EB52D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379546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Carbon\Carbon;</w:t>
            </w:r>
          </w:p>
          <w:p w14:paraId="74CD68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072DED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Izin;</w:t>
            </w:r>
          </w:p>
          <w:p w14:paraId="07F89329" w14:textId="77777777" w:rsidR="00E94826" w:rsidRPr="00D10282" w:rsidRDefault="00E94826" w:rsidP="00580305">
            <w:pPr>
              <w:tabs>
                <w:tab w:val="left" w:pos="4972"/>
              </w:tabs>
              <w:rPr>
                <w:rFonts w:ascii="Consolas" w:hAnsi="Consolas" w:cs="Times New Roman"/>
                <w:sz w:val="14"/>
                <w:szCs w:val="14"/>
              </w:rPr>
            </w:pPr>
          </w:p>
          <w:p w14:paraId="6632351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HomeController extends Controller</w:t>
            </w:r>
          </w:p>
          <w:p w14:paraId="2F2C22E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4B43C6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0220C4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2602B4" w14:textId="77777777" w:rsidR="00E94826" w:rsidRPr="00D10282" w:rsidRDefault="00E94826" w:rsidP="00580305">
            <w:pPr>
              <w:tabs>
                <w:tab w:val="left" w:pos="4972"/>
              </w:tabs>
              <w:rPr>
                <w:rFonts w:ascii="Consolas" w:hAnsi="Consolas" w:cs="Times New Roman"/>
                <w:sz w:val="14"/>
                <w:szCs w:val="14"/>
              </w:rPr>
            </w:pPr>
          </w:p>
          <w:p w14:paraId="534295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 Carbon::today()-&gt;toDateString();</w:t>
            </w:r>
          </w:p>
          <w:p w14:paraId="3C78AA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bsences = Izin::where('tanggal_awal', '&lt;=', $today)</w:t>
            </w:r>
          </w:p>
          <w:p w14:paraId="7C2C9F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tanggal_akhir', '&gt;=', $today)</w:t>
            </w:r>
          </w:p>
          <w:p w14:paraId="56DDC9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15806F42" w14:textId="77777777" w:rsidR="00E94826" w:rsidRPr="00D10282" w:rsidRDefault="00E94826" w:rsidP="00580305">
            <w:pPr>
              <w:tabs>
                <w:tab w:val="left" w:pos="4972"/>
              </w:tabs>
              <w:rPr>
                <w:rFonts w:ascii="Consolas" w:hAnsi="Consolas" w:cs="Times New Roman"/>
                <w:sz w:val="14"/>
                <w:szCs w:val="14"/>
              </w:rPr>
            </w:pPr>
          </w:p>
          <w:p w14:paraId="7B38FA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currentMonth = Carbon::now()-&gt;format('Y-m');</w:t>
            </w:r>
          </w:p>
          <w:p w14:paraId="53DFFAC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oday = DB::table('reservasi_rekam_medik')</w:t>
            </w:r>
          </w:p>
          <w:p w14:paraId="52A4B9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ate('tanggal', Carbon::today())</w:t>
            </w:r>
          </w:p>
          <w:p w14:paraId="1460CA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6036A1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hisMonth = $this-&gt;getMonthlyVisits($currentMonth);</w:t>
            </w:r>
          </w:p>
          <w:p w14:paraId="2ADB22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3B5E53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ats = [</w:t>
            </w:r>
          </w:p>
          <w:p w14:paraId="6427A4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gt; $visitsToday,</w:t>
            </w:r>
          </w:p>
          <w:p w14:paraId="5FE873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gt; $visitsThisMonth['week1'],</w:t>
            </w:r>
          </w:p>
          <w:p w14:paraId="739B4B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gt; $visitsThisMonth['week2'],</w:t>
            </w:r>
          </w:p>
          <w:p w14:paraId="27B0207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gt; $visitsThisMonth['week3'],</w:t>
            </w:r>
          </w:p>
          <w:p w14:paraId="2ADB81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gt; $visitsThisMonth['week4'],</w:t>
            </w:r>
          </w:p>
          <w:p w14:paraId="421625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_month' =&gt; $visitsThisMonth['this_month'],</w:t>
            </w:r>
          </w:p>
          <w:p w14:paraId="66A92C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10157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 = DB::table('reservasi_rekam_medik')</w:t>
            </w:r>
          </w:p>
          <w:p w14:paraId="1B1501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Carbon::now()-&gt;year)</w:t>
            </w:r>
          </w:p>
          <w:p w14:paraId="0FF2E1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Carbon::now()-&gt;month)</w:t>
            </w:r>
          </w:p>
          <w:p w14:paraId="73BFF0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58075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 = DB::table("Dokter")</w:t>
            </w:r>
          </w:p>
          <w:p w14:paraId="4C1D6F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03E49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0A4988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cation = DB::table("lokasi")</w:t>
            </w:r>
          </w:p>
          <w:p w14:paraId="157D16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AE6CE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9F57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atient stats</w:t>
            </w:r>
          </w:p>
          <w:p w14:paraId="12EA3F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tientStats = DB::table('Pasien')</w:t>
            </w:r>
          </w:p>
          <w:p w14:paraId="3F80B32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asien.pasien_id', '=', 'reservasi_rekam_medik.pasien_id')</w:t>
            </w:r>
          </w:p>
          <w:p w14:paraId="4764CCA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Carbon::now()-&gt;year)</w:t>
            </w:r>
          </w:p>
          <w:p w14:paraId="010D2B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7142AE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w:t>
            </w:r>
          </w:p>
          <w:p w14:paraId="262549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lt; 2 THEN 1 ELSE 0 END) as bayi"),</w:t>
            </w:r>
          </w:p>
          <w:p w14:paraId="7F72C9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 AND 12 THEN 1 ELSE 0 END) as anak"),</w:t>
            </w:r>
          </w:p>
          <w:p w14:paraId="719811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13 AND 19 THEN 1 ELSE 0 END) as remaja"),</w:t>
            </w:r>
          </w:p>
          <w:p w14:paraId="71D2059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0 AND 59 THEN 1 ELSE 0 END) as dewasa"),</w:t>
            </w:r>
          </w:p>
          <w:p w14:paraId="212D80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gt;= 60 THEN 1 ELSE 0 END) as lansia")</w:t>
            </w:r>
          </w:p>
          <w:p w14:paraId="6999E2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4FA1D0F7" w14:textId="77777777" w:rsidR="00E94826" w:rsidRPr="00D10282" w:rsidRDefault="00E94826" w:rsidP="00580305">
            <w:pPr>
              <w:tabs>
                <w:tab w:val="left" w:pos="4972"/>
              </w:tabs>
              <w:rPr>
                <w:rFonts w:ascii="Consolas" w:hAnsi="Consolas" w:cs="Times New Roman"/>
                <w:sz w:val="14"/>
                <w:szCs w:val="14"/>
              </w:rPr>
            </w:pPr>
          </w:p>
          <w:p w14:paraId="0DDA7D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treatments for the current month</w:t>
            </w:r>
          </w:p>
          <w:p w14:paraId="121CEF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eatments = DB::table('Perawatan')</w:t>
            </w:r>
          </w:p>
          <w:p w14:paraId="7B1D8A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375DBB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21F4E77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Carbon::now()-&gt;year)</w:t>
            </w:r>
          </w:p>
          <w:p w14:paraId="4B6156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7040D0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Perawatan.jenis_Perawatan', DB::raw('count(*) as total'))</w:t>
            </w:r>
          </w:p>
          <w:p w14:paraId="019D1A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Perawatan.jenis_Perawatan')</w:t>
            </w:r>
          </w:p>
          <w:p w14:paraId="02FC3B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21932A6C" w14:textId="77777777" w:rsidR="00E94826" w:rsidRPr="00D10282" w:rsidRDefault="00E94826" w:rsidP="00580305">
            <w:pPr>
              <w:tabs>
                <w:tab w:val="left" w:pos="4972"/>
              </w:tabs>
              <w:rPr>
                <w:rFonts w:ascii="Consolas" w:hAnsi="Consolas" w:cs="Times New Roman"/>
                <w:sz w:val="14"/>
                <w:szCs w:val="14"/>
              </w:rPr>
            </w:pPr>
          </w:p>
          <w:p w14:paraId="25CF28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doctor performance for the current month</w:t>
            </w:r>
          </w:p>
          <w:p w14:paraId="175F9D9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Performance = DB::table('Dokter')</w:t>
            </w:r>
          </w:p>
          <w:p w14:paraId="4A2E3A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gt;join('reservasi_rekam_medik', 'Dokter.dokter_id', '=', 'reservasi_rekam_medik.dokter_id')</w:t>
            </w:r>
          </w:p>
          <w:p w14:paraId="6A8389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Carbon::now()-&gt;year)</w:t>
            </w:r>
          </w:p>
          <w:p w14:paraId="535104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661544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Dokter.nama', DB::raw('count(*) as total'))</w:t>
            </w:r>
          </w:p>
          <w:p w14:paraId="58F01F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Dokter.nama')</w:t>
            </w:r>
          </w:p>
          <w:p w14:paraId="0EEC10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113848F6" w14:textId="77777777" w:rsidR="00E94826" w:rsidRPr="00D10282" w:rsidRDefault="00E94826" w:rsidP="00580305">
            <w:pPr>
              <w:tabs>
                <w:tab w:val="left" w:pos="4972"/>
              </w:tabs>
              <w:rPr>
                <w:rFonts w:ascii="Consolas" w:hAnsi="Consolas" w:cs="Times New Roman"/>
                <w:sz w:val="14"/>
                <w:szCs w:val="14"/>
              </w:rPr>
            </w:pPr>
          </w:p>
          <w:p w14:paraId="3753B3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Income = DB::table('Perawatan')</w:t>
            </w:r>
          </w:p>
          <w:p w14:paraId="211811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33625E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5FCA09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rekam_medik.draft', 0)</w:t>
            </w:r>
          </w:p>
          <w:p w14:paraId="64D08C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Carbon::now()-&gt;year)</w:t>
            </w:r>
          </w:p>
          <w:p w14:paraId="2FA9E3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23918A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perawatan_reservasi.harga');</w:t>
            </w:r>
          </w:p>
          <w:p w14:paraId="21705CAA" w14:textId="77777777" w:rsidR="00E94826" w:rsidRPr="00D10282" w:rsidRDefault="00E94826" w:rsidP="00580305">
            <w:pPr>
              <w:tabs>
                <w:tab w:val="left" w:pos="4972"/>
              </w:tabs>
              <w:rPr>
                <w:rFonts w:ascii="Consolas" w:hAnsi="Consolas" w:cs="Times New Roman"/>
                <w:sz w:val="14"/>
                <w:szCs w:val="14"/>
              </w:rPr>
            </w:pPr>
          </w:p>
          <w:p w14:paraId="6E9FA2D2" w14:textId="77777777" w:rsidR="00E94826" w:rsidRPr="00D10282" w:rsidRDefault="00E94826" w:rsidP="00580305">
            <w:pPr>
              <w:tabs>
                <w:tab w:val="left" w:pos="4972"/>
              </w:tabs>
              <w:rPr>
                <w:rFonts w:ascii="Consolas" w:hAnsi="Consolas" w:cs="Times New Roman"/>
                <w:sz w:val="14"/>
                <w:szCs w:val="14"/>
              </w:rPr>
            </w:pPr>
          </w:p>
          <w:p w14:paraId="7D3653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xpenses = DB::table('pengeluaran')</w:t>
            </w:r>
          </w:p>
          <w:p w14:paraId="283E1B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Carbon::now()-&gt;year)</w:t>
            </w:r>
          </w:p>
          <w:p w14:paraId="71A3F3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Carbon::now()-&gt;month)</w:t>
            </w:r>
          </w:p>
          <w:p w14:paraId="39C2EF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jumlah_pengeluaran');</w:t>
            </w:r>
          </w:p>
          <w:p w14:paraId="066D6007" w14:textId="77777777" w:rsidR="00E94826" w:rsidRPr="00D10282" w:rsidRDefault="00E94826" w:rsidP="00580305">
            <w:pPr>
              <w:tabs>
                <w:tab w:val="left" w:pos="4972"/>
              </w:tabs>
              <w:rPr>
                <w:rFonts w:ascii="Consolas" w:hAnsi="Consolas" w:cs="Times New Roman"/>
                <w:sz w:val="14"/>
                <w:szCs w:val="14"/>
              </w:rPr>
            </w:pPr>
          </w:p>
          <w:p w14:paraId="2D0991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rofit</w:t>
            </w:r>
          </w:p>
          <w:p w14:paraId="6321EA7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fit = $totalIncome - $totalExpenses;</w:t>
            </w:r>
          </w:p>
          <w:p w14:paraId="272C0CE7" w14:textId="77777777" w:rsidR="00E94826" w:rsidRPr="00D10282" w:rsidRDefault="00E94826" w:rsidP="00580305">
            <w:pPr>
              <w:tabs>
                <w:tab w:val="left" w:pos="4972"/>
              </w:tabs>
              <w:rPr>
                <w:rFonts w:ascii="Consolas" w:hAnsi="Consolas" w:cs="Times New Roman"/>
                <w:sz w:val="14"/>
                <w:szCs w:val="14"/>
              </w:rPr>
            </w:pPr>
          </w:p>
          <w:p w14:paraId="5FF7CC90" w14:textId="77777777" w:rsidR="00E94826" w:rsidRPr="00D10282" w:rsidRDefault="00E94826" w:rsidP="00580305">
            <w:pPr>
              <w:tabs>
                <w:tab w:val="left" w:pos="4972"/>
              </w:tabs>
              <w:rPr>
                <w:rFonts w:ascii="Consolas" w:hAnsi="Consolas" w:cs="Times New Roman"/>
                <w:sz w:val="14"/>
                <w:szCs w:val="14"/>
              </w:rPr>
            </w:pPr>
          </w:p>
          <w:p w14:paraId="406F979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etermine the user role and return the appropriate view</w:t>
            </w:r>
          </w:p>
          <w:p w14:paraId="141654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37BBDA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3CCA7A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home', compact('visitStats', 'currentMonth', 'visits','doctor', 'location', 'treatments', 'patientStats', 'doctorPerformance', 'profit'));</w:t>
            </w:r>
          </w:p>
          <w:p w14:paraId="3ED060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B16475D" w14:textId="77777777" w:rsidR="00E94826" w:rsidRPr="00D10282" w:rsidRDefault="00E94826" w:rsidP="00580305">
            <w:pPr>
              <w:tabs>
                <w:tab w:val="left" w:pos="4972"/>
              </w:tabs>
              <w:rPr>
                <w:rFonts w:ascii="Consolas" w:hAnsi="Consolas" w:cs="Times New Roman"/>
                <w:sz w:val="14"/>
                <w:szCs w:val="14"/>
              </w:rPr>
            </w:pPr>
          </w:p>
          <w:p w14:paraId="00BC91B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        </w:t>
            </w:r>
          </w:p>
          <w:p w14:paraId="5D2E74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home', compact('absences','visitStats', 'currentMonth', 'visits','doctor', 'location', 'treatments', 'patientStats', 'doctorPerformance','profit'));</w:t>
            </w:r>
          </w:p>
          <w:p w14:paraId="5A453C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D38F648" w14:textId="77777777" w:rsidR="00E94826" w:rsidRPr="00D10282" w:rsidRDefault="00E94826" w:rsidP="00580305">
            <w:pPr>
              <w:tabs>
                <w:tab w:val="left" w:pos="4972"/>
              </w:tabs>
              <w:rPr>
                <w:rFonts w:ascii="Consolas" w:hAnsi="Consolas" w:cs="Times New Roman"/>
                <w:sz w:val="14"/>
                <w:szCs w:val="14"/>
              </w:rPr>
            </w:pPr>
          </w:p>
          <w:p w14:paraId="7D4D02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E58250E" w14:textId="77777777" w:rsidR="00E94826" w:rsidRPr="00D10282" w:rsidRDefault="00E94826" w:rsidP="00580305">
            <w:pPr>
              <w:tabs>
                <w:tab w:val="left" w:pos="4972"/>
              </w:tabs>
              <w:rPr>
                <w:rFonts w:ascii="Consolas" w:hAnsi="Consolas" w:cs="Times New Roman"/>
                <w:sz w:val="14"/>
                <w:szCs w:val="14"/>
              </w:rPr>
            </w:pPr>
          </w:p>
          <w:p w14:paraId="669234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filter(Request $request)</w:t>
            </w:r>
          </w:p>
          <w:p w14:paraId="12031D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CA237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currentMonth = Carbon::now()-&gt;format('Y-m');</w:t>
            </w:r>
          </w:p>
          <w:p w14:paraId="163C97E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month = $request-&gt;input('month', $currentMonth);</w:t>
            </w:r>
          </w:p>
          <w:p w14:paraId="2D9BEA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17E622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 Carbon::today()-&gt;toDateString();</w:t>
            </w:r>
          </w:p>
          <w:p w14:paraId="7888F9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bsences = Izin::where('tanggal_awal', '&lt;=', $today)</w:t>
            </w:r>
          </w:p>
          <w:p w14:paraId="39D44F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tanggal_akhir', '&gt;=', $today)</w:t>
            </w:r>
          </w:p>
          <w:p w14:paraId="20ECDB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39AB3C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year = substr($month, 0, 4);</w:t>
            </w:r>
          </w:p>
          <w:p w14:paraId="7949E6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monthNumber = substr($month, 5, 2);</w:t>
            </w:r>
          </w:p>
          <w:p w14:paraId="231090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7EF9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 = DB::table('reservasi_rekam_medik')</w:t>
            </w:r>
          </w:p>
          <w:p w14:paraId="1B4417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1E4B69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4E28E5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1202E5D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 = DB::table("Dokter")-&gt;count();</w:t>
            </w:r>
          </w:p>
          <w:p w14:paraId="14395D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cation = DB::table("lokasi")-&gt;count();</w:t>
            </w:r>
          </w:p>
          <w:p w14:paraId="77D047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C4F40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oday = DB::table('reservasi_rekam_medik')</w:t>
            </w:r>
          </w:p>
          <w:p w14:paraId="575C47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ate('tanggal', Carbon::today())</w:t>
            </w:r>
          </w:p>
          <w:p w14:paraId="0A3A2E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50C42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6DB8F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InMonth = DB::table('reservasi_rekam_medik')</w:t>
            </w:r>
          </w:p>
          <w:p w14:paraId="765D49F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73EBAD7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336BCB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49693E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580CC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 $visitsInMonth-&gt;filter(function ($visit) {</w:t>
            </w:r>
          </w:p>
          <w:p w14:paraId="194488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1;</w:t>
            </w:r>
          </w:p>
          <w:p w14:paraId="7547F0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63D5FD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60CF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 $visitsInMonth-&gt;filter(function ($visit) {</w:t>
            </w:r>
          </w:p>
          <w:p w14:paraId="5409E5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2;</w:t>
            </w:r>
          </w:p>
          <w:p w14:paraId="1AA3DD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1B87FF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B5B6A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 $visitsInMonth-&gt;filter(function ($visit) {</w:t>
            </w:r>
          </w:p>
          <w:p w14:paraId="0D14453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3;</w:t>
            </w:r>
          </w:p>
          <w:p w14:paraId="5DAF67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D1160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w:t>
            </w:r>
          </w:p>
          <w:p w14:paraId="0EABFA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 $visitsInMonth-&gt;filter(function ($visit) {</w:t>
            </w:r>
          </w:p>
          <w:p w14:paraId="76B5EB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4;</w:t>
            </w:r>
          </w:p>
          <w:p w14:paraId="3C128F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F281B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B1753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ats = [</w:t>
            </w:r>
          </w:p>
          <w:p w14:paraId="22E9F3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gt; $visitsToday,</w:t>
            </w:r>
          </w:p>
          <w:p w14:paraId="042A9F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gt; $week1,</w:t>
            </w:r>
          </w:p>
          <w:p w14:paraId="7236452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gt; $week2,</w:t>
            </w:r>
          </w:p>
          <w:p w14:paraId="270887F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gt; $week3,</w:t>
            </w:r>
          </w:p>
          <w:p w14:paraId="0D5601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gt; $week4,</w:t>
            </w:r>
          </w:p>
          <w:p w14:paraId="378096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_month' =&gt; $week1+$week2+$week3+$week4,</w:t>
            </w:r>
          </w:p>
          <w:p w14:paraId="5B073F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0240E6C" w14:textId="77777777" w:rsidR="00E94826" w:rsidRPr="00D10282" w:rsidRDefault="00E94826" w:rsidP="00580305">
            <w:pPr>
              <w:tabs>
                <w:tab w:val="left" w:pos="4972"/>
              </w:tabs>
              <w:rPr>
                <w:rFonts w:ascii="Consolas" w:hAnsi="Consolas" w:cs="Times New Roman"/>
                <w:sz w:val="14"/>
                <w:szCs w:val="14"/>
              </w:rPr>
            </w:pPr>
          </w:p>
          <w:p w14:paraId="424A0E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Income = DB::table('Perawatan')</w:t>
            </w:r>
          </w:p>
          <w:p w14:paraId="2E2A09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1DBBA1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422C03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2D829A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066E39C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perawatan_reservasi.harga');</w:t>
            </w:r>
          </w:p>
          <w:p w14:paraId="4DAC5FBD" w14:textId="77777777" w:rsidR="00E94826" w:rsidRPr="00D10282" w:rsidRDefault="00E94826" w:rsidP="00580305">
            <w:pPr>
              <w:tabs>
                <w:tab w:val="left" w:pos="4972"/>
              </w:tabs>
              <w:rPr>
                <w:rFonts w:ascii="Consolas" w:hAnsi="Consolas" w:cs="Times New Roman"/>
                <w:sz w:val="14"/>
                <w:szCs w:val="14"/>
              </w:rPr>
            </w:pPr>
          </w:p>
          <w:p w14:paraId="68E1AF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total expenses for the selected month</w:t>
            </w:r>
          </w:p>
          <w:p w14:paraId="351973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xpenses = DB::table('pengeluaran')</w:t>
            </w:r>
          </w:p>
          <w:p w14:paraId="2C5F424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5D7DF9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44D1ED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jumlah_pengeluaran');</w:t>
            </w:r>
          </w:p>
          <w:p w14:paraId="4493B169" w14:textId="77777777" w:rsidR="00E94826" w:rsidRPr="00D10282" w:rsidRDefault="00E94826" w:rsidP="00580305">
            <w:pPr>
              <w:tabs>
                <w:tab w:val="left" w:pos="4972"/>
              </w:tabs>
              <w:rPr>
                <w:rFonts w:ascii="Consolas" w:hAnsi="Consolas" w:cs="Times New Roman"/>
                <w:sz w:val="14"/>
                <w:szCs w:val="14"/>
              </w:rPr>
            </w:pPr>
          </w:p>
          <w:p w14:paraId="7109EB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rofit</w:t>
            </w:r>
          </w:p>
          <w:p w14:paraId="24ABBFD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fit = $totalIncome - $totalExpenses;</w:t>
            </w:r>
          </w:p>
          <w:p w14:paraId="6BEB09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E3B28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treatments for the selected month</w:t>
            </w:r>
          </w:p>
          <w:p w14:paraId="644489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eatments = DB::table('Perawatan')</w:t>
            </w:r>
          </w:p>
          <w:p w14:paraId="345192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38691C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337B34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18A6B7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4EC783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Perawatan.jenis_Perawatan', DB::raw('count(*) as total'))</w:t>
            </w:r>
          </w:p>
          <w:p w14:paraId="5701DD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Perawatan.jenis_Perawatan')</w:t>
            </w:r>
          </w:p>
          <w:p w14:paraId="7DA3EF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1514C95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97BD4B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atient stats for the selected month</w:t>
            </w:r>
          </w:p>
          <w:p w14:paraId="7E9C0B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tientStats = DB::table('Pasien')</w:t>
            </w:r>
          </w:p>
          <w:p w14:paraId="435F0ABE" w14:textId="77777777" w:rsidR="00E94826" w:rsidRPr="00D10282" w:rsidRDefault="00E94826" w:rsidP="00580305">
            <w:pPr>
              <w:tabs>
                <w:tab w:val="left" w:pos="4972"/>
              </w:tabs>
              <w:rPr>
                <w:rFonts w:ascii="Consolas" w:hAnsi="Consolas" w:cs="Times New Roman"/>
                <w:sz w:val="14"/>
                <w:szCs w:val="14"/>
              </w:rPr>
            </w:pPr>
          </w:p>
          <w:p w14:paraId="302BEB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asien.pasien_id', '=', 'reservasi_rekam_medik.pasien_id')</w:t>
            </w:r>
          </w:p>
          <w:p w14:paraId="1FFEE3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107380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3A1E73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w:t>
            </w:r>
          </w:p>
          <w:p w14:paraId="3D357F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lt; 2 THEN 1 ELSE 0 END) as bayi"),</w:t>
            </w:r>
          </w:p>
          <w:p w14:paraId="485A0F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 AND 12 THEN 1 ELSE 0 END) as anak"),</w:t>
            </w:r>
          </w:p>
          <w:p w14:paraId="41FEEE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13 AND 19 THEN 1 ELSE 0 END) as remaja"),</w:t>
            </w:r>
          </w:p>
          <w:p w14:paraId="6C230D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0 AND 59 THEN 1 ELSE 0 END) as dewasa"),</w:t>
            </w:r>
          </w:p>
          <w:p w14:paraId="17D9B8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gt;= 60 THEN 1 ELSE 0 END) as lansia")</w:t>
            </w:r>
          </w:p>
          <w:p w14:paraId="1677AAA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07DAF5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60CF7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doctor performance for the selected month</w:t>
            </w:r>
          </w:p>
          <w:p w14:paraId="6A7ED7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Performance = DB::table('Dokter')</w:t>
            </w:r>
          </w:p>
          <w:p w14:paraId="1F2569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Dokter.dokter_id', '=', 'reservasi_rekam_medik.dokter_id')</w:t>
            </w:r>
          </w:p>
          <w:p w14:paraId="794004C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28048A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513D92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Dokter.nama', DB::raw('count(*) as total'))</w:t>
            </w:r>
          </w:p>
          <w:p w14:paraId="42324A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Dokter.nama')</w:t>
            </w:r>
          </w:p>
          <w:p w14:paraId="1E5D15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741579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6F21D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etermine the user role and return the appropriate view</w:t>
            </w:r>
          </w:p>
          <w:p w14:paraId="415669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B1CC3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097B7DD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home', compact('absences','visitStats', 'currentMonth', 'month', 'visits', 'doctor', 'location', 'treatments', 'patientStats', 'doctorPerformance', 'profit'));</w:t>
            </w:r>
          </w:p>
          <w:p w14:paraId="61966F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else {</w:t>
            </w:r>
          </w:p>
          <w:p w14:paraId="6338B5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return view('admin.home', compact('absences','visitStats', 'currentMonth', 'month', 'visits', 'doctor', 'location', 'treatments', 'patientStats', 'doctorPerformance', 'profit'));</w:t>
            </w:r>
          </w:p>
          <w:p w14:paraId="11993D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D69E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A79FA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480F13D" w14:textId="77777777" w:rsidR="00E94826" w:rsidRPr="00D10282" w:rsidRDefault="00E94826" w:rsidP="00580305">
            <w:pPr>
              <w:tabs>
                <w:tab w:val="left" w:pos="4972"/>
              </w:tabs>
              <w:rPr>
                <w:rFonts w:ascii="Consolas" w:hAnsi="Consolas" w:cs="Times New Roman"/>
                <w:sz w:val="14"/>
                <w:szCs w:val="14"/>
              </w:rPr>
            </w:pPr>
          </w:p>
          <w:p w14:paraId="21B382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ivate function getMonthlyVisits($month)</w:t>
            </w:r>
          </w:p>
          <w:p w14:paraId="7E951F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F6E0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year = substr($month, 0, 4);</w:t>
            </w:r>
          </w:p>
          <w:p w14:paraId="4F19FAB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monthNumber = substr($month, 5, 2);</w:t>
            </w:r>
          </w:p>
          <w:p w14:paraId="32B56407" w14:textId="77777777" w:rsidR="00E94826" w:rsidRPr="00D10282" w:rsidRDefault="00E94826" w:rsidP="00580305">
            <w:pPr>
              <w:tabs>
                <w:tab w:val="left" w:pos="4972"/>
              </w:tabs>
              <w:rPr>
                <w:rFonts w:ascii="Consolas" w:hAnsi="Consolas" w:cs="Times New Roman"/>
                <w:sz w:val="14"/>
                <w:szCs w:val="14"/>
              </w:rPr>
            </w:pPr>
          </w:p>
          <w:p w14:paraId="73CB36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 = DB::table('reservasi_rekam_medik')</w:t>
            </w:r>
          </w:p>
          <w:p w14:paraId="560759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72F6B6D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7DD186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6A15B3E1" w14:textId="77777777" w:rsidR="00E94826" w:rsidRPr="00D10282" w:rsidRDefault="00E94826" w:rsidP="00580305">
            <w:pPr>
              <w:tabs>
                <w:tab w:val="left" w:pos="4972"/>
              </w:tabs>
              <w:rPr>
                <w:rFonts w:ascii="Consolas" w:hAnsi="Consolas" w:cs="Times New Roman"/>
                <w:sz w:val="14"/>
                <w:szCs w:val="14"/>
              </w:rPr>
            </w:pPr>
          </w:p>
          <w:p w14:paraId="5DA2B3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 $visits-&gt;filter(function ($visit) {</w:t>
            </w:r>
          </w:p>
          <w:p w14:paraId="45DA88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1;</w:t>
            </w:r>
          </w:p>
          <w:p w14:paraId="6BAE2D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140BE04D" w14:textId="77777777" w:rsidR="00E94826" w:rsidRPr="00D10282" w:rsidRDefault="00E94826" w:rsidP="00580305">
            <w:pPr>
              <w:tabs>
                <w:tab w:val="left" w:pos="4972"/>
              </w:tabs>
              <w:rPr>
                <w:rFonts w:ascii="Consolas" w:hAnsi="Consolas" w:cs="Times New Roman"/>
                <w:sz w:val="14"/>
                <w:szCs w:val="14"/>
              </w:rPr>
            </w:pPr>
          </w:p>
          <w:p w14:paraId="26A8A5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 $visits-&gt;filter(function ($visit) {</w:t>
            </w:r>
          </w:p>
          <w:p w14:paraId="2EEF07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2;</w:t>
            </w:r>
          </w:p>
          <w:p w14:paraId="231166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6DA63D8E" w14:textId="77777777" w:rsidR="00E94826" w:rsidRPr="00D10282" w:rsidRDefault="00E94826" w:rsidP="00580305">
            <w:pPr>
              <w:tabs>
                <w:tab w:val="left" w:pos="4972"/>
              </w:tabs>
              <w:rPr>
                <w:rFonts w:ascii="Consolas" w:hAnsi="Consolas" w:cs="Times New Roman"/>
                <w:sz w:val="14"/>
                <w:szCs w:val="14"/>
              </w:rPr>
            </w:pPr>
          </w:p>
          <w:p w14:paraId="1D9457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 $visits-&gt;filter(function ($visit) {</w:t>
            </w:r>
          </w:p>
          <w:p w14:paraId="5EFD72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3;</w:t>
            </w:r>
          </w:p>
          <w:p w14:paraId="3C0DC9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7FDA61D" w14:textId="77777777" w:rsidR="00E94826" w:rsidRPr="00D10282" w:rsidRDefault="00E94826" w:rsidP="00580305">
            <w:pPr>
              <w:tabs>
                <w:tab w:val="left" w:pos="4972"/>
              </w:tabs>
              <w:rPr>
                <w:rFonts w:ascii="Consolas" w:hAnsi="Consolas" w:cs="Times New Roman"/>
                <w:sz w:val="14"/>
                <w:szCs w:val="14"/>
              </w:rPr>
            </w:pPr>
          </w:p>
          <w:p w14:paraId="58DAAB4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 $visits-&gt;filter(function ($visit) {</w:t>
            </w:r>
          </w:p>
          <w:p w14:paraId="57EACA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4;</w:t>
            </w:r>
          </w:p>
          <w:p w14:paraId="65653B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7AC41A8" w14:textId="77777777" w:rsidR="00E94826" w:rsidRPr="00D10282" w:rsidRDefault="00E94826" w:rsidP="00580305">
            <w:pPr>
              <w:tabs>
                <w:tab w:val="left" w:pos="4972"/>
              </w:tabs>
              <w:rPr>
                <w:rFonts w:ascii="Consolas" w:hAnsi="Consolas" w:cs="Times New Roman"/>
                <w:sz w:val="14"/>
                <w:szCs w:val="14"/>
              </w:rPr>
            </w:pPr>
          </w:p>
          <w:p w14:paraId="265FCB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Month = $visits-&gt;count();</w:t>
            </w:r>
          </w:p>
          <w:p w14:paraId="440F0F45" w14:textId="77777777" w:rsidR="00E94826" w:rsidRPr="00D10282" w:rsidRDefault="00E94826" w:rsidP="00580305">
            <w:pPr>
              <w:tabs>
                <w:tab w:val="left" w:pos="4972"/>
              </w:tabs>
              <w:rPr>
                <w:rFonts w:ascii="Consolas" w:hAnsi="Consolas" w:cs="Times New Roman"/>
                <w:sz w:val="14"/>
                <w:szCs w:val="14"/>
              </w:rPr>
            </w:pPr>
          </w:p>
          <w:p w14:paraId="10C9AA2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w:t>
            </w:r>
          </w:p>
          <w:p w14:paraId="239062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gt; $week1,</w:t>
            </w:r>
          </w:p>
          <w:p w14:paraId="7514DA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gt; $week2,</w:t>
            </w:r>
          </w:p>
          <w:p w14:paraId="3C20AFF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gt; $week3,</w:t>
            </w:r>
          </w:p>
          <w:p w14:paraId="4D0B4A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gt; $week4,</w:t>
            </w:r>
          </w:p>
          <w:p w14:paraId="4541A3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_month' =&gt; $thisMonth,</w:t>
            </w:r>
          </w:p>
          <w:p w14:paraId="0239409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97098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F8DF1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03D9D0F5"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Jadwal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5B14C8EF" w14:textId="77777777" w:rsidTr="00580305">
        <w:tc>
          <w:tcPr>
            <w:tcW w:w="8570" w:type="dxa"/>
          </w:tcPr>
          <w:p w14:paraId="563202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57998463" w14:textId="77777777" w:rsidR="00E94826" w:rsidRPr="00D10282" w:rsidRDefault="00E94826" w:rsidP="00580305">
            <w:pPr>
              <w:tabs>
                <w:tab w:val="left" w:pos="4972"/>
              </w:tabs>
              <w:rPr>
                <w:rFonts w:ascii="Consolas" w:hAnsi="Consolas" w:cs="Times New Roman"/>
                <w:sz w:val="14"/>
                <w:szCs w:val="14"/>
              </w:rPr>
            </w:pPr>
          </w:p>
          <w:p w14:paraId="3778B2A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2C6A0DE7" w14:textId="77777777" w:rsidR="00E94826" w:rsidRPr="00D10282" w:rsidRDefault="00E94826" w:rsidP="00580305">
            <w:pPr>
              <w:tabs>
                <w:tab w:val="left" w:pos="4972"/>
              </w:tabs>
              <w:rPr>
                <w:rFonts w:ascii="Consolas" w:hAnsi="Consolas" w:cs="Times New Roman"/>
                <w:sz w:val="14"/>
                <w:szCs w:val="14"/>
              </w:rPr>
            </w:pPr>
          </w:p>
          <w:p w14:paraId="7BA425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635166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okter;</w:t>
            </w:r>
          </w:p>
          <w:p w14:paraId="44E07F1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etailJadwal;</w:t>
            </w:r>
          </w:p>
          <w:p w14:paraId="737861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6C51D9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1B1A8E9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64DBE3A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62B895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5E5E15F2" w14:textId="77777777" w:rsidR="00E94826" w:rsidRPr="00D10282" w:rsidRDefault="00E94826" w:rsidP="00580305">
            <w:pPr>
              <w:tabs>
                <w:tab w:val="left" w:pos="4972"/>
              </w:tabs>
              <w:rPr>
                <w:rFonts w:ascii="Consolas" w:hAnsi="Consolas" w:cs="Times New Roman"/>
                <w:sz w:val="14"/>
                <w:szCs w:val="14"/>
              </w:rPr>
            </w:pPr>
          </w:p>
          <w:p w14:paraId="5A7CD05C" w14:textId="77777777" w:rsidR="00E94826" w:rsidRPr="00D10282" w:rsidRDefault="00E94826" w:rsidP="00580305">
            <w:pPr>
              <w:tabs>
                <w:tab w:val="left" w:pos="4972"/>
              </w:tabs>
              <w:rPr>
                <w:rFonts w:ascii="Consolas" w:hAnsi="Consolas" w:cs="Times New Roman"/>
                <w:sz w:val="14"/>
                <w:szCs w:val="14"/>
              </w:rPr>
            </w:pPr>
          </w:p>
          <w:p w14:paraId="015245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JadwalController extends Controller</w:t>
            </w:r>
          </w:p>
          <w:p w14:paraId="4C3D03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5BC45D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datadokter;</w:t>
            </w:r>
          </w:p>
          <w:p w14:paraId="17317072" w14:textId="77777777" w:rsidR="00E94826" w:rsidRPr="00D10282" w:rsidRDefault="00E94826" w:rsidP="00580305">
            <w:pPr>
              <w:tabs>
                <w:tab w:val="left" w:pos="4972"/>
              </w:tabs>
              <w:rPr>
                <w:rFonts w:ascii="Consolas" w:hAnsi="Consolas" w:cs="Times New Roman"/>
                <w:sz w:val="14"/>
                <w:szCs w:val="14"/>
              </w:rPr>
            </w:pPr>
          </w:p>
          <w:p w14:paraId="5EB380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DetailJadwal $datadokter)</w:t>
            </w:r>
          </w:p>
          <w:p w14:paraId="276526A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E890E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datadokter = $datadokter;</w:t>
            </w:r>
          </w:p>
          <w:p w14:paraId="1AF23D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A37C165" w14:textId="77777777" w:rsidR="00E94826" w:rsidRPr="00D10282" w:rsidRDefault="00E94826" w:rsidP="00580305">
            <w:pPr>
              <w:tabs>
                <w:tab w:val="left" w:pos="4972"/>
              </w:tabs>
              <w:rPr>
                <w:rFonts w:ascii="Consolas" w:hAnsi="Consolas" w:cs="Times New Roman"/>
                <w:sz w:val="14"/>
                <w:szCs w:val="14"/>
              </w:rPr>
            </w:pPr>
          </w:p>
          <w:p w14:paraId="280326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id)</w:t>
            </w:r>
          </w:p>
          <w:p w14:paraId="1BF9D0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9D10B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where("dokter_id", $id)-&gt;first();</w:t>
            </w:r>
          </w:p>
          <w:p w14:paraId="43A30F8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jadwal = DetailJadwal::with(['dokter'])-&gt;where("dokter_id", $id)-&gt;first();</w:t>
            </w:r>
          </w:p>
          <w:p w14:paraId="619875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jadwal = DB::table('detail_jadwal')-&gt;where('dokter_id', $id)-&gt;get();</w:t>
            </w:r>
          </w:p>
          <w:p w14:paraId="30EB402A" w14:textId="77777777" w:rsidR="00E94826" w:rsidRPr="00D10282" w:rsidRDefault="00E94826" w:rsidP="00580305">
            <w:pPr>
              <w:tabs>
                <w:tab w:val="left" w:pos="4972"/>
              </w:tabs>
              <w:rPr>
                <w:rFonts w:ascii="Consolas" w:hAnsi="Consolas" w:cs="Times New Roman"/>
                <w:sz w:val="14"/>
                <w:szCs w:val="14"/>
              </w:rPr>
            </w:pPr>
          </w:p>
          <w:p w14:paraId="4C0962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1F0826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16C540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datadokterjadwal', ['datajadwal' =&gt; $datajadwal, 'datadokter' =&gt; $dokter]);</w:t>
            </w:r>
          </w:p>
          <w:p w14:paraId="285285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0CC17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return view('admin.datadokterjadwal', ['datajadwal' =&gt; $datajadwal, 'datadokter' =&gt; $dokter]);</w:t>
            </w:r>
          </w:p>
          <w:p w14:paraId="30B6B7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atadokter = [</w:t>
            </w:r>
          </w:p>
          <w:p w14:paraId="6CB5F1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atadokter' =&gt; $this-&gt;datadokter-&gt;allData(),</w:t>
            </w:r>
          </w:p>
          <w:p w14:paraId="1B04E2F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2583AB4B" w14:textId="77777777" w:rsidR="00E94826" w:rsidRPr="00D10282" w:rsidRDefault="00E94826" w:rsidP="00580305">
            <w:pPr>
              <w:tabs>
                <w:tab w:val="left" w:pos="4972"/>
              </w:tabs>
              <w:rPr>
                <w:rFonts w:ascii="Consolas" w:hAnsi="Consolas" w:cs="Times New Roman"/>
                <w:sz w:val="14"/>
                <w:szCs w:val="14"/>
              </w:rPr>
            </w:pPr>
          </w:p>
          <w:p w14:paraId="474F31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turn view('admin.datadokter', $datadokter);</w:t>
            </w:r>
          </w:p>
          <w:p w14:paraId="4425A3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30A3308" w14:textId="77777777" w:rsidR="00E94826" w:rsidRPr="00D10282" w:rsidRDefault="00E94826" w:rsidP="00580305">
            <w:pPr>
              <w:tabs>
                <w:tab w:val="left" w:pos="4972"/>
              </w:tabs>
              <w:rPr>
                <w:rFonts w:ascii="Consolas" w:hAnsi="Consolas" w:cs="Times New Roman"/>
                <w:sz w:val="14"/>
                <w:szCs w:val="14"/>
              </w:rPr>
            </w:pPr>
          </w:p>
          <w:p w14:paraId="6954B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id)</w:t>
            </w:r>
          </w:p>
          <w:p w14:paraId="72ED507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3598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dokterjadwal_add', ['id' =&gt; $id]);</w:t>
            </w:r>
          </w:p>
          <w:p w14:paraId="441A508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0912942" w14:textId="77777777" w:rsidR="00E94826" w:rsidRPr="00D10282" w:rsidRDefault="00E94826" w:rsidP="00580305">
            <w:pPr>
              <w:tabs>
                <w:tab w:val="left" w:pos="4972"/>
              </w:tabs>
              <w:rPr>
                <w:rFonts w:ascii="Consolas" w:hAnsi="Consolas" w:cs="Times New Roman"/>
                <w:sz w:val="14"/>
                <w:szCs w:val="14"/>
              </w:rPr>
            </w:pPr>
          </w:p>
          <w:p w14:paraId="1BE8A2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 $id)</w:t>
            </w:r>
          </w:p>
          <w:p w14:paraId="46A9BE6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8F934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Validasi input form</w:t>
            </w:r>
          </w:p>
          <w:p w14:paraId="0B64D07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359E46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ired',</w:t>
            </w:r>
          </w:p>
          <w:p w14:paraId="13FA5AC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 =&gt; 'required',</w:t>
            </w:r>
          </w:p>
          <w:p w14:paraId="067A11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13FE9A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required' =&gt; 'Hari harus diisi!',</w:t>
            </w:r>
          </w:p>
          <w:p w14:paraId="2976CD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required' =&gt; 'Sesi harus diisi!',</w:t>
            </w:r>
          </w:p>
          <w:p w14:paraId="4DC2A7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A7DFD5" w14:textId="77777777" w:rsidR="00E94826" w:rsidRPr="00D10282" w:rsidRDefault="00E94826" w:rsidP="00580305">
            <w:pPr>
              <w:tabs>
                <w:tab w:val="left" w:pos="4972"/>
              </w:tabs>
              <w:rPr>
                <w:rFonts w:ascii="Consolas" w:hAnsi="Consolas" w:cs="Times New Roman"/>
                <w:sz w:val="14"/>
                <w:szCs w:val="14"/>
              </w:rPr>
            </w:pPr>
          </w:p>
          <w:p w14:paraId="2642C0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yiapkan data yang akan disimpan</w:t>
            </w:r>
          </w:p>
          <w:p w14:paraId="69DFCB5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49887E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est-&gt;hari,</w:t>
            </w:r>
          </w:p>
          <w:p w14:paraId="145A9F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 =&gt; $request-&gt;sesi,</w:t>
            </w:r>
          </w:p>
          <w:p w14:paraId="73B1A5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id,</w:t>
            </w:r>
          </w:p>
          <w:p w14:paraId="0123857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AC4C5E1" w14:textId="77777777" w:rsidR="00E94826" w:rsidRPr="00D10282" w:rsidRDefault="00E94826" w:rsidP="00580305">
            <w:pPr>
              <w:tabs>
                <w:tab w:val="left" w:pos="4972"/>
              </w:tabs>
              <w:rPr>
                <w:rFonts w:ascii="Consolas" w:hAnsi="Consolas" w:cs="Times New Roman"/>
                <w:sz w:val="14"/>
                <w:szCs w:val="14"/>
              </w:rPr>
            </w:pPr>
          </w:p>
          <w:p w14:paraId="79E82E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yimpan data menggunakan model (asumsi ada method addData di model yang digunakan)</w:t>
            </w:r>
          </w:p>
          <w:p w14:paraId="5B57EF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datadokter-&gt;addData($data);</w:t>
            </w:r>
          </w:p>
          <w:p w14:paraId="57982F9E" w14:textId="77777777" w:rsidR="00E94826" w:rsidRPr="00D10282" w:rsidRDefault="00E94826" w:rsidP="00580305">
            <w:pPr>
              <w:tabs>
                <w:tab w:val="left" w:pos="4972"/>
              </w:tabs>
              <w:rPr>
                <w:rFonts w:ascii="Consolas" w:hAnsi="Consolas" w:cs="Times New Roman"/>
                <w:sz w:val="14"/>
                <w:szCs w:val="14"/>
              </w:rPr>
            </w:pPr>
          </w:p>
          <w:p w14:paraId="0467A2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pesan sukses menggunakan SweetAlert (asumsi Alert diimport dengan benar)</w:t>
            </w:r>
          </w:p>
          <w:p w14:paraId="16D3F9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jadwal berhasil ditambahkan!');</w:t>
            </w:r>
          </w:p>
          <w:p w14:paraId="5D1699A1" w14:textId="77777777" w:rsidR="00E94826" w:rsidRPr="00D10282" w:rsidRDefault="00E94826" w:rsidP="00580305">
            <w:pPr>
              <w:tabs>
                <w:tab w:val="left" w:pos="4972"/>
              </w:tabs>
              <w:rPr>
                <w:rFonts w:ascii="Consolas" w:hAnsi="Consolas" w:cs="Times New Roman"/>
                <w:sz w:val="14"/>
                <w:szCs w:val="14"/>
              </w:rPr>
            </w:pPr>
          </w:p>
          <w:p w14:paraId="4710AD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direct ke halaman yang diinginkan dengan sintaks kurung keriting ganda</w:t>
            </w:r>
          </w:p>
          <w:p w14:paraId="65D527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jadwal/{$id}");</w:t>
            </w:r>
          </w:p>
          <w:p w14:paraId="3D578E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F2F958" w14:textId="77777777" w:rsidR="00E94826" w:rsidRPr="00D10282" w:rsidRDefault="00E94826" w:rsidP="00580305">
            <w:pPr>
              <w:tabs>
                <w:tab w:val="left" w:pos="4972"/>
              </w:tabs>
              <w:rPr>
                <w:rFonts w:ascii="Consolas" w:hAnsi="Consolas" w:cs="Times New Roman"/>
                <w:sz w:val="14"/>
                <w:szCs w:val="14"/>
              </w:rPr>
            </w:pPr>
          </w:p>
          <w:p w14:paraId="1E54A1E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jadwal_id)</w:t>
            </w:r>
          </w:p>
          <w:p w14:paraId="2FD2E0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7F585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Hapus entri terkait di tabel detail_jadwal terlebih dahulu</w:t>
            </w:r>
          </w:p>
          <w:p w14:paraId="31050C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detail_jadwal')-&gt;where('jadwal_id', $jadwal_id)-&gt;delete();</w:t>
            </w:r>
          </w:p>
          <w:p w14:paraId="29BED763" w14:textId="77777777" w:rsidR="00E94826" w:rsidRPr="00D10282" w:rsidRDefault="00E94826" w:rsidP="00580305">
            <w:pPr>
              <w:tabs>
                <w:tab w:val="left" w:pos="4972"/>
              </w:tabs>
              <w:rPr>
                <w:rFonts w:ascii="Consolas" w:hAnsi="Consolas" w:cs="Times New Roman"/>
                <w:sz w:val="14"/>
                <w:szCs w:val="14"/>
              </w:rPr>
            </w:pPr>
          </w:p>
          <w:p w14:paraId="1959AE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95E2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dokter</w:t>
            </w:r>
          </w:p>
          <w:p w14:paraId="312895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jadwal dokter berhasil dihapus!'); </w:t>
            </w:r>
          </w:p>
          <w:p w14:paraId="7CF845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d_dokter = DB::table('detail_jadwal')-&gt;where('jadwal_id', $jadwal_id)-&gt;value('dokter_id');</w:t>
            </w:r>
          </w:p>
          <w:p w14:paraId="5BA1F6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id_dokter==NULL){</w:t>
            </w:r>
          </w:p>
          <w:p w14:paraId="6F7081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w:t>
            </w:r>
          </w:p>
          <w:p w14:paraId="4A2EFC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9941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1D82AD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jadwal/{$id_dokter}");</w:t>
            </w:r>
          </w:p>
          <w:p w14:paraId="394840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DD7A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A800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34B078" w14:textId="77777777" w:rsidR="00E94826" w:rsidRPr="00D10282" w:rsidRDefault="00E94826" w:rsidP="00580305">
            <w:pPr>
              <w:tabs>
                <w:tab w:val="left" w:pos="4972"/>
              </w:tabs>
              <w:rPr>
                <w:rFonts w:ascii="Consolas" w:hAnsi="Consolas" w:cs="Times New Roman"/>
                <w:sz w:val="14"/>
                <w:szCs w:val="14"/>
              </w:rPr>
            </w:pPr>
          </w:p>
          <w:p w14:paraId="3A628A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717541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A5057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dokter = DB::table('detail_jadwal')-&gt;where('jadwal_id', $id)-&gt;first();</w:t>
            </w:r>
          </w:p>
          <w:p w14:paraId="3745DC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dokterjadwal_edit', ['datadokter' =&gt; $datadokter]);</w:t>
            </w:r>
          </w:p>
          <w:p w14:paraId="0E177A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B5C9B7" w14:textId="77777777" w:rsidR="00E94826" w:rsidRPr="00D10282" w:rsidRDefault="00E94826" w:rsidP="00580305">
            <w:pPr>
              <w:tabs>
                <w:tab w:val="left" w:pos="4972"/>
              </w:tabs>
              <w:rPr>
                <w:rFonts w:ascii="Consolas" w:hAnsi="Consolas" w:cs="Times New Roman"/>
                <w:sz w:val="14"/>
                <w:szCs w:val="14"/>
              </w:rPr>
            </w:pPr>
          </w:p>
          <w:p w14:paraId="1A0837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48335D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59721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41FBD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ired',</w:t>
            </w:r>
          </w:p>
          <w:p w14:paraId="7663CDB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 =&gt; 'required',</w:t>
            </w:r>
          </w:p>
          <w:p w14:paraId="6DD7F4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10BE03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required' =&gt; 'Hari harus diisi!',</w:t>
            </w:r>
          </w:p>
          <w:p w14:paraId="6490EB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required' =&gt; 'Sesi harus diisi!',</w:t>
            </w:r>
          </w:p>
          <w:p w14:paraId="269DC7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DE903AE" w14:textId="77777777" w:rsidR="00E94826" w:rsidRPr="00D10282" w:rsidRDefault="00E94826" w:rsidP="00580305">
            <w:pPr>
              <w:tabs>
                <w:tab w:val="left" w:pos="4972"/>
              </w:tabs>
              <w:rPr>
                <w:rFonts w:ascii="Consolas" w:hAnsi="Consolas" w:cs="Times New Roman"/>
                <w:sz w:val="14"/>
                <w:szCs w:val="14"/>
              </w:rPr>
            </w:pPr>
          </w:p>
          <w:p w14:paraId="3F3EDD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69B75B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est-&gt;hari,</w:t>
            </w:r>
          </w:p>
          <w:p w14:paraId="3A3EA6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sesi' =&gt; $request-&gt;sesi,</w:t>
            </w:r>
          </w:p>
          <w:p w14:paraId="1092DE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D7337CD" w14:textId="77777777" w:rsidR="00E94826" w:rsidRPr="00D10282" w:rsidRDefault="00E94826" w:rsidP="00580305">
            <w:pPr>
              <w:tabs>
                <w:tab w:val="left" w:pos="4972"/>
              </w:tabs>
              <w:rPr>
                <w:rFonts w:ascii="Consolas" w:hAnsi="Consolas" w:cs="Times New Roman"/>
                <w:sz w:val="14"/>
                <w:szCs w:val="14"/>
              </w:rPr>
            </w:pPr>
          </w:p>
          <w:p w14:paraId="78309C9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detail_jadwal')-&gt;where('jadwal_id', $id)-&gt;update($data);</w:t>
            </w:r>
          </w:p>
          <w:p w14:paraId="7BF46D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d_dokter = DB::table('detail_jadwal')-&gt;where('jadwal_id', $id)-&gt;value('dokter_id');</w:t>
            </w:r>
          </w:p>
          <w:p w14:paraId="6B16D2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Jadwal berhasil diupdate!');</w:t>
            </w:r>
          </w:p>
          <w:p w14:paraId="658FB1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jadwal/{$id_dokter}");</w:t>
            </w:r>
          </w:p>
          <w:p w14:paraId="549416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294A5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476D6BEA"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Pasie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8DB4AF3" w14:textId="77777777" w:rsidTr="00580305">
        <w:tc>
          <w:tcPr>
            <w:tcW w:w="8570" w:type="dxa"/>
          </w:tcPr>
          <w:p w14:paraId="4BD1C9D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4A395B81" w14:textId="77777777" w:rsidR="00E94826" w:rsidRPr="00D10282" w:rsidRDefault="00E94826" w:rsidP="00580305">
            <w:pPr>
              <w:tabs>
                <w:tab w:val="left" w:pos="4972"/>
              </w:tabs>
              <w:rPr>
                <w:rFonts w:ascii="Consolas" w:hAnsi="Consolas" w:cs="Times New Roman"/>
                <w:sz w:val="14"/>
                <w:szCs w:val="14"/>
              </w:rPr>
            </w:pPr>
          </w:p>
          <w:p w14:paraId="15783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40D2B4D7" w14:textId="77777777" w:rsidR="00E94826" w:rsidRPr="00D10282" w:rsidRDefault="00E94826" w:rsidP="00580305">
            <w:pPr>
              <w:tabs>
                <w:tab w:val="left" w:pos="4972"/>
              </w:tabs>
              <w:rPr>
                <w:rFonts w:ascii="Consolas" w:hAnsi="Consolas" w:cs="Times New Roman"/>
                <w:sz w:val="14"/>
                <w:szCs w:val="14"/>
              </w:rPr>
            </w:pPr>
          </w:p>
          <w:p w14:paraId="6E7067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694D2E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510D0E9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asien;</w:t>
            </w:r>
          </w:p>
          <w:p w14:paraId="7CF572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6F47A1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2A125C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1D649E8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38225A4A" w14:textId="77777777" w:rsidR="00E94826" w:rsidRPr="00D10282" w:rsidRDefault="00E94826" w:rsidP="00580305">
            <w:pPr>
              <w:tabs>
                <w:tab w:val="left" w:pos="4972"/>
              </w:tabs>
              <w:rPr>
                <w:rFonts w:ascii="Consolas" w:hAnsi="Consolas" w:cs="Times New Roman"/>
                <w:sz w:val="14"/>
                <w:szCs w:val="14"/>
              </w:rPr>
            </w:pPr>
          </w:p>
          <w:p w14:paraId="18EE9A0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PasienController extends Controller</w:t>
            </w:r>
          </w:p>
          <w:p w14:paraId="1497F3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2473E9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pasien;</w:t>
            </w:r>
          </w:p>
          <w:p w14:paraId="0DDD99B2" w14:textId="77777777" w:rsidR="00E94826" w:rsidRPr="00D10282" w:rsidRDefault="00E94826" w:rsidP="00580305">
            <w:pPr>
              <w:tabs>
                <w:tab w:val="left" w:pos="4972"/>
              </w:tabs>
              <w:rPr>
                <w:rFonts w:ascii="Consolas" w:hAnsi="Consolas" w:cs="Times New Roman"/>
                <w:sz w:val="14"/>
                <w:szCs w:val="14"/>
              </w:rPr>
            </w:pPr>
          </w:p>
          <w:p w14:paraId="095DFF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Pasien $pasien)</w:t>
            </w:r>
          </w:p>
          <w:p w14:paraId="763025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0D2A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pasien = $pasien;</w:t>
            </w:r>
          </w:p>
          <w:p w14:paraId="0420429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4A6F218" w14:textId="77777777" w:rsidR="00E94826" w:rsidRPr="00D10282" w:rsidRDefault="00E94826" w:rsidP="00580305">
            <w:pPr>
              <w:tabs>
                <w:tab w:val="left" w:pos="4972"/>
              </w:tabs>
              <w:rPr>
                <w:rFonts w:ascii="Consolas" w:hAnsi="Consolas" w:cs="Times New Roman"/>
                <w:sz w:val="14"/>
                <w:szCs w:val="14"/>
              </w:rPr>
            </w:pPr>
          </w:p>
          <w:p w14:paraId="73A263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37D99F3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BD81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DB::table('reservasi_rekam_medik')</w:t>
            </w:r>
          </w:p>
          <w:p w14:paraId="2B2995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755CFF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0BC860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2136FF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0)</w:t>
            </w:r>
          </w:p>
          <w:p w14:paraId="55FF44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3CF64F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504B75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79FA2AA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gt;get();</w:t>
            </w:r>
          </w:p>
          <w:p w14:paraId="0D43F86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9E55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C4F4C8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3937BE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datapasien', compact('reservasi'));</w:t>
            </w:r>
          </w:p>
          <w:p w14:paraId="2AA047C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elseif($user-&gt;role === 'dokter' ||  $user-&gt;role === 'Dokter') {</w:t>
            </w:r>
          </w:p>
          <w:p w14:paraId="61EF17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datapasien', compact('reservasi'));</w:t>
            </w:r>
          </w:p>
          <w:p w14:paraId="2C72EF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5F700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785A223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pasien', compact('reservasi'));</w:t>
            </w:r>
          </w:p>
          <w:p w14:paraId="34DECD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8FD1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27055E0" w14:textId="77777777" w:rsidR="00E94826" w:rsidRPr="00D10282" w:rsidRDefault="00E94826" w:rsidP="00580305">
            <w:pPr>
              <w:tabs>
                <w:tab w:val="left" w:pos="4972"/>
              </w:tabs>
              <w:rPr>
                <w:rFonts w:ascii="Consolas" w:hAnsi="Consolas" w:cs="Times New Roman"/>
                <w:sz w:val="14"/>
                <w:szCs w:val="14"/>
              </w:rPr>
            </w:pPr>
          </w:p>
          <w:p w14:paraId="6A9B59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4BBD526" w14:textId="77777777" w:rsidR="00E94826" w:rsidRPr="00D10282" w:rsidRDefault="00E94826" w:rsidP="00580305">
            <w:pPr>
              <w:tabs>
                <w:tab w:val="left" w:pos="4972"/>
              </w:tabs>
              <w:rPr>
                <w:rFonts w:ascii="Consolas" w:hAnsi="Consolas" w:cs="Times New Roman"/>
                <w:sz w:val="14"/>
                <w:szCs w:val="14"/>
              </w:rPr>
            </w:pPr>
          </w:p>
          <w:p w14:paraId="14ECF8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w:t>
            </w:r>
          </w:p>
          <w:p w14:paraId="61F433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07A0A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14FD61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5797C4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datapasien_add');</w:t>
            </w:r>
          </w:p>
          <w:p w14:paraId="7459EF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474B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7F352E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pasien_add');</w:t>
            </w:r>
          </w:p>
          <w:p w14:paraId="363F215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EEEAB66" w14:textId="77777777" w:rsidR="00E94826" w:rsidRPr="00D10282" w:rsidRDefault="00E94826" w:rsidP="00580305">
            <w:pPr>
              <w:tabs>
                <w:tab w:val="left" w:pos="4972"/>
              </w:tabs>
              <w:rPr>
                <w:rFonts w:ascii="Consolas" w:hAnsi="Consolas" w:cs="Times New Roman"/>
                <w:sz w:val="14"/>
                <w:szCs w:val="14"/>
              </w:rPr>
            </w:pPr>
          </w:p>
          <w:p w14:paraId="153222A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6815CB" w14:textId="77777777" w:rsidR="00E94826" w:rsidRPr="00D10282" w:rsidRDefault="00E94826" w:rsidP="00580305">
            <w:pPr>
              <w:tabs>
                <w:tab w:val="left" w:pos="4972"/>
              </w:tabs>
              <w:rPr>
                <w:rFonts w:ascii="Consolas" w:hAnsi="Consolas" w:cs="Times New Roman"/>
                <w:sz w:val="14"/>
                <w:szCs w:val="14"/>
              </w:rPr>
            </w:pPr>
          </w:p>
          <w:p w14:paraId="1718DE4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w:t>
            </w:r>
          </w:p>
          <w:p w14:paraId="3013C8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006C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655A26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w:t>
            </w:r>
          </w:p>
          <w:p w14:paraId="4E71873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w:t>
            </w:r>
          </w:p>
          <w:p w14:paraId="745CAA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w:t>
            </w:r>
          </w:p>
          <w:p w14:paraId="21FC94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w:t>
            </w:r>
          </w:p>
          <w:p w14:paraId="71C863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w:t>
            </w:r>
          </w:p>
          <w:p w14:paraId="2FA7C3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w:t>
            </w:r>
          </w:p>
          <w:p w14:paraId="51FD03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7535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852D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nama.required' =&gt; 'Nama harus diisi!',</w:t>
            </w:r>
          </w:p>
          <w:p w14:paraId="313340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required' =&gt; 'tempat_lahir harus diisi!',</w:t>
            </w:r>
          </w:p>
          <w:p w14:paraId="163829D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required' =&gt; 'tanggal_lahir harus diisi!',</w:t>
            </w:r>
          </w:p>
          <w:p w14:paraId="03A8F3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required' =&gt; 'pekerjaan harus diisi!',</w:t>
            </w:r>
          </w:p>
          <w:p w14:paraId="0382B4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required' =&gt; 'alamat harus diisi!',</w:t>
            </w:r>
          </w:p>
          <w:p w14:paraId="48439E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required' =&gt; 'no_Telp harus diisi!',</w:t>
            </w:r>
          </w:p>
          <w:p w14:paraId="65139F21" w14:textId="77777777" w:rsidR="00E94826" w:rsidRPr="00D10282" w:rsidRDefault="00E94826" w:rsidP="00580305">
            <w:pPr>
              <w:tabs>
                <w:tab w:val="left" w:pos="4972"/>
              </w:tabs>
              <w:rPr>
                <w:rFonts w:ascii="Consolas" w:hAnsi="Consolas" w:cs="Times New Roman"/>
                <w:sz w:val="14"/>
                <w:szCs w:val="14"/>
              </w:rPr>
            </w:pPr>
          </w:p>
          <w:p w14:paraId="3CCCB4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38EB83" w14:textId="77777777" w:rsidR="00E94826" w:rsidRPr="00D10282" w:rsidRDefault="00E94826" w:rsidP="00580305">
            <w:pPr>
              <w:tabs>
                <w:tab w:val="left" w:pos="4972"/>
              </w:tabs>
              <w:rPr>
                <w:rFonts w:ascii="Consolas" w:hAnsi="Consolas" w:cs="Times New Roman"/>
                <w:sz w:val="14"/>
                <w:szCs w:val="14"/>
              </w:rPr>
            </w:pPr>
          </w:p>
          <w:p w14:paraId="66AFAE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7CBB8B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est-&gt;nama,</w:t>
            </w:r>
          </w:p>
          <w:p w14:paraId="41F437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est-&gt;tempat_lahir,</w:t>
            </w:r>
          </w:p>
          <w:p w14:paraId="510B98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est-&gt;tempat_lahir,</w:t>
            </w:r>
          </w:p>
          <w:p w14:paraId="44DA68A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est-&gt;pekerjaan,</w:t>
            </w:r>
          </w:p>
          <w:p w14:paraId="09EE2B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est-&gt;alamat,</w:t>
            </w:r>
          </w:p>
          <w:p w14:paraId="111832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est-&gt;no_Telp,</w:t>
            </w:r>
          </w:p>
          <w:p w14:paraId="684559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77A99CB" w14:textId="77777777" w:rsidR="00E94826" w:rsidRPr="00D10282" w:rsidRDefault="00E94826" w:rsidP="00580305">
            <w:pPr>
              <w:tabs>
                <w:tab w:val="left" w:pos="4972"/>
              </w:tabs>
              <w:rPr>
                <w:rFonts w:ascii="Consolas" w:hAnsi="Consolas" w:cs="Times New Roman"/>
                <w:sz w:val="14"/>
                <w:szCs w:val="14"/>
              </w:rPr>
            </w:pPr>
          </w:p>
          <w:p w14:paraId="456ACC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D22D741" w14:textId="77777777" w:rsidR="00E94826" w:rsidRPr="00D10282" w:rsidRDefault="00E94826" w:rsidP="00580305">
            <w:pPr>
              <w:tabs>
                <w:tab w:val="left" w:pos="4972"/>
              </w:tabs>
              <w:rPr>
                <w:rFonts w:ascii="Consolas" w:hAnsi="Consolas" w:cs="Times New Roman"/>
                <w:sz w:val="14"/>
                <w:szCs w:val="14"/>
              </w:rPr>
            </w:pPr>
          </w:p>
          <w:p w14:paraId="2CA8AB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pasien-&gt;addData($data);</w:t>
            </w:r>
          </w:p>
          <w:p w14:paraId="5DD5E9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pasien berhasil ditambahkan!');</w:t>
            </w:r>
          </w:p>
          <w:p w14:paraId="725FE7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443C6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1710A2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datapasien');</w:t>
            </w:r>
          </w:p>
          <w:p w14:paraId="74475A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06CA7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13752B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adatapasien');</w:t>
            </w:r>
          </w:p>
          <w:p w14:paraId="111CC1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72957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804B9F8" w14:textId="77777777" w:rsidR="00E94826" w:rsidRPr="00D10282" w:rsidRDefault="00E94826" w:rsidP="00580305">
            <w:pPr>
              <w:tabs>
                <w:tab w:val="left" w:pos="4972"/>
              </w:tabs>
              <w:rPr>
                <w:rFonts w:ascii="Consolas" w:hAnsi="Consolas" w:cs="Times New Roman"/>
                <w:sz w:val="14"/>
                <w:szCs w:val="14"/>
              </w:rPr>
            </w:pPr>
          </w:p>
          <w:p w14:paraId="585F2D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pasien_id)</w:t>
            </w:r>
          </w:p>
          <w:p w14:paraId="566BAD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BF611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DB::table('reservasi_rekam_medik')</w:t>
            </w:r>
          </w:p>
          <w:p w14:paraId="2A1662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37BC98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59431D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7EBF5A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0)</w:t>
            </w:r>
          </w:p>
          <w:p w14:paraId="0DFE44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6E9D52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246849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4FD674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gt;get();</w:t>
            </w:r>
          </w:p>
          <w:p w14:paraId="7136B348" w14:textId="77777777" w:rsidR="00E94826" w:rsidRPr="00D10282" w:rsidRDefault="00E94826" w:rsidP="00580305">
            <w:pPr>
              <w:tabs>
                <w:tab w:val="left" w:pos="4972"/>
              </w:tabs>
              <w:rPr>
                <w:rFonts w:ascii="Consolas" w:hAnsi="Consolas" w:cs="Times New Roman"/>
                <w:sz w:val="14"/>
                <w:szCs w:val="14"/>
              </w:rPr>
            </w:pPr>
          </w:p>
          <w:p w14:paraId="5A88D0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Setelah itu, hapus entri dari tabel pasien</w:t>
            </w:r>
          </w:p>
          <w:p w14:paraId="4DC348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pasien')-&gt;where('pasien_id', $pasien_id)-&gt;delete();</w:t>
            </w:r>
          </w:p>
          <w:p w14:paraId="57D23E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7B9BB1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pasien</w:t>
            </w:r>
          </w:p>
          <w:p w14:paraId="6B4A82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pasien berhasil dihapus!');</w:t>
            </w:r>
          </w:p>
          <w:p w14:paraId="24889D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7FFFC4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227E50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datapasien');</w:t>
            </w:r>
          </w:p>
          <w:p w14:paraId="62E0C34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3B199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2F640B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adatapasien');</w:t>
            </w:r>
          </w:p>
          <w:p w14:paraId="2C155D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AB6D2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B8EB07" w14:textId="77777777" w:rsidR="00E94826" w:rsidRPr="00D10282" w:rsidRDefault="00E94826" w:rsidP="00580305">
            <w:pPr>
              <w:tabs>
                <w:tab w:val="left" w:pos="4972"/>
              </w:tabs>
              <w:rPr>
                <w:rFonts w:ascii="Consolas" w:hAnsi="Consolas" w:cs="Times New Roman"/>
                <w:sz w:val="14"/>
                <w:szCs w:val="14"/>
              </w:rPr>
            </w:pPr>
          </w:p>
          <w:p w14:paraId="6B1D4A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5DADCA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35060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 = DB::table('pasien')-&gt;where('pasien_id', $id)-&gt;first();</w:t>
            </w:r>
          </w:p>
          <w:p w14:paraId="6035931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588A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19CF1C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398BCC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datapasien_edit', ['pasien' =&gt; $pasien]);</w:t>
            </w:r>
          </w:p>
          <w:p w14:paraId="4324B51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43E58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31CA6D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pasien_edit', ['pasien' =&gt; $pasien]);</w:t>
            </w:r>
          </w:p>
          <w:p w14:paraId="3DCE03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57B2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65B9235" w14:textId="77777777" w:rsidR="00E94826" w:rsidRPr="00D10282" w:rsidRDefault="00E94826" w:rsidP="00580305">
            <w:pPr>
              <w:tabs>
                <w:tab w:val="left" w:pos="4972"/>
              </w:tabs>
              <w:rPr>
                <w:rFonts w:ascii="Consolas" w:hAnsi="Consolas" w:cs="Times New Roman"/>
                <w:sz w:val="14"/>
                <w:szCs w:val="14"/>
              </w:rPr>
            </w:pPr>
          </w:p>
          <w:p w14:paraId="3204F2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02EAB7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19F5E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5A05F9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w:t>
            </w:r>
          </w:p>
          <w:p w14:paraId="324B52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w:t>
            </w:r>
          </w:p>
          <w:p w14:paraId="0EB911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w:t>
            </w:r>
          </w:p>
          <w:p w14:paraId="6CDF9A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w:t>
            </w:r>
          </w:p>
          <w:p w14:paraId="593D01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w:t>
            </w:r>
          </w:p>
          <w:p w14:paraId="146086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w:t>
            </w:r>
          </w:p>
          <w:p w14:paraId="5615F6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AA3027" w14:textId="77777777" w:rsidR="00E94826" w:rsidRPr="00D10282" w:rsidRDefault="00E94826" w:rsidP="00580305">
            <w:pPr>
              <w:tabs>
                <w:tab w:val="left" w:pos="4972"/>
              </w:tabs>
              <w:rPr>
                <w:rFonts w:ascii="Consolas" w:hAnsi="Consolas" w:cs="Times New Roman"/>
                <w:sz w:val="14"/>
                <w:szCs w:val="14"/>
              </w:rPr>
            </w:pPr>
          </w:p>
          <w:p w14:paraId="530610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data = [</w:t>
            </w:r>
          </w:p>
          <w:p w14:paraId="2AB5B6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est-&gt;nama,</w:t>
            </w:r>
          </w:p>
          <w:p w14:paraId="182859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est-&gt;tempat_lahir,</w:t>
            </w:r>
          </w:p>
          <w:p w14:paraId="5F0E76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est-&gt;tanggal_lahir,</w:t>
            </w:r>
          </w:p>
          <w:p w14:paraId="48E0DB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est-&gt;pekerjaan,</w:t>
            </w:r>
          </w:p>
          <w:p w14:paraId="754C03A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est-&gt;alamat,</w:t>
            </w:r>
          </w:p>
          <w:p w14:paraId="003516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est-&gt;no_Telp,</w:t>
            </w:r>
          </w:p>
          <w:p w14:paraId="0FAB327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BCB0CA" w14:textId="77777777" w:rsidR="00E94826" w:rsidRPr="00D10282" w:rsidRDefault="00E94826" w:rsidP="00580305">
            <w:pPr>
              <w:tabs>
                <w:tab w:val="left" w:pos="4972"/>
              </w:tabs>
              <w:rPr>
                <w:rFonts w:ascii="Consolas" w:hAnsi="Consolas" w:cs="Times New Roman"/>
                <w:sz w:val="14"/>
                <w:szCs w:val="14"/>
              </w:rPr>
            </w:pPr>
          </w:p>
          <w:p w14:paraId="22D713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pasien')-&gt;where('pasien_id', $id)-&gt;update($data);</w:t>
            </w:r>
          </w:p>
          <w:p w14:paraId="300A50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pasien berhasil diupdate!');</w:t>
            </w:r>
          </w:p>
          <w:p w14:paraId="16BD09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D1781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39BFF7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datapasien");</w:t>
            </w:r>
          </w:p>
          <w:p w14:paraId="1481AA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897D9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2EA396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adatapasien');</w:t>
            </w:r>
          </w:p>
          <w:p w14:paraId="54D23A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1CB2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EF0D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0FD7472A"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kam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340DAD1E" w14:textId="77777777" w:rsidTr="00580305">
        <w:tc>
          <w:tcPr>
            <w:tcW w:w="8570" w:type="dxa"/>
          </w:tcPr>
          <w:p w14:paraId="50D1C5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1A940A37" w14:textId="77777777" w:rsidR="00E94826" w:rsidRPr="00D10282" w:rsidRDefault="00E94826" w:rsidP="00580305">
            <w:pPr>
              <w:tabs>
                <w:tab w:val="left" w:pos="4972"/>
              </w:tabs>
              <w:rPr>
                <w:rFonts w:ascii="Consolas" w:hAnsi="Consolas" w:cs="Times New Roman"/>
                <w:sz w:val="14"/>
                <w:szCs w:val="14"/>
              </w:rPr>
            </w:pPr>
          </w:p>
          <w:p w14:paraId="3C5893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2D2380EB" w14:textId="77777777" w:rsidR="00E94826" w:rsidRPr="00D10282" w:rsidRDefault="00E94826" w:rsidP="00580305">
            <w:pPr>
              <w:tabs>
                <w:tab w:val="left" w:pos="4972"/>
              </w:tabs>
              <w:rPr>
                <w:rFonts w:ascii="Consolas" w:hAnsi="Consolas" w:cs="Times New Roman"/>
                <w:sz w:val="14"/>
                <w:szCs w:val="14"/>
              </w:rPr>
            </w:pPr>
          </w:p>
          <w:p w14:paraId="461588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432325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365A72F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46F8EA2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kamMedik;</w:t>
            </w:r>
          </w:p>
          <w:p w14:paraId="563AFE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servasi;</w:t>
            </w:r>
          </w:p>
          <w:p w14:paraId="3054BA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erawatanReservasi;</w:t>
            </w:r>
          </w:p>
          <w:p w14:paraId="3D9104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7F6A65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2FCE86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2117A4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erawatan;</w:t>
            </w:r>
          </w:p>
          <w:p w14:paraId="2320A725" w14:textId="77777777" w:rsidR="00E94826" w:rsidRPr="00D10282" w:rsidRDefault="00E94826" w:rsidP="00580305">
            <w:pPr>
              <w:tabs>
                <w:tab w:val="left" w:pos="4972"/>
              </w:tabs>
              <w:rPr>
                <w:rFonts w:ascii="Consolas" w:hAnsi="Consolas" w:cs="Times New Roman"/>
                <w:sz w:val="14"/>
                <w:szCs w:val="14"/>
              </w:rPr>
            </w:pPr>
          </w:p>
          <w:p w14:paraId="36B903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RekamController extends Controller</w:t>
            </w:r>
          </w:p>
          <w:p w14:paraId="72BE425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0803846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rekam_medik;</w:t>
            </w:r>
          </w:p>
          <w:p w14:paraId="09FC49CE" w14:textId="77777777" w:rsidR="00E94826" w:rsidRPr="00D10282" w:rsidRDefault="00E94826" w:rsidP="00580305">
            <w:pPr>
              <w:tabs>
                <w:tab w:val="left" w:pos="4972"/>
              </w:tabs>
              <w:rPr>
                <w:rFonts w:ascii="Consolas" w:hAnsi="Consolas" w:cs="Times New Roman"/>
                <w:sz w:val="14"/>
                <w:szCs w:val="14"/>
              </w:rPr>
            </w:pPr>
          </w:p>
          <w:p w14:paraId="2EA80F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RekamMedik $rekam_medik)</w:t>
            </w:r>
          </w:p>
          <w:p w14:paraId="0059D7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1B9D4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rekam_medik = $rekam_medik;</w:t>
            </w:r>
          </w:p>
          <w:p w14:paraId="211E0A1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874E229" w14:textId="77777777" w:rsidR="00E94826" w:rsidRPr="00D10282" w:rsidRDefault="00E94826" w:rsidP="00580305">
            <w:pPr>
              <w:tabs>
                <w:tab w:val="left" w:pos="4972"/>
              </w:tabs>
              <w:rPr>
                <w:rFonts w:ascii="Consolas" w:hAnsi="Consolas" w:cs="Times New Roman"/>
                <w:sz w:val="14"/>
                <w:szCs w:val="14"/>
              </w:rPr>
            </w:pPr>
          </w:p>
          <w:p w14:paraId="5714FC7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id)</w:t>
            </w:r>
          </w:p>
          <w:p w14:paraId="5B2706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39D3B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ri semua pasien terkait dengan dokter_id melalui rekam_medik</w:t>
            </w:r>
          </w:p>
          <w:p w14:paraId="5C7B7A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Ids = DB::table('reservasi_rekam_medik')-&gt;where('reservasi_id', $id)-&gt;pluck('pasien_id');</w:t>
            </w:r>
          </w:p>
          <w:p w14:paraId="0823FA14" w14:textId="77777777" w:rsidR="00E94826" w:rsidRPr="00D10282" w:rsidRDefault="00E94826" w:rsidP="00580305">
            <w:pPr>
              <w:tabs>
                <w:tab w:val="left" w:pos="4972"/>
              </w:tabs>
              <w:rPr>
                <w:rFonts w:ascii="Consolas" w:hAnsi="Consolas" w:cs="Times New Roman"/>
                <w:sz w:val="14"/>
                <w:szCs w:val="14"/>
              </w:rPr>
            </w:pPr>
          </w:p>
          <w:p w14:paraId="673D7A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dokter = DB::table("reservasi_rekam_medik")</w:t>
            </w:r>
          </w:p>
          <w:p w14:paraId="3C8AB0A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2FA88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703FB7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57612F8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pasien = DB::table("reservasi_rekam_medik")</w:t>
            </w:r>
          </w:p>
          <w:p w14:paraId="46690C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4721095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596FCE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3158CA05" w14:textId="77777777" w:rsidR="00E94826" w:rsidRPr="00D10282" w:rsidRDefault="00E94826" w:rsidP="00580305">
            <w:pPr>
              <w:tabs>
                <w:tab w:val="left" w:pos="4972"/>
              </w:tabs>
              <w:rPr>
                <w:rFonts w:ascii="Consolas" w:hAnsi="Consolas" w:cs="Times New Roman"/>
                <w:sz w:val="14"/>
                <w:szCs w:val="14"/>
              </w:rPr>
            </w:pPr>
          </w:p>
          <w:p w14:paraId="364AEF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reservasi = PerawatanReservasi::with(['reservasi','perawatan'])</w:t>
            </w:r>
          </w:p>
          <w:p w14:paraId="73CDC2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 )</w:t>
            </w:r>
          </w:p>
          <w:p w14:paraId="37BB55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28D404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8C54235" w14:textId="77777777" w:rsidR="00E94826" w:rsidRPr="00D10282" w:rsidRDefault="00E94826" w:rsidP="00580305">
            <w:pPr>
              <w:tabs>
                <w:tab w:val="left" w:pos="4972"/>
              </w:tabs>
              <w:rPr>
                <w:rFonts w:ascii="Consolas" w:hAnsi="Consolas" w:cs="Times New Roman"/>
                <w:sz w:val="14"/>
                <w:szCs w:val="14"/>
              </w:rPr>
            </w:pPr>
          </w:p>
          <w:p w14:paraId="7289DC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 = DB::table('rekam_medik')</w:t>
            </w:r>
          </w:p>
          <w:p w14:paraId="2DE7528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whereIn('rekam_medik.reservasi_id', $reservasiIds)</w:t>
            </w:r>
          </w:p>
          <w:p w14:paraId="1E55BA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first();</w:t>
            </w:r>
          </w:p>
          <w:p w14:paraId="59D994E2" w14:textId="77777777" w:rsidR="00E94826" w:rsidRPr="00D10282" w:rsidRDefault="00E94826" w:rsidP="00580305">
            <w:pPr>
              <w:tabs>
                <w:tab w:val="left" w:pos="4972"/>
              </w:tabs>
              <w:rPr>
                <w:rFonts w:ascii="Consolas" w:hAnsi="Consolas" w:cs="Times New Roman"/>
                <w:sz w:val="14"/>
                <w:szCs w:val="14"/>
              </w:rPr>
            </w:pPr>
          </w:p>
          <w:p w14:paraId="0B318B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_perawatan = DB::table('rekam_medik')</w:t>
            </w:r>
          </w:p>
          <w:p w14:paraId="06C8431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join('perawatan', 'rekam_medik.perawatan_id', '=', 'perawatan.perawatan_id')</w:t>
            </w:r>
          </w:p>
          <w:p w14:paraId="4BC1A7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whereIn('rekam_medik.reservasi_id', $reservasiIds)</w:t>
            </w:r>
          </w:p>
          <w:p w14:paraId="5F35B9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first();</w:t>
            </w:r>
          </w:p>
          <w:p w14:paraId="2B2920F1" w14:textId="77777777" w:rsidR="00E94826" w:rsidRPr="00D10282" w:rsidRDefault="00E94826" w:rsidP="00580305">
            <w:pPr>
              <w:tabs>
                <w:tab w:val="left" w:pos="4972"/>
              </w:tabs>
              <w:rPr>
                <w:rFonts w:ascii="Consolas" w:hAnsi="Consolas" w:cs="Times New Roman"/>
                <w:sz w:val="14"/>
                <w:szCs w:val="14"/>
              </w:rPr>
            </w:pPr>
          </w:p>
          <w:p w14:paraId="63E1917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with('perawatan')-&gt;findOrFail($id);</w:t>
            </w:r>
          </w:p>
          <w:p w14:paraId="5F9693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E9A91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7ABA90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rekammedik', compact('reservasi_dokter','reservasi_pasien' ,'reservasi_rekam_medik','perawatan_reservasi'));</w:t>
            </w:r>
          </w:p>
          <w:p w14:paraId="6247AD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 </w:t>
            </w:r>
          </w:p>
          <w:p w14:paraId="72CBE6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if($user-&gt;role === 'dokter' || $user-&gt;role === 'Dokter') {</w:t>
            </w:r>
          </w:p>
          <w:p w14:paraId="1368C4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rekammedik', compact('reservasi_dokter','reservasi_pasien' ,'reservasi_rekam_medik','perawatan_reservasi'));</w:t>
            </w:r>
          </w:p>
          <w:p w14:paraId="355317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FC630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012D5A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kammedik', compact('reservasi_dokter','reservasi_pasien' ,'reservasi_rekam_medik','perawatan_reservasi'));</w:t>
            </w:r>
          </w:p>
          <w:p w14:paraId="43FE77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45B7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 = [</w:t>
            </w:r>
          </w:p>
          <w:p w14:paraId="519CB2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 =&gt; $this-&gt;rekam_medik-&gt;allData(),</w:t>
            </w:r>
          </w:p>
          <w:p w14:paraId="0381DA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27A15794" w14:textId="77777777" w:rsidR="00E94826" w:rsidRPr="00D10282" w:rsidRDefault="00E94826" w:rsidP="00580305">
            <w:pPr>
              <w:tabs>
                <w:tab w:val="left" w:pos="4972"/>
              </w:tabs>
              <w:rPr>
                <w:rFonts w:ascii="Consolas" w:hAnsi="Consolas" w:cs="Times New Roman"/>
                <w:sz w:val="14"/>
                <w:szCs w:val="14"/>
              </w:rPr>
            </w:pPr>
          </w:p>
          <w:p w14:paraId="73A98F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turn view('admin.rekam_medik', $rekam_medik);</w:t>
            </w:r>
          </w:p>
          <w:p w14:paraId="4AFE66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CACD518" w14:textId="77777777" w:rsidR="00E94826" w:rsidRPr="00D10282" w:rsidRDefault="00E94826" w:rsidP="00580305">
            <w:pPr>
              <w:tabs>
                <w:tab w:val="left" w:pos="4972"/>
              </w:tabs>
              <w:rPr>
                <w:rFonts w:ascii="Consolas" w:hAnsi="Consolas" w:cs="Times New Roman"/>
                <w:sz w:val="14"/>
                <w:szCs w:val="14"/>
              </w:rPr>
            </w:pPr>
          </w:p>
          <w:p w14:paraId="2D77BD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id)</w:t>
            </w:r>
          </w:p>
          <w:p w14:paraId="65B1AC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C3409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35149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009010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rekam_medik_add', ['id' =&gt; $id]);</w:t>
            </w:r>
          </w:p>
          <w:p w14:paraId="31D220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53C5D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57E91A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4A58A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kam_medik_add', ['id' =&gt; $id]);</w:t>
            </w:r>
          </w:p>
          <w:p w14:paraId="7DAED36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6F091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5F86A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6082FA9" w14:textId="77777777" w:rsidR="00E94826" w:rsidRPr="00D10282" w:rsidRDefault="00E94826" w:rsidP="00580305">
            <w:pPr>
              <w:tabs>
                <w:tab w:val="left" w:pos="4972"/>
              </w:tabs>
              <w:rPr>
                <w:rFonts w:ascii="Consolas" w:hAnsi="Consolas" w:cs="Times New Roman"/>
                <w:sz w:val="14"/>
                <w:szCs w:val="14"/>
              </w:rPr>
            </w:pPr>
          </w:p>
          <w:p w14:paraId="63194B2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5C65BC9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600AC05" w14:textId="77777777" w:rsidR="00E94826" w:rsidRPr="00D10282" w:rsidRDefault="00E94826" w:rsidP="00580305">
            <w:pPr>
              <w:tabs>
                <w:tab w:val="left" w:pos="4972"/>
              </w:tabs>
              <w:rPr>
                <w:rFonts w:ascii="Consolas" w:hAnsi="Consolas" w:cs="Times New Roman"/>
                <w:sz w:val="14"/>
                <w:szCs w:val="14"/>
              </w:rPr>
            </w:pPr>
          </w:p>
          <w:p w14:paraId="22D41A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DB::table('perawatan')-&gt;get();</w:t>
            </w:r>
          </w:p>
          <w:p w14:paraId="3E04B78E" w14:textId="77777777" w:rsidR="00E94826" w:rsidRPr="00D10282" w:rsidRDefault="00E94826" w:rsidP="00580305">
            <w:pPr>
              <w:tabs>
                <w:tab w:val="left" w:pos="4972"/>
              </w:tabs>
              <w:rPr>
                <w:rFonts w:ascii="Consolas" w:hAnsi="Consolas" w:cs="Times New Roman"/>
                <w:sz w:val="14"/>
                <w:szCs w:val="14"/>
              </w:rPr>
            </w:pPr>
          </w:p>
          <w:p w14:paraId="5602A4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DB::table('reservasi_rekam_medik')-&gt;where('reservasi_id', $id)-&gt;first();</w:t>
            </w:r>
          </w:p>
          <w:p w14:paraId="3E7CA4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4EC5951A" w14:textId="77777777" w:rsidR="00E94826" w:rsidRPr="00D10282" w:rsidRDefault="00E94826" w:rsidP="00580305">
            <w:pPr>
              <w:tabs>
                <w:tab w:val="left" w:pos="4972"/>
              </w:tabs>
              <w:rPr>
                <w:rFonts w:ascii="Consolas" w:hAnsi="Consolas" w:cs="Times New Roman"/>
                <w:sz w:val="14"/>
                <w:szCs w:val="14"/>
              </w:rPr>
            </w:pPr>
          </w:p>
          <w:p w14:paraId="0CF5D8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E84EF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5CE05A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rekammedik_edit', ['reservasi' =&gt; $reservasi], compact('perawatan'));</w:t>
            </w:r>
          </w:p>
          <w:p w14:paraId="25F6B0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D7F9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0F918C2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DB9AF9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kammedik_edit', ['reservasi' =&gt; $reservasi], compact('perawatan'));</w:t>
            </w:r>
          </w:p>
          <w:p w14:paraId="379334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547DAF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A7B7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441D27" w14:textId="77777777" w:rsidR="00E94826" w:rsidRPr="00D10282" w:rsidRDefault="00E94826" w:rsidP="00580305">
            <w:pPr>
              <w:tabs>
                <w:tab w:val="left" w:pos="4972"/>
              </w:tabs>
              <w:rPr>
                <w:rFonts w:ascii="Consolas" w:hAnsi="Consolas" w:cs="Times New Roman"/>
                <w:sz w:val="14"/>
                <w:szCs w:val="14"/>
              </w:rPr>
            </w:pPr>
          </w:p>
          <w:p w14:paraId="491F32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4CE2BC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1539D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Validasi data yang dikirimkan dari formulir</w:t>
            </w:r>
          </w:p>
          <w:p w14:paraId="6FD98B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alidatedData = $request-&gt;validate([</w:t>
            </w:r>
          </w:p>
          <w:p w14:paraId="07D238A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olongan_darah' =&gt; 'required',</w:t>
            </w:r>
          </w:p>
          <w:p w14:paraId="26D3859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kanan_darah' =&gt; 'required',</w:t>
            </w:r>
          </w:p>
          <w:p w14:paraId="1BB859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nyakit_jantung' =&gt; 'required',</w:t>
            </w:r>
          </w:p>
          <w:p w14:paraId="0A5722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iabetes' =&gt; 'required',</w:t>
            </w:r>
          </w:p>
          <w:p w14:paraId="4BC1C1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epatitis' =&gt; 'required',</w:t>
            </w:r>
          </w:p>
          <w:p w14:paraId="6339C1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nyakit_lainnya' =&gt; 'required',</w:t>
            </w:r>
          </w:p>
          <w:p w14:paraId="39C7A0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gi_makanan' =&gt; 'required',</w:t>
            </w:r>
          </w:p>
          <w:p w14:paraId="3A6FBC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gi_obat' =&gt; 'required',</w:t>
            </w:r>
          </w:p>
          <w:p w14:paraId="6B8FE1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keluhan' =&gt; 'required',</w:t>
            </w:r>
          </w:p>
          <w:p w14:paraId="09D268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w:t>
            </w:r>
          </w:p>
          <w:p w14:paraId="6811BC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igi' =&gt; 'required',</w:t>
            </w:r>
          </w:p>
          <w:p w14:paraId="0B8A7B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array|max:2',</w:t>
            </w:r>
          </w:p>
          <w:p w14:paraId="5AAB646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integer|exists:perawatan,perawatan_id',</w:t>
            </w:r>
          </w:p>
          <w:p w14:paraId="7C3746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A0B404" w14:textId="77777777" w:rsidR="00E94826" w:rsidRPr="00D10282" w:rsidRDefault="00E94826" w:rsidP="00580305">
            <w:pPr>
              <w:tabs>
                <w:tab w:val="left" w:pos="4972"/>
              </w:tabs>
              <w:rPr>
                <w:rFonts w:ascii="Consolas" w:hAnsi="Consolas" w:cs="Times New Roman"/>
                <w:sz w:val="14"/>
                <w:szCs w:val="14"/>
              </w:rPr>
            </w:pPr>
          </w:p>
          <w:p w14:paraId="032700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Perbarui data rekam medik dengan data yang dikirimkan dari formulir</w:t>
            </w:r>
          </w:p>
          <w:p w14:paraId="0A39E3A5" w14:textId="77777777" w:rsidR="00E94826" w:rsidRPr="00D10282" w:rsidRDefault="00E94826" w:rsidP="00580305">
            <w:pPr>
              <w:tabs>
                <w:tab w:val="left" w:pos="4972"/>
              </w:tabs>
              <w:rPr>
                <w:rFonts w:ascii="Consolas" w:hAnsi="Consolas" w:cs="Times New Roman"/>
                <w:sz w:val="14"/>
                <w:szCs w:val="14"/>
              </w:rPr>
            </w:pPr>
          </w:p>
          <w:p w14:paraId="69DEDA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gambil data harga dan estimasi waktu dari tabel perawatan berdasarkan ID</w:t>
            </w:r>
          </w:p>
          <w:p w14:paraId="2563F7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1155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 = [];</w:t>
            </w:r>
          </w:p>
          <w:p w14:paraId="3EFC79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76C0D2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5E45BF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perawatanId] = [</w:t>
            </w:r>
          </w:p>
          <w:p w14:paraId="34C394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ga' =&gt; $perawatan-&gt;harga,</w:t>
            </w:r>
          </w:p>
          <w:p w14:paraId="4E2BE3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stimasi_waktu_perawatan' =&gt; $perawatan-&gt;estimasi_waktu_perawatan,</w:t>
            </w:r>
          </w:p>
          <w:p w14:paraId="04B15B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020E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E5D01A" w14:textId="77777777" w:rsidR="00E94826" w:rsidRPr="00D10282" w:rsidRDefault="00E94826" w:rsidP="00580305">
            <w:pPr>
              <w:tabs>
                <w:tab w:val="left" w:pos="4972"/>
              </w:tabs>
              <w:rPr>
                <w:rFonts w:ascii="Consolas" w:hAnsi="Consolas" w:cs="Times New Roman"/>
                <w:sz w:val="14"/>
                <w:szCs w:val="14"/>
              </w:rPr>
            </w:pPr>
          </w:p>
          <w:p w14:paraId="2B6D386F" w14:textId="77777777" w:rsidR="00E94826" w:rsidRPr="00D10282" w:rsidRDefault="00E94826" w:rsidP="00580305">
            <w:pPr>
              <w:tabs>
                <w:tab w:val="left" w:pos="4972"/>
              </w:tabs>
              <w:rPr>
                <w:rFonts w:ascii="Consolas" w:hAnsi="Consolas" w:cs="Times New Roman"/>
                <w:sz w:val="14"/>
                <w:szCs w:val="14"/>
              </w:rPr>
            </w:pPr>
          </w:p>
          <w:p w14:paraId="181ABCA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findOrFail($id);</w:t>
            </w:r>
          </w:p>
          <w:p w14:paraId="54C389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update($validatedData);</w:t>
            </w:r>
          </w:p>
          <w:p w14:paraId="6C8042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perawatan()-&gt;sync($syncData);</w:t>
            </w:r>
          </w:p>
          <w:p w14:paraId="0F77D0C1" w14:textId="77777777" w:rsidR="00E94826" w:rsidRPr="00D10282" w:rsidRDefault="00E94826" w:rsidP="00580305">
            <w:pPr>
              <w:tabs>
                <w:tab w:val="left" w:pos="4972"/>
              </w:tabs>
              <w:rPr>
                <w:rFonts w:ascii="Consolas" w:hAnsi="Consolas" w:cs="Times New Roman"/>
                <w:sz w:val="14"/>
                <w:szCs w:val="14"/>
              </w:rPr>
            </w:pPr>
          </w:p>
          <w:p w14:paraId="029041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dokter berhasil diupdate!');</w:t>
            </w:r>
          </w:p>
          <w:p w14:paraId="7324E7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9BF03A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5FFB28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dokter.rekampasien",[$id]);</w:t>
            </w:r>
          </w:p>
          <w:p w14:paraId="4149ED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C2392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0BAAB0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E495D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admin.rekampasien",[$id]);</w:t>
            </w:r>
          </w:p>
          <w:p w14:paraId="4FA52E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F0729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BD919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8803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0BB7382F"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servasi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0B7B65D" w14:textId="77777777" w:rsidTr="00580305">
        <w:tc>
          <w:tcPr>
            <w:tcW w:w="8570" w:type="dxa"/>
          </w:tcPr>
          <w:p w14:paraId="0EF326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210DB5DE" w14:textId="77777777" w:rsidR="00E94826" w:rsidRPr="00D10282" w:rsidRDefault="00E94826" w:rsidP="00580305">
            <w:pPr>
              <w:tabs>
                <w:tab w:val="left" w:pos="4972"/>
              </w:tabs>
              <w:rPr>
                <w:rFonts w:ascii="Consolas" w:hAnsi="Consolas" w:cs="Times New Roman"/>
                <w:sz w:val="14"/>
                <w:szCs w:val="14"/>
              </w:rPr>
            </w:pPr>
          </w:p>
          <w:p w14:paraId="2606CD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6E0F4EBB" w14:textId="77777777" w:rsidR="00E94826" w:rsidRPr="00D10282" w:rsidRDefault="00E94826" w:rsidP="00580305">
            <w:pPr>
              <w:tabs>
                <w:tab w:val="left" w:pos="4972"/>
              </w:tabs>
              <w:rPr>
                <w:rFonts w:ascii="Consolas" w:hAnsi="Consolas" w:cs="Times New Roman"/>
                <w:sz w:val="14"/>
                <w:szCs w:val="14"/>
              </w:rPr>
            </w:pPr>
          </w:p>
          <w:p w14:paraId="5C4C46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754A00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asien;</w:t>
            </w:r>
          </w:p>
          <w:p w14:paraId="3314AC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3B22B7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User;</w:t>
            </w:r>
          </w:p>
          <w:p w14:paraId="3DD546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Lokasi;</w:t>
            </w:r>
          </w:p>
          <w:p w14:paraId="3A01D2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erawatan;</w:t>
            </w:r>
          </w:p>
          <w:p w14:paraId="72FBAC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servasi;</w:t>
            </w:r>
          </w:p>
          <w:p w14:paraId="3C100E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kamMedik;</w:t>
            </w:r>
          </w:p>
          <w:p w14:paraId="4F13BB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okter;</w:t>
            </w:r>
          </w:p>
          <w:p w14:paraId="430E6F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1BD4AD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490504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Hash;</w:t>
            </w:r>
          </w:p>
          <w:p w14:paraId="608771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472CA6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17048F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etailJadwal;</w:t>
            </w:r>
          </w:p>
          <w:p w14:paraId="251426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Carbon;</w:t>
            </w:r>
          </w:p>
          <w:p w14:paraId="11278D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Services\WhatsAppService;</w:t>
            </w:r>
          </w:p>
          <w:p w14:paraId="357005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Exception;</w:t>
            </w:r>
          </w:p>
          <w:p w14:paraId="258D98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Log;</w:t>
            </w:r>
          </w:p>
          <w:p w14:paraId="441654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Validation\ValidationException;</w:t>
            </w:r>
          </w:p>
          <w:p w14:paraId="27AE9B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DateTime;</w:t>
            </w:r>
          </w:p>
          <w:p w14:paraId="708878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DateInterval;</w:t>
            </w:r>
          </w:p>
          <w:p w14:paraId="3E872BB9" w14:textId="77777777" w:rsidR="00E94826" w:rsidRPr="00D10282" w:rsidRDefault="00E94826" w:rsidP="00580305">
            <w:pPr>
              <w:tabs>
                <w:tab w:val="left" w:pos="4972"/>
              </w:tabs>
              <w:rPr>
                <w:rFonts w:ascii="Consolas" w:hAnsi="Consolas" w:cs="Times New Roman"/>
                <w:sz w:val="14"/>
                <w:szCs w:val="14"/>
              </w:rPr>
            </w:pPr>
          </w:p>
          <w:p w14:paraId="62A51D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ReservasiController extends Controller</w:t>
            </w:r>
          </w:p>
          <w:p w14:paraId="735EAB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11F8B6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user;</w:t>
            </w:r>
          </w:p>
          <w:p w14:paraId="0D857D8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whatsAppService;</w:t>
            </w:r>
          </w:p>
          <w:p w14:paraId="552DFDC9" w14:textId="77777777" w:rsidR="00E94826" w:rsidRPr="00D10282" w:rsidRDefault="00E94826" w:rsidP="00580305">
            <w:pPr>
              <w:tabs>
                <w:tab w:val="left" w:pos="4972"/>
              </w:tabs>
              <w:rPr>
                <w:rFonts w:ascii="Consolas" w:hAnsi="Consolas" w:cs="Times New Roman"/>
                <w:sz w:val="14"/>
                <w:szCs w:val="14"/>
              </w:rPr>
            </w:pPr>
          </w:p>
          <w:p w14:paraId="606DDC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User $user, WhatsAppService $whatsAppService)</w:t>
            </w:r>
          </w:p>
          <w:p w14:paraId="719E50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18A0B2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user = $user;</w:t>
            </w:r>
          </w:p>
          <w:p w14:paraId="07DA15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whatsAppService = $whatsAppService;</w:t>
            </w:r>
          </w:p>
          <w:p w14:paraId="546A78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399A4DE" w14:textId="77777777" w:rsidR="00E94826" w:rsidRPr="00D10282" w:rsidRDefault="00E94826" w:rsidP="00580305">
            <w:pPr>
              <w:tabs>
                <w:tab w:val="left" w:pos="4972"/>
              </w:tabs>
              <w:rPr>
                <w:rFonts w:ascii="Consolas" w:hAnsi="Consolas" w:cs="Times New Roman"/>
                <w:sz w:val="14"/>
                <w:szCs w:val="14"/>
              </w:rPr>
            </w:pPr>
          </w:p>
          <w:p w14:paraId="08569A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7D80BFD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F4BAE75" w14:textId="77777777" w:rsidR="00E94826" w:rsidRPr="00D10282" w:rsidRDefault="00E94826" w:rsidP="00580305">
            <w:pPr>
              <w:tabs>
                <w:tab w:val="left" w:pos="4972"/>
              </w:tabs>
              <w:rPr>
                <w:rFonts w:ascii="Consolas" w:hAnsi="Consolas" w:cs="Times New Roman"/>
                <w:sz w:val="14"/>
                <w:szCs w:val="14"/>
              </w:rPr>
            </w:pPr>
          </w:p>
          <w:p w14:paraId="2570B0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DB::table('reservasi_rekam_medik')</w:t>
            </w:r>
          </w:p>
          <w:p w14:paraId="6F2910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15617E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585136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3E9C2C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0)</w:t>
            </w:r>
          </w:p>
          <w:p w14:paraId="0863AA6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728DEA7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4968D3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558256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w:t>
            </w:r>
          </w:p>
          <w:p w14:paraId="042C2F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derBy('tanggal', 'desc')</w:t>
            </w:r>
          </w:p>
          <w:p w14:paraId="2E32A7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6858BB98" w14:textId="77777777" w:rsidR="00E94826" w:rsidRPr="00D10282" w:rsidRDefault="00E94826" w:rsidP="00580305">
            <w:pPr>
              <w:tabs>
                <w:tab w:val="left" w:pos="4972"/>
              </w:tabs>
              <w:rPr>
                <w:rFonts w:ascii="Consolas" w:hAnsi="Consolas" w:cs="Times New Roman"/>
                <w:sz w:val="14"/>
                <w:szCs w:val="14"/>
              </w:rPr>
            </w:pPr>
          </w:p>
          <w:p w14:paraId="2F21A5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admin = DB::table("reservasi_rekam_medik")</w:t>
            </w:r>
          </w:p>
          <w:p w14:paraId="38CAFCA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gt;get();</w:t>
            </w:r>
          </w:p>
          <w:p w14:paraId="5E4B60D1" w14:textId="77777777" w:rsidR="00E94826" w:rsidRPr="00D10282" w:rsidRDefault="00E94826" w:rsidP="00580305">
            <w:pPr>
              <w:tabs>
                <w:tab w:val="left" w:pos="4972"/>
              </w:tabs>
              <w:rPr>
                <w:rFonts w:ascii="Consolas" w:hAnsi="Consolas" w:cs="Times New Roman"/>
                <w:sz w:val="14"/>
                <w:szCs w:val="14"/>
              </w:rPr>
            </w:pPr>
          </w:p>
          <w:p w14:paraId="0CCE1D1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admin', compact('reservasi_rekam_medik'));</w:t>
            </w:r>
          </w:p>
          <w:p w14:paraId="5A3E32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F110A83" w14:textId="77777777" w:rsidR="00E94826" w:rsidRPr="00D10282" w:rsidRDefault="00E94826" w:rsidP="00580305">
            <w:pPr>
              <w:tabs>
                <w:tab w:val="left" w:pos="4972"/>
              </w:tabs>
              <w:rPr>
                <w:rFonts w:ascii="Consolas" w:hAnsi="Consolas" w:cs="Times New Roman"/>
                <w:sz w:val="14"/>
                <w:szCs w:val="14"/>
              </w:rPr>
            </w:pPr>
          </w:p>
          <w:p w14:paraId="6BCCF54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EA1B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public function pasien()</w:t>
            </w:r>
          </w:p>
          <w:p w14:paraId="203F28F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1491CF" w14:textId="77777777" w:rsidR="00E94826" w:rsidRPr="00D10282" w:rsidRDefault="00E94826" w:rsidP="00580305">
            <w:pPr>
              <w:tabs>
                <w:tab w:val="left" w:pos="4972"/>
              </w:tabs>
              <w:rPr>
                <w:rFonts w:ascii="Consolas" w:hAnsi="Consolas" w:cs="Times New Roman"/>
                <w:sz w:val="14"/>
                <w:szCs w:val="14"/>
              </w:rPr>
            </w:pPr>
          </w:p>
          <w:p w14:paraId="5A2A7D8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DB::table('reservasi_rekam_medik')</w:t>
            </w:r>
          </w:p>
          <w:p w14:paraId="2B1D86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26B9A3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3AD300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4BC573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NULL)</w:t>
            </w:r>
          </w:p>
          <w:p w14:paraId="70E43E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7F3B37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1DC3B5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780C01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gt;get();</w:t>
            </w:r>
          </w:p>
          <w:p w14:paraId="7FB0FB16" w14:textId="77777777" w:rsidR="00E94826" w:rsidRPr="00D10282" w:rsidRDefault="00E94826" w:rsidP="00580305">
            <w:pPr>
              <w:tabs>
                <w:tab w:val="left" w:pos="4972"/>
              </w:tabs>
              <w:rPr>
                <w:rFonts w:ascii="Consolas" w:hAnsi="Consolas" w:cs="Times New Roman"/>
                <w:sz w:val="14"/>
                <w:szCs w:val="14"/>
              </w:rPr>
            </w:pPr>
          </w:p>
          <w:p w14:paraId="439D7F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pasien', compact('reservasi_rekam_medik'));</w:t>
            </w:r>
          </w:p>
          <w:p w14:paraId="0C43F6A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6598A02" w14:textId="77777777" w:rsidR="00E94826" w:rsidRPr="00D10282" w:rsidRDefault="00E94826" w:rsidP="00580305">
            <w:pPr>
              <w:tabs>
                <w:tab w:val="left" w:pos="4972"/>
              </w:tabs>
              <w:rPr>
                <w:rFonts w:ascii="Consolas" w:hAnsi="Consolas" w:cs="Times New Roman"/>
                <w:sz w:val="14"/>
                <w:szCs w:val="14"/>
              </w:rPr>
            </w:pPr>
          </w:p>
          <w:p w14:paraId="54102A7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w:t>
            </w:r>
          </w:p>
          <w:p w14:paraId="0B3928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ACD4B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 = Lokasi::all();</w:t>
            </w:r>
          </w:p>
          <w:p w14:paraId="20DCFC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all();</w:t>
            </w:r>
          </w:p>
          <w:p w14:paraId="58DFB1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all();</w:t>
            </w:r>
          </w:p>
          <w:p w14:paraId="18B28E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1F305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morrow = Carbon::tomorrow()-&gt;format('Y-m-d');</w:t>
            </w:r>
          </w:p>
          <w:p w14:paraId="688D55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10AE4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enerate available timeslots</w:t>
            </w:r>
          </w:p>
          <w:p w14:paraId="69FBC4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7AA8EC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hour = 10; $hour &lt; 21; $hour++) {</w:t>
            </w:r>
          </w:p>
          <w:p w14:paraId="3D92D1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minute = 0; $minute &lt; 60; $minute += 30) {</w:t>
            </w:r>
          </w:p>
          <w:p w14:paraId="448628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 Carbon::createFromTime($hour, $minute);</w:t>
            </w:r>
          </w:p>
          <w:p w14:paraId="69BEC2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 $start-&gt;copy()-&gt;addMinutes(30);</w:t>
            </w:r>
          </w:p>
          <w:p w14:paraId="56271F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35EE57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gt; $start-&gt;format('H:i'),</w:t>
            </w:r>
          </w:p>
          <w:p w14:paraId="139F59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gt; $end-&gt;format('H:i') </w:t>
            </w:r>
          </w:p>
          <w:p w14:paraId="632692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9D1B3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CE59B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7E1BAE" w14:textId="77777777" w:rsidR="00E94826" w:rsidRPr="00D10282" w:rsidRDefault="00E94826" w:rsidP="00580305">
            <w:pPr>
              <w:tabs>
                <w:tab w:val="left" w:pos="4972"/>
              </w:tabs>
              <w:rPr>
                <w:rFonts w:ascii="Consolas" w:hAnsi="Consolas" w:cs="Times New Roman"/>
                <w:sz w:val="14"/>
                <w:szCs w:val="14"/>
              </w:rPr>
            </w:pPr>
          </w:p>
          <w:p w14:paraId="53F8CD5C" w14:textId="77777777" w:rsidR="00E94826" w:rsidRPr="00D10282" w:rsidRDefault="00E94826" w:rsidP="00580305">
            <w:pPr>
              <w:tabs>
                <w:tab w:val="left" w:pos="4972"/>
              </w:tabs>
              <w:rPr>
                <w:rFonts w:ascii="Consolas" w:hAnsi="Consolas" w:cs="Times New Roman"/>
                <w:sz w:val="14"/>
                <w:szCs w:val="14"/>
              </w:rPr>
            </w:pPr>
          </w:p>
          <w:p w14:paraId="0AEB12A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7738189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Pasien') {</w:t>
            </w:r>
          </w:p>
          <w:p w14:paraId="3E1342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pasien.reservasipasien_add', compact('lokasi', 'dokter', 'perawatan', 'tomorrow', 'timeslots'));</w:t>
            </w:r>
          </w:p>
          <w:p w14:paraId="03EA07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elseif($user-&gt;role === 'Admin' ||  $user-&gt;role === 'admin') {</w:t>
            </w:r>
          </w:p>
          <w:p w14:paraId="441C87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admin_add', compact('lokasi', 'dokter', 'perawatan', 'tomorrow', 'timeslots'));</w:t>
            </w:r>
          </w:p>
          <w:p w14:paraId="157548E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F7A77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83C8D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FE6F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D026C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110A7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w:t>
            </w:r>
          </w:p>
          <w:p w14:paraId="56F4EF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D8FEE6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y {</w:t>
            </w:r>
          </w:p>
          <w:p w14:paraId="65B88AB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alidatedData = $request-&gt;validate([</w:t>
            </w:r>
          </w:p>
          <w:p w14:paraId="73ADED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string|max:255',</w:t>
            </w:r>
          </w:p>
          <w:p w14:paraId="727217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string|max:255',</w:t>
            </w:r>
          </w:p>
          <w:p w14:paraId="1E0D64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date',</w:t>
            </w:r>
          </w:p>
          <w:p w14:paraId="02E778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string|max:255',</w:t>
            </w:r>
          </w:p>
          <w:p w14:paraId="04F386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string',</w:t>
            </w:r>
          </w:p>
          <w:p w14:paraId="0D6E13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string|max:15',</w:t>
            </w:r>
          </w:p>
          <w:p w14:paraId="52F7D9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required|integer|exists:lokasi,lokasi_id',</w:t>
            </w:r>
          </w:p>
          <w:p w14:paraId="094E70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required|integer',</w:t>
            </w:r>
          </w:p>
          <w:p w14:paraId="212E487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required|date',</w:t>
            </w:r>
          </w:p>
          <w:p w14:paraId="079DF2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required',</w:t>
            </w:r>
          </w:p>
          <w:p w14:paraId="515D2A6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array|max:2',</w:t>
            </w:r>
          </w:p>
          <w:p w14:paraId="7E31A2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integer|exists:perawatan,perawatan_id',</w:t>
            </w:r>
          </w:p>
          <w:p w14:paraId="512613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CBF2A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CD796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 Carbon::parse($validatedData['tanggal'])-&gt;format('Y-m-d');</w:t>
            </w:r>
          </w:p>
          <w:p w14:paraId="45B8D0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E361A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total estimated time</w:t>
            </w:r>
          </w:p>
          <w:p w14:paraId="5CB2009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0;</w:t>
            </w:r>
          </w:p>
          <w:p w14:paraId="33CD1B9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5EA914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178265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perawatan-&gt;estimasi_waktu_perawatan;</w:t>
            </w:r>
          </w:p>
          <w:p w14:paraId="00781F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B6780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CC39B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Time = new DateTime($validatedData['jam_mulai']);</w:t>
            </w:r>
          </w:p>
          <w:p w14:paraId="27322B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Time = (clone $startTime)-&gt;modify("+{$totalEstimasi} minutes")-&gt;format('H:i');</w:t>
            </w:r>
          </w:p>
          <w:p w14:paraId="4AAD38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67EF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heck for time conflicts</w:t>
            </w:r>
          </w:p>
          <w:p w14:paraId="184BA2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conflictingReservation = Reservasi::where('tanggal', $tanggal)</w:t>
            </w:r>
          </w:p>
          <w:p w14:paraId="28A0AA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function ($query) use ($validatedData, $endTime) {</w:t>
            </w:r>
          </w:p>
          <w:p w14:paraId="36B4B7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query-&gt;whereBetween('jam_mulai', [$validatedData['jam_mulai'], $endTime])</w:t>
            </w:r>
          </w:p>
          <w:p w14:paraId="4DE35F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Between('jam_selesai', [$validatedData['jam_mulai'], $endTime])</w:t>
            </w:r>
          </w:p>
          <w:p w14:paraId="26D99F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validatedData['jam_mulai']])</w:t>
            </w:r>
          </w:p>
          <w:p w14:paraId="05DAFB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endTime]);</w:t>
            </w:r>
          </w:p>
          <w:p w14:paraId="3CF075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E090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exists();</w:t>
            </w:r>
          </w:p>
          <w:p w14:paraId="151EC49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86976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0E0DC5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reate new reservation</w:t>
            </w:r>
          </w:p>
          <w:p w14:paraId="2D7165CC" w14:textId="77777777" w:rsidR="00E94826" w:rsidRPr="00D10282" w:rsidRDefault="00E94826" w:rsidP="00580305">
            <w:pPr>
              <w:tabs>
                <w:tab w:val="left" w:pos="4972"/>
              </w:tabs>
              <w:rPr>
                <w:rFonts w:ascii="Consolas" w:hAnsi="Consolas" w:cs="Times New Roman"/>
                <w:sz w:val="14"/>
                <w:szCs w:val="14"/>
              </w:rPr>
            </w:pPr>
          </w:p>
          <w:p w14:paraId="725B106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 = Pasien::create([</w:t>
            </w:r>
          </w:p>
          <w:p w14:paraId="2A925D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validatedData['nama'],</w:t>
            </w:r>
          </w:p>
          <w:p w14:paraId="4C1B9B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validatedData['tempat_lahir'],</w:t>
            </w:r>
          </w:p>
          <w:p w14:paraId="5A1632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validatedData['tanggal_lahir'],</w:t>
            </w:r>
          </w:p>
          <w:p w14:paraId="2096A1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validatedData['pekerjaan'],</w:t>
            </w:r>
          </w:p>
          <w:p w14:paraId="4DB8E0C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validatedData['alamat'],</w:t>
            </w:r>
          </w:p>
          <w:p w14:paraId="4894C98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validatedData['no_Telp'],</w:t>
            </w:r>
          </w:p>
          <w:p w14:paraId="0F04FF1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BAD9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2A08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create([</w:t>
            </w:r>
          </w:p>
          <w:p w14:paraId="2BA2A9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_id' =&gt; $pasien['pasien_id'],</w:t>
            </w:r>
          </w:p>
          <w:p w14:paraId="1A44DB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validatedData['lokasi_id'],</w:t>
            </w:r>
          </w:p>
          <w:p w14:paraId="5EB75E0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validatedData['dokter_id'],</w:t>
            </w:r>
          </w:p>
          <w:p w14:paraId="3B9F47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tanggal,</w:t>
            </w:r>
          </w:p>
          <w:p w14:paraId="689256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validatedData['jam_mulai'],</w:t>
            </w:r>
          </w:p>
          <w:p w14:paraId="5115A3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selesai' =&gt; $endTime,</w:t>
            </w:r>
          </w:p>
          <w:p w14:paraId="461F7A4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tus_penginput' =&gt; 1,</w:t>
            </w:r>
          </w:p>
          <w:p w14:paraId="40A3FC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0</w:t>
            </w:r>
          </w:p>
          <w:p w14:paraId="6E13A489" w14:textId="77777777" w:rsidR="00E94826" w:rsidRPr="00D10282" w:rsidRDefault="00E94826" w:rsidP="00580305">
            <w:pPr>
              <w:tabs>
                <w:tab w:val="left" w:pos="4972"/>
              </w:tabs>
              <w:rPr>
                <w:rFonts w:ascii="Consolas" w:hAnsi="Consolas" w:cs="Times New Roman"/>
                <w:sz w:val="14"/>
                <w:szCs w:val="14"/>
              </w:rPr>
            </w:pPr>
          </w:p>
          <w:p w14:paraId="029C184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5D179E" w14:textId="77777777" w:rsidR="00E94826" w:rsidRPr="00D10282" w:rsidRDefault="00E94826" w:rsidP="00580305">
            <w:pPr>
              <w:tabs>
                <w:tab w:val="left" w:pos="4972"/>
              </w:tabs>
              <w:rPr>
                <w:rFonts w:ascii="Consolas" w:hAnsi="Consolas" w:cs="Times New Roman"/>
                <w:sz w:val="14"/>
                <w:szCs w:val="14"/>
              </w:rPr>
            </w:pPr>
          </w:p>
          <w:p w14:paraId="435FD3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 = [];</w:t>
            </w:r>
          </w:p>
          <w:p w14:paraId="4E40E05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29EA33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18CA934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perawatan-&gt;estimasi_waktu_perawatan;</w:t>
            </w:r>
          </w:p>
          <w:p w14:paraId="2E8100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perawatanId] = [</w:t>
            </w:r>
          </w:p>
          <w:p w14:paraId="25EBFD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ga' =&gt; $perawatan-&gt;harga,</w:t>
            </w:r>
          </w:p>
          <w:p w14:paraId="695D0E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stimasi_waktu_perawatan' =&gt; $perawatan-&gt;estimasi_waktu_perawatan,</w:t>
            </w:r>
          </w:p>
          <w:p w14:paraId="31F0EC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C00E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CE63E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801B4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47A3D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gt;perawatan()-&gt;attach($syncData);</w:t>
            </w:r>
          </w:p>
          <w:p w14:paraId="6098409C" w14:textId="77777777" w:rsidR="00E94826" w:rsidRPr="00D10282" w:rsidRDefault="00E94826" w:rsidP="00580305">
            <w:pPr>
              <w:tabs>
                <w:tab w:val="left" w:pos="4972"/>
              </w:tabs>
              <w:rPr>
                <w:rFonts w:ascii="Consolas" w:hAnsi="Consolas" w:cs="Times New Roman"/>
                <w:sz w:val="14"/>
                <w:szCs w:val="14"/>
              </w:rPr>
            </w:pPr>
          </w:p>
          <w:p w14:paraId="4BF37A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Success', 'Reservasi berhasil ditambahkan!');</w:t>
            </w:r>
          </w:p>
          <w:p w14:paraId="56A445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index');</w:t>
            </w:r>
          </w:p>
          <w:p w14:paraId="7715CD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tch (Exception $e) {</w:t>
            </w:r>
          </w:p>
          <w:p w14:paraId="1A6CB75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d('simpan data gagal : ', $e);</w:t>
            </w:r>
          </w:p>
          <w:p w14:paraId="57C2AB2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2D88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E06E6D" w14:textId="77777777" w:rsidR="00E94826" w:rsidRPr="00D10282" w:rsidRDefault="00E94826" w:rsidP="00580305">
            <w:pPr>
              <w:tabs>
                <w:tab w:val="left" w:pos="4972"/>
              </w:tabs>
              <w:rPr>
                <w:rFonts w:ascii="Consolas" w:hAnsi="Consolas" w:cs="Times New Roman"/>
                <w:sz w:val="14"/>
                <w:szCs w:val="14"/>
              </w:rPr>
            </w:pPr>
          </w:p>
          <w:p w14:paraId="47F8F3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BookedTimes(Request $request)</w:t>
            </w:r>
          </w:p>
          <w:p w14:paraId="34A0C1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630BC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 $request-&gt;query('dokter_id');</w:t>
            </w:r>
          </w:p>
          <w:p w14:paraId="66C57F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 $request-&gt;query('tanggal');</w:t>
            </w:r>
          </w:p>
          <w:p w14:paraId="41BACC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Date = Carbon::parse($tanggal);</w:t>
            </w:r>
          </w:p>
          <w:p w14:paraId="36318B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5B2092A" w14:textId="77777777" w:rsidR="00E94826" w:rsidRPr="00D10282" w:rsidRDefault="00E94826" w:rsidP="00580305">
            <w:pPr>
              <w:tabs>
                <w:tab w:val="left" w:pos="4972"/>
              </w:tabs>
              <w:rPr>
                <w:rFonts w:ascii="Consolas" w:hAnsi="Consolas" w:cs="Times New Roman"/>
                <w:sz w:val="14"/>
                <w:szCs w:val="14"/>
              </w:rPr>
            </w:pPr>
          </w:p>
          <w:p w14:paraId="3A1643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bookedTimes = Reservasi::where('dokter_id', $dokter_id)</w:t>
            </w:r>
          </w:p>
          <w:p w14:paraId="033714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tanggal',  $tanggalDate)</w:t>
            </w:r>
          </w:p>
          <w:p w14:paraId="73225B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jam_mulai', 'jam_selesai']);</w:t>
            </w:r>
          </w:p>
          <w:p w14:paraId="08140EAF" w14:textId="77777777" w:rsidR="00E94826" w:rsidRPr="00D10282" w:rsidRDefault="00E94826" w:rsidP="00580305">
            <w:pPr>
              <w:tabs>
                <w:tab w:val="left" w:pos="4972"/>
              </w:tabs>
              <w:rPr>
                <w:rFonts w:ascii="Consolas" w:hAnsi="Consolas" w:cs="Times New Roman"/>
                <w:sz w:val="14"/>
                <w:szCs w:val="14"/>
              </w:rPr>
            </w:pPr>
          </w:p>
          <w:p w14:paraId="048405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bookedTimes);</w:t>
            </w:r>
          </w:p>
          <w:p w14:paraId="57C0980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2954C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49A982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DokterByLokasi(Request $request)</w:t>
            </w:r>
          </w:p>
          <w:p w14:paraId="39CAE6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8091F9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 $request-&gt;query('lokasi_id');</w:t>
            </w:r>
          </w:p>
          <w:p w14:paraId="510E68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where('lokasi_id', $lokasi_id)-&gt;get();</w:t>
            </w:r>
          </w:p>
          <w:p w14:paraId="30CD00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dokter);</w:t>
            </w:r>
          </w:p>
          <w:p w14:paraId="4397FE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054E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B9CEC5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AvailableDays(Request $request)</w:t>
            </w:r>
          </w:p>
          <w:p w14:paraId="6E232D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6948E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 $request-&gt;query('dokter_id');</w:t>
            </w:r>
          </w:p>
          <w:p w14:paraId="1C36C3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dwals = DetailJadwal::where('dokter_id', $dokter_id)-&gt;pluck('hari');</w:t>
            </w:r>
          </w:p>
          <w:p w14:paraId="7C00C44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jadwals);</w:t>
            </w:r>
          </w:p>
          <w:p w14:paraId="44772A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w:t>
            </w:r>
          </w:p>
          <w:p w14:paraId="2AA315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6E46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SesiByDokterAndHari(Request $request)</w:t>
            </w:r>
          </w:p>
          <w:p w14:paraId="1A9AB4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C0BF8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 $request-&gt;query('dokter_id');</w:t>
            </w:r>
          </w:p>
          <w:p w14:paraId="325B84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 $request-&gt;query('hari');</w:t>
            </w:r>
          </w:p>
          <w:p w14:paraId="7BF83C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dwals = DetailJadwal::where('dokter_id', $dokter_id)</w:t>
            </w:r>
          </w:p>
          <w:p w14:paraId="7D475D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hari', $hari)</w:t>
            </w:r>
          </w:p>
          <w:p w14:paraId="35E9DA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pluck('sesi');</w:t>
            </w:r>
          </w:p>
          <w:p w14:paraId="676C94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jadwals);</w:t>
            </w:r>
          </w:p>
          <w:p w14:paraId="4B9878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35084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F0593D" w14:textId="77777777" w:rsidR="00E94826" w:rsidRPr="00D10282" w:rsidRDefault="00E94826" w:rsidP="00580305">
            <w:pPr>
              <w:tabs>
                <w:tab w:val="left" w:pos="4972"/>
              </w:tabs>
              <w:rPr>
                <w:rFonts w:ascii="Consolas" w:hAnsi="Consolas" w:cs="Times New Roman"/>
                <w:sz w:val="14"/>
                <w:szCs w:val="14"/>
              </w:rPr>
            </w:pPr>
          </w:p>
          <w:p w14:paraId="499C35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id)</w:t>
            </w:r>
          </w:p>
          <w:p w14:paraId="08C7EB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89366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Hapus entri terkait di tabel detail_jadwal terlebih dahulu</w:t>
            </w:r>
          </w:p>
          <w:p w14:paraId="49D0AB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reservasi_rekam_medik')-&gt;where('reservasi_id', $id)-&gt;delete();</w:t>
            </w:r>
          </w:p>
          <w:p w14:paraId="6550F7F0" w14:textId="77777777" w:rsidR="00E94826" w:rsidRPr="00D10282" w:rsidRDefault="00E94826" w:rsidP="00580305">
            <w:pPr>
              <w:tabs>
                <w:tab w:val="left" w:pos="4972"/>
              </w:tabs>
              <w:rPr>
                <w:rFonts w:ascii="Consolas" w:hAnsi="Consolas" w:cs="Times New Roman"/>
                <w:sz w:val="14"/>
                <w:szCs w:val="14"/>
              </w:rPr>
            </w:pPr>
          </w:p>
          <w:p w14:paraId="6E449E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user</w:t>
            </w:r>
          </w:p>
          <w:p w14:paraId="59773A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reservasi_rekam_medik berhasil dihapus!');</w:t>
            </w:r>
          </w:p>
          <w:p w14:paraId="4E172CE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reservasi/admin');</w:t>
            </w:r>
          </w:p>
          <w:p w14:paraId="6A2170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FF449F9" w14:textId="77777777" w:rsidR="00E94826" w:rsidRPr="00D10282" w:rsidRDefault="00E94826" w:rsidP="00580305">
            <w:pPr>
              <w:tabs>
                <w:tab w:val="left" w:pos="4972"/>
              </w:tabs>
              <w:rPr>
                <w:rFonts w:ascii="Consolas" w:hAnsi="Consolas" w:cs="Times New Roman"/>
                <w:sz w:val="14"/>
                <w:szCs w:val="14"/>
              </w:rPr>
            </w:pPr>
          </w:p>
          <w:p w14:paraId="79C68DF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terima($id)</w:t>
            </w:r>
          </w:p>
          <w:p w14:paraId="5140A1D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78D3A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where('reservasi_id', $id)-&gt;firstOrFail();</w:t>
            </w:r>
          </w:p>
          <w:p w14:paraId="40017D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410A6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Prepare data for reservasi_rekam_medik</w:t>
            </w:r>
          </w:p>
          <w:p w14:paraId="1E3A113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Data = [</w:t>
            </w:r>
          </w:p>
          <w:p w14:paraId="34B2B94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0,</w:t>
            </w:r>
          </w:p>
          <w:p w14:paraId="477BAE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EEC6F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Update the reservasi_rekam_medik</w:t>
            </w:r>
          </w:p>
          <w:p w14:paraId="7F784A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gt;update($reservasiData);</w:t>
            </w:r>
          </w:p>
          <w:p w14:paraId="44C183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with(['pasien'])</w:t>
            </w:r>
          </w:p>
          <w:p w14:paraId="4ED3FF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35FB74C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OrFail();</w:t>
            </w:r>
          </w:p>
          <w:p w14:paraId="0ABCEC1D" w14:textId="77777777" w:rsidR="00E94826" w:rsidRPr="00D10282" w:rsidRDefault="00E94826" w:rsidP="00580305">
            <w:pPr>
              <w:tabs>
                <w:tab w:val="left" w:pos="4972"/>
              </w:tabs>
              <w:rPr>
                <w:rFonts w:ascii="Consolas" w:hAnsi="Consolas" w:cs="Times New Roman"/>
                <w:sz w:val="14"/>
                <w:szCs w:val="14"/>
              </w:rPr>
            </w:pPr>
          </w:p>
          <w:p w14:paraId="0CBACF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whatsAppService-&gt;sendWhatsAppMessage($reservasi-&gt;pasien-&gt;no_Telp, 'Reservasi Anda telah diterima, silahkan cek status reservasi anda pada akun website Xenon Dental House anda');</w:t>
            </w:r>
          </w:p>
          <w:p w14:paraId="75C5BF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443CC0" w14:textId="77777777" w:rsidR="00E94826" w:rsidRPr="00D10282" w:rsidRDefault="00E94826" w:rsidP="00580305">
            <w:pPr>
              <w:tabs>
                <w:tab w:val="left" w:pos="4972"/>
              </w:tabs>
              <w:rPr>
                <w:rFonts w:ascii="Consolas" w:hAnsi="Consolas" w:cs="Times New Roman"/>
                <w:sz w:val="14"/>
                <w:szCs w:val="14"/>
              </w:rPr>
            </w:pPr>
          </w:p>
          <w:p w14:paraId="5ADB61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direct or return a response</w:t>
            </w:r>
          </w:p>
          <w:p w14:paraId="2D28E3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reservasi_rekam_medik pasien diterima !');</w:t>
            </w:r>
          </w:p>
          <w:p w14:paraId="14B198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pasien');</w:t>
            </w:r>
          </w:p>
          <w:p w14:paraId="7C3D7129" w14:textId="77777777" w:rsidR="00E94826" w:rsidRPr="00D10282" w:rsidRDefault="00E94826" w:rsidP="00580305">
            <w:pPr>
              <w:tabs>
                <w:tab w:val="left" w:pos="4972"/>
              </w:tabs>
              <w:rPr>
                <w:rFonts w:ascii="Consolas" w:hAnsi="Consolas" w:cs="Times New Roman"/>
                <w:sz w:val="14"/>
                <w:szCs w:val="14"/>
              </w:rPr>
            </w:pPr>
          </w:p>
          <w:p w14:paraId="5C2B1E5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D36DCF8" w14:textId="77777777" w:rsidR="00E94826" w:rsidRPr="00D10282" w:rsidRDefault="00E94826" w:rsidP="00580305">
            <w:pPr>
              <w:tabs>
                <w:tab w:val="left" w:pos="4972"/>
              </w:tabs>
              <w:rPr>
                <w:rFonts w:ascii="Consolas" w:hAnsi="Consolas" w:cs="Times New Roman"/>
                <w:sz w:val="14"/>
                <w:szCs w:val="14"/>
              </w:rPr>
            </w:pPr>
          </w:p>
          <w:p w14:paraId="3CC804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tolak($id)</w:t>
            </w:r>
          </w:p>
          <w:p w14:paraId="605772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D43AA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where('reservasi_id', $id)-&gt;firstOrFail();</w:t>
            </w:r>
          </w:p>
          <w:p w14:paraId="09DA5E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954F73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Prepare data for reservasi_rekam_medik</w:t>
            </w:r>
          </w:p>
          <w:p w14:paraId="6B9D1BA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Data = [</w:t>
            </w:r>
          </w:p>
          <w:p w14:paraId="053A96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1,</w:t>
            </w:r>
          </w:p>
          <w:p w14:paraId="33A32B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CDAE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Update the reservasi_rekam_medik</w:t>
            </w:r>
          </w:p>
          <w:p w14:paraId="0EAD78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gt;update($reservasiData);</w:t>
            </w:r>
          </w:p>
          <w:p w14:paraId="2FF802E3" w14:textId="77777777" w:rsidR="00E94826" w:rsidRPr="00D10282" w:rsidRDefault="00E94826" w:rsidP="00580305">
            <w:pPr>
              <w:tabs>
                <w:tab w:val="left" w:pos="4972"/>
              </w:tabs>
              <w:rPr>
                <w:rFonts w:ascii="Consolas" w:hAnsi="Consolas" w:cs="Times New Roman"/>
                <w:sz w:val="14"/>
                <w:szCs w:val="14"/>
              </w:rPr>
            </w:pPr>
          </w:p>
          <w:p w14:paraId="589383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with(['pasien'])</w:t>
            </w:r>
          </w:p>
          <w:p w14:paraId="2E2D5D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1D708E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OrFail();</w:t>
            </w:r>
          </w:p>
          <w:p w14:paraId="020FAD2A" w14:textId="77777777" w:rsidR="00E94826" w:rsidRPr="00D10282" w:rsidRDefault="00E94826" w:rsidP="00580305">
            <w:pPr>
              <w:tabs>
                <w:tab w:val="left" w:pos="4972"/>
              </w:tabs>
              <w:rPr>
                <w:rFonts w:ascii="Consolas" w:hAnsi="Consolas" w:cs="Times New Roman"/>
                <w:sz w:val="14"/>
                <w:szCs w:val="14"/>
              </w:rPr>
            </w:pPr>
          </w:p>
          <w:p w14:paraId="2E72D6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whatsAppService-&gt;sendWhatsAppMessage($reservasi-&gt;pasien-&gt;no_Telp, 'Reservasi Anda telah ditolak, silahkan cek status reservasi anda pada akun website Xenon Dental House anda');</w:t>
            </w:r>
          </w:p>
          <w:p w14:paraId="069D1B0B" w14:textId="77777777" w:rsidR="00E94826" w:rsidRPr="00D10282" w:rsidRDefault="00E94826" w:rsidP="00580305">
            <w:pPr>
              <w:tabs>
                <w:tab w:val="left" w:pos="4972"/>
              </w:tabs>
              <w:rPr>
                <w:rFonts w:ascii="Consolas" w:hAnsi="Consolas" w:cs="Times New Roman"/>
                <w:sz w:val="14"/>
                <w:szCs w:val="14"/>
              </w:rPr>
            </w:pPr>
          </w:p>
          <w:p w14:paraId="542334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direct or return a response</w:t>
            </w:r>
          </w:p>
          <w:p w14:paraId="6597C7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reservasi_rekam_medik pasien ditolak !');</w:t>
            </w:r>
          </w:p>
          <w:p w14:paraId="0AC699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pasien');</w:t>
            </w:r>
          </w:p>
          <w:p w14:paraId="0003BDCD" w14:textId="77777777" w:rsidR="00E94826" w:rsidRPr="00D10282" w:rsidRDefault="00E94826" w:rsidP="00580305">
            <w:pPr>
              <w:tabs>
                <w:tab w:val="left" w:pos="4972"/>
              </w:tabs>
              <w:rPr>
                <w:rFonts w:ascii="Consolas" w:hAnsi="Consolas" w:cs="Times New Roman"/>
                <w:sz w:val="14"/>
                <w:szCs w:val="14"/>
              </w:rPr>
            </w:pPr>
          </w:p>
          <w:p w14:paraId="2A951D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965156" w14:textId="77777777" w:rsidR="00E94826" w:rsidRPr="00D10282" w:rsidRDefault="00E94826" w:rsidP="00580305">
            <w:pPr>
              <w:tabs>
                <w:tab w:val="left" w:pos="4972"/>
              </w:tabs>
              <w:rPr>
                <w:rFonts w:ascii="Consolas" w:hAnsi="Consolas" w:cs="Times New Roman"/>
                <w:sz w:val="14"/>
                <w:szCs w:val="14"/>
              </w:rPr>
            </w:pPr>
          </w:p>
          <w:p w14:paraId="62BB3222" w14:textId="77777777" w:rsidR="00E94826" w:rsidRPr="00D10282" w:rsidRDefault="00E94826" w:rsidP="00580305">
            <w:pPr>
              <w:tabs>
                <w:tab w:val="left" w:pos="4972"/>
              </w:tabs>
              <w:rPr>
                <w:rFonts w:ascii="Consolas" w:hAnsi="Consolas" w:cs="Times New Roman"/>
                <w:sz w:val="14"/>
                <w:szCs w:val="14"/>
              </w:rPr>
            </w:pPr>
          </w:p>
          <w:p w14:paraId="427F3B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617FF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01B358C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860B5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 = Lokasi::all();</w:t>
            </w:r>
          </w:p>
          <w:p w14:paraId="1110DA9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all();</w:t>
            </w:r>
          </w:p>
          <w:p w14:paraId="4E9E1D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all();</w:t>
            </w:r>
          </w:p>
          <w:p w14:paraId="22D911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with(['pasien', 'dokter', 'lokasi'])</w:t>
            </w:r>
          </w:p>
          <w:p w14:paraId="7C8A45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gt;where('reservasi_id', $id)</w:t>
            </w:r>
          </w:p>
          <w:p w14:paraId="5FA457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3EB18934" w14:textId="77777777" w:rsidR="00E94826" w:rsidRPr="00D10282" w:rsidRDefault="00E94826" w:rsidP="00580305">
            <w:pPr>
              <w:tabs>
                <w:tab w:val="left" w:pos="4972"/>
              </w:tabs>
              <w:rPr>
                <w:rFonts w:ascii="Consolas" w:hAnsi="Consolas" w:cs="Times New Roman"/>
                <w:sz w:val="14"/>
                <w:szCs w:val="14"/>
              </w:rPr>
            </w:pPr>
          </w:p>
          <w:p w14:paraId="3BE975A5" w14:textId="77777777" w:rsidR="00E94826" w:rsidRPr="00D10282" w:rsidRDefault="00E94826" w:rsidP="00580305">
            <w:pPr>
              <w:tabs>
                <w:tab w:val="left" w:pos="4972"/>
              </w:tabs>
              <w:rPr>
                <w:rFonts w:ascii="Consolas" w:hAnsi="Consolas" w:cs="Times New Roman"/>
                <w:sz w:val="14"/>
                <w:szCs w:val="14"/>
              </w:rPr>
            </w:pPr>
          </w:p>
          <w:p w14:paraId="065308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morrow = Carbon::tomorrow()-&gt;format('Y-m-d');</w:t>
            </w:r>
          </w:p>
          <w:p w14:paraId="3A686450" w14:textId="77777777" w:rsidR="00E94826" w:rsidRPr="00D10282" w:rsidRDefault="00E94826" w:rsidP="00580305">
            <w:pPr>
              <w:tabs>
                <w:tab w:val="left" w:pos="4972"/>
              </w:tabs>
              <w:rPr>
                <w:rFonts w:ascii="Consolas" w:hAnsi="Consolas" w:cs="Times New Roman"/>
                <w:sz w:val="14"/>
                <w:szCs w:val="14"/>
              </w:rPr>
            </w:pPr>
          </w:p>
          <w:p w14:paraId="51DD34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enerate available timeslots</w:t>
            </w:r>
          </w:p>
          <w:p w14:paraId="2E33A10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0DB5B9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hour = 10; $hour &lt; 21; $hour++) {</w:t>
            </w:r>
          </w:p>
          <w:p w14:paraId="0F90A41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minute = 0; $minute &lt; 60; $minute += 30) {</w:t>
            </w:r>
          </w:p>
          <w:p w14:paraId="3AF2F5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 Carbon::createFromTime($hour, $minute);</w:t>
            </w:r>
          </w:p>
          <w:p w14:paraId="15C1C4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 $start-&gt;copy()-&gt;addMinutes(30);</w:t>
            </w:r>
          </w:p>
          <w:p w14:paraId="45AAFC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4BA871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gt; $start-&gt;format('H:i'),</w:t>
            </w:r>
          </w:p>
          <w:p w14:paraId="18178D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gt; $end-&gt;format('H:i')</w:t>
            </w:r>
          </w:p>
          <w:p w14:paraId="5AA8AC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3E7A9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5964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6B8512" w14:textId="77777777" w:rsidR="00E94826" w:rsidRPr="00D10282" w:rsidRDefault="00E94826" w:rsidP="00580305">
            <w:pPr>
              <w:tabs>
                <w:tab w:val="left" w:pos="4972"/>
              </w:tabs>
              <w:rPr>
                <w:rFonts w:ascii="Consolas" w:hAnsi="Consolas" w:cs="Times New Roman"/>
                <w:sz w:val="14"/>
                <w:szCs w:val="14"/>
              </w:rPr>
            </w:pPr>
          </w:p>
          <w:p w14:paraId="78DCDC1A" w14:textId="77777777" w:rsidR="00E94826" w:rsidRPr="00D10282" w:rsidRDefault="00E94826" w:rsidP="00580305">
            <w:pPr>
              <w:tabs>
                <w:tab w:val="left" w:pos="4972"/>
              </w:tabs>
              <w:rPr>
                <w:rFonts w:ascii="Consolas" w:hAnsi="Consolas" w:cs="Times New Roman"/>
                <w:sz w:val="14"/>
                <w:szCs w:val="14"/>
              </w:rPr>
            </w:pPr>
          </w:p>
          <w:p w14:paraId="4BF4C6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admin_edit', compact('lokasi', 'dokter', 'perawatan','reservasi', 'tomorrow'));</w:t>
            </w:r>
          </w:p>
          <w:p w14:paraId="0860F2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A55E2EC" w14:textId="77777777" w:rsidR="00E94826" w:rsidRPr="00D10282" w:rsidRDefault="00E94826" w:rsidP="00580305">
            <w:pPr>
              <w:tabs>
                <w:tab w:val="left" w:pos="4972"/>
              </w:tabs>
              <w:rPr>
                <w:rFonts w:ascii="Consolas" w:hAnsi="Consolas" w:cs="Times New Roman"/>
                <w:sz w:val="14"/>
                <w:szCs w:val="14"/>
              </w:rPr>
            </w:pPr>
          </w:p>
          <w:p w14:paraId="1BEF2E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reservasi_id)</w:t>
            </w:r>
          </w:p>
          <w:p w14:paraId="41D802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6E88B7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y {</w:t>
            </w:r>
          </w:p>
          <w:p w14:paraId="723B0C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alidatedData = $request-&gt;validate([</w:t>
            </w:r>
          </w:p>
          <w:p w14:paraId="5E5E54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string|max:255',</w:t>
            </w:r>
          </w:p>
          <w:p w14:paraId="63CA1D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string|max:255',</w:t>
            </w:r>
          </w:p>
          <w:p w14:paraId="5BEC07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date',</w:t>
            </w:r>
          </w:p>
          <w:p w14:paraId="08DC85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string|max:255',</w:t>
            </w:r>
          </w:p>
          <w:p w14:paraId="0EF450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string',</w:t>
            </w:r>
          </w:p>
          <w:p w14:paraId="4DC87A5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string|max:15',</w:t>
            </w:r>
          </w:p>
          <w:p w14:paraId="1F09D5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required|integer|exists:lokasi,lokasi_id',</w:t>
            </w:r>
          </w:p>
          <w:p w14:paraId="57436E4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required|integer',</w:t>
            </w:r>
          </w:p>
          <w:p w14:paraId="50EA27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required|date',</w:t>
            </w:r>
          </w:p>
          <w:p w14:paraId="4208C24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required',</w:t>
            </w:r>
          </w:p>
          <w:p w14:paraId="6511C1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array|max:2',</w:t>
            </w:r>
          </w:p>
          <w:p w14:paraId="753D50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integer|exists:perawatan,perawatan_id',</w:t>
            </w:r>
          </w:p>
          <w:p w14:paraId="4C5059E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195BF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8E316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 Carbon::parse($validatedData['tanggal'])-&gt;format('Y-m-d');</w:t>
            </w:r>
          </w:p>
          <w:p w14:paraId="2AF2BE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D80A7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total estimated time</w:t>
            </w:r>
          </w:p>
          <w:p w14:paraId="0BAE76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0;</w:t>
            </w:r>
          </w:p>
          <w:p w14:paraId="3EF6FD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24578C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4DA2F4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perawatan-&gt;estimasi_waktu_perawatan;</w:t>
            </w:r>
          </w:p>
          <w:p w14:paraId="7F983E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E8FEB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2533B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Time = new DateTime($validatedData['jam_mulai']);</w:t>
            </w:r>
          </w:p>
          <w:p w14:paraId="0E1D89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Time = (clone $startTime)-&gt;modify("+{$totalEstimasi} minutes")-&gt;format('H:i');</w:t>
            </w:r>
          </w:p>
          <w:p w14:paraId="1E28D1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EEC5C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heck for time conflicts</w:t>
            </w:r>
          </w:p>
          <w:p w14:paraId="6CA734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conflictingReservation = Reservasi::where('tanggal', $tanggal)</w:t>
            </w:r>
          </w:p>
          <w:p w14:paraId="6586FA6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 $reservasi_id)</w:t>
            </w:r>
          </w:p>
          <w:p w14:paraId="064202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function ($query) use ($validatedData, $endTime) {</w:t>
            </w:r>
          </w:p>
          <w:p w14:paraId="2D7774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query-&gt;whereBetween('jam_mulai', [$validatedData['jam_mulai'], $endTime])</w:t>
            </w:r>
          </w:p>
          <w:p w14:paraId="5AC7A3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Between('jam_selesai', [$validatedData['jam_mulai'], $endTime])</w:t>
            </w:r>
          </w:p>
          <w:p w14:paraId="37DD06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validatedData['jam_mulai']])</w:t>
            </w:r>
          </w:p>
          <w:p w14:paraId="355C5E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endTime]);</w:t>
            </w:r>
          </w:p>
          <w:p w14:paraId="33A2C3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63F2F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exists();</w:t>
            </w:r>
          </w:p>
          <w:p w14:paraId="41055E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5F61F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if ($conflictingReservation) {</w:t>
            </w:r>
          </w:p>
          <w:p w14:paraId="4E2F81D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Alert::error('Error', 'Waktu yang dipilih bentrok dengan reservasi lain!');</w:t>
            </w:r>
          </w:p>
          <w:p w14:paraId="0F9625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turn redirect()-&gt;back()-&gt;withInput();</w:t>
            </w:r>
          </w:p>
          <w:p w14:paraId="0E38B2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303369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551FC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Update existing reservation</w:t>
            </w:r>
          </w:p>
          <w:p w14:paraId="3FB215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findOrFail($reservasi_id);</w:t>
            </w:r>
          </w:p>
          <w:p w14:paraId="2DF380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 = Pasien::findOrFail($reservasi-&gt;pasien_id);</w:t>
            </w:r>
          </w:p>
          <w:p w14:paraId="719FFED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201B4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gt;update([</w:t>
            </w:r>
          </w:p>
          <w:p w14:paraId="366877C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validatedData['nama'],</w:t>
            </w:r>
          </w:p>
          <w:p w14:paraId="60C72D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validatedData['tempat_lahir'],</w:t>
            </w:r>
          </w:p>
          <w:p w14:paraId="542AB5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validatedData['tanggal_lahir'],</w:t>
            </w:r>
          </w:p>
          <w:p w14:paraId="057C8D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validatedData['pekerjaan'],</w:t>
            </w:r>
          </w:p>
          <w:p w14:paraId="164949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alamat' =&gt; $validatedData['alamat'],</w:t>
            </w:r>
          </w:p>
          <w:p w14:paraId="1482D2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validatedData['no_Telp'],</w:t>
            </w:r>
          </w:p>
          <w:p w14:paraId="79D088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06FB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6FD76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update([</w:t>
            </w:r>
          </w:p>
          <w:p w14:paraId="34BE579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validatedData['lokasi_id'],</w:t>
            </w:r>
          </w:p>
          <w:p w14:paraId="0532EA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validatedData['dokter_id'],</w:t>
            </w:r>
          </w:p>
          <w:p w14:paraId="0D6229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tanggal,</w:t>
            </w:r>
          </w:p>
          <w:p w14:paraId="09E192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validatedData['jam_mulai'],</w:t>
            </w:r>
          </w:p>
          <w:p w14:paraId="2DB9E3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selesai' =&gt; $endTime,</w:t>
            </w:r>
          </w:p>
          <w:p w14:paraId="4F60BD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tus_penginput' =&gt; 1,</w:t>
            </w:r>
          </w:p>
          <w:p w14:paraId="4D47BE7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0</w:t>
            </w:r>
          </w:p>
          <w:p w14:paraId="5463EDF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8AD29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610596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 = [];</w:t>
            </w:r>
          </w:p>
          <w:p w14:paraId="7C4323B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36BD95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221638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perawatanId] = [</w:t>
            </w:r>
          </w:p>
          <w:p w14:paraId="4970BB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ga' =&gt; $perawatan-&gt;harga,</w:t>
            </w:r>
          </w:p>
          <w:p w14:paraId="04E4CE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stimasi_waktu_perawatan' =&gt; $perawatan-&gt;estimasi_waktu_perawatan,</w:t>
            </w:r>
          </w:p>
          <w:p w14:paraId="58D8B8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D31C7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9B1D1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5C972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perawatan()-&gt;sync($syncData);</w:t>
            </w:r>
          </w:p>
          <w:p w14:paraId="5C2802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5F5F7A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Success', 'Reservasi berhasil diperbarui!');</w:t>
            </w:r>
          </w:p>
          <w:p w14:paraId="482A3F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index');</w:t>
            </w:r>
          </w:p>
          <w:p w14:paraId="17CFDA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tch (Exception $e) {</w:t>
            </w:r>
          </w:p>
          <w:p w14:paraId="1C0B44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d('update data gagal : ', $e);</w:t>
            </w:r>
          </w:p>
          <w:p w14:paraId="7748CB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C4A15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86E30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64719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22DBAC0F"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User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BD6C890" w14:textId="77777777" w:rsidTr="00580305">
        <w:tc>
          <w:tcPr>
            <w:tcW w:w="8570" w:type="dxa"/>
          </w:tcPr>
          <w:p w14:paraId="60647D9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0A33BDED" w14:textId="77777777" w:rsidR="00E94826" w:rsidRPr="00D10282" w:rsidRDefault="00E94826" w:rsidP="00580305">
            <w:pPr>
              <w:tabs>
                <w:tab w:val="left" w:pos="4972"/>
              </w:tabs>
              <w:rPr>
                <w:rFonts w:ascii="Consolas" w:hAnsi="Consolas" w:cs="Times New Roman"/>
                <w:sz w:val="14"/>
                <w:szCs w:val="14"/>
              </w:rPr>
            </w:pPr>
          </w:p>
          <w:p w14:paraId="7E09EC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5DC80440" w14:textId="77777777" w:rsidR="00E94826" w:rsidRPr="00D10282" w:rsidRDefault="00E94826" w:rsidP="00580305">
            <w:pPr>
              <w:tabs>
                <w:tab w:val="left" w:pos="4972"/>
              </w:tabs>
              <w:rPr>
                <w:rFonts w:ascii="Consolas" w:hAnsi="Consolas" w:cs="Times New Roman"/>
                <w:sz w:val="14"/>
                <w:szCs w:val="14"/>
              </w:rPr>
            </w:pPr>
          </w:p>
          <w:p w14:paraId="5D57FF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13FBC6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User;</w:t>
            </w:r>
          </w:p>
          <w:p w14:paraId="3D0DA8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okter;</w:t>
            </w:r>
          </w:p>
          <w:p w14:paraId="4FF335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Lokasi;</w:t>
            </w:r>
          </w:p>
          <w:p w14:paraId="404E16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ataDokter;</w:t>
            </w:r>
          </w:p>
          <w:p w14:paraId="0ECEF9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35594E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3E2489E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1ACBCFE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Hash;</w:t>
            </w:r>
          </w:p>
          <w:p w14:paraId="17F432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0E34DC76" w14:textId="77777777" w:rsidR="00E94826" w:rsidRPr="00D10282" w:rsidRDefault="00E94826" w:rsidP="00580305">
            <w:pPr>
              <w:tabs>
                <w:tab w:val="left" w:pos="4972"/>
              </w:tabs>
              <w:rPr>
                <w:rFonts w:ascii="Consolas" w:hAnsi="Consolas" w:cs="Times New Roman"/>
                <w:sz w:val="14"/>
                <w:szCs w:val="14"/>
              </w:rPr>
            </w:pPr>
          </w:p>
          <w:p w14:paraId="1CFA49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UserController extends Controller</w:t>
            </w:r>
          </w:p>
          <w:p w14:paraId="48E73F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6A86F8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user;</w:t>
            </w:r>
          </w:p>
          <w:p w14:paraId="5705C68B" w14:textId="77777777" w:rsidR="00E94826" w:rsidRPr="00D10282" w:rsidRDefault="00E94826" w:rsidP="00580305">
            <w:pPr>
              <w:tabs>
                <w:tab w:val="left" w:pos="4972"/>
              </w:tabs>
              <w:rPr>
                <w:rFonts w:ascii="Consolas" w:hAnsi="Consolas" w:cs="Times New Roman"/>
                <w:sz w:val="14"/>
                <w:szCs w:val="14"/>
              </w:rPr>
            </w:pPr>
          </w:p>
          <w:p w14:paraId="139EAC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User $user)</w:t>
            </w:r>
          </w:p>
          <w:p w14:paraId="4944A5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988E5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user = $user;</w:t>
            </w:r>
          </w:p>
          <w:p w14:paraId="43CA347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4BBC81" w14:textId="77777777" w:rsidR="00E94826" w:rsidRPr="00D10282" w:rsidRDefault="00E94826" w:rsidP="00580305">
            <w:pPr>
              <w:tabs>
                <w:tab w:val="left" w:pos="4972"/>
              </w:tabs>
              <w:rPr>
                <w:rFonts w:ascii="Consolas" w:hAnsi="Consolas" w:cs="Times New Roman"/>
                <w:sz w:val="14"/>
                <w:szCs w:val="14"/>
              </w:rPr>
            </w:pPr>
          </w:p>
          <w:p w14:paraId="578B83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1E480D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3C6B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w:t>
            </w:r>
          </w:p>
          <w:p w14:paraId="21E4D9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gt; $this-&gt;user-&gt;allData(),</w:t>
            </w:r>
          </w:p>
          <w:p w14:paraId="6376DB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1E01A6B" w14:textId="77777777" w:rsidR="00E94826" w:rsidRPr="00D10282" w:rsidRDefault="00E94826" w:rsidP="00580305">
            <w:pPr>
              <w:tabs>
                <w:tab w:val="left" w:pos="4972"/>
              </w:tabs>
              <w:rPr>
                <w:rFonts w:ascii="Consolas" w:hAnsi="Consolas" w:cs="Times New Roman"/>
                <w:sz w:val="14"/>
                <w:szCs w:val="14"/>
              </w:rPr>
            </w:pPr>
          </w:p>
          <w:p w14:paraId="6D6256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 $user);</w:t>
            </w:r>
          </w:p>
          <w:p w14:paraId="7097D8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C6A875F" w14:textId="77777777" w:rsidR="00E94826" w:rsidRPr="00D10282" w:rsidRDefault="00E94826" w:rsidP="00580305">
            <w:pPr>
              <w:tabs>
                <w:tab w:val="left" w:pos="4972"/>
              </w:tabs>
              <w:rPr>
                <w:rFonts w:ascii="Consolas" w:hAnsi="Consolas" w:cs="Times New Roman"/>
                <w:sz w:val="14"/>
                <w:szCs w:val="14"/>
              </w:rPr>
            </w:pPr>
          </w:p>
          <w:p w14:paraId="6DD7F7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w:t>
            </w:r>
          </w:p>
          <w:p w14:paraId="114613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85E33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_add');</w:t>
            </w:r>
          </w:p>
          <w:p w14:paraId="60E9C1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ABD1CC" w14:textId="77777777" w:rsidR="00E94826" w:rsidRPr="00D10282" w:rsidRDefault="00E94826" w:rsidP="00580305">
            <w:pPr>
              <w:tabs>
                <w:tab w:val="left" w:pos="4972"/>
              </w:tabs>
              <w:rPr>
                <w:rFonts w:ascii="Consolas" w:hAnsi="Consolas" w:cs="Times New Roman"/>
                <w:sz w:val="14"/>
                <w:szCs w:val="14"/>
              </w:rPr>
            </w:pPr>
          </w:p>
          <w:p w14:paraId="149C3D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w:t>
            </w:r>
          </w:p>
          <w:p w14:paraId="48F9C2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B6BB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6D3E8F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ired',</w:t>
            </w:r>
          </w:p>
          <w:p w14:paraId="14024B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ired',</w:t>
            </w:r>
          </w:p>
          <w:p w14:paraId="371A11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ired',</w:t>
            </w:r>
          </w:p>
          <w:p w14:paraId="7E14D6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ired',</w:t>
            </w:r>
          </w:p>
          <w:p w14:paraId="0064E96D" w14:textId="77777777" w:rsidR="00E94826" w:rsidRPr="00D10282" w:rsidRDefault="00E94826" w:rsidP="00580305">
            <w:pPr>
              <w:tabs>
                <w:tab w:val="left" w:pos="4972"/>
              </w:tabs>
              <w:rPr>
                <w:rFonts w:ascii="Consolas" w:hAnsi="Consolas" w:cs="Times New Roman"/>
                <w:sz w:val="14"/>
                <w:szCs w:val="14"/>
              </w:rPr>
            </w:pPr>
          </w:p>
          <w:p w14:paraId="3A5BA455" w14:textId="77777777" w:rsidR="00E94826" w:rsidRPr="00D10282" w:rsidRDefault="00E94826" w:rsidP="00580305">
            <w:pPr>
              <w:tabs>
                <w:tab w:val="left" w:pos="4972"/>
              </w:tabs>
              <w:rPr>
                <w:rFonts w:ascii="Consolas" w:hAnsi="Consolas" w:cs="Times New Roman"/>
                <w:sz w:val="14"/>
                <w:szCs w:val="14"/>
              </w:rPr>
            </w:pPr>
          </w:p>
          <w:p w14:paraId="68BC31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6BF89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required' =&gt; 'Nama harus diisi!',</w:t>
            </w:r>
          </w:p>
          <w:p w14:paraId="4D06A6C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required' =&gt; 'email harus diisi!',</w:t>
            </w:r>
          </w:p>
          <w:p w14:paraId="13391E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required' =&gt; 'role harus diisi!',</w:t>
            </w:r>
          </w:p>
          <w:p w14:paraId="114A3D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required' =&gt; 'role harus diisi!',</w:t>
            </w:r>
          </w:p>
          <w:p w14:paraId="682D6A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169B0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91B250" w14:textId="77777777" w:rsidR="00E94826" w:rsidRPr="00D10282" w:rsidRDefault="00E94826" w:rsidP="00580305">
            <w:pPr>
              <w:tabs>
                <w:tab w:val="left" w:pos="4972"/>
              </w:tabs>
              <w:rPr>
                <w:rFonts w:ascii="Consolas" w:hAnsi="Consolas" w:cs="Times New Roman"/>
                <w:sz w:val="14"/>
                <w:szCs w:val="14"/>
              </w:rPr>
            </w:pPr>
          </w:p>
          <w:p w14:paraId="767277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205AE0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est-&gt;name,</w:t>
            </w:r>
          </w:p>
          <w:p w14:paraId="5950C53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est-&gt;email,</w:t>
            </w:r>
          </w:p>
          <w:p w14:paraId="0AAA4E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Hash::make($request-&gt;password), </w:t>
            </w:r>
          </w:p>
          <w:p w14:paraId="42880E5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est-&gt;role,</w:t>
            </w:r>
          </w:p>
          <w:p w14:paraId="789A0DF1" w14:textId="77777777" w:rsidR="00E94826" w:rsidRPr="00D10282" w:rsidRDefault="00E94826" w:rsidP="00580305">
            <w:pPr>
              <w:tabs>
                <w:tab w:val="left" w:pos="4972"/>
              </w:tabs>
              <w:rPr>
                <w:rFonts w:ascii="Consolas" w:hAnsi="Consolas" w:cs="Times New Roman"/>
                <w:sz w:val="14"/>
                <w:szCs w:val="14"/>
              </w:rPr>
            </w:pPr>
          </w:p>
          <w:p w14:paraId="4915D2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53B831A" w14:textId="77777777" w:rsidR="00E94826" w:rsidRPr="00D10282" w:rsidRDefault="00E94826" w:rsidP="00580305">
            <w:pPr>
              <w:tabs>
                <w:tab w:val="left" w:pos="4972"/>
              </w:tabs>
              <w:rPr>
                <w:rFonts w:ascii="Consolas" w:hAnsi="Consolas" w:cs="Times New Roman"/>
                <w:sz w:val="14"/>
                <w:szCs w:val="14"/>
              </w:rPr>
            </w:pPr>
          </w:p>
          <w:p w14:paraId="37215D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user-&gt;addData($data);</w:t>
            </w:r>
          </w:p>
          <w:p w14:paraId="160913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user berhasil ditambahkan!');</w:t>
            </w:r>
          </w:p>
          <w:p w14:paraId="754D7C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38B9B6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7930B6D" w14:textId="77777777" w:rsidR="00E94826" w:rsidRPr="00D10282" w:rsidRDefault="00E94826" w:rsidP="00580305">
            <w:pPr>
              <w:tabs>
                <w:tab w:val="left" w:pos="4972"/>
              </w:tabs>
              <w:rPr>
                <w:rFonts w:ascii="Consolas" w:hAnsi="Consolas" w:cs="Times New Roman"/>
                <w:sz w:val="14"/>
                <w:szCs w:val="14"/>
              </w:rPr>
            </w:pPr>
          </w:p>
          <w:p w14:paraId="6F2A26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id)</w:t>
            </w:r>
          </w:p>
          <w:p w14:paraId="3F167D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CEA44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Hapus entri terkait di tabel detail_jadwal terlebih dahulu</w:t>
            </w:r>
          </w:p>
          <w:p w14:paraId="224D9E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users')-&gt;where('id', $id)-&gt;delete();</w:t>
            </w:r>
          </w:p>
          <w:p w14:paraId="16C15C49" w14:textId="77777777" w:rsidR="00E94826" w:rsidRPr="00D10282" w:rsidRDefault="00E94826" w:rsidP="00580305">
            <w:pPr>
              <w:tabs>
                <w:tab w:val="left" w:pos="4972"/>
              </w:tabs>
              <w:rPr>
                <w:rFonts w:ascii="Consolas" w:hAnsi="Consolas" w:cs="Times New Roman"/>
                <w:sz w:val="14"/>
                <w:szCs w:val="14"/>
              </w:rPr>
            </w:pPr>
          </w:p>
          <w:p w14:paraId="12FE11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user</w:t>
            </w:r>
          </w:p>
          <w:p w14:paraId="37FA985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user berhasil dihapus!');</w:t>
            </w:r>
          </w:p>
          <w:p w14:paraId="23B2E2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20AAF8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A0250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5D20A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5FA0B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49FB78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_dokter()</w:t>
            </w:r>
          </w:p>
          <w:p w14:paraId="5E51A1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C9FEB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 = Lokasi::all();</w:t>
            </w:r>
          </w:p>
          <w:p w14:paraId="1E0BE6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dokter_add', compact('lokasi'));</w:t>
            </w:r>
          </w:p>
          <w:p w14:paraId="49992E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99DEF0" w14:textId="77777777" w:rsidR="00E94826" w:rsidRPr="00D10282" w:rsidRDefault="00E94826" w:rsidP="00580305">
            <w:pPr>
              <w:tabs>
                <w:tab w:val="left" w:pos="4972"/>
              </w:tabs>
              <w:rPr>
                <w:rFonts w:ascii="Consolas" w:hAnsi="Consolas" w:cs="Times New Roman"/>
                <w:sz w:val="14"/>
                <w:szCs w:val="14"/>
              </w:rPr>
            </w:pPr>
          </w:p>
          <w:p w14:paraId="6E0A49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_dokter(Request $request)</w:t>
            </w:r>
          </w:p>
          <w:p w14:paraId="1BA028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A43338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F1BAA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535EBFD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w:t>
            </w:r>
          </w:p>
          <w:p w14:paraId="74F2D1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w:t>
            </w:r>
          </w:p>
          <w:p w14:paraId="226C79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mor_hp' =&gt; 'required',</w:t>
            </w:r>
          </w:p>
          <w:p w14:paraId="366E5B4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gt; 'required',</w:t>
            </w:r>
          </w:p>
          <w:p w14:paraId="42B03FD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ired',</w:t>
            </w:r>
          </w:p>
          <w:p w14:paraId="7E8D991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ired',</w:t>
            </w:r>
          </w:p>
          <w:p w14:paraId="193698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E776A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required' =&gt; 'Nama harus diisi!',</w:t>
            </w:r>
          </w:p>
          <w:p w14:paraId="264DFB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required' =&gt; 'alamat harus diisi!',</w:t>
            </w:r>
          </w:p>
          <w:p w14:paraId="18BF3B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mor_hp.required' =&gt; 'nomor_hp harus diisi!',</w:t>
            </w:r>
          </w:p>
          <w:p w14:paraId="7B6905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required' =&gt; 'lokasi praktek harus diisi',</w:t>
            </w:r>
          </w:p>
          <w:p w14:paraId="070E56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required' =&gt; 'email harus diisi!',</w:t>
            </w:r>
          </w:p>
          <w:p w14:paraId="4C19CF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required' =&gt; 'role harus diisi!',</w:t>
            </w:r>
          </w:p>
          <w:p w14:paraId="153E5C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69C9E1" w14:textId="77777777" w:rsidR="00E94826" w:rsidRPr="00D10282" w:rsidRDefault="00E94826" w:rsidP="00580305">
            <w:pPr>
              <w:tabs>
                <w:tab w:val="left" w:pos="4972"/>
              </w:tabs>
              <w:rPr>
                <w:rFonts w:ascii="Consolas" w:hAnsi="Consolas" w:cs="Times New Roman"/>
                <w:sz w:val="14"/>
                <w:szCs w:val="14"/>
              </w:rPr>
            </w:pPr>
          </w:p>
          <w:p w14:paraId="397286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79A8F8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est-&gt;nama,</w:t>
            </w:r>
          </w:p>
          <w:p w14:paraId="625AC4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est-&gt;email,</w:t>
            </w:r>
          </w:p>
          <w:p w14:paraId="4F23B1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Hash::make($request-&gt;password), </w:t>
            </w:r>
          </w:p>
          <w:p w14:paraId="276B06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Dokter',</w:t>
            </w:r>
          </w:p>
          <w:p w14:paraId="4FE1BA8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1BE3C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A245B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d_user = $this-&gt;user-&gt;addData($data);</w:t>
            </w:r>
          </w:p>
          <w:p w14:paraId="7FD775F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D5B2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create([</w:t>
            </w:r>
          </w:p>
          <w:p w14:paraId="2C3E872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est-&gt;nama,</w:t>
            </w:r>
          </w:p>
          <w:p w14:paraId="75D438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est-&gt;alamat,</w:t>
            </w:r>
          </w:p>
          <w:p w14:paraId="697F52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mor_hp' =&gt; $request-&gt;nomor_hp,</w:t>
            </w:r>
          </w:p>
          <w:p w14:paraId="5492DB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request-&gt;lokasi_id,</w:t>
            </w:r>
          </w:p>
          <w:p w14:paraId="2101BA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_id' =&gt; $id_user</w:t>
            </w:r>
          </w:p>
          <w:p w14:paraId="5A4BBF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6F3A528" w14:textId="77777777" w:rsidR="00E94826" w:rsidRPr="00D10282" w:rsidRDefault="00E94826" w:rsidP="00580305">
            <w:pPr>
              <w:tabs>
                <w:tab w:val="left" w:pos="4972"/>
              </w:tabs>
              <w:rPr>
                <w:rFonts w:ascii="Consolas" w:hAnsi="Consolas" w:cs="Times New Roman"/>
                <w:sz w:val="14"/>
                <w:szCs w:val="14"/>
              </w:rPr>
            </w:pPr>
          </w:p>
          <w:p w14:paraId="6C13B2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akun dokter berhasil ditambahkan!');</w:t>
            </w:r>
          </w:p>
          <w:p w14:paraId="4AC2B9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2B65B4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7C725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DF15F57" w14:textId="77777777" w:rsidR="00E94826" w:rsidRPr="00D10282" w:rsidRDefault="00E94826" w:rsidP="00580305">
            <w:pPr>
              <w:tabs>
                <w:tab w:val="left" w:pos="4972"/>
              </w:tabs>
              <w:rPr>
                <w:rFonts w:ascii="Consolas" w:hAnsi="Consolas" w:cs="Times New Roman"/>
                <w:sz w:val="14"/>
                <w:szCs w:val="14"/>
              </w:rPr>
            </w:pPr>
          </w:p>
          <w:p w14:paraId="1FE35E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70AD42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1E84D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DB::table('users')-&gt;where('id', $id)-&gt;first();</w:t>
            </w:r>
          </w:p>
          <w:p w14:paraId="0804166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_edit', ['user' =&gt; $user]);</w:t>
            </w:r>
          </w:p>
          <w:p w14:paraId="1FDC828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9883A59" w14:textId="77777777" w:rsidR="00E94826" w:rsidRPr="00D10282" w:rsidRDefault="00E94826" w:rsidP="00580305">
            <w:pPr>
              <w:tabs>
                <w:tab w:val="left" w:pos="4972"/>
              </w:tabs>
              <w:rPr>
                <w:rFonts w:ascii="Consolas" w:hAnsi="Consolas" w:cs="Times New Roman"/>
                <w:sz w:val="14"/>
                <w:szCs w:val="14"/>
              </w:rPr>
            </w:pPr>
          </w:p>
          <w:p w14:paraId="2A3369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1158004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80F7E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057320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ired',</w:t>
            </w:r>
          </w:p>
          <w:p w14:paraId="2CA357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ired',</w:t>
            </w:r>
          </w:p>
          <w:p w14:paraId="117191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ired',</w:t>
            </w:r>
          </w:p>
          <w:p w14:paraId="4CF5B8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ired',</w:t>
            </w:r>
          </w:p>
          <w:p w14:paraId="09C36C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9190623" w14:textId="77777777" w:rsidR="00E94826" w:rsidRPr="00D10282" w:rsidRDefault="00E94826" w:rsidP="00580305">
            <w:pPr>
              <w:tabs>
                <w:tab w:val="left" w:pos="4972"/>
              </w:tabs>
              <w:rPr>
                <w:rFonts w:ascii="Consolas" w:hAnsi="Consolas" w:cs="Times New Roman"/>
                <w:sz w:val="14"/>
                <w:szCs w:val="14"/>
              </w:rPr>
            </w:pPr>
          </w:p>
          <w:p w14:paraId="400D2A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542E17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est-&gt;name,</w:t>
            </w:r>
          </w:p>
          <w:p w14:paraId="073E52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est-&gt;email,</w:t>
            </w:r>
          </w:p>
          <w:p w14:paraId="7D0051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est-&gt;password,</w:t>
            </w:r>
          </w:p>
          <w:p w14:paraId="1035EC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est-&gt;role,</w:t>
            </w:r>
          </w:p>
          <w:p w14:paraId="7FC7982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725D2D0" w14:textId="77777777" w:rsidR="00E94826" w:rsidRPr="00D10282" w:rsidRDefault="00E94826" w:rsidP="00580305">
            <w:pPr>
              <w:tabs>
                <w:tab w:val="left" w:pos="4972"/>
              </w:tabs>
              <w:rPr>
                <w:rFonts w:ascii="Consolas" w:hAnsi="Consolas" w:cs="Times New Roman"/>
                <w:sz w:val="14"/>
                <w:szCs w:val="14"/>
              </w:rPr>
            </w:pPr>
          </w:p>
          <w:p w14:paraId="71152E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users')-&gt;where('id', $id)-&gt;update($data);</w:t>
            </w:r>
          </w:p>
          <w:p w14:paraId="54AEAC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user berhasil diupdate!');</w:t>
            </w:r>
          </w:p>
          <w:p w14:paraId="4C1B97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599267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0AA99A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49D8E4B3"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lastRenderedPageBreak/>
        <w:t xml:space="preserve">Kode </w:t>
      </w:r>
      <w:r>
        <w:rPr>
          <w:rFonts w:ascii="Times New Roman" w:hAnsi="Times New Roman" w:cs="Times New Roman"/>
          <w:b/>
          <w:bCs/>
          <w:i/>
          <w:iCs/>
          <w:sz w:val="24"/>
          <w:szCs w:val="24"/>
        </w:rPr>
        <w:t>Controller Auth</w:t>
      </w:r>
    </w:p>
    <w:p w14:paraId="20CA7D32" w14:textId="77777777" w:rsidR="00E94826" w:rsidRPr="007723A1" w:rsidRDefault="00E94826" w:rsidP="00DB27A3">
      <w:pPr>
        <w:numPr>
          <w:ilvl w:val="0"/>
          <w:numId w:val="38"/>
        </w:numPr>
        <w:tabs>
          <w:tab w:val="left" w:pos="4972"/>
        </w:tabs>
        <w:rPr>
          <w:rFonts w:ascii="Times New Roman" w:hAnsi="Times New Roman" w:cs="Times New Roman"/>
          <w:sz w:val="24"/>
          <w:szCs w:val="24"/>
        </w:rPr>
      </w:pPr>
      <w:r>
        <w:rPr>
          <w:rFonts w:ascii="Times New Roman" w:hAnsi="Times New Roman" w:cs="Times New Roman"/>
          <w:sz w:val="24"/>
          <w:szCs w:val="24"/>
        </w:rPr>
        <w:t>AuthenticatedSessionController</w:t>
      </w:r>
      <w:r w:rsidRPr="007723A1">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692D2D5" w14:textId="77777777" w:rsidTr="00580305">
        <w:tc>
          <w:tcPr>
            <w:tcW w:w="8570" w:type="dxa"/>
          </w:tcPr>
          <w:p w14:paraId="1331BCA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lt;?php</w:t>
            </w:r>
          </w:p>
          <w:p w14:paraId="761F5C88" w14:textId="77777777" w:rsidR="00E94826" w:rsidRPr="005B4DAA" w:rsidRDefault="00E94826" w:rsidP="00580305">
            <w:pPr>
              <w:tabs>
                <w:tab w:val="left" w:pos="4972"/>
              </w:tabs>
              <w:rPr>
                <w:rFonts w:ascii="Consolas" w:hAnsi="Consolas" w:cs="Times New Roman"/>
                <w:sz w:val="14"/>
                <w:szCs w:val="14"/>
              </w:rPr>
            </w:pPr>
          </w:p>
          <w:p w14:paraId="2C2DD60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namespace App\Http\Controllers\Auth;</w:t>
            </w:r>
          </w:p>
          <w:p w14:paraId="75779CEE" w14:textId="77777777" w:rsidR="00E94826" w:rsidRPr="005B4DAA" w:rsidRDefault="00E94826" w:rsidP="00580305">
            <w:pPr>
              <w:tabs>
                <w:tab w:val="left" w:pos="4972"/>
              </w:tabs>
              <w:rPr>
                <w:rFonts w:ascii="Consolas" w:hAnsi="Consolas" w:cs="Times New Roman"/>
                <w:sz w:val="14"/>
                <w:szCs w:val="14"/>
              </w:rPr>
            </w:pPr>
          </w:p>
          <w:p w14:paraId="08CC5BF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Controllers\Controller;</w:t>
            </w:r>
          </w:p>
          <w:p w14:paraId="22F1A06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Requests\Auth\LoginRequest;</w:t>
            </w:r>
          </w:p>
          <w:p w14:paraId="2AA3385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directResponse;</w:t>
            </w:r>
          </w:p>
          <w:p w14:paraId="52B4CF1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quest;</w:t>
            </w:r>
          </w:p>
          <w:p w14:paraId="7D79D11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Support\Facades\Auth;</w:t>
            </w:r>
          </w:p>
          <w:p w14:paraId="4557457C"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View\View;</w:t>
            </w:r>
          </w:p>
          <w:p w14:paraId="40116FB4" w14:textId="77777777" w:rsidR="00E94826" w:rsidRPr="005B4DAA" w:rsidRDefault="00E94826" w:rsidP="00580305">
            <w:pPr>
              <w:tabs>
                <w:tab w:val="left" w:pos="4972"/>
              </w:tabs>
              <w:rPr>
                <w:rFonts w:ascii="Consolas" w:hAnsi="Consolas" w:cs="Times New Roman"/>
                <w:sz w:val="14"/>
                <w:szCs w:val="14"/>
              </w:rPr>
            </w:pPr>
          </w:p>
          <w:p w14:paraId="77F7151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class AuthenticatedSessionController extends Controller</w:t>
            </w:r>
          </w:p>
          <w:p w14:paraId="5CF034B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p w14:paraId="0623675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73F343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isplay the login view.</w:t>
            </w:r>
          </w:p>
          <w:p w14:paraId="6EC2044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42A244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create(): View</w:t>
            </w:r>
          </w:p>
          <w:p w14:paraId="7FBDA82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9E8D88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view('auth.login');</w:t>
            </w:r>
          </w:p>
          <w:p w14:paraId="64C69BE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32582BB0" w14:textId="77777777" w:rsidR="00E94826" w:rsidRPr="005B4DAA" w:rsidRDefault="00E94826" w:rsidP="00580305">
            <w:pPr>
              <w:tabs>
                <w:tab w:val="left" w:pos="4972"/>
              </w:tabs>
              <w:rPr>
                <w:rFonts w:ascii="Consolas" w:hAnsi="Consolas" w:cs="Times New Roman"/>
                <w:sz w:val="14"/>
                <w:szCs w:val="14"/>
              </w:rPr>
            </w:pPr>
          </w:p>
          <w:p w14:paraId="7B90C3F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7BB9FFE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Handle an incoming authentication request.</w:t>
            </w:r>
          </w:p>
          <w:p w14:paraId="299BAE8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5482D73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store(LoginRequest $request)</w:t>
            </w:r>
          </w:p>
          <w:p w14:paraId="3A86597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4F228B2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authenticate();</w:t>
            </w:r>
          </w:p>
          <w:p w14:paraId="7B4088F1" w14:textId="77777777" w:rsidR="00E94826" w:rsidRPr="005B4DAA" w:rsidRDefault="00E94826" w:rsidP="00580305">
            <w:pPr>
              <w:tabs>
                <w:tab w:val="left" w:pos="4972"/>
              </w:tabs>
              <w:rPr>
                <w:rFonts w:ascii="Consolas" w:hAnsi="Consolas" w:cs="Times New Roman"/>
                <w:sz w:val="14"/>
                <w:szCs w:val="14"/>
              </w:rPr>
            </w:pPr>
          </w:p>
          <w:p w14:paraId="75D26D7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w:t>
            </w:r>
          </w:p>
          <w:p w14:paraId="24BEB8C3" w14:textId="77777777" w:rsidR="00E94826" w:rsidRPr="005B4DAA" w:rsidRDefault="00E94826" w:rsidP="00580305">
            <w:pPr>
              <w:tabs>
                <w:tab w:val="left" w:pos="4972"/>
              </w:tabs>
              <w:rPr>
                <w:rFonts w:ascii="Consolas" w:hAnsi="Consolas" w:cs="Times New Roman"/>
                <w:sz w:val="14"/>
                <w:szCs w:val="14"/>
              </w:rPr>
            </w:pPr>
          </w:p>
          <w:p w14:paraId="43C2E9C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user = Auth::user();</w:t>
            </w:r>
          </w:p>
          <w:p w14:paraId="278F6870" w14:textId="77777777" w:rsidR="00E94826" w:rsidRPr="005B4DAA" w:rsidRDefault="00E94826" w:rsidP="00580305">
            <w:pPr>
              <w:tabs>
                <w:tab w:val="left" w:pos="4972"/>
              </w:tabs>
              <w:rPr>
                <w:rFonts w:ascii="Consolas" w:hAnsi="Consolas" w:cs="Times New Roman"/>
                <w:sz w:val="14"/>
                <w:szCs w:val="14"/>
              </w:rPr>
            </w:pPr>
          </w:p>
          <w:p w14:paraId="43A64EC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user) {</w:t>
            </w:r>
          </w:p>
          <w:p w14:paraId="5E29FE9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sponse()-&gt;json(['success' =&gt; false, 'message' =&gt; 'Authentication failed.'], 401);</w:t>
            </w:r>
          </w:p>
          <w:p w14:paraId="0C17D05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89FDD38" w14:textId="77777777" w:rsidR="00E94826" w:rsidRPr="005B4DAA" w:rsidRDefault="00E94826" w:rsidP="00580305">
            <w:pPr>
              <w:tabs>
                <w:tab w:val="left" w:pos="4972"/>
              </w:tabs>
              <w:rPr>
                <w:rFonts w:ascii="Consolas" w:hAnsi="Consolas" w:cs="Times New Roman"/>
                <w:sz w:val="14"/>
                <w:szCs w:val="14"/>
              </w:rPr>
            </w:pPr>
          </w:p>
          <w:p w14:paraId="77F6516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ole = $user-&gt;role;</w:t>
            </w:r>
          </w:p>
          <w:p w14:paraId="3F9D049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directUrl = '/admin'; // Default redirect</w:t>
            </w:r>
          </w:p>
          <w:p w14:paraId="05C66649" w14:textId="77777777" w:rsidR="00E94826" w:rsidRPr="005B4DAA" w:rsidRDefault="00E94826" w:rsidP="00580305">
            <w:pPr>
              <w:tabs>
                <w:tab w:val="left" w:pos="4972"/>
              </w:tabs>
              <w:rPr>
                <w:rFonts w:ascii="Consolas" w:hAnsi="Consolas" w:cs="Times New Roman"/>
                <w:sz w:val="14"/>
                <w:szCs w:val="14"/>
              </w:rPr>
            </w:pPr>
          </w:p>
          <w:p w14:paraId="274EA5E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role === 'owner' || $role === 'Owner') {</w:t>
            </w:r>
          </w:p>
          <w:p w14:paraId="0F408A2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owner');</w:t>
            </w:r>
          </w:p>
          <w:p w14:paraId="39FFF8B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dokter' || $role === 'Dokter') {</w:t>
            </w:r>
          </w:p>
          <w:p w14:paraId="2BF47CF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dokter');</w:t>
            </w:r>
          </w:p>
          <w:p w14:paraId="5D69C67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pasien' || $role === 'Pasien') {</w:t>
            </w:r>
          </w:p>
          <w:p w14:paraId="3DEFEE2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home');</w:t>
            </w:r>
          </w:p>
          <w:p w14:paraId="388FC14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7DF6B7B3" w14:textId="77777777" w:rsidR="00E94826" w:rsidRPr="005B4DAA" w:rsidRDefault="00E94826" w:rsidP="00580305">
            <w:pPr>
              <w:tabs>
                <w:tab w:val="left" w:pos="4972"/>
              </w:tabs>
              <w:rPr>
                <w:rFonts w:ascii="Consolas" w:hAnsi="Consolas" w:cs="Times New Roman"/>
                <w:sz w:val="14"/>
                <w:szCs w:val="14"/>
              </w:rPr>
            </w:pPr>
          </w:p>
          <w:p w14:paraId="7CF2585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admin");</w:t>
            </w:r>
          </w:p>
          <w:p w14:paraId="78340DCB"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0021F42" w14:textId="77777777" w:rsidR="00E94826" w:rsidRPr="005B4DAA" w:rsidRDefault="00E94826" w:rsidP="00580305">
            <w:pPr>
              <w:tabs>
                <w:tab w:val="left" w:pos="4972"/>
              </w:tabs>
              <w:rPr>
                <w:rFonts w:ascii="Consolas" w:hAnsi="Consolas" w:cs="Times New Roman"/>
                <w:sz w:val="14"/>
                <w:szCs w:val="14"/>
              </w:rPr>
            </w:pPr>
          </w:p>
          <w:p w14:paraId="6C75D9D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03366D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estroy an authenticated session.</w:t>
            </w:r>
          </w:p>
          <w:p w14:paraId="4EFD74C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C75463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destroy(Request $request): RedirectResponse</w:t>
            </w:r>
          </w:p>
          <w:p w14:paraId="6A12967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624781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Auth::guard('web')-&gt;logout();</w:t>
            </w:r>
          </w:p>
          <w:p w14:paraId="202061DA" w14:textId="77777777" w:rsidR="00E94826" w:rsidRPr="005B4DAA" w:rsidRDefault="00E94826" w:rsidP="00580305">
            <w:pPr>
              <w:tabs>
                <w:tab w:val="left" w:pos="4972"/>
              </w:tabs>
              <w:rPr>
                <w:rFonts w:ascii="Consolas" w:hAnsi="Consolas" w:cs="Times New Roman"/>
                <w:sz w:val="14"/>
                <w:szCs w:val="14"/>
              </w:rPr>
            </w:pPr>
          </w:p>
          <w:p w14:paraId="1556AAF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invalidate();</w:t>
            </w:r>
          </w:p>
          <w:p w14:paraId="38E94CC6" w14:textId="77777777" w:rsidR="00E94826" w:rsidRPr="005B4DAA" w:rsidRDefault="00E94826" w:rsidP="00580305">
            <w:pPr>
              <w:tabs>
                <w:tab w:val="left" w:pos="4972"/>
              </w:tabs>
              <w:rPr>
                <w:rFonts w:ascii="Consolas" w:hAnsi="Consolas" w:cs="Times New Roman"/>
                <w:sz w:val="14"/>
                <w:szCs w:val="14"/>
              </w:rPr>
            </w:pPr>
          </w:p>
          <w:p w14:paraId="6933249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Token();</w:t>
            </w:r>
          </w:p>
          <w:p w14:paraId="6A108F52" w14:textId="77777777" w:rsidR="00E94826" w:rsidRPr="005B4DAA" w:rsidRDefault="00E94826" w:rsidP="00580305">
            <w:pPr>
              <w:tabs>
                <w:tab w:val="left" w:pos="4972"/>
              </w:tabs>
              <w:rPr>
                <w:rFonts w:ascii="Consolas" w:hAnsi="Consolas" w:cs="Times New Roman"/>
                <w:sz w:val="14"/>
                <w:szCs w:val="14"/>
              </w:rPr>
            </w:pPr>
          </w:p>
          <w:p w14:paraId="1857396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w:t>
            </w:r>
          </w:p>
          <w:p w14:paraId="6541B42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4A91B8E" w14:textId="77777777" w:rsidR="00E94826" w:rsidRPr="00D10282"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tc>
      </w:tr>
    </w:tbl>
    <w:p w14:paraId="49AEEA5A" w14:textId="77777777" w:rsidR="00E94826" w:rsidRPr="007723A1" w:rsidRDefault="00E94826" w:rsidP="00E94826">
      <w:pPr>
        <w:tabs>
          <w:tab w:val="left" w:pos="4972"/>
        </w:tabs>
        <w:ind w:left="426"/>
        <w:rPr>
          <w:rFonts w:ascii="Times New Roman" w:hAnsi="Times New Roman" w:cs="Times New Roman"/>
          <w:b/>
          <w:bCs/>
          <w:i/>
          <w:iCs/>
          <w:sz w:val="24"/>
          <w:szCs w:val="24"/>
        </w:rPr>
      </w:pPr>
    </w:p>
    <w:p w14:paraId="566168A5" w14:textId="77777777" w:rsidR="00E94826" w:rsidRDefault="00E94826" w:rsidP="00DB27A3">
      <w:pPr>
        <w:numPr>
          <w:ilvl w:val="0"/>
          <w:numId w:val="38"/>
        </w:numPr>
        <w:tabs>
          <w:tab w:val="left" w:pos="4972"/>
        </w:tabs>
        <w:rPr>
          <w:rFonts w:ascii="Times New Roman" w:hAnsi="Times New Roman" w:cs="Times New Roman"/>
          <w:sz w:val="24"/>
          <w:szCs w:val="24"/>
        </w:rPr>
      </w:pPr>
      <w:r w:rsidRPr="00C02615">
        <w:rPr>
          <w:rFonts w:ascii="Times New Roman" w:hAnsi="Times New Roman" w:cs="Times New Roman"/>
          <w:sz w:val="24"/>
          <w:szCs w:val="24"/>
        </w:rPr>
        <w:t>EmailVerificationPromptController</w:t>
      </w:r>
      <w:r>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980A02C" w14:textId="77777777" w:rsidTr="00580305">
        <w:tc>
          <w:tcPr>
            <w:tcW w:w="8570" w:type="dxa"/>
          </w:tcPr>
          <w:p w14:paraId="71F855A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lt;?php</w:t>
            </w:r>
          </w:p>
          <w:p w14:paraId="5EFA23EE" w14:textId="77777777" w:rsidR="00E94826" w:rsidRPr="005B4DAA" w:rsidRDefault="00E94826" w:rsidP="00580305">
            <w:pPr>
              <w:tabs>
                <w:tab w:val="left" w:pos="4972"/>
              </w:tabs>
              <w:rPr>
                <w:rFonts w:ascii="Consolas" w:hAnsi="Consolas" w:cs="Times New Roman"/>
                <w:sz w:val="14"/>
                <w:szCs w:val="14"/>
              </w:rPr>
            </w:pPr>
          </w:p>
          <w:p w14:paraId="3D4159D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namespace App\Http\Controllers\Auth;</w:t>
            </w:r>
          </w:p>
          <w:p w14:paraId="0F2195E2" w14:textId="77777777" w:rsidR="00E94826" w:rsidRPr="005B4DAA" w:rsidRDefault="00E94826" w:rsidP="00580305">
            <w:pPr>
              <w:tabs>
                <w:tab w:val="left" w:pos="4972"/>
              </w:tabs>
              <w:rPr>
                <w:rFonts w:ascii="Consolas" w:hAnsi="Consolas" w:cs="Times New Roman"/>
                <w:sz w:val="14"/>
                <w:szCs w:val="14"/>
              </w:rPr>
            </w:pPr>
          </w:p>
          <w:p w14:paraId="167FB8B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Controllers\Controller;</w:t>
            </w:r>
          </w:p>
          <w:p w14:paraId="3CDE5ED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Requests\Auth\LoginRequest;</w:t>
            </w:r>
          </w:p>
          <w:p w14:paraId="39E8F21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directResponse;</w:t>
            </w:r>
          </w:p>
          <w:p w14:paraId="389D091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quest;</w:t>
            </w:r>
          </w:p>
          <w:p w14:paraId="7B73A1C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Support\Facades\Auth;</w:t>
            </w:r>
          </w:p>
          <w:p w14:paraId="1E12665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View\View;</w:t>
            </w:r>
          </w:p>
          <w:p w14:paraId="42ED455D" w14:textId="77777777" w:rsidR="00E94826" w:rsidRPr="005B4DAA" w:rsidRDefault="00E94826" w:rsidP="00580305">
            <w:pPr>
              <w:tabs>
                <w:tab w:val="left" w:pos="4972"/>
              </w:tabs>
              <w:rPr>
                <w:rFonts w:ascii="Consolas" w:hAnsi="Consolas" w:cs="Times New Roman"/>
                <w:sz w:val="14"/>
                <w:szCs w:val="14"/>
              </w:rPr>
            </w:pPr>
          </w:p>
          <w:p w14:paraId="238AE33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class AuthenticatedSessionController extends Controller</w:t>
            </w:r>
          </w:p>
          <w:p w14:paraId="223C8EE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p w14:paraId="0843E5E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FD8880B"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isplay the login view.</w:t>
            </w:r>
          </w:p>
          <w:p w14:paraId="20E7EAC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7C25E95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create(): View</w:t>
            </w:r>
          </w:p>
          <w:p w14:paraId="5576B3A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45D62AB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view('auth.login');</w:t>
            </w:r>
          </w:p>
          <w:p w14:paraId="44307DC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356EF7A" w14:textId="77777777" w:rsidR="00E94826" w:rsidRPr="005B4DAA" w:rsidRDefault="00E94826" w:rsidP="00580305">
            <w:pPr>
              <w:tabs>
                <w:tab w:val="left" w:pos="4972"/>
              </w:tabs>
              <w:rPr>
                <w:rFonts w:ascii="Consolas" w:hAnsi="Consolas" w:cs="Times New Roman"/>
                <w:sz w:val="14"/>
                <w:szCs w:val="14"/>
              </w:rPr>
            </w:pPr>
          </w:p>
          <w:p w14:paraId="092DD22C"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3DE493F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Handle an incoming authentication request.</w:t>
            </w:r>
          </w:p>
          <w:p w14:paraId="050D242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42FBEB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store(LoginRequest $request)</w:t>
            </w:r>
          </w:p>
          <w:p w14:paraId="16B412D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543FAA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authenticate();</w:t>
            </w:r>
          </w:p>
          <w:p w14:paraId="6BF3C11E" w14:textId="77777777" w:rsidR="00E94826" w:rsidRPr="005B4DAA" w:rsidRDefault="00E94826" w:rsidP="00580305">
            <w:pPr>
              <w:tabs>
                <w:tab w:val="left" w:pos="4972"/>
              </w:tabs>
              <w:rPr>
                <w:rFonts w:ascii="Consolas" w:hAnsi="Consolas" w:cs="Times New Roman"/>
                <w:sz w:val="14"/>
                <w:szCs w:val="14"/>
              </w:rPr>
            </w:pPr>
          </w:p>
          <w:p w14:paraId="01447DA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w:t>
            </w:r>
          </w:p>
          <w:p w14:paraId="3B9657B3" w14:textId="77777777" w:rsidR="00E94826" w:rsidRPr="005B4DAA" w:rsidRDefault="00E94826" w:rsidP="00580305">
            <w:pPr>
              <w:tabs>
                <w:tab w:val="left" w:pos="4972"/>
              </w:tabs>
              <w:rPr>
                <w:rFonts w:ascii="Consolas" w:hAnsi="Consolas" w:cs="Times New Roman"/>
                <w:sz w:val="14"/>
                <w:szCs w:val="14"/>
              </w:rPr>
            </w:pPr>
          </w:p>
          <w:p w14:paraId="11AF3F8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user = Auth::user();</w:t>
            </w:r>
          </w:p>
          <w:p w14:paraId="0B25DB25" w14:textId="77777777" w:rsidR="00E94826" w:rsidRPr="005B4DAA" w:rsidRDefault="00E94826" w:rsidP="00580305">
            <w:pPr>
              <w:tabs>
                <w:tab w:val="left" w:pos="4972"/>
              </w:tabs>
              <w:rPr>
                <w:rFonts w:ascii="Consolas" w:hAnsi="Consolas" w:cs="Times New Roman"/>
                <w:sz w:val="14"/>
                <w:szCs w:val="14"/>
              </w:rPr>
            </w:pPr>
          </w:p>
          <w:p w14:paraId="4654C28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user) {</w:t>
            </w:r>
          </w:p>
          <w:p w14:paraId="3CB795B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sponse()-&gt;json(['success' =&gt; false, 'message' =&gt; 'Authentication failed.'], 401);</w:t>
            </w:r>
          </w:p>
          <w:p w14:paraId="69F6DA0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3E163A5F" w14:textId="77777777" w:rsidR="00E94826" w:rsidRPr="005B4DAA" w:rsidRDefault="00E94826" w:rsidP="00580305">
            <w:pPr>
              <w:tabs>
                <w:tab w:val="left" w:pos="4972"/>
              </w:tabs>
              <w:rPr>
                <w:rFonts w:ascii="Consolas" w:hAnsi="Consolas" w:cs="Times New Roman"/>
                <w:sz w:val="14"/>
                <w:szCs w:val="14"/>
              </w:rPr>
            </w:pPr>
          </w:p>
          <w:p w14:paraId="75CA187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ole = $user-&gt;role;</w:t>
            </w:r>
          </w:p>
          <w:p w14:paraId="651971C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directUrl = '/admin'; // Default redirect</w:t>
            </w:r>
          </w:p>
          <w:p w14:paraId="1C2EFCDF" w14:textId="77777777" w:rsidR="00E94826" w:rsidRPr="005B4DAA" w:rsidRDefault="00E94826" w:rsidP="00580305">
            <w:pPr>
              <w:tabs>
                <w:tab w:val="left" w:pos="4972"/>
              </w:tabs>
              <w:rPr>
                <w:rFonts w:ascii="Consolas" w:hAnsi="Consolas" w:cs="Times New Roman"/>
                <w:sz w:val="14"/>
                <w:szCs w:val="14"/>
              </w:rPr>
            </w:pPr>
          </w:p>
          <w:p w14:paraId="51A7AA1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role === 'owner' || $role === 'Owner') {</w:t>
            </w:r>
          </w:p>
          <w:p w14:paraId="2835EFBB"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owner');</w:t>
            </w:r>
          </w:p>
          <w:p w14:paraId="383AA09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dokter' || $role === 'Dokter') {</w:t>
            </w:r>
          </w:p>
          <w:p w14:paraId="3C2EA70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dokter');</w:t>
            </w:r>
          </w:p>
          <w:p w14:paraId="64CA94E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pasien' || $role === 'Pasien') {</w:t>
            </w:r>
          </w:p>
          <w:p w14:paraId="4ABF483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home');</w:t>
            </w:r>
          </w:p>
          <w:p w14:paraId="27417DA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67F5C0C" w14:textId="77777777" w:rsidR="00E94826" w:rsidRPr="005B4DAA" w:rsidRDefault="00E94826" w:rsidP="00580305">
            <w:pPr>
              <w:tabs>
                <w:tab w:val="left" w:pos="4972"/>
              </w:tabs>
              <w:rPr>
                <w:rFonts w:ascii="Consolas" w:hAnsi="Consolas" w:cs="Times New Roman"/>
                <w:sz w:val="14"/>
                <w:szCs w:val="14"/>
              </w:rPr>
            </w:pPr>
          </w:p>
          <w:p w14:paraId="2EFAF80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admin");</w:t>
            </w:r>
          </w:p>
          <w:p w14:paraId="6D0ACD5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52742213" w14:textId="77777777" w:rsidR="00E94826" w:rsidRPr="005B4DAA" w:rsidRDefault="00E94826" w:rsidP="00580305">
            <w:pPr>
              <w:tabs>
                <w:tab w:val="left" w:pos="4972"/>
              </w:tabs>
              <w:rPr>
                <w:rFonts w:ascii="Consolas" w:hAnsi="Consolas" w:cs="Times New Roman"/>
                <w:sz w:val="14"/>
                <w:szCs w:val="14"/>
              </w:rPr>
            </w:pPr>
          </w:p>
          <w:p w14:paraId="4C4C17D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E3B138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estroy an authenticated session.</w:t>
            </w:r>
          </w:p>
          <w:p w14:paraId="5B6A0BD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E56495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destroy(Request $request): RedirectResponse</w:t>
            </w:r>
          </w:p>
          <w:p w14:paraId="1F47AA6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B61F70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Auth::guard('web')-&gt;logout();</w:t>
            </w:r>
          </w:p>
          <w:p w14:paraId="184FBDAA" w14:textId="77777777" w:rsidR="00E94826" w:rsidRPr="005B4DAA" w:rsidRDefault="00E94826" w:rsidP="00580305">
            <w:pPr>
              <w:tabs>
                <w:tab w:val="left" w:pos="4972"/>
              </w:tabs>
              <w:rPr>
                <w:rFonts w:ascii="Consolas" w:hAnsi="Consolas" w:cs="Times New Roman"/>
                <w:sz w:val="14"/>
                <w:szCs w:val="14"/>
              </w:rPr>
            </w:pPr>
          </w:p>
          <w:p w14:paraId="462BD39C"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invalidate();</w:t>
            </w:r>
          </w:p>
          <w:p w14:paraId="1A61F1FF" w14:textId="77777777" w:rsidR="00E94826" w:rsidRPr="005B4DAA" w:rsidRDefault="00E94826" w:rsidP="00580305">
            <w:pPr>
              <w:tabs>
                <w:tab w:val="left" w:pos="4972"/>
              </w:tabs>
              <w:rPr>
                <w:rFonts w:ascii="Consolas" w:hAnsi="Consolas" w:cs="Times New Roman"/>
                <w:sz w:val="14"/>
                <w:szCs w:val="14"/>
              </w:rPr>
            </w:pPr>
          </w:p>
          <w:p w14:paraId="3A8D93D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Token();</w:t>
            </w:r>
          </w:p>
          <w:p w14:paraId="646C53AC" w14:textId="77777777" w:rsidR="00E94826" w:rsidRPr="005B4DAA" w:rsidRDefault="00E94826" w:rsidP="00580305">
            <w:pPr>
              <w:tabs>
                <w:tab w:val="left" w:pos="4972"/>
              </w:tabs>
              <w:rPr>
                <w:rFonts w:ascii="Consolas" w:hAnsi="Consolas" w:cs="Times New Roman"/>
                <w:sz w:val="14"/>
                <w:szCs w:val="14"/>
              </w:rPr>
            </w:pPr>
          </w:p>
          <w:p w14:paraId="2AD2E7C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w:t>
            </w:r>
          </w:p>
          <w:p w14:paraId="781234D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D816EB2" w14:textId="77777777" w:rsidR="00E94826" w:rsidRPr="00D10282"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tc>
      </w:tr>
    </w:tbl>
    <w:p w14:paraId="768D750C"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NewPasswordController</w:t>
      </w:r>
      <w:r>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C7EC8BE" w14:textId="77777777" w:rsidTr="00580305">
        <w:tc>
          <w:tcPr>
            <w:tcW w:w="8570" w:type="dxa"/>
          </w:tcPr>
          <w:p w14:paraId="2BD04EF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7172FCAD" w14:textId="77777777" w:rsidR="00E94826" w:rsidRPr="00B00977" w:rsidRDefault="00E94826" w:rsidP="00580305">
            <w:pPr>
              <w:tabs>
                <w:tab w:val="left" w:pos="4972"/>
              </w:tabs>
              <w:rPr>
                <w:rFonts w:ascii="Consolas" w:hAnsi="Consolas" w:cs="Times New Roman"/>
                <w:sz w:val="14"/>
                <w:szCs w:val="14"/>
              </w:rPr>
            </w:pPr>
          </w:p>
          <w:p w14:paraId="63545E9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36BE0733" w14:textId="77777777" w:rsidR="00E94826" w:rsidRPr="00B00977" w:rsidRDefault="00E94826" w:rsidP="00580305">
            <w:pPr>
              <w:tabs>
                <w:tab w:val="left" w:pos="4972"/>
              </w:tabs>
              <w:rPr>
                <w:rFonts w:ascii="Consolas" w:hAnsi="Consolas" w:cs="Times New Roman"/>
                <w:sz w:val="14"/>
                <w:szCs w:val="14"/>
              </w:rPr>
            </w:pPr>
          </w:p>
          <w:p w14:paraId="3326ED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776EFD0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Auth\Events\PasswordReset;</w:t>
            </w:r>
          </w:p>
          <w:p w14:paraId="77EF047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278AFEC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1A5DF9E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Hash;</w:t>
            </w:r>
          </w:p>
          <w:p w14:paraId="22480CC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Password;</w:t>
            </w:r>
          </w:p>
          <w:p w14:paraId="411FC2B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Str;</w:t>
            </w:r>
          </w:p>
          <w:p w14:paraId="7A7D500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alidation\Rules;</w:t>
            </w:r>
          </w:p>
          <w:p w14:paraId="3472FD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iew\View;</w:t>
            </w:r>
          </w:p>
          <w:p w14:paraId="3A6D0D3A" w14:textId="77777777" w:rsidR="00E94826" w:rsidRPr="00B00977" w:rsidRDefault="00E94826" w:rsidP="00580305">
            <w:pPr>
              <w:tabs>
                <w:tab w:val="left" w:pos="4972"/>
              </w:tabs>
              <w:rPr>
                <w:rFonts w:ascii="Consolas" w:hAnsi="Consolas" w:cs="Times New Roman"/>
                <w:sz w:val="14"/>
                <w:szCs w:val="14"/>
              </w:rPr>
            </w:pPr>
          </w:p>
          <w:p w14:paraId="04A14D2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NewPasswordController extends Controller</w:t>
            </w:r>
          </w:p>
          <w:p w14:paraId="3B18A36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3B41C45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517201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isplay the password reset view.</w:t>
            </w:r>
          </w:p>
          <w:p w14:paraId="4336F94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F07153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create(Request $request): View</w:t>
            </w:r>
          </w:p>
          <w:p w14:paraId="3DC54D0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527BC0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view('auth.reset-password', ['request' =&gt; $request]);</w:t>
            </w:r>
          </w:p>
          <w:p w14:paraId="70667B1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68D13EC" w14:textId="77777777" w:rsidR="00E94826" w:rsidRPr="00B00977" w:rsidRDefault="00E94826" w:rsidP="00580305">
            <w:pPr>
              <w:tabs>
                <w:tab w:val="left" w:pos="4972"/>
              </w:tabs>
              <w:rPr>
                <w:rFonts w:ascii="Consolas" w:hAnsi="Consolas" w:cs="Times New Roman"/>
                <w:sz w:val="14"/>
                <w:szCs w:val="14"/>
              </w:rPr>
            </w:pPr>
          </w:p>
          <w:p w14:paraId="0D42143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B0F10E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andle an incoming new password request.</w:t>
            </w:r>
          </w:p>
          <w:p w14:paraId="4C09006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060707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rows \Illuminate\Validation\ValidationException</w:t>
            </w:r>
          </w:p>
          <w:p w14:paraId="5EC850C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5D0260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store(Request $request): RedirectResponse</w:t>
            </w:r>
          </w:p>
          <w:p w14:paraId="5D4EDF4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5D8D51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validate([</w:t>
            </w:r>
          </w:p>
          <w:p w14:paraId="5A7326C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token' =&gt; ['required'],</w:t>
            </w:r>
          </w:p>
          <w:p w14:paraId="0EA350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ired', 'email'],</w:t>
            </w:r>
          </w:p>
          <w:p w14:paraId="2A61634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required', 'confirmed', Rules\Password::defaults()],</w:t>
            </w:r>
          </w:p>
          <w:p w14:paraId="752AA1D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F8E8E89" w14:textId="77777777" w:rsidR="00E94826" w:rsidRPr="00B00977" w:rsidRDefault="00E94826" w:rsidP="00580305">
            <w:pPr>
              <w:tabs>
                <w:tab w:val="left" w:pos="4972"/>
              </w:tabs>
              <w:rPr>
                <w:rFonts w:ascii="Consolas" w:hAnsi="Consolas" w:cs="Times New Roman"/>
                <w:sz w:val="14"/>
                <w:szCs w:val="14"/>
              </w:rPr>
            </w:pPr>
          </w:p>
          <w:p w14:paraId="1AFF263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ere we will attempt to reset the user's password. If it is successful we</w:t>
            </w:r>
          </w:p>
          <w:p w14:paraId="4969DCF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will update the password on an actual user model and persist it to the</w:t>
            </w:r>
          </w:p>
          <w:p w14:paraId="7D4F4A3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atabase. Otherwise we will parse the error and return the response.</w:t>
            </w:r>
          </w:p>
          <w:p w14:paraId="65DF39A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status = Password::reset(</w:t>
            </w:r>
          </w:p>
          <w:p w14:paraId="3FB3D0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only('email', 'password', 'password_confirmation', 'token'),</w:t>
            </w:r>
          </w:p>
          <w:p w14:paraId="7060077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function ($user) use ($request) {</w:t>
            </w:r>
          </w:p>
          <w:p w14:paraId="2F0B835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user-&gt;forceFill([</w:t>
            </w:r>
          </w:p>
          <w:p w14:paraId="67BAD7C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Hash::make($request-&gt;password),</w:t>
            </w:r>
          </w:p>
          <w:p w14:paraId="05F5D7F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member_token' =&gt; Str::random(60),</w:t>
            </w:r>
          </w:p>
          <w:p w14:paraId="436A3E2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gt;save();</w:t>
            </w:r>
          </w:p>
          <w:p w14:paraId="5DDF0C79" w14:textId="77777777" w:rsidR="00E94826" w:rsidRPr="00B00977" w:rsidRDefault="00E94826" w:rsidP="00580305">
            <w:pPr>
              <w:tabs>
                <w:tab w:val="left" w:pos="4972"/>
              </w:tabs>
              <w:rPr>
                <w:rFonts w:ascii="Consolas" w:hAnsi="Consolas" w:cs="Times New Roman"/>
                <w:sz w:val="14"/>
                <w:szCs w:val="14"/>
              </w:rPr>
            </w:pPr>
          </w:p>
          <w:p w14:paraId="50EE618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vent(new PasswordReset($user));</w:t>
            </w:r>
          </w:p>
          <w:p w14:paraId="6420ADF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4BEDDD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9510CF2" w14:textId="77777777" w:rsidR="00E94826" w:rsidRPr="00B00977" w:rsidRDefault="00E94826" w:rsidP="00580305">
            <w:pPr>
              <w:tabs>
                <w:tab w:val="left" w:pos="4972"/>
              </w:tabs>
              <w:rPr>
                <w:rFonts w:ascii="Consolas" w:hAnsi="Consolas" w:cs="Times New Roman"/>
                <w:sz w:val="14"/>
                <w:szCs w:val="14"/>
              </w:rPr>
            </w:pPr>
          </w:p>
          <w:p w14:paraId="756A6E3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If the password was successfully reset, we will redirect the user back to</w:t>
            </w:r>
          </w:p>
          <w:p w14:paraId="0F1306B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e application's home authenticated view. If there is an error we can</w:t>
            </w:r>
          </w:p>
          <w:p w14:paraId="67F4EF3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redirect them back to where they came from with their error message.</w:t>
            </w:r>
          </w:p>
          <w:p w14:paraId="3A8B252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status == Password::PASSWORD_RESET</w:t>
            </w:r>
          </w:p>
          <w:p w14:paraId="071CCD7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redirect()-&gt;route('login')-&gt;with('status', __($status))</w:t>
            </w:r>
          </w:p>
          <w:p w14:paraId="7702291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back()-&gt;withInput($request-&gt;only('email'))</w:t>
            </w:r>
          </w:p>
          <w:p w14:paraId="28EF244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gt;withErrors(['email' =&gt; __($status)]);</w:t>
            </w:r>
          </w:p>
          <w:p w14:paraId="7950B32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7F5D1CF"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46E7F2FF" w14:textId="77777777" w:rsidR="00E94826" w:rsidRPr="00B00977" w:rsidRDefault="00E94826" w:rsidP="00E94826">
      <w:pPr>
        <w:tabs>
          <w:tab w:val="left" w:pos="4972"/>
        </w:tabs>
        <w:rPr>
          <w:rFonts w:ascii="Times New Roman" w:hAnsi="Times New Roman" w:cs="Times New Roman"/>
          <w:sz w:val="24"/>
          <w:szCs w:val="24"/>
        </w:rPr>
      </w:pPr>
    </w:p>
    <w:p w14:paraId="4B61EF89"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Password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58FA7E1F" w14:textId="77777777" w:rsidTr="00580305">
        <w:tc>
          <w:tcPr>
            <w:tcW w:w="8570" w:type="dxa"/>
          </w:tcPr>
          <w:p w14:paraId="072F3EE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3A8BE4A0" w14:textId="77777777" w:rsidR="00E94826" w:rsidRPr="00B00977" w:rsidRDefault="00E94826" w:rsidP="00580305">
            <w:pPr>
              <w:tabs>
                <w:tab w:val="left" w:pos="4972"/>
              </w:tabs>
              <w:rPr>
                <w:rFonts w:ascii="Consolas" w:hAnsi="Consolas" w:cs="Times New Roman"/>
                <w:sz w:val="14"/>
                <w:szCs w:val="14"/>
              </w:rPr>
            </w:pPr>
          </w:p>
          <w:p w14:paraId="23CEB26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4B9E0E6D" w14:textId="77777777" w:rsidR="00E94826" w:rsidRPr="00B00977" w:rsidRDefault="00E94826" w:rsidP="00580305">
            <w:pPr>
              <w:tabs>
                <w:tab w:val="left" w:pos="4972"/>
              </w:tabs>
              <w:rPr>
                <w:rFonts w:ascii="Consolas" w:hAnsi="Consolas" w:cs="Times New Roman"/>
                <w:sz w:val="14"/>
                <w:szCs w:val="14"/>
              </w:rPr>
            </w:pPr>
          </w:p>
          <w:p w14:paraId="099C479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4B74079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3D54C0A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776F2CA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Hash;</w:t>
            </w:r>
          </w:p>
          <w:p w14:paraId="7F1174D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alidation\Rules\Password;</w:t>
            </w:r>
          </w:p>
          <w:p w14:paraId="5BBC11FA" w14:textId="77777777" w:rsidR="00E94826" w:rsidRPr="00B00977" w:rsidRDefault="00E94826" w:rsidP="00580305">
            <w:pPr>
              <w:tabs>
                <w:tab w:val="left" w:pos="4972"/>
              </w:tabs>
              <w:rPr>
                <w:rFonts w:ascii="Consolas" w:hAnsi="Consolas" w:cs="Times New Roman"/>
                <w:sz w:val="14"/>
                <w:szCs w:val="14"/>
              </w:rPr>
            </w:pPr>
          </w:p>
          <w:p w14:paraId="590A94B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PasswordController extends Controller</w:t>
            </w:r>
          </w:p>
          <w:p w14:paraId="05F8E63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38A561E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BA9365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Update the user's password.</w:t>
            </w:r>
          </w:p>
          <w:p w14:paraId="659702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D40E5A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update(Request $request): RedirectResponse</w:t>
            </w:r>
          </w:p>
          <w:p w14:paraId="6DB6CD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8EFAFA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validated = $request-&gt;validateWithBag('updatePassword', [</w:t>
            </w:r>
          </w:p>
          <w:p w14:paraId="3E32BD6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current_password' =&gt; ['required', 'current_password'],</w:t>
            </w:r>
          </w:p>
          <w:p w14:paraId="3B98546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required', Password::defaults(), 'confirmed'],</w:t>
            </w:r>
          </w:p>
          <w:p w14:paraId="5DEA102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779F510" w14:textId="77777777" w:rsidR="00E94826" w:rsidRPr="00B00977" w:rsidRDefault="00E94826" w:rsidP="00580305">
            <w:pPr>
              <w:tabs>
                <w:tab w:val="left" w:pos="4972"/>
              </w:tabs>
              <w:rPr>
                <w:rFonts w:ascii="Consolas" w:hAnsi="Consolas" w:cs="Times New Roman"/>
                <w:sz w:val="14"/>
                <w:szCs w:val="14"/>
              </w:rPr>
            </w:pPr>
          </w:p>
          <w:p w14:paraId="1CBB6BA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user()-&gt;update([</w:t>
            </w:r>
          </w:p>
          <w:p w14:paraId="5D1E0E2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Hash::make($validated['password']),</w:t>
            </w:r>
          </w:p>
          <w:p w14:paraId="6512E81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15F3525" w14:textId="77777777" w:rsidR="00E94826" w:rsidRPr="00B00977" w:rsidRDefault="00E94826" w:rsidP="00580305">
            <w:pPr>
              <w:tabs>
                <w:tab w:val="left" w:pos="4972"/>
              </w:tabs>
              <w:rPr>
                <w:rFonts w:ascii="Consolas" w:hAnsi="Consolas" w:cs="Times New Roman"/>
                <w:sz w:val="14"/>
                <w:szCs w:val="14"/>
              </w:rPr>
            </w:pPr>
          </w:p>
          <w:p w14:paraId="5C867E0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back()-&gt;with('status', 'password-updated');</w:t>
            </w:r>
          </w:p>
          <w:p w14:paraId="2E9E4F4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0A54241F"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1CC54255" w14:textId="77777777" w:rsidR="00E94826" w:rsidRPr="00B00977" w:rsidRDefault="00E94826" w:rsidP="00E94826">
      <w:pPr>
        <w:tabs>
          <w:tab w:val="left" w:pos="4972"/>
        </w:tabs>
        <w:rPr>
          <w:rFonts w:ascii="Times New Roman" w:hAnsi="Times New Roman" w:cs="Times New Roman"/>
          <w:sz w:val="24"/>
          <w:szCs w:val="24"/>
        </w:rPr>
      </w:pPr>
    </w:p>
    <w:p w14:paraId="568E6CE7"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PasswordResetLink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FD8EC74" w14:textId="77777777" w:rsidTr="00580305">
        <w:tc>
          <w:tcPr>
            <w:tcW w:w="8570" w:type="dxa"/>
          </w:tcPr>
          <w:p w14:paraId="30F4B25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366A4D9B" w14:textId="77777777" w:rsidR="00E94826" w:rsidRPr="00B00977" w:rsidRDefault="00E94826" w:rsidP="00580305">
            <w:pPr>
              <w:tabs>
                <w:tab w:val="left" w:pos="4972"/>
              </w:tabs>
              <w:rPr>
                <w:rFonts w:ascii="Consolas" w:hAnsi="Consolas" w:cs="Times New Roman"/>
                <w:sz w:val="14"/>
                <w:szCs w:val="14"/>
              </w:rPr>
            </w:pPr>
          </w:p>
          <w:p w14:paraId="27300E4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79A05A89" w14:textId="77777777" w:rsidR="00E94826" w:rsidRPr="00B00977" w:rsidRDefault="00E94826" w:rsidP="00580305">
            <w:pPr>
              <w:tabs>
                <w:tab w:val="left" w:pos="4972"/>
              </w:tabs>
              <w:rPr>
                <w:rFonts w:ascii="Consolas" w:hAnsi="Consolas" w:cs="Times New Roman"/>
                <w:sz w:val="14"/>
                <w:szCs w:val="14"/>
              </w:rPr>
            </w:pPr>
          </w:p>
          <w:p w14:paraId="17BE221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742DE06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1F05F34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4251F4E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Password;</w:t>
            </w:r>
          </w:p>
          <w:p w14:paraId="5D2E330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iew\View;</w:t>
            </w:r>
          </w:p>
          <w:p w14:paraId="5067F126" w14:textId="77777777" w:rsidR="00E94826" w:rsidRPr="00B00977" w:rsidRDefault="00E94826" w:rsidP="00580305">
            <w:pPr>
              <w:tabs>
                <w:tab w:val="left" w:pos="4972"/>
              </w:tabs>
              <w:rPr>
                <w:rFonts w:ascii="Consolas" w:hAnsi="Consolas" w:cs="Times New Roman"/>
                <w:sz w:val="14"/>
                <w:szCs w:val="14"/>
              </w:rPr>
            </w:pPr>
          </w:p>
          <w:p w14:paraId="3E9B30B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PasswordResetLinkController extends Controller</w:t>
            </w:r>
          </w:p>
          <w:p w14:paraId="62A7FA1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61327E5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9252FE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isplay the password reset link request view.</w:t>
            </w:r>
          </w:p>
          <w:p w14:paraId="52ABDD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66AD6B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create(): View</w:t>
            </w:r>
          </w:p>
          <w:p w14:paraId="6BBC71F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76BF24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view('auth.forgot-password');</w:t>
            </w:r>
          </w:p>
          <w:p w14:paraId="4339A15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4F099B9" w14:textId="77777777" w:rsidR="00E94826" w:rsidRPr="00B00977" w:rsidRDefault="00E94826" w:rsidP="00580305">
            <w:pPr>
              <w:tabs>
                <w:tab w:val="left" w:pos="4972"/>
              </w:tabs>
              <w:rPr>
                <w:rFonts w:ascii="Consolas" w:hAnsi="Consolas" w:cs="Times New Roman"/>
                <w:sz w:val="14"/>
                <w:szCs w:val="14"/>
              </w:rPr>
            </w:pPr>
          </w:p>
          <w:p w14:paraId="6D460A5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308D93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andle an incoming password reset link request.</w:t>
            </w:r>
          </w:p>
          <w:p w14:paraId="75830DB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FB3134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rows \Illuminate\Validation\ValidationException</w:t>
            </w:r>
          </w:p>
          <w:p w14:paraId="53F7824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94EB94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store(Request $request): RedirectResponse</w:t>
            </w:r>
          </w:p>
          <w:p w14:paraId="3C27F6C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432D30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validate([</w:t>
            </w:r>
          </w:p>
          <w:p w14:paraId="0CD7CB1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ired', 'email'],</w:t>
            </w:r>
          </w:p>
          <w:p w14:paraId="4D9695E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502B93C" w14:textId="77777777" w:rsidR="00E94826" w:rsidRPr="00B00977" w:rsidRDefault="00E94826" w:rsidP="00580305">
            <w:pPr>
              <w:tabs>
                <w:tab w:val="left" w:pos="4972"/>
              </w:tabs>
              <w:rPr>
                <w:rFonts w:ascii="Consolas" w:hAnsi="Consolas" w:cs="Times New Roman"/>
                <w:sz w:val="14"/>
                <w:szCs w:val="14"/>
              </w:rPr>
            </w:pPr>
          </w:p>
          <w:p w14:paraId="7488EA3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We will send the password reset link to this user. Once we have attempted</w:t>
            </w:r>
          </w:p>
          <w:p w14:paraId="438F363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o send the link, we will examine the response then see the message we</w:t>
            </w:r>
          </w:p>
          <w:p w14:paraId="6820F41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need to show to the user. Finally, we'll send out a proper response.</w:t>
            </w:r>
          </w:p>
          <w:p w14:paraId="5341E59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status = Password::sendResetLink(</w:t>
            </w:r>
          </w:p>
          <w:p w14:paraId="2211784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only('email')</w:t>
            </w:r>
          </w:p>
          <w:p w14:paraId="1340B60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49504A3" w14:textId="77777777" w:rsidR="00E94826" w:rsidRPr="00B00977" w:rsidRDefault="00E94826" w:rsidP="00580305">
            <w:pPr>
              <w:tabs>
                <w:tab w:val="left" w:pos="4972"/>
              </w:tabs>
              <w:rPr>
                <w:rFonts w:ascii="Consolas" w:hAnsi="Consolas" w:cs="Times New Roman"/>
                <w:sz w:val="14"/>
                <w:szCs w:val="14"/>
              </w:rPr>
            </w:pPr>
          </w:p>
          <w:p w14:paraId="53DFBAF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status == Password::RESET_LINK_SENT</w:t>
            </w:r>
          </w:p>
          <w:p w14:paraId="4914F9E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back()-&gt;with('status', __($status))</w:t>
            </w:r>
          </w:p>
          <w:p w14:paraId="44C356F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back()-&gt;withInput($request-&gt;only('email'))</w:t>
            </w:r>
          </w:p>
          <w:p w14:paraId="14EC82A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gt;withErrors(['email' =&gt; __($status)]);</w:t>
            </w:r>
          </w:p>
          <w:p w14:paraId="505DCFC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9F8260F"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3FF42AA2"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RegisteredUser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EFC0CCD" w14:textId="77777777" w:rsidTr="00580305">
        <w:tc>
          <w:tcPr>
            <w:tcW w:w="8570" w:type="dxa"/>
          </w:tcPr>
          <w:p w14:paraId="1514528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47AE0DE8" w14:textId="77777777" w:rsidR="00E94826" w:rsidRPr="00B00977" w:rsidRDefault="00E94826" w:rsidP="00580305">
            <w:pPr>
              <w:tabs>
                <w:tab w:val="left" w:pos="4972"/>
              </w:tabs>
              <w:rPr>
                <w:rFonts w:ascii="Consolas" w:hAnsi="Consolas" w:cs="Times New Roman"/>
                <w:sz w:val="14"/>
                <w:szCs w:val="14"/>
              </w:rPr>
            </w:pPr>
          </w:p>
          <w:p w14:paraId="7B585E7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lastRenderedPageBreak/>
              <w:t>namespace App\Http\Controllers\Auth;</w:t>
            </w:r>
          </w:p>
          <w:p w14:paraId="082CC543" w14:textId="77777777" w:rsidR="00E94826" w:rsidRPr="00B00977" w:rsidRDefault="00E94826" w:rsidP="00580305">
            <w:pPr>
              <w:tabs>
                <w:tab w:val="left" w:pos="4972"/>
              </w:tabs>
              <w:rPr>
                <w:rFonts w:ascii="Consolas" w:hAnsi="Consolas" w:cs="Times New Roman"/>
                <w:sz w:val="14"/>
                <w:szCs w:val="14"/>
              </w:rPr>
            </w:pPr>
          </w:p>
          <w:p w14:paraId="3898608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48BADB1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Models\User;</w:t>
            </w:r>
          </w:p>
          <w:p w14:paraId="43735A2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Auth\Events\Registered;</w:t>
            </w:r>
          </w:p>
          <w:p w14:paraId="3B56FD8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1349496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7D92166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Auth;</w:t>
            </w:r>
          </w:p>
          <w:p w14:paraId="6872AF1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Hash;</w:t>
            </w:r>
          </w:p>
          <w:p w14:paraId="12B48D7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alidation\Rules;</w:t>
            </w:r>
          </w:p>
          <w:p w14:paraId="33A4660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iew\View;</w:t>
            </w:r>
          </w:p>
          <w:p w14:paraId="44EAD2D0" w14:textId="77777777" w:rsidR="00E94826" w:rsidRPr="00B00977" w:rsidRDefault="00E94826" w:rsidP="00580305">
            <w:pPr>
              <w:tabs>
                <w:tab w:val="left" w:pos="4972"/>
              </w:tabs>
              <w:rPr>
                <w:rFonts w:ascii="Consolas" w:hAnsi="Consolas" w:cs="Times New Roman"/>
                <w:sz w:val="14"/>
                <w:szCs w:val="14"/>
              </w:rPr>
            </w:pPr>
          </w:p>
          <w:p w14:paraId="7FA65F3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RegisteredUserController extends Controller</w:t>
            </w:r>
          </w:p>
          <w:p w14:paraId="2C9F78C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7CEA36B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0433B4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isplay the registration view.</w:t>
            </w:r>
          </w:p>
          <w:p w14:paraId="6E457F8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B3A90D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create(): View</w:t>
            </w:r>
          </w:p>
          <w:p w14:paraId="10D2B1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DED035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view('auth.register');</w:t>
            </w:r>
          </w:p>
          <w:p w14:paraId="08A6775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53D81A6" w14:textId="77777777" w:rsidR="00E94826" w:rsidRPr="00B00977" w:rsidRDefault="00E94826" w:rsidP="00580305">
            <w:pPr>
              <w:tabs>
                <w:tab w:val="left" w:pos="4972"/>
              </w:tabs>
              <w:rPr>
                <w:rFonts w:ascii="Consolas" w:hAnsi="Consolas" w:cs="Times New Roman"/>
                <w:sz w:val="14"/>
                <w:szCs w:val="14"/>
              </w:rPr>
            </w:pPr>
          </w:p>
          <w:p w14:paraId="53A3A1D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78545C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andle an incoming registration request.</w:t>
            </w:r>
          </w:p>
          <w:p w14:paraId="5ED2700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A20B81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rows \Illuminate\Validation\ValidationException</w:t>
            </w:r>
          </w:p>
          <w:p w14:paraId="6443851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0D551C9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store(Request $request): RedirectResponse</w:t>
            </w:r>
          </w:p>
          <w:p w14:paraId="1537B6C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56B16C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validate([</w:t>
            </w:r>
          </w:p>
          <w:p w14:paraId="4854C1A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name' =&gt; ['required', 'string', 'max:255'],</w:t>
            </w:r>
          </w:p>
          <w:p w14:paraId="76951D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ired', 'string', 'lowercase', 'email', 'max:255', 'unique:'.User::class],</w:t>
            </w:r>
          </w:p>
          <w:p w14:paraId="5192B8D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required', 'confirmed', Rules\Password::defaults()],</w:t>
            </w:r>
          </w:p>
          <w:p w14:paraId="04C9F93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36B2034" w14:textId="77777777" w:rsidR="00E94826" w:rsidRPr="00B00977" w:rsidRDefault="00E94826" w:rsidP="00580305">
            <w:pPr>
              <w:tabs>
                <w:tab w:val="left" w:pos="4972"/>
              </w:tabs>
              <w:rPr>
                <w:rFonts w:ascii="Consolas" w:hAnsi="Consolas" w:cs="Times New Roman"/>
                <w:sz w:val="14"/>
                <w:szCs w:val="14"/>
              </w:rPr>
            </w:pPr>
          </w:p>
          <w:p w14:paraId="4FBF479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user = User::create([</w:t>
            </w:r>
          </w:p>
          <w:p w14:paraId="7829C6B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name' =&gt; $request-&gt;name,</w:t>
            </w:r>
          </w:p>
          <w:p w14:paraId="75B84A8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est-&gt;email,</w:t>
            </w:r>
          </w:p>
          <w:p w14:paraId="3A10930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Hash::make($request-&gt;password),</w:t>
            </w:r>
          </w:p>
          <w:p w14:paraId="28E5805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ole' =&gt; 'Pasien',</w:t>
            </w:r>
          </w:p>
          <w:p w14:paraId="0779225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D26EE78" w14:textId="77777777" w:rsidR="00E94826" w:rsidRPr="00B00977" w:rsidRDefault="00E94826" w:rsidP="00580305">
            <w:pPr>
              <w:tabs>
                <w:tab w:val="left" w:pos="4972"/>
              </w:tabs>
              <w:rPr>
                <w:rFonts w:ascii="Consolas" w:hAnsi="Consolas" w:cs="Times New Roman"/>
                <w:sz w:val="14"/>
                <w:szCs w:val="14"/>
              </w:rPr>
            </w:pPr>
          </w:p>
          <w:p w14:paraId="6997586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vent(new Registered($user));</w:t>
            </w:r>
          </w:p>
          <w:p w14:paraId="6E26FC9F" w14:textId="77777777" w:rsidR="00E94826" w:rsidRPr="00B00977" w:rsidRDefault="00E94826" w:rsidP="00580305">
            <w:pPr>
              <w:tabs>
                <w:tab w:val="left" w:pos="4972"/>
              </w:tabs>
              <w:rPr>
                <w:rFonts w:ascii="Consolas" w:hAnsi="Consolas" w:cs="Times New Roman"/>
                <w:sz w:val="14"/>
                <w:szCs w:val="14"/>
              </w:rPr>
            </w:pPr>
          </w:p>
          <w:p w14:paraId="68B6491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Auth::login($user);</w:t>
            </w:r>
          </w:p>
          <w:p w14:paraId="341F9FFF" w14:textId="77777777" w:rsidR="00E94826" w:rsidRPr="00B00977" w:rsidRDefault="00E94826" w:rsidP="00580305">
            <w:pPr>
              <w:tabs>
                <w:tab w:val="left" w:pos="4972"/>
              </w:tabs>
              <w:rPr>
                <w:rFonts w:ascii="Consolas" w:hAnsi="Consolas" w:cs="Times New Roman"/>
                <w:sz w:val="14"/>
                <w:szCs w:val="14"/>
              </w:rPr>
            </w:pPr>
          </w:p>
          <w:p w14:paraId="3C49D7E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user = Auth::user();</w:t>
            </w:r>
          </w:p>
          <w:p w14:paraId="77EC595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if ($user-&gt;role === 'owner' || $user-&gt;role === 'Owner' ) {</w:t>
            </w:r>
          </w:p>
          <w:p w14:paraId="412D113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owner');</w:t>
            </w:r>
          </w:p>
          <w:p w14:paraId="78FA28F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001AE1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lseif ($user-&gt;role === 'dokter' || $user-&gt;role === 'Dokter') {</w:t>
            </w:r>
          </w:p>
          <w:p w14:paraId="4B7FC09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dokter');</w:t>
            </w:r>
          </w:p>
          <w:p w14:paraId="7F0BD80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046ADAA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lseif ($user-&gt;role === 'Pasien' || $user-&gt;role === 'pasien') {</w:t>
            </w:r>
          </w:p>
          <w:p w14:paraId="12534AB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home');</w:t>
            </w:r>
          </w:p>
          <w:p w14:paraId="2065B5E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90048F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AFB2037" w14:textId="77777777" w:rsidR="00E94826" w:rsidRPr="00B00977" w:rsidRDefault="00E94826" w:rsidP="00580305">
            <w:pPr>
              <w:tabs>
                <w:tab w:val="left" w:pos="4972"/>
              </w:tabs>
              <w:rPr>
                <w:rFonts w:ascii="Consolas" w:hAnsi="Consolas" w:cs="Times New Roman"/>
                <w:sz w:val="14"/>
                <w:szCs w:val="14"/>
              </w:rPr>
            </w:pPr>
          </w:p>
          <w:p w14:paraId="2F0FAFB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admin");</w:t>
            </w:r>
          </w:p>
          <w:p w14:paraId="07D552E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DDB3E91"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2684034B"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VerifyEmail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6DEFDAC" w14:textId="77777777" w:rsidTr="00580305">
        <w:tc>
          <w:tcPr>
            <w:tcW w:w="8570" w:type="dxa"/>
          </w:tcPr>
          <w:p w14:paraId="317F209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75126AF1" w14:textId="77777777" w:rsidR="00E94826" w:rsidRPr="00B00977" w:rsidRDefault="00E94826" w:rsidP="00580305">
            <w:pPr>
              <w:tabs>
                <w:tab w:val="left" w:pos="4972"/>
              </w:tabs>
              <w:rPr>
                <w:rFonts w:ascii="Consolas" w:hAnsi="Consolas" w:cs="Times New Roman"/>
                <w:sz w:val="14"/>
                <w:szCs w:val="14"/>
              </w:rPr>
            </w:pPr>
          </w:p>
          <w:p w14:paraId="5E9D85D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5C23ED9B" w14:textId="77777777" w:rsidR="00E94826" w:rsidRPr="00B00977" w:rsidRDefault="00E94826" w:rsidP="00580305">
            <w:pPr>
              <w:tabs>
                <w:tab w:val="left" w:pos="4972"/>
              </w:tabs>
              <w:rPr>
                <w:rFonts w:ascii="Consolas" w:hAnsi="Consolas" w:cs="Times New Roman"/>
                <w:sz w:val="14"/>
                <w:szCs w:val="14"/>
              </w:rPr>
            </w:pPr>
          </w:p>
          <w:p w14:paraId="695F3A1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0545261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Auth\Events\Verified;</w:t>
            </w:r>
          </w:p>
          <w:p w14:paraId="48D39CC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Foundation\Auth\EmailVerificationRequest;</w:t>
            </w:r>
          </w:p>
          <w:p w14:paraId="793300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34A3FF8F" w14:textId="77777777" w:rsidR="00E94826" w:rsidRPr="00B00977" w:rsidRDefault="00E94826" w:rsidP="00580305">
            <w:pPr>
              <w:tabs>
                <w:tab w:val="left" w:pos="4972"/>
              </w:tabs>
              <w:rPr>
                <w:rFonts w:ascii="Consolas" w:hAnsi="Consolas" w:cs="Times New Roman"/>
                <w:sz w:val="14"/>
                <w:szCs w:val="14"/>
              </w:rPr>
            </w:pPr>
          </w:p>
          <w:p w14:paraId="128FE00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VerifyEmailController extends Controller</w:t>
            </w:r>
          </w:p>
          <w:p w14:paraId="34912BA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4045773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3FB845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Mark the authenticated user's email address as verified.</w:t>
            </w:r>
          </w:p>
          <w:p w14:paraId="23111E7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2CB077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__invoke(EmailVerificationRequest $request): RedirectResponse</w:t>
            </w:r>
          </w:p>
          <w:p w14:paraId="21EAFFB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F61810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lastRenderedPageBreak/>
              <w:t xml:space="preserve">        if ($request-&gt;user()-&gt;hasVerifiedEmail()) {</w:t>
            </w:r>
          </w:p>
          <w:p w14:paraId="6AA09A9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gt;intended(route('admin', absolute: false).'?verified=1');</w:t>
            </w:r>
          </w:p>
          <w:p w14:paraId="2E56E4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69644CD" w14:textId="77777777" w:rsidR="00E94826" w:rsidRPr="00B00977" w:rsidRDefault="00E94826" w:rsidP="00580305">
            <w:pPr>
              <w:tabs>
                <w:tab w:val="left" w:pos="4972"/>
              </w:tabs>
              <w:rPr>
                <w:rFonts w:ascii="Consolas" w:hAnsi="Consolas" w:cs="Times New Roman"/>
                <w:sz w:val="14"/>
                <w:szCs w:val="14"/>
              </w:rPr>
            </w:pPr>
          </w:p>
          <w:p w14:paraId="5DDA62D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if ($request-&gt;user()-&gt;markEmailAsVerified()) {</w:t>
            </w:r>
          </w:p>
          <w:p w14:paraId="1E0F6B7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vent(new Verified($request-&gt;user()));</w:t>
            </w:r>
          </w:p>
          <w:p w14:paraId="509A6A0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EE2786B" w14:textId="77777777" w:rsidR="00E94826" w:rsidRPr="00B00977" w:rsidRDefault="00E94826" w:rsidP="00580305">
            <w:pPr>
              <w:tabs>
                <w:tab w:val="left" w:pos="4972"/>
              </w:tabs>
              <w:rPr>
                <w:rFonts w:ascii="Consolas" w:hAnsi="Consolas" w:cs="Times New Roman"/>
                <w:sz w:val="14"/>
                <w:szCs w:val="14"/>
              </w:rPr>
            </w:pPr>
          </w:p>
          <w:p w14:paraId="61326D9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gt;intended(route('admin', absolute: false).'?verified=1');</w:t>
            </w:r>
          </w:p>
          <w:p w14:paraId="66A360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4B6E0E9"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03B67DB7"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Controller Dokter</w:t>
      </w:r>
    </w:p>
    <w:p w14:paraId="0B017AE0" w14:textId="77777777" w:rsidR="00E94826" w:rsidRDefault="00E94826" w:rsidP="00DB27A3">
      <w:pPr>
        <w:numPr>
          <w:ilvl w:val="0"/>
          <w:numId w:val="39"/>
        </w:numPr>
        <w:tabs>
          <w:tab w:val="left" w:pos="4972"/>
        </w:tabs>
        <w:rPr>
          <w:rFonts w:ascii="Times New Roman" w:hAnsi="Times New Roman" w:cs="Times New Roman"/>
          <w:sz w:val="24"/>
          <w:szCs w:val="24"/>
        </w:rPr>
      </w:pPr>
      <w:r>
        <w:rPr>
          <w:rFonts w:ascii="Times New Roman" w:hAnsi="Times New Roman" w:cs="Times New Roman"/>
          <w:sz w:val="24"/>
          <w:szCs w:val="24"/>
        </w:rPr>
        <w:t>DokterHome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D62B353" w14:textId="77777777" w:rsidTr="00580305">
        <w:tc>
          <w:tcPr>
            <w:tcW w:w="8570" w:type="dxa"/>
          </w:tcPr>
          <w:p w14:paraId="52D388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lt;?php</w:t>
            </w:r>
          </w:p>
          <w:p w14:paraId="183B32CC" w14:textId="77777777" w:rsidR="00E94826" w:rsidRPr="001B3099" w:rsidRDefault="00E94826" w:rsidP="00580305">
            <w:pPr>
              <w:tabs>
                <w:tab w:val="left" w:pos="4972"/>
              </w:tabs>
              <w:rPr>
                <w:rFonts w:ascii="Consolas" w:hAnsi="Consolas" w:cs="Times New Roman"/>
                <w:sz w:val="14"/>
                <w:szCs w:val="14"/>
              </w:rPr>
            </w:pPr>
          </w:p>
          <w:p w14:paraId="32186A4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namespace App\Http\Controllers\Dokter;</w:t>
            </w:r>
          </w:p>
          <w:p w14:paraId="6DB18858" w14:textId="77777777" w:rsidR="00E94826" w:rsidRPr="001B3099" w:rsidRDefault="00E94826" w:rsidP="00580305">
            <w:pPr>
              <w:tabs>
                <w:tab w:val="left" w:pos="4972"/>
              </w:tabs>
              <w:rPr>
                <w:rFonts w:ascii="Consolas" w:hAnsi="Consolas" w:cs="Times New Roman"/>
                <w:sz w:val="14"/>
                <w:szCs w:val="14"/>
              </w:rPr>
            </w:pPr>
          </w:p>
          <w:p w14:paraId="4EC8896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Http\Controllers\Controller;</w:t>
            </w:r>
          </w:p>
          <w:p w14:paraId="7E4C5B4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DetailJadwal;</w:t>
            </w:r>
          </w:p>
          <w:p w14:paraId="5256C6B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Http\Request;</w:t>
            </w:r>
          </w:p>
          <w:p w14:paraId="6611B07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DB;</w:t>
            </w:r>
          </w:p>
          <w:p w14:paraId="4FAAE31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Carbon\Carbon;</w:t>
            </w:r>
          </w:p>
          <w:p w14:paraId="69D62BB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Auth;</w:t>
            </w:r>
          </w:p>
          <w:p w14:paraId="5856EC5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Izin;</w:t>
            </w:r>
          </w:p>
          <w:p w14:paraId="19B55A37" w14:textId="77777777" w:rsidR="00E94826" w:rsidRPr="001B3099" w:rsidRDefault="00E94826" w:rsidP="00580305">
            <w:pPr>
              <w:tabs>
                <w:tab w:val="left" w:pos="4972"/>
              </w:tabs>
              <w:rPr>
                <w:rFonts w:ascii="Consolas" w:hAnsi="Consolas" w:cs="Times New Roman"/>
                <w:sz w:val="14"/>
                <w:szCs w:val="14"/>
              </w:rPr>
            </w:pPr>
          </w:p>
          <w:p w14:paraId="5D52A19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class DokterHomeController extends Controller</w:t>
            </w:r>
          </w:p>
          <w:p w14:paraId="460DB46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p w14:paraId="16CEED7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dex()</w:t>
            </w:r>
          </w:p>
          <w:p w14:paraId="1B78FFD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BFACBF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2F70ABA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id = $user-&gt;id; </w:t>
            </w:r>
          </w:p>
          <w:p w14:paraId="10764AD0" w14:textId="77777777" w:rsidR="00E94826" w:rsidRPr="001B3099" w:rsidRDefault="00E94826" w:rsidP="00580305">
            <w:pPr>
              <w:tabs>
                <w:tab w:val="left" w:pos="4972"/>
              </w:tabs>
              <w:rPr>
                <w:rFonts w:ascii="Consolas" w:hAnsi="Consolas" w:cs="Times New Roman"/>
                <w:sz w:val="14"/>
                <w:szCs w:val="14"/>
              </w:rPr>
            </w:pPr>
          </w:p>
          <w:p w14:paraId="2520CDE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jadwal = DetailJadwal::with('dokter')</w:t>
            </w:r>
          </w:p>
          <w:p w14:paraId="7688D80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gt;where('user_id', $userid)</w:t>
            </w:r>
          </w:p>
          <w:p w14:paraId="7AD5A4E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gt;get();</w:t>
            </w:r>
          </w:p>
          <w:p w14:paraId="7124B3BE" w14:textId="77777777" w:rsidR="00E94826" w:rsidRPr="001B3099" w:rsidRDefault="00E94826" w:rsidP="00580305">
            <w:pPr>
              <w:tabs>
                <w:tab w:val="left" w:pos="4972"/>
              </w:tabs>
              <w:rPr>
                <w:rFonts w:ascii="Consolas" w:hAnsi="Consolas" w:cs="Times New Roman"/>
                <w:sz w:val="14"/>
                <w:szCs w:val="14"/>
              </w:rPr>
            </w:pPr>
          </w:p>
          <w:p w14:paraId="2810814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adwalid = DB::table('detail_jadwal')</w:t>
            </w:r>
          </w:p>
          <w:p w14:paraId="1C3C410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join('dokter', 'detail_jadwal.dokter_id', '=', 'dokter.dokter_id')</w:t>
            </w:r>
          </w:p>
          <w:p w14:paraId="4E96B6C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where('dokter.user_id', $userid)-&gt;get();</w:t>
            </w:r>
          </w:p>
          <w:p w14:paraId="06EDD977" w14:textId="77777777" w:rsidR="00E94826" w:rsidRPr="001B3099" w:rsidRDefault="00E94826" w:rsidP="00580305">
            <w:pPr>
              <w:tabs>
                <w:tab w:val="left" w:pos="4972"/>
              </w:tabs>
              <w:rPr>
                <w:rFonts w:ascii="Consolas" w:hAnsi="Consolas" w:cs="Times New Roman"/>
                <w:sz w:val="14"/>
                <w:szCs w:val="14"/>
              </w:rPr>
            </w:pPr>
          </w:p>
          <w:p w14:paraId="6DBC6B6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etermine the user role and return the appropriate view</w:t>
            </w:r>
          </w:p>
          <w:p w14:paraId="7071C2C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749730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home', compact("jadwalid"));</w:t>
            </w:r>
          </w:p>
          <w:p w14:paraId="37CFAD3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533E0C2" w14:textId="77777777" w:rsidR="00E94826" w:rsidRPr="001B3099" w:rsidRDefault="00E94826" w:rsidP="00580305">
            <w:pPr>
              <w:tabs>
                <w:tab w:val="left" w:pos="4972"/>
              </w:tabs>
              <w:rPr>
                <w:rFonts w:ascii="Consolas" w:hAnsi="Consolas" w:cs="Times New Roman"/>
                <w:sz w:val="14"/>
                <w:szCs w:val="14"/>
              </w:rPr>
            </w:pPr>
          </w:p>
          <w:p w14:paraId="22422F8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026C2C2" w14:textId="77777777" w:rsidR="00E94826" w:rsidRPr="001B3099" w:rsidRDefault="00E94826" w:rsidP="00580305">
            <w:pPr>
              <w:tabs>
                <w:tab w:val="left" w:pos="4972"/>
              </w:tabs>
              <w:rPr>
                <w:rFonts w:ascii="Consolas" w:hAnsi="Consolas" w:cs="Times New Roman"/>
                <w:sz w:val="14"/>
                <w:szCs w:val="14"/>
              </w:rPr>
            </w:pPr>
          </w:p>
          <w:p w14:paraId="4A0A6F75" w14:textId="77777777" w:rsidR="00E94826" w:rsidRPr="00D10282"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tc>
      </w:tr>
    </w:tbl>
    <w:p w14:paraId="1E862622" w14:textId="77777777" w:rsidR="00E94826" w:rsidRPr="00B00977" w:rsidRDefault="00E94826" w:rsidP="00E94826">
      <w:pPr>
        <w:tabs>
          <w:tab w:val="left" w:pos="4972"/>
        </w:tabs>
        <w:rPr>
          <w:rFonts w:ascii="Times New Roman" w:hAnsi="Times New Roman" w:cs="Times New Roman"/>
          <w:sz w:val="24"/>
          <w:szCs w:val="24"/>
        </w:rPr>
      </w:pPr>
    </w:p>
    <w:p w14:paraId="1B71BBEC" w14:textId="77777777" w:rsidR="00E94826" w:rsidRDefault="00E94826" w:rsidP="00DB27A3">
      <w:pPr>
        <w:numPr>
          <w:ilvl w:val="0"/>
          <w:numId w:val="39"/>
        </w:numPr>
        <w:tabs>
          <w:tab w:val="left" w:pos="4972"/>
        </w:tabs>
        <w:rPr>
          <w:rFonts w:ascii="Times New Roman" w:hAnsi="Times New Roman" w:cs="Times New Roman"/>
          <w:sz w:val="24"/>
          <w:szCs w:val="24"/>
        </w:rPr>
      </w:pPr>
      <w:r>
        <w:rPr>
          <w:rFonts w:ascii="Times New Roman" w:hAnsi="Times New Roman" w:cs="Times New Roman"/>
          <w:sz w:val="24"/>
          <w:szCs w:val="24"/>
        </w:rPr>
        <w:t>Izi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8024373" w14:textId="77777777" w:rsidTr="00580305">
        <w:tc>
          <w:tcPr>
            <w:tcW w:w="8570" w:type="dxa"/>
          </w:tcPr>
          <w:p w14:paraId="754310D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lt;?php</w:t>
            </w:r>
          </w:p>
          <w:p w14:paraId="28EA0C95" w14:textId="77777777" w:rsidR="00E94826" w:rsidRPr="001B3099" w:rsidRDefault="00E94826" w:rsidP="00580305">
            <w:pPr>
              <w:tabs>
                <w:tab w:val="left" w:pos="4972"/>
              </w:tabs>
              <w:rPr>
                <w:rFonts w:ascii="Consolas" w:hAnsi="Consolas" w:cs="Times New Roman"/>
                <w:sz w:val="14"/>
                <w:szCs w:val="14"/>
              </w:rPr>
            </w:pPr>
          </w:p>
          <w:p w14:paraId="35F1690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namespace App\Http\Controllers\Dokter;</w:t>
            </w:r>
          </w:p>
          <w:p w14:paraId="0955F9AC" w14:textId="77777777" w:rsidR="00E94826" w:rsidRPr="001B3099" w:rsidRDefault="00E94826" w:rsidP="00580305">
            <w:pPr>
              <w:tabs>
                <w:tab w:val="left" w:pos="4972"/>
              </w:tabs>
              <w:rPr>
                <w:rFonts w:ascii="Consolas" w:hAnsi="Consolas" w:cs="Times New Roman"/>
                <w:sz w:val="14"/>
                <w:szCs w:val="14"/>
              </w:rPr>
            </w:pPr>
          </w:p>
          <w:p w14:paraId="4257F8B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Session;</w:t>
            </w:r>
          </w:p>
          <w:p w14:paraId="43ECD43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Exception;</w:t>
            </w:r>
          </w:p>
          <w:p w14:paraId="6F968FC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Izin;</w:t>
            </w:r>
          </w:p>
          <w:p w14:paraId="7E17D0C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Http\Request;</w:t>
            </w:r>
          </w:p>
          <w:p w14:paraId="72B0BDA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DB;</w:t>
            </w:r>
          </w:p>
          <w:p w14:paraId="0168906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Http\Controllers\Controller;</w:t>
            </w:r>
          </w:p>
          <w:p w14:paraId="2378861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Auth;</w:t>
            </w:r>
          </w:p>
          <w:p w14:paraId="61BC6BC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RealRashid\SweetAlert\Facades\Alert;</w:t>
            </w:r>
          </w:p>
          <w:p w14:paraId="147EC330" w14:textId="77777777" w:rsidR="00E94826" w:rsidRPr="001B3099" w:rsidRDefault="00E94826" w:rsidP="00580305">
            <w:pPr>
              <w:tabs>
                <w:tab w:val="left" w:pos="4972"/>
              </w:tabs>
              <w:rPr>
                <w:rFonts w:ascii="Consolas" w:hAnsi="Consolas" w:cs="Times New Roman"/>
                <w:sz w:val="14"/>
                <w:szCs w:val="14"/>
              </w:rPr>
            </w:pPr>
          </w:p>
          <w:p w14:paraId="5E12D22A" w14:textId="77777777" w:rsidR="00E94826" w:rsidRPr="001B3099" w:rsidRDefault="00E94826" w:rsidP="00580305">
            <w:pPr>
              <w:tabs>
                <w:tab w:val="left" w:pos="4972"/>
              </w:tabs>
              <w:rPr>
                <w:rFonts w:ascii="Consolas" w:hAnsi="Consolas" w:cs="Times New Roman"/>
                <w:sz w:val="14"/>
                <w:szCs w:val="14"/>
              </w:rPr>
            </w:pPr>
          </w:p>
          <w:p w14:paraId="13158B46" w14:textId="77777777" w:rsidR="00E94826" w:rsidRPr="001B3099" w:rsidRDefault="00E94826" w:rsidP="00580305">
            <w:pPr>
              <w:tabs>
                <w:tab w:val="left" w:pos="4972"/>
              </w:tabs>
              <w:rPr>
                <w:rFonts w:ascii="Consolas" w:hAnsi="Consolas" w:cs="Times New Roman"/>
                <w:sz w:val="14"/>
                <w:szCs w:val="14"/>
              </w:rPr>
            </w:pPr>
          </w:p>
          <w:p w14:paraId="3C8CB32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class IzinController extends Controller</w:t>
            </w:r>
          </w:p>
          <w:p w14:paraId="7CC0C36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p w14:paraId="0A14BB5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rotected $izin;</w:t>
            </w:r>
          </w:p>
          <w:p w14:paraId="586363D9" w14:textId="77777777" w:rsidR="00E94826" w:rsidRPr="001B3099" w:rsidRDefault="00E94826" w:rsidP="00580305">
            <w:pPr>
              <w:tabs>
                <w:tab w:val="left" w:pos="4972"/>
              </w:tabs>
              <w:rPr>
                <w:rFonts w:ascii="Consolas" w:hAnsi="Consolas" w:cs="Times New Roman"/>
                <w:sz w:val="14"/>
                <w:szCs w:val="14"/>
              </w:rPr>
            </w:pPr>
          </w:p>
          <w:p w14:paraId="77FA6FF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__construct(izin $izin)</w:t>
            </w:r>
          </w:p>
          <w:p w14:paraId="5DA66BC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480FC9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izin = $izin;</w:t>
            </w:r>
          </w:p>
          <w:p w14:paraId="73681F0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C7A2886" w14:textId="77777777" w:rsidR="00E94826" w:rsidRPr="001B3099" w:rsidRDefault="00E94826" w:rsidP="00580305">
            <w:pPr>
              <w:tabs>
                <w:tab w:val="left" w:pos="4972"/>
              </w:tabs>
              <w:rPr>
                <w:rFonts w:ascii="Consolas" w:hAnsi="Consolas" w:cs="Times New Roman"/>
                <w:sz w:val="14"/>
                <w:szCs w:val="14"/>
              </w:rPr>
            </w:pPr>
          </w:p>
          <w:p w14:paraId="7571A1A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dex()</w:t>
            </w:r>
          </w:p>
          <w:p w14:paraId="2354539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516ED4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w:t>
            </w:r>
          </w:p>
          <w:p w14:paraId="0B9932C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gt; $this-&gt;izin-&gt;allData(),</w:t>
            </w:r>
          </w:p>
          <w:p w14:paraId="0F3CE31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DDFCB8F" w14:textId="77777777" w:rsidR="00E94826" w:rsidRPr="001B3099" w:rsidRDefault="00E94826" w:rsidP="00580305">
            <w:pPr>
              <w:tabs>
                <w:tab w:val="left" w:pos="4972"/>
              </w:tabs>
              <w:rPr>
                <w:rFonts w:ascii="Consolas" w:hAnsi="Consolas" w:cs="Times New Roman"/>
                <w:sz w:val="14"/>
                <w:szCs w:val="14"/>
              </w:rPr>
            </w:pPr>
          </w:p>
          <w:p w14:paraId="7D90F24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CAAA87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_user = Izin::with(['users'])-&gt;get();</w:t>
            </w:r>
          </w:p>
          <w:p w14:paraId="7A0EAD6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_user_owner = Izin::with(['users'])</w:t>
            </w:r>
          </w:p>
          <w:p w14:paraId="202055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whereNull('status')</w:t>
            </w:r>
          </w:p>
          <w:p w14:paraId="138F9CA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get();</w:t>
            </w:r>
          </w:p>
          <w:p w14:paraId="0779B96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3C9FB6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6BF9D7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1008339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f($user-&gt;role === 'Dokter'){</w:t>
            </w:r>
          </w:p>
          <w:p w14:paraId="25B040D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dataabsen', compact('izin','izin_user'));</w:t>
            </w:r>
          </w:p>
          <w:p w14:paraId="75B50E5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DF2FD7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else{</w:t>
            </w:r>
          </w:p>
          <w:p w14:paraId="2DF26F0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izin', compact('izin','izin_user_owner'));</w:t>
            </w:r>
          </w:p>
          <w:p w14:paraId="4899831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44690E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23294D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984AD2F" w14:textId="77777777" w:rsidR="00E94826" w:rsidRPr="001B3099" w:rsidRDefault="00E94826" w:rsidP="00580305">
            <w:pPr>
              <w:tabs>
                <w:tab w:val="left" w:pos="4972"/>
              </w:tabs>
              <w:rPr>
                <w:rFonts w:ascii="Consolas" w:hAnsi="Consolas" w:cs="Times New Roman"/>
                <w:sz w:val="14"/>
                <w:szCs w:val="14"/>
              </w:rPr>
            </w:pPr>
          </w:p>
          <w:p w14:paraId="01F4BCF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add()</w:t>
            </w:r>
          </w:p>
          <w:p w14:paraId="25012D5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9360B0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dataabsen_add');</w:t>
            </w:r>
          </w:p>
          <w:p w14:paraId="6951C58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114093E" w14:textId="77777777" w:rsidR="00E94826" w:rsidRPr="001B3099" w:rsidRDefault="00E94826" w:rsidP="00580305">
            <w:pPr>
              <w:tabs>
                <w:tab w:val="left" w:pos="4972"/>
              </w:tabs>
              <w:rPr>
                <w:rFonts w:ascii="Consolas" w:hAnsi="Consolas" w:cs="Times New Roman"/>
                <w:sz w:val="14"/>
                <w:szCs w:val="14"/>
              </w:rPr>
            </w:pPr>
          </w:p>
          <w:p w14:paraId="78B3354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sert(Request $request)</w:t>
            </w:r>
          </w:p>
          <w:p w14:paraId="0E10205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BB5818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ry{</w:t>
            </w:r>
          </w:p>
          <w:p w14:paraId="1D35C17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24B2A3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089FB78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ired',</w:t>
            </w:r>
          </w:p>
          <w:p w14:paraId="72519D2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ired',</w:t>
            </w:r>
          </w:p>
          <w:p w14:paraId="400791F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ired',</w:t>
            </w:r>
          </w:p>
          <w:p w14:paraId="7D77FA5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ECC93C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Tanggal awal harus diisi',</w:t>
            </w:r>
          </w:p>
          <w:p w14:paraId="094D488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tanggal akhir harus diisi',</w:t>
            </w:r>
          </w:p>
          <w:p w14:paraId="74E42EC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alasan harus diisi',</w:t>
            </w:r>
          </w:p>
          <w:p w14:paraId="70E4141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8E37105" w14:textId="77777777" w:rsidR="00E94826" w:rsidRPr="001B3099" w:rsidRDefault="00E94826" w:rsidP="00580305">
            <w:pPr>
              <w:tabs>
                <w:tab w:val="left" w:pos="4972"/>
              </w:tabs>
              <w:rPr>
                <w:rFonts w:ascii="Consolas" w:hAnsi="Consolas" w:cs="Times New Roman"/>
                <w:sz w:val="14"/>
                <w:szCs w:val="14"/>
              </w:rPr>
            </w:pPr>
          </w:p>
          <w:p w14:paraId="4873D5B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1EDA7B9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3EC311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est-&gt;tanggal_awal,</w:t>
            </w:r>
          </w:p>
          <w:p w14:paraId="5C95E61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est-&gt;tanggal_akhir,</w:t>
            </w:r>
          </w:p>
          <w:p w14:paraId="7DA999C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est-&gt;alasan,</w:t>
            </w:r>
          </w:p>
          <w:p w14:paraId="6E7D972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_id' =&gt; $user-&gt;id,</w:t>
            </w:r>
          </w:p>
          <w:p w14:paraId="631C72A1" w14:textId="77777777" w:rsidR="00E94826" w:rsidRPr="001B3099" w:rsidRDefault="00E94826" w:rsidP="00580305">
            <w:pPr>
              <w:tabs>
                <w:tab w:val="left" w:pos="4972"/>
              </w:tabs>
              <w:rPr>
                <w:rFonts w:ascii="Consolas" w:hAnsi="Consolas" w:cs="Times New Roman"/>
                <w:sz w:val="14"/>
                <w:szCs w:val="14"/>
              </w:rPr>
            </w:pPr>
          </w:p>
          <w:p w14:paraId="556684F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90903C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9E3AF28" w14:textId="77777777" w:rsidR="00E94826" w:rsidRPr="001B3099" w:rsidRDefault="00E94826" w:rsidP="00580305">
            <w:pPr>
              <w:tabs>
                <w:tab w:val="left" w:pos="4972"/>
              </w:tabs>
              <w:rPr>
                <w:rFonts w:ascii="Consolas" w:hAnsi="Consolas" w:cs="Times New Roman"/>
                <w:sz w:val="14"/>
                <w:szCs w:val="14"/>
              </w:rPr>
            </w:pPr>
          </w:p>
          <w:p w14:paraId="3EC369A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izin-&gt;addData($data);</w:t>
            </w:r>
          </w:p>
          <w:p w14:paraId="69B8D02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Izin berhasil diajukan!');</w:t>
            </w:r>
          </w:p>
          <w:p w14:paraId="721679F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absen');</w:t>
            </w:r>
          </w:p>
          <w:p w14:paraId="635257C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catch (Exception $e) {</w:t>
            </w:r>
          </w:p>
          <w:p w14:paraId="68FED6D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d('simpan data gagal : ', $e);</w:t>
            </w:r>
          </w:p>
          <w:p w14:paraId="1384FCF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FE9DAD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97E142B" w14:textId="77777777" w:rsidR="00E94826" w:rsidRPr="001B3099" w:rsidRDefault="00E94826" w:rsidP="00580305">
            <w:pPr>
              <w:tabs>
                <w:tab w:val="left" w:pos="4972"/>
              </w:tabs>
              <w:rPr>
                <w:rFonts w:ascii="Consolas" w:hAnsi="Consolas" w:cs="Times New Roman"/>
                <w:sz w:val="14"/>
                <w:szCs w:val="14"/>
              </w:rPr>
            </w:pPr>
          </w:p>
          <w:p w14:paraId="74D8A55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destroy($dokter_id)</w:t>
            </w:r>
          </w:p>
          <w:p w14:paraId="364BCDD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524F68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detail_jadwal terlebih dahulu</w:t>
            </w:r>
          </w:p>
          <w:p w14:paraId="4612FDE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detail_jadwal')-&gt;where('dokter_id', $dokter_id)-&gt;delete();</w:t>
            </w:r>
          </w:p>
          <w:p w14:paraId="61A249D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9F8E58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izin</w:t>
            </w:r>
          </w:p>
          <w:p w14:paraId="4C89322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izin')-&gt;where('dokter_id', $dokter_id)-&gt;delete();</w:t>
            </w:r>
          </w:p>
          <w:p w14:paraId="46559CB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D6917A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Cari semua reservasi terkait dengan dokter_id melalui rekam_medik</w:t>
            </w:r>
          </w:p>
          <w:p w14:paraId="23BE3ED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reservasiIds = DB::table('rekam_medik')-&gt;where('dokter_id', $dokter_id)-&gt;pluck('reservasi_id');</w:t>
            </w:r>
          </w:p>
          <w:p w14:paraId="547D5C4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84AD78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rekam_medik</w:t>
            </w:r>
          </w:p>
          <w:p w14:paraId="1A3B42E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rekam_medik')-&gt;where('dokter_id', $dokter_id)-&gt;delete();</w:t>
            </w:r>
          </w:p>
          <w:p w14:paraId="6E82E1E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E220F8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reservasi</w:t>
            </w:r>
          </w:p>
          <w:p w14:paraId="6BBB4E9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reservasi')-&gt;whereIn('reservasi_id', $reservasiIds)-&gt;delete();</w:t>
            </w:r>
          </w:p>
          <w:p w14:paraId="0BC2E3C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EAA0D8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Setelah itu, hapus entri dari tabel dokter</w:t>
            </w:r>
          </w:p>
          <w:p w14:paraId="6CD50C7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izin_dokter')-&gt;where('izin_id', $dokter_id)-&gt;delete();</w:t>
            </w:r>
          </w:p>
          <w:p w14:paraId="444D169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lastRenderedPageBreak/>
              <w:t xml:space="preserve">    </w:t>
            </w:r>
          </w:p>
          <w:p w14:paraId="5C67759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Menampilkan alert sukses dan mengarahkan kembali ke halaman data dokter</w:t>
            </w:r>
          </w:p>
          <w:p w14:paraId="0817158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izin berhasil dihapus!');</w:t>
            </w:r>
          </w:p>
          <w:p w14:paraId="78A260B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absen');</w:t>
            </w:r>
          </w:p>
          <w:p w14:paraId="086549E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0D14C2F" w14:textId="77777777" w:rsidR="00E94826" w:rsidRPr="001B3099" w:rsidRDefault="00E94826" w:rsidP="00580305">
            <w:pPr>
              <w:tabs>
                <w:tab w:val="left" w:pos="4972"/>
              </w:tabs>
              <w:rPr>
                <w:rFonts w:ascii="Consolas" w:hAnsi="Consolas" w:cs="Times New Roman"/>
                <w:sz w:val="14"/>
                <w:szCs w:val="14"/>
              </w:rPr>
            </w:pPr>
          </w:p>
          <w:p w14:paraId="6864671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edit($id)</w:t>
            </w:r>
          </w:p>
          <w:p w14:paraId="6ED2AF4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39BD25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DB::table('izin_dokter')-&gt;where('izin_id', $id)-&gt;first();</w:t>
            </w:r>
          </w:p>
          <w:p w14:paraId="2BE07A3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dataabsen_edit', ['izin' =&gt; $izin]);</w:t>
            </w:r>
          </w:p>
          <w:p w14:paraId="5DBD756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84EFAEA" w14:textId="77777777" w:rsidR="00E94826" w:rsidRPr="001B3099" w:rsidRDefault="00E94826" w:rsidP="00580305">
            <w:pPr>
              <w:tabs>
                <w:tab w:val="left" w:pos="4972"/>
              </w:tabs>
              <w:rPr>
                <w:rFonts w:ascii="Consolas" w:hAnsi="Consolas" w:cs="Times New Roman"/>
                <w:sz w:val="14"/>
                <w:szCs w:val="14"/>
              </w:rPr>
            </w:pPr>
          </w:p>
          <w:p w14:paraId="18FCC9D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detail($id)</w:t>
            </w:r>
          </w:p>
          <w:p w14:paraId="34D6EC2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42D975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jadwal = DB::table('detail_jadwal')-&gt;where('dokter_id', $id)-&gt;get();</w:t>
            </w:r>
          </w:p>
          <w:p w14:paraId="5413A6E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admin.izinjadwal', ['datajadwal' =&gt; $datajadwal]);</w:t>
            </w:r>
          </w:p>
          <w:p w14:paraId="10F755B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B9F5CB6" w14:textId="77777777" w:rsidR="00E94826" w:rsidRPr="001B3099" w:rsidRDefault="00E94826" w:rsidP="00580305">
            <w:pPr>
              <w:tabs>
                <w:tab w:val="left" w:pos="4972"/>
              </w:tabs>
              <w:rPr>
                <w:rFonts w:ascii="Consolas" w:hAnsi="Consolas" w:cs="Times New Roman"/>
                <w:sz w:val="14"/>
                <w:szCs w:val="14"/>
              </w:rPr>
            </w:pPr>
          </w:p>
          <w:p w14:paraId="2BB4A42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tolak($id)</w:t>
            </w:r>
          </w:p>
          <w:p w14:paraId="4C0A7E0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992ABA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Izin::where('izin_id', $id)-&gt;firstOrFail();</w:t>
            </w:r>
          </w:p>
          <w:p w14:paraId="1AD064A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7B2814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Prepare data for reservasi</w:t>
            </w:r>
          </w:p>
          <w:p w14:paraId="26178C5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rizinan = [</w:t>
            </w:r>
          </w:p>
          <w:p w14:paraId="706FBAD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status' =&gt; 0,</w:t>
            </w:r>
          </w:p>
          <w:p w14:paraId="0960F1F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72FCC2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Update the reservasi</w:t>
            </w:r>
          </w:p>
          <w:p w14:paraId="2FB6CC5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gt;update($perizinan);</w:t>
            </w:r>
          </w:p>
          <w:p w14:paraId="12C99127" w14:textId="77777777" w:rsidR="00E94826" w:rsidRPr="001B3099" w:rsidRDefault="00E94826" w:rsidP="00580305">
            <w:pPr>
              <w:tabs>
                <w:tab w:val="left" w:pos="4972"/>
              </w:tabs>
              <w:rPr>
                <w:rFonts w:ascii="Consolas" w:hAnsi="Consolas" w:cs="Times New Roman"/>
                <w:sz w:val="14"/>
                <w:szCs w:val="14"/>
              </w:rPr>
            </w:pPr>
          </w:p>
          <w:p w14:paraId="59D2487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Redirect or return a response</w:t>
            </w:r>
          </w:p>
          <w:p w14:paraId="7332685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rizinan dokter ditolak !');</w:t>
            </w:r>
          </w:p>
          <w:p w14:paraId="6FD91E5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gt;route('owner.izin.index');</w:t>
            </w:r>
          </w:p>
          <w:p w14:paraId="776E599A" w14:textId="77777777" w:rsidR="00E94826" w:rsidRPr="001B3099" w:rsidRDefault="00E94826" w:rsidP="00580305">
            <w:pPr>
              <w:tabs>
                <w:tab w:val="left" w:pos="4972"/>
              </w:tabs>
              <w:rPr>
                <w:rFonts w:ascii="Consolas" w:hAnsi="Consolas" w:cs="Times New Roman"/>
                <w:sz w:val="14"/>
                <w:szCs w:val="14"/>
              </w:rPr>
            </w:pPr>
          </w:p>
          <w:p w14:paraId="5F70735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80596F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terima($id)</w:t>
            </w:r>
          </w:p>
          <w:p w14:paraId="097D4AB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6A7FEF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Izin::where('izin_id', $id)-&gt;firstOrFail();</w:t>
            </w:r>
          </w:p>
          <w:p w14:paraId="15ECEAD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CFA6B9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Prepare data for reservasi</w:t>
            </w:r>
          </w:p>
          <w:p w14:paraId="6DFF254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rizinan = [</w:t>
            </w:r>
          </w:p>
          <w:p w14:paraId="7045D3F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status' =&gt; 1,</w:t>
            </w:r>
          </w:p>
          <w:p w14:paraId="41E13CA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8E022E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Update the reservasi</w:t>
            </w:r>
          </w:p>
          <w:p w14:paraId="49A9365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gt;update($perizinan);</w:t>
            </w:r>
          </w:p>
          <w:p w14:paraId="7B9689D5" w14:textId="77777777" w:rsidR="00E94826" w:rsidRPr="001B3099" w:rsidRDefault="00E94826" w:rsidP="00580305">
            <w:pPr>
              <w:tabs>
                <w:tab w:val="left" w:pos="4972"/>
              </w:tabs>
              <w:rPr>
                <w:rFonts w:ascii="Consolas" w:hAnsi="Consolas" w:cs="Times New Roman"/>
                <w:sz w:val="14"/>
                <w:szCs w:val="14"/>
              </w:rPr>
            </w:pPr>
          </w:p>
          <w:p w14:paraId="5932B59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Redirect or return a response</w:t>
            </w:r>
          </w:p>
          <w:p w14:paraId="096DAD4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rizinan dokter diterima !');</w:t>
            </w:r>
          </w:p>
          <w:p w14:paraId="4F9DA94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gt;route('owner.izin.index');</w:t>
            </w:r>
          </w:p>
          <w:p w14:paraId="6E73E7E0" w14:textId="77777777" w:rsidR="00E94826" w:rsidRPr="001B3099" w:rsidRDefault="00E94826" w:rsidP="00580305">
            <w:pPr>
              <w:tabs>
                <w:tab w:val="left" w:pos="4972"/>
              </w:tabs>
              <w:rPr>
                <w:rFonts w:ascii="Consolas" w:hAnsi="Consolas" w:cs="Times New Roman"/>
                <w:sz w:val="14"/>
                <w:szCs w:val="14"/>
              </w:rPr>
            </w:pPr>
          </w:p>
          <w:p w14:paraId="6F93697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5420C6B" w14:textId="77777777" w:rsidR="00E94826" w:rsidRPr="001B3099" w:rsidRDefault="00E94826" w:rsidP="00580305">
            <w:pPr>
              <w:tabs>
                <w:tab w:val="left" w:pos="4972"/>
              </w:tabs>
              <w:rPr>
                <w:rFonts w:ascii="Consolas" w:hAnsi="Consolas" w:cs="Times New Roman"/>
                <w:sz w:val="14"/>
                <w:szCs w:val="14"/>
              </w:rPr>
            </w:pPr>
          </w:p>
          <w:p w14:paraId="51E3270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update(Request $request, $id)</w:t>
            </w:r>
          </w:p>
          <w:p w14:paraId="125D46A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F6C725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1E6AA51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ired',</w:t>
            </w:r>
          </w:p>
          <w:p w14:paraId="7C4BE2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ired',</w:t>
            </w:r>
          </w:p>
          <w:p w14:paraId="0644151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ired',</w:t>
            </w:r>
          </w:p>
          <w:p w14:paraId="7CE8D75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B9AC861" w14:textId="77777777" w:rsidR="00E94826" w:rsidRPr="001B3099" w:rsidRDefault="00E94826" w:rsidP="00580305">
            <w:pPr>
              <w:tabs>
                <w:tab w:val="left" w:pos="4972"/>
              </w:tabs>
              <w:rPr>
                <w:rFonts w:ascii="Consolas" w:hAnsi="Consolas" w:cs="Times New Roman"/>
                <w:sz w:val="14"/>
                <w:szCs w:val="14"/>
              </w:rPr>
            </w:pPr>
          </w:p>
          <w:p w14:paraId="4C05F0B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1AEFFD7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est-&gt;tanggal_awal,</w:t>
            </w:r>
          </w:p>
          <w:p w14:paraId="03DB6A1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est-&gt;tanggal_akhir,</w:t>
            </w:r>
          </w:p>
          <w:p w14:paraId="1380CB9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est-&gt;alasan,</w:t>
            </w:r>
          </w:p>
          <w:p w14:paraId="4F10442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E12E774" w14:textId="77777777" w:rsidR="00E94826" w:rsidRPr="001B3099" w:rsidRDefault="00E94826" w:rsidP="00580305">
            <w:pPr>
              <w:tabs>
                <w:tab w:val="left" w:pos="4972"/>
              </w:tabs>
              <w:rPr>
                <w:rFonts w:ascii="Consolas" w:hAnsi="Consolas" w:cs="Times New Roman"/>
                <w:sz w:val="14"/>
                <w:szCs w:val="14"/>
              </w:rPr>
            </w:pPr>
          </w:p>
          <w:p w14:paraId="764626D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izin_dokter')-&gt;where('izin_id', $id)-&gt;update($data);</w:t>
            </w:r>
          </w:p>
          <w:p w14:paraId="7C4C7D1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ajuan izin berhasil diupdate!');</w:t>
            </w:r>
          </w:p>
          <w:p w14:paraId="1D68A32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absen');</w:t>
            </w:r>
          </w:p>
          <w:p w14:paraId="5248762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0EA4FC0" w14:textId="77777777" w:rsidR="00E94826" w:rsidRPr="00D10282"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tc>
      </w:tr>
    </w:tbl>
    <w:p w14:paraId="09E296A8"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lastRenderedPageBreak/>
        <w:t xml:space="preserve">Kode </w:t>
      </w:r>
      <w:r>
        <w:rPr>
          <w:rFonts w:ascii="Times New Roman" w:hAnsi="Times New Roman" w:cs="Times New Roman"/>
          <w:b/>
          <w:bCs/>
          <w:i/>
          <w:iCs/>
          <w:sz w:val="24"/>
          <w:szCs w:val="24"/>
        </w:rPr>
        <w:t>Controller Owner</w:t>
      </w:r>
    </w:p>
    <w:p w14:paraId="54BA5284" w14:textId="77777777" w:rsidR="00E94826" w:rsidRPr="001B3099" w:rsidRDefault="00E94826" w:rsidP="00DB27A3">
      <w:pPr>
        <w:numPr>
          <w:ilvl w:val="0"/>
          <w:numId w:val="40"/>
        </w:numPr>
        <w:tabs>
          <w:tab w:val="left" w:pos="4972"/>
        </w:tabs>
        <w:rPr>
          <w:rFonts w:ascii="Times New Roman" w:hAnsi="Times New Roman" w:cs="Times New Roman"/>
          <w:sz w:val="24"/>
          <w:szCs w:val="24"/>
        </w:rPr>
      </w:pPr>
      <w:r w:rsidRPr="001B3099">
        <w:rPr>
          <w:rFonts w:ascii="Times New Roman" w:hAnsi="Times New Roman" w:cs="Times New Roman"/>
          <w:sz w:val="24"/>
          <w:szCs w:val="24"/>
        </w:rPr>
        <w:t>Pemasuka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C700472" w14:textId="77777777" w:rsidTr="00580305">
        <w:tc>
          <w:tcPr>
            <w:tcW w:w="8570" w:type="dxa"/>
          </w:tcPr>
          <w:p w14:paraId="0AFC8798" w14:textId="77777777" w:rsidR="00E94826" w:rsidRPr="001B3099" w:rsidRDefault="00E94826" w:rsidP="00580305">
            <w:pPr>
              <w:tabs>
                <w:tab w:val="left" w:pos="1340"/>
              </w:tabs>
              <w:rPr>
                <w:rFonts w:ascii="Consolas" w:hAnsi="Consolas" w:cs="Times New Roman"/>
                <w:sz w:val="14"/>
                <w:szCs w:val="14"/>
              </w:rPr>
            </w:pPr>
            <w:r>
              <w:rPr>
                <w:rFonts w:ascii="Consolas" w:hAnsi="Consolas" w:cs="Times New Roman"/>
                <w:sz w:val="14"/>
                <w:szCs w:val="14"/>
              </w:rPr>
              <w:tab/>
            </w:r>
            <w:r w:rsidRPr="001B3099">
              <w:rPr>
                <w:rFonts w:ascii="Consolas" w:hAnsi="Consolas" w:cs="Times New Roman"/>
                <w:sz w:val="14"/>
                <w:szCs w:val="14"/>
              </w:rPr>
              <w:t>&lt;?php</w:t>
            </w:r>
          </w:p>
          <w:p w14:paraId="14EA8C71" w14:textId="77777777" w:rsidR="00E94826" w:rsidRPr="001B3099" w:rsidRDefault="00E94826" w:rsidP="00580305">
            <w:pPr>
              <w:tabs>
                <w:tab w:val="left" w:pos="1340"/>
              </w:tabs>
              <w:rPr>
                <w:rFonts w:ascii="Consolas" w:hAnsi="Consolas" w:cs="Times New Roman"/>
                <w:sz w:val="14"/>
                <w:szCs w:val="14"/>
              </w:rPr>
            </w:pPr>
          </w:p>
          <w:p w14:paraId="051A83B3"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namespace App\Http\Controllers\Owner;</w:t>
            </w:r>
          </w:p>
          <w:p w14:paraId="653B29CA" w14:textId="77777777" w:rsidR="00E94826" w:rsidRPr="001B3099" w:rsidRDefault="00E94826" w:rsidP="00580305">
            <w:pPr>
              <w:tabs>
                <w:tab w:val="left" w:pos="1340"/>
              </w:tabs>
              <w:rPr>
                <w:rFonts w:ascii="Consolas" w:hAnsi="Consolas" w:cs="Times New Roman"/>
                <w:sz w:val="14"/>
                <w:szCs w:val="14"/>
              </w:rPr>
            </w:pPr>
          </w:p>
          <w:p w14:paraId="29BF1A54"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Session;</w:t>
            </w:r>
          </w:p>
          <w:p w14:paraId="2361CA3B"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lastRenderedPageBreak/>
              <w:t>use Illuminate\Http\Request;</w:t>
            </w:r>
          </w:p>
          <w:p w14:paraId="7997F85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Models\Reservasi;</w:t>
            </w:r>
          </w:p>
          <w:p w14:paraId="56204487"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Illuminate\Support\Facades\DB;</w:t>
            </w:r>
          </w:p>
          <w:p w14:paraId="2EF1DE2A"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RealRashid\SweetAlert\Facades\Alert;</w:t>
            </w:r>
          </w:p>
          <w:p w14:paraId="0FE4B30C"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Http\Controllers\Controller;</w:t>
            </w:r>
          </w:p>
          <w:p w14:paraId="53B59944"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Models\Perawatan;</w:t>
            </w:r>
          </w:p>
          <w:p w14:paraId="78C5B199"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Models\PerawatanReservasi;</w:t>
            </w:r>
          </w:p>
          <w:p w14:paraId="533B2A00"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Illuminate\Support\Facades\Auth;</w:t>
            </w:r>
          </w:p>
          <w:p w14:paraId="1FC71FBD" w14:textId="77777777" w:rsidR="00E94826" w:rsidRPr="001B3099" w:rsidRDefault="00E94826" w:rsidP="00580305">
            <w:pPr>
              <w:tabs>
                <w:tab w:val="left" w:pos="1340"/>
              </w:tabs>
              <w:rPr>
                <w:rFonts w:ascii="Consolas" w:hAnsi="Consolas" w:cs="Times New Roman"/>
                <w:sz w:val="14"/>
                <w:szCs w:val="14"/>
              </w:rPr>
            </w:pPr>
          </w:p>
          <w:p w14:paraId="3519520E"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class PemasukanController extends Controller</w:t>
            </w:r>
          </w:p>
          <w:p w14:paraId="276DA600"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w:t>
            </w:r>
          </w:p>
          <w:p w14:paraId="34860958"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rotected $reservasi;</w:t>
            </w:r>
          </w:p>
          <w:p w14:paraId="1521496A" w14:textId="77777777" w:rsidR="00E94826" w:rsidRPr="001B3099" w:rsidRDefault="00E94826" w:rsidP="00580305">
            <w:pPr>
              <w:tabs>
                <w:tab w:val="left" w:pos="1340"/>
              </w:tabs>
              <w:rPr>
                <w:rFonts w:ascii="Consolas" w:hAnsi="Consolas" w:cs="Times New Roman"/>
                <w:sz w:val="14"/>
                <w:szCs w:val="14"/>
              </w:rPr>
            </w:pPr>
          </w:p>
          <w:p w14:paraId="390A362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ublic function __construct(reservasi $pemasukan)</w:t>
            </w:r>
          </w:p>
          <w:p w14:paraId="57CD7846"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008BEF0C"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this-&gt;reservasi = $pemasukan;</w:t>
            </w:r>
          </w:p>
          <w:p w14:paraId="135E5C21"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26011D61" w14:textId="77777777" w:rsidR="00E94826" w:rsidRPr="001B3099" w:rsidRDefault="00E94826" w:rsidP="00580305">
            <w:pPr>
              <w:tabs>
                <w:tab w:val="left" w:pos="1340"/>
              </w:tabs>
              <w:rPr>
                <w:rFonts w:ascii="Consolas" w:hAnsi="Consolas" w:cs="Times New Roman"/>
                <w:sz w:val="14"/>
                <w:szCs w:val="14"/>
              </w:rPr>
            </w:pPr>
          </w:p>
          <w:p w14:paraId="13D0EAD8"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ublic function index()</w:t>
            </w:r>
          </w:p>
          <w:p w14:paraId="50CE1F12"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0E8AD962"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emasukan = Reservasi::with(['pasien', 'dokter', 'perawatan_reservasi.perawatan'])</w:t>
            </w:r>
          </w:p>
          <w:p w14:paraId="7FC24CAE"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gt;where('draft', 0)</w:t>
            </w:r>
          </w:p>
          <w:p w14:paraId="5C04A55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gt;get();</w:t>
            </w:r>
          </w:p>
          <w:p w14:paraId="39491896" w14:textId="77777777" w:rsidR="00E94826" w:rsidRPr="001B3099" w:rsidRDefault="00E94826" w:rsidP="00580305">
            <w:pPr>
              <w:tabs>
                <w:tab w:val="left" w:pos="1340"/>
              </w:tabs>
              <w:rPr>
                <w:rFonts w:ascii="Consolas" w:hAnsi="Consolas" w:cs="Times New Roman"/>
                <w:sz w:val="14"/>
                <w:szCs w:val="14"/>
              </w:rPr>
            </w:pPr>
          </w:p>
          <w:p w14:paraId="4440FB9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erawatan_reservasi = PerawatanReservasi::with(['reservasi'])</w:t>
            </w:r>
          </w:p>
          <w:p w14:paraId="0C01E765"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gt;get();</w:t>
            </w:r>
          </w:p>
          <w:p w14:paraId="4016BEFF" w14:textId="77777777" w:rsidR="00E94826" w:rsidRPr="001B3099" w:rsidRDefault="00E94826" w:rsidP="00580305">
            <w:pPr>
              <w:tabs>
                <w:tab w:val="left" w:pos="1340"/>
              </w:tabs>
              <w:rPr>
                <w:rFonts w:ascii="Consolas" w:hAnsi="Consolas" w:cs="Times New Roman"/>
                <w:sz w:val="14"/>
                <w:szCs w:val="14"/>
              </w:rPr>
            </w:pPr>
          </w:p>
          <w:p w14:paraId="43AA040B"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erawatan = Perawatan::get();</w:t>
            </w:r>
          </w:p>
          <w:p w14:paraId="6C69F7CE" w14:textId="77777777" w:rsidR="00E94826" w:rsidRPr="001B3099" w:rsidRDefault="00E94826" w:rsidP="00580305">
            <w:pPr>
              <w:tabs>
                <w:tab w:val="left" w:pos="1340"/>
              </w:tabs>
              <w:rPr>
                <w:rFonts w:ascii="Consolas" w:hAnsi="Consolas" w:cs="Times New Roman"/>
                <w:sz w:val="14"/>
                <w:szCs w:val="14"/>
              </w:rPr>
            </w:pPr>
          </w:p>
          <w:p w14:paraId="38548390"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return view('owner.datapemasukan', ["pemasukan"=&gt; $pemasukan, "perawatan_reservasi"=&gt; $perawatan_reservasi, "perawatan"=&gt; $perawatan]);</w:t>
            </w:r>
          </w:p>
          <w:p w14:paraId="1D47EA2E"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6AEFA965" w14:textId="77777777" w:rsidR="00E94826" w:rsidRPr="001B3099" w:rsidRDefault="00E94826" w:rsidP="00580305">
            <w:pPr>
              <w:tabs>
                <w:tab w:val="left" w:pos="1340"/>
              </w:tabs>
              <w:rPr>
                <w:rFonts w:ascii="Consolas" w:hAnsi="Consolas" w:cs="Times New Roman"/>
                <w:sz w:val="14"/>
                <w:szCs w:val="14"/>
              </w:rPr>
            </w:pPr>
          </w:p>
          <w:p w14:paraId="07427ADC" w14:textId="77777777" w:rsidR="00E94826" w:rsidRPr="00D10282"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w:t>
            </w:r>
          </w:p>
        </w:tc>
      </w:tr>
    </w:tbl>
    <w:p w14:paraId="10673793" w14:textId="77777777" w:rsidR="00E94826" w:rsidRPr="001B3099" w:rsidRDefault="00E94826" w:rsidP="00DB27A3">
      <w:pPr>
        <w:numPr>
          <w:ilvl w:val="0"/>
          <w:numId w:val="40"/>
        </w:numPr>
        <w:tabs>
          <w:tab w:val="left" w:pos="4972"/>
        </w:tabs>
        <w:rPr>
          <w:rFonts w:ascii="Times New Roman" w:hAnsi="Times New Roman" w:cs="Times New Roman"/>
          <w:sz w:val="24"/>
          <w:szCs w:val="24"/>
        </w:rPr>
      </w:pPr>
      <w:r w:rsidRPr="001B3099">
        <w:rPr>
          <w:rFonts w:ascii="Times New Roman" w:hAnsi="Times New Roman" w:cs="Times New Roman"/>
          <w:sz w:val="24"/>
          <w:szCs w:val="24"/>
        </w:rPr>
        <w:t>Pengeluara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8B63191" w14:textId="77777777" w:rsidTr="00580305">
        <w:tc>
          <w:tcPr>
            <w:tcW w:w="8570" w:type="dxa"/>
          </w:tcPr>
          <w:p w14:paraId="62CBB1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lt;?php</w:t>
            </w:r>
          </w:p>
          <w:p w14:paraId="3B6C51A7" w14:textId="77777777" w:rsidR="00E94826" w:rsidRPr="001B3099" w:rsidRDefault="00E94826" w:rsidP="00580305">
            <w:pPr>
              <w:tabs>
                <w:tab w:val="left" w:pos="4972"/>
              </w:tabs>
              <w:rPr>
                <w:rFonts w:ascii="Consolas" w:hAnsi="Consolas" w:cs="Times New Roman"/>
                <w:sz w:val="14"/>
                <w:szCs w:val="14"/>
              </w:rPr>
            </w:pPr>
          </w:p>
          <w:p w14:paraId="45854DA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namespace App\Http\Controllers\Owner;</w:t>
            </w:r>
          </w:p>
          <w:p w14:paraId="260105A4" w14:textId="77777777" w:rsidR="00E94826" w:rsidRPr="001B3099" w:rsidRDefault="00E94826" w:rsidP="00580305">
            <w:pPr>
              <w:tabs>
                <w:tab w:val="left" w:pos="4972"/>
              </w:tabs>
              <w:rPr>
                <w:rFonts w:ascii="Consolas" w:hAnsi="Consolas" w:cs="Times New Roman"/>
                <w:sz w:val="14"/>
                <w:szCs w:val="14"/>
              </w:rPr>
            </w:pPr>
          </w:p>
          <w:p w14:paraId="104235B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Session;</w:t>
            </w:r>
          </w:p>
          <w:p w14:paraId="5713EF8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Http\Request;</w:t>
            </w:r>
          </w:p>
          <w:p w14:paraId="32D9929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Pengeluaran;</w:t>
            </w:r>
          </w:p>
          <w:p w14:paraId="5FD8B42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DB;</w:t>
            </w:r>
          </w:p>
          <w:p w14:paraId="1784BA4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RealRashid\SweetAlert\Facades\Alert;</w:t>
            </w:r>
          </w:p>
          <w:p w14:paraId="59EA00E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Http\Controllers\Controller;</w:t>
            </w:r>
          </w:p>
          <w:p w14:paraId="0131FEC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Auth;</w:t>
            </w:r>
          </w:p>
          <w:p w14:paraId="7607F61A" w14:textId="77777777" w:rsidR="00E94826" w:rsidRPr="001B3099" w:rsidRDefault="00E94826" w:rsidP="00580305">
            <w:pPr>
              <w:tabs>
                <w:tab w:val="left" w:pos="4972"/>
              </w:tabs>
              <w:rPr>
                <w:rFonts w:ascii="Consolas" w:hAnsi="Consolas" w:cs="Times New Roman"/>
                <w:sz w:val="14"/>
                <w:szCs w:val="14"/>
              </w:rPr>
            </w:pPr>
          </w:p>
          <w:p w14:paraId="2A792D2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class PengeluaranController extends Controller</w:t>
            </w:r>
          </w:p>
          <w:p w14:paraId="05C6BB6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p w14:paraId="340FACF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rotected $pengeluaran;</w:t>
            </w:r>
          </w:p>
          <w:p w14:paraId="586B5E10" w14:textId="77777777" w:rsidR="00E94826" w:rsidRPr="001B3099" w:rsidRDefault="00E94826" w:rsidP="00580305">
            <w:pPr>
              <w:tabs>
                <w:tab w:val="left" w:pos="4972"/>
              </w:tabs>
              <w:rPr>
                <w:rFonts w:ascii="Consolas" w:hAnsi="Consolas" w:cs="Times New Roman"/>
                <w:sz w:val="14"/>
                <w:szCs w:val="14"/>
              </w:rPr>
            </w:pPr>
          </w:p>
          <w:p w14:paraId="2A047FF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__construct(pengeluaran $pengeluaran)</w:t>
            </w:r>
          </w:p>
          <w:p w14:paraId="09AD7BF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F78D79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pengeluaran = $pengeluaran;</w:t>
            </w:r>
          </w:p>
          <w:p w14:paraId="39F4A70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9B8C78D" w14:textId="77777777" w:rsidR="00E94826" w:rsidRPr="001B3099" w:rsidRDefault="00E94826" w:rsidP="00580305">
            <w:pPr>
              <w:tabs>
                <w:tab w:val="left" w:pos="4972"/>
              </w:tabs>
              <w:rPr>
                <w:rFonts w:ascii="Consolas" w:hAnsi="Consolas" w:cs="Times New Roman"/>
                <w:sz w:val="14"/>
                <w:szCs w:val="14"/>
              </w:rPr>
            </w:pPr>
          </w:p>
          <w:p w14:paraId="40CC70C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dex()</w:t>
            </w:r>
          </w:p>
          <w:p w14:paraId="7E0F1BD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4AC04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ngeluaran = [</w:t>
            </w:r>
          </w:p>
          <w:p w14:paraId="7648176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ngeluaran' =&gt; $this-&gt;pengeluaran-&gt;allData(),</w:t>
            </w:r>
          </w:p>
          <w:p w14:paraId="46B5CA4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71E620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pengeluaran', $pengeluaran);</w:t>
            </w:r>
          </w:p>
          <w:p w14:paraId="73A2BA7E" w14:textId="77777777" w:rsidR="00E94826" w:rsidRPr="001B3099" w:rsidRDefault="00E94826" w:rsidP="00580305">
            <w:pPr>
              <w:tabs>
                <w:tab w:val="left" w:pos="4972"/>
              </w:tabs>
              <w:rPr>
                <w:rFonts w:ascii="Consolas" w:hAnsi="Consolas" w:cs="Times New Roman"/>
                <w:sz w:val="14"/>
                <w:szCs w:val="14"/>
              </w:rPr>
            </w:pPr>
          </w:p>
          <w:p w14:paraId="44D976D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5B04AA7" w14:textId="77777777" w:rsidR="00E94826" w:rsidRPr="001B3099" w:rsidRDefault="00E94826" w:rsidP="00580305">
            <w:pPr>
              <w:tabs>
                <w:tab w:val="left" w:pos="4972"/>
              </w:tabs>
              <w:rPr>
                <w:rFonts w:ascii="Consolas" w:hAnsi="Consolas" w:cs="Times New Roman"/>
                <w:sz w:val="14"/>
                <w:szCs w:val="14"/>
              </w:rPr>
            </w:pPr>
          </w:p>
          <w:p w14:paraId="372CC5E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add()</w:t>
            </w:r>
          </w:p>
          <w:p w14:paraId="4BB0211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EF1DC0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pengeluaran_add');</w:t>
            </w:r>
          </w:p>
          <w:p w14:paraId="5F92B14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9A74470" w14:textId="77777777" w:rsidR="00E94826" w:rsidRPr="001B3099" w:rsidRDefault="00E94826" w:rsidP="00580305">
            <w:pPr>
              <w:tabs>
                <w:tab w:val="left" w:pos="4972"/>
              </w:tabs>
              <w:rPr>
                <w:rFonts w:ascii="Consolas" w:hAnsi="Consolas" w:cs="Times New Roman"/>
                <w:sz w:val="14"/>
                <w:szCs w:val="14"/>
              </w:rPr>
            </w:pPr>
          </w:p>
          <w:p w14:paraId="40F9422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sert(Request $request)</w:t>
            </w:r>
          </w:p>
          <w:p w14:paraId="356B6DE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563A59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0AD52D1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ired',</w:t>
            </w:r>
          </w:p>
          <w:p w14:paraId="2F2F6F8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ired',</w:t>
            </w:r>
          </w:p>
          <w:p w14:paraId="49D71D6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ired',</w:t>
            </w:r>
          </w:p>
          <w:p w14:paraId="5C91016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ired',</w:t>
            </w:r>
          </w:p>
          <w:p w14:paraId="41F0346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ired',</w:t>
            </w:r>
          </w:p>
          <w:p w14:paraId="3716EE5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5C17B4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lastRenderedPageBreak/>
              <w:t xml:space="preserve">            'nama_pengeluaran.required' =&gt; 'nama pengeluaran harus diisi!',</w:t>
            </w:r>
          </w:p>
          <w:p w14:paraId="6AA35B8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required' =&gt; 'estimasi waktu pengeluaran harus diisi!',</w:t>
            </w:r>
          </w:p>
          <w:p w14:paraId="17FB839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jenis pengeluaran harus diisi!',</w:t>
            </w:r>
          </w:p>
          <w:p w14:paraId="26F321A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jumlah pengeluaran harus diisi!',</w:t>
            </w:r>
          </w:p>
          <w:p w14:paraId="585DC9B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tanggal harus diisi!',</w:t>
            </w:r>
          </w:p>
          <w:p w14:paraId="210F91F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D5EDA6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AEDE4C1" w14:textId="77777777" w:rsidR="00E94826" w:rsidRPr="001B3099" w:rsidRDefault="00E94826" w:rsidP="00580305">
            <w:pPr>
              <w:tabs>
                <w:tab w:val="left" w:pos="4972"/>
              </w:tabs>
              <w:rPr>
                <w:rFonts w:ascii="Consolas" w:hAnsi="Consolas" w:cs="Times New Roman"/>
                <w:sz w:val="14"/>
                <w:szCs w:val="14"/>
              </w:rPr>
            </w:pPr>
          </w:p>
          <w:p w14:paraId="436DAEA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61D153B1" w14:textId="77777777" w:rsidR="00E94826" w:rsidRPr="001B3099" w:rsidRDefault="00E94826" w:rsidP="00580305">
            <w:pPr>
              <w:tabs>
                <w:tab w:val="left" w:pos="4972"/>
              </w:tabs>
              <w:rPr>
                <w:rFonts w:ascii="Consolas" w:hAnsi="Consolas" w:cs="Times New Roman"/>
                <w:sz w:val="14"/>
                <w:szCs w:val="14"/>
              </w:rPr>
            </w:pPr>
          </w:p>
          <w:p w14:paraId="36849B2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1840BF3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est-&gt;nama_pengeluaran,</w:t>
            </w:r>
          </w:p>
          <w:p w14:paraId="06F4ACF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est-&gt;deskripsi_pengeluaran,</w:t>
            </w:r>
          </w:p>
          <w:p w14:paraId="739BA57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est-&gt;kategori_pengeluaran,</w:t>
            </w:r>
          </w:p>
          <w:p w14:paraId="3526BE9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est-&gt;jumlah_pengeluaran,</w:t>
            </w:r>
          </w:p>
          <w:p w14:paraId="2A6B498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est-&gt;tanggal,</w:t>
            </w:r>
          </w:p>
          <w:p w14:paraId="70EFA3B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_id' =&gt; $user-&gt;id,</w:t>
            </w:r>
          </w:p>
          <w:p w14:paraId="34698D9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06A6E91" w14:textId="77777777" w:rsidR="00E94826" w:rsidRPr="001B3099" w:rsidRDefault="00E94826" w:rsidP="00580305">
            <w:pPr>
              <w:tabs>
                <w:tab w:val="left" w:pos="4972"/>
              </w:tabs>
              <w:rPr>
                <w:rFonts w:ascii="Consolas" w:hAnsi="Consolas" w:cs="Times New Roman"/>
                <w:sz w:val="14"/>
                <w:szCs w:val="14"/>
              </w:rPr>
            </w:pPr>
          </w:p>
          <w:p w14:paraId="1E2082C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pengeluaran-&gt;addData($data);</w:t>
            </w:r>
          </w:p>
          <w:p w14:paraId="6046A8F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eluaran berhasil ditambahkan!');</w:t>
            </w:r>
          </w:p>
          <w:p w14:paraId="11CC27C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pengeluaran');</w:t>
            </w:r>
          </w:p>
          <w:p w14:paraId="601ECB4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869D976" w14:textId="77777777" w:rsidR="00E94826" w:rsidRPr="001B3099" w:rsidRDefault="00E94826" w:rsidP="00580305">
            <w:pPr>
              <w:tabs>
                <w:tab w:val="left" w:pos="4972"/>
              </w:tabs>
              <w:rPr>
                <w:rFonts w:ascii="Consolas" w:hAnsi="Consolas" w:cs="Times New Roman"/>
                <w:sz w:val="14"/>
                <w:szCs w:val="14"/>
              </w:rPr>
            </w:pPr>
          </w:p>
          <w:p w14:paraId="2FC835D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destroy($pengeluaran_id)</w:t>
            </w:r>
          </w:p>
          <w:p w14:paraId="2EC67F3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00BB32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Setelah itu, hapus entri dari tabel pengeluaran</w:t>
            </w:r>
          </w:p>
          <w:p w14:paraId="2BE4CC4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pengeluaran')-&gt;where('pengeluaran_id', $pengeluaran_id)-&gt;delete();</w:t>
            </w:r>
          </w:p>
          <w:p w14:paraId="037D122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02E975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Menampilkan alert sukses dan mengarahkan kembali ke halaman data pengeluaran</w:t>
            </w:r>
          </w:p>
          <w:p w14:paraId="4670ECC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eluaran berhasil dihapus!');</w:t>
            </w:r>
          </w:p>
          <w:p w14:paraId="75375D3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pengeluaran');</w:t>
            </w:r>
          </w:p>
          <w:p w14:paraId="6800BE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FA00B06" w14:textId="77777777" w:rsidR="00E94826" w:rsidRPr="001B3099" w:rsidRDefault="00E94826" w:rsidP="00580305">
            <w:pPr>
              <w:tabs>
                <w:tab w:val="left" w:pos="4972"/>
              </w:tabs>
              <w:rPr>
                <w:rFonts w:ascii="Consolas" w:hAnsi="Consolas" w:cs="Times New Roman"/>
                <w:sz w:val="14"/>
                <w:szCs w:val="14"/>
              </w:rPr>
            </w:pPr>
          </w:p>
          <w:p w14:paraId="39D3E20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edit($id)</w:t>
            </w:r>
          </w:p>
          <w:p w14:paraId="1092583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950237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ngeluaran = DB::table('pengeluaran')-&gt;where('pengeluaran_id', $id)-&gt;first();</w:t>
            </w:r>
          </w:p>
          <w:p w14:paraId="726E012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pengeluaran_edit', ['pengeluaran' =&gt; $pengeluaran]);</w:t>
            </w:r>
          </w:p>
          <w:p w14:paraId="012FC68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0DF34AE" w14:textId="77777777" w:rsidR="00E94826" w:rsidRPr="001B3099" w:rsidRDefault="00E94826" w:rsidP="00580305">
            <w:pPr>
              <w:tabs>
                <w:tab w:val="left" w:pos="4972"/>
              </w:tabs>
              <w:rPr>
                <w:rFonts w:ascii="Consolas" w:hAnsi="Consolas" w:cs="Times New Roman"/>
                <w:sz w:val="14"/>
                <w:szCs w:val="14"/>
              </w:rPr>
            </w:pPr>
          </w:p>
          <w:p w14:paraId="2DF4CD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update(Request $request, $id)</w:t>
            </w:r>
          </w:p>
          <w:p w14:paraId="238362B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26EE82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73CCDDF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ired',</w:t>
            </w:r>
          </w:p>
          <w:p w14:paraId="156B70D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ired',</w:t>
            </w:r>
          </w:p>
          <w:p w14:paraId="55D4818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ired',</w:t>
            </w:r>
          </w:p>
          <w:p w14:paraId="547921C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ired',</w:t>
            </w:r>
          </w:p>
          <w:p w14:paraId="4612C3E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ired',</w:t>
            </w:r>
          </w:p>
          <w:p w14:paraId="58F2A6F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FFB81EE" w14:textId="77777777" w:rsidR="00E94826" w:rsidRPr="001B3099" w:rsidRDefault="00E94826" w:rsidP="00580305">
            <w:pPr>
              <w:tabs>
                <w:tab w:val="left" w:pos="4972"/>
              </w:tabs>
              <w:rPr>
                <w:rFonts w:ascii="Consolas" w:hAnsi="Consolas" w:cs="Times New Roman"/>
                <w:sz w:val="14"/>
                <w:szCs w:val="14"/>
              </w:rPr>
            </w:pPr>
          </w:p>
          <w:p w14:paraId="1EB4768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0C33143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est-&gt;nama_pengeluaran,</w:t>
            </w:r>
          </w:p>
          <w:p w14:paraId="1E9A9A2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est-&gt;deskripsi_pengeluaran,</w:t>
            </w:r>
          </w:p>
          <w:p w14:paraId="2C17C74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est-&gt;kategori_pengeluaran,</w:t>
            </w:r>
          </w:p>
          <w:p w14:paraId="27446F6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est-&gt;jumlah_pengeluaran,</w:t>
            </w:r>
          </w:p>
          <w:p w14:paraId="07723A8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est-&gt;tanggal,</w:t>
            </w:r>
          </w:p>
          <w:p w14:paraId="443D0A4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4C09544" w14:textId="77777777" w:rsidR="00E94826" w:rsidRPr="001B3099" w:rsidRDefault="00E94826" w:rsidP="00580305">
            <w:pPr>
              <w:tabs>
                <w:tab w:val="left" w:pos="4972"/>
              </w:tabs>
              <w:rPr>
                <w:rFonts w:ascii="Consolas" w:hAnsi="Consolas" w:cs="Times New Roman"/>
                <w:sz w:val="14"/>
                <w:szCs w:val="14"/>
              </w:rPr>
            </w:pPr>
          </w:p>
          <w:p w14:paraId="1B2B507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pengeluaran')-&gt;where('pengeluaran_id', $id)-&gt;update($data);</w:t>
            </w:r>
          </w:p>
          <w:p w14:paraId="67BB656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eluaran berhasil diupdate!');</w:t>
            </w:r>
          </w:p>
          <w:p w14:paraId="1B2E481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pengeluaran');</w:t>
            </w:r>
          </w:p>
          <w:p w14:paraId="5991214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FB68918" w14:textId="77777777" w:rsidR="00E94826" w:rsidRPr="00D10282"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tc>
      </w:tr>
    </w:tbl>
    <w:p w14:paraId="509844F7" w14:textId="77777777" w:rsidR="00E94826" w:rsidRPr="001B3099" w:rsidRDefault="00E94826" w:rsidP="00DB27A3">
      <w:pPr>
        <w:numPr>
          <w:ilvl w:val="0"/>
          <w:numId w:val="40"/>
        </w:numPr>
        <w:tabs>
          <w:tab w:val="left" w:pos="4972"/>
        </w:tabs>
        <w:rPr>
          <w:rFonts w:ascii="Times New Roman" w:hAnsi="Times New Roman" w:cs="Times New Roman"/>
          <w:sz w:val="24"/>
          <w:szCs w:val="24"/>
        </w:rPr>
      </w:pPr>
      <w:r w:rsidRPr="002C77B9">
        <w:rPr>
          <w:rFonts w:ascii="Times New Roman" w:hAnsi="Times New Roman" w:cs="Times New Roman"/>
          <w:sz w:val="24"/>
          <w:szCs w:val="24"/>
        </w:rPr>
        <w:t>Perawata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53C9A064" w14:textId="77777777" w:rsidTr="00580305">
        <w:tc>
          <w:tcPr>
            <w:tcW w:w="8570" w:type="dxa"/>
          </w:tcPr>
          <w:p w14:paraId="7C9AA7E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lt;?php</w:t>
            </w:r>
          </w:p>
          <w:p w14:paraId="5427F92C" w14:textId="77777777" w:rsidR="00E94826" w:rsidRPr="002C77B9" w:rsidRDefault="00E94826" w:rsidP="00580305">
            <w:pPr>
              <w:tabs>
                <w:tab w:val="left" w:pos="902"/>
              </w:tabs>
              <w:rPr>
                <w:rFonts w:ascii="Consolas" w:hAnsi="Consolas" w:cs="Times New Roman"/>
                <w:sz w:val="14"/>
                <w:szCs w:val="14"/>
              </w:rPr>
            </w:pPr>
          </w:p>
          <w:p w14:paraId="1C8EE5E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namespace App\Http\Controllers\Owner;</w:t>
            </w:r>
          </w:p>
          <w:p w14:paraId="31177FE1" w14:textId="77777777" w:rsidR="00E94826" w:rsidRPr="002C77B9" w:rsidRDefault="00E94826" w:rsidP="00580305">
            <w:pPr>
              <w:tabs>
                <w:tab w:val="left" w:pos="902"/>
              </w:tabs>
              <w:rPr>
                <w:rFonts w:ascii="Consolas" w:hAnsi="Consolas" w:cs="Times New Roman"/>
                <w:sz w:val="14"/>
                <w:szCs w:val="14"/>
              </w:rPr>
            </w:pPr>
          </w:p>
          <w:p w14:paraId="6D9198D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Session;</w:t>
            </w:r>
          </w:p>
          <w:p w14:paraId="05A1D34B"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Illuminate\Http\Request;</w:t>
            </w:r>
          </w:p>
          <w:p w14:paraId="2C338D88"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App\Models\Perawatan;</w:t>
            </w:r>
          </w:p>
          <w:p w14:paraId="50C9777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Illuminate\Support\Facades\DB;</w:t>
            </w:r>
          </w:p>
          <w:p w14:paraId="5BF900F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RealRashid\SweetAlert\Facades\Alert;</w:t>
            </w:r>
          </w:p>
          <w:p w14:paraId="7AA81EA2"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App\Http\Controllers\Controller;</w:t>
            </w:r>
          </w:p>
          <w:p w14:paraId="1EAC318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Illuminate\Support\Facades\Auth;</w:t>
            </w:r>
          </w:p>
          <w:p w14:paraId="4EF5BC13" w14:textId="77777777" w:rsidR="00E94826" w:rsidRPr="002C77B9" w:rsidRDefault="00E94826" w:rsidP="00580305">
            <w:pPr>
              <w:tabs>
                <w:tab w:val="left" w:pos="902"/>
              </w:tabs>
              <w:rPr>
                <w:rFonts w:ascii="Consolas" w:hAnsi="Consolas" w:cs="Times New Roman"/>
                <w:sz w:val="14"/>
                <w:szCs w:val="14"/>
              </w:rPr>
            </w:pPr>
          </w:p>
          <w:p w14:paraId="443CF42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class PerawatanController extends Controller</w:t>
            </w:r>
          </w:p>
          <w:p w14:paraId="717042E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w:t>
            </w:r>
          </w:p>
          <w:p w14:paraId="7AC4837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rotected $perawatan;</w:t>
            </w:r>
          </w:p>
          <w:p w14:paraId="5FF478B8" w14:textId="77777777" w:rsidR="00E94826" w:rsidRPr="002C77B9" w:rsidRDefault="00E94826" w:rsidP="00580305">
            <w:pPr>
              <w:tabs>
                <w:tab w:val="left" w:pos="902"/>
              </w:tabs>
              <w:rPr>
                <w:rFonts w:ascii="Consolas" w:hAnsi="Consolas" w:cs="Times New Roman"/>
                <w:sz w:val="14"/>
                <w:szCs w:val="14"/>
              </w:rPr>
            </w:pPr>
          </w:p>
          <w:p w14:paraId="40C81AD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__construct(Perawatan $perawatan)</w:t>
            </w:r>
          </w:p>
          <w:p w14:paraId="57BB58F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4950DCE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this-&gt;perawatan = $perawatan;</w:t>
            </w:r>
          </w:p>
          <w:p w14:paraId="3E37C70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7CDB8FCA" w14:textId="77777777" w:rsidR="00E94826" w:rsidRPr="002C77B9" w:rsidRDefault="00E94826" w:rsidP="00580305">
            <w:pPr>
              <w:tabs>
                <w:tab w:val="left" w:pos="902"/>
              </w:tabs>
              <w:rPr>
                <w:rFonts w:ascii="Consolas" w:hAnsi="Consolas" w:cs="Times New Roman"/>
                <w:sz w:val="14"/>
                <w:szCs w:val="14"/>
              </w:rPr>
            </w:pPr>
          </w:p>
          <w:p w14:paraId="0E282B5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index()</w:t>
            </w:r>
          </w:p>
          <w:p w14:paraId="3612DB3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0C7041B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erawatan = [</w:t>
            </w:r>
          </w:p>
          <w:p w14:paraId="4996E66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erawatan' =&gt; $this-&gt;perawatan-&gt;allData(),</w:t>
            </w:r>
          </w:p>
          <w:p w14:paraId="3D12934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0CA7EC2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view('owner.datalayanan', $perawatan);</w:t>
            </w:r>
          </w:p>
          <w:p w14:paraId="211C195F" w14:textId="77777777" w:rsidR="00E94826" w:rsidRPr="002C77B9" w:rsidRDefault="00E94826" w:rsidP="00580305">
            <w:pPr>
              <w:tabs>
                <w:tab w:val="left" w:pos="902"/>
              </w:tabs>
              <w:rPr>
                <w:rFonts w:ascii="Consolas" w:hAnsi="Consolas" w:cs="Times New Roman"/>
                <w:sz w:val="14"/>
                <w:szCs w:val="14"/>
              </w:rPr>
            </w:pPr>
          </w:p>
          <w:p w14:paraId="4E060CA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91F6264" w14:textId="77777777" w:rsidR="00E94826" w:rsidRPr="002C77B9" w:rsidRDefault="00E94826" w:rsidP="00580305">
            <w:pPr>
              <w:tabs>
                <w:tab w:val="left" w:pos="902"/>
              </w:tabs>
              <w:rPr>
                <w:rFonts w:ascii="Consolas" w:hAnsi="Consolas" w:cs="Times New Roman"/>
                <w:sz w:val="14"/>
                <w:szCs w:val="14"/>
              </w:rPr>
            </w:pPr>
          </w:p>
          <w:p w14:paraId="240E715E"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add()</w:t>
            </w:r>
          </w:p>
          <w:p w14:paraId="591FF13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3975FBE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view('owner.datalayanan_add');</w:t>
            </w:r>
          </w:p>
          <w:p w14:paraId="7E4D07AE"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6C2CA4B4" w14:textId="77777777" w:rsidR="00E94826" w:rsidRPr="002C77B9" w:rsidRDefault="00E94826" w:rsidP="00580305">
            <w:pPr>
              <w:tabs>
                <w:tab w:val="left" w:pos="902"/>
              </w:tabs>
              <w:rPr>
                <w:rFonts w:ascii="Consolas" w:hAnsi="Consolas" w:cs="Times New Roman"/>
                <w:sz w:val="14"/>
                <w:szCs w:val="14"/>
              </w:rPr>
            </w:pPr>
          </w:p>
          <w:p w14:paraId="07B78F6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insert(Request $request)</w:t>
            </w:r>
          </w:p>
          <w:p w14:paraId="2804CED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B80BE76"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quest-&gt;validate([</w:t>
            </w:r>
          </w:p>
          <w:p w14:paraId="7517AE5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ired',</w:t>
            </w:r>
          </w:p>
          <w:p w14:paraId="288790D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ired',</w:t>
            </w:r>
          </w:p>
          <w:p w14:paraId="73CCC7D8"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ired',</w:t>
            </w:r>
          </w:p>
          <w:p w14:paraId="121BA2B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493DA95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required' =&gt; 'jenis perawatan harus diisi!',</w:t>
            </w:r>
          </w:p>
          <w:p w14:paraId="5D9608D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required' =&gt; 'estimasi waktu perawatan harus diisi!',</w:t>
            </w:r>
          </w:p>
          <w:p w14:paraId="5FDD9CE2"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required' =&gt; 'harga harus diisi!',</w:t>
            </w:r>
          </w:p>
          <w:p w14:paraId="53D86B3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3095B9AE" w14:textId="77777777" w:rsidR="00E94826" w:rsidRPr="002C77B9" w:rsidRDefault="00E94826" w:rsidP="00580305">
            <w:pPr>
              <w:tabs>
                <w:tab w:val="left" w:pos="902"/>
              </w:tabs>
              <w:rPr>
                <w:rFonts w:ascii="Consolas" w:hAnsi="Consolas" w:cs="Times New Roman"/>
                <w:sz w:val="14"/>
                <w:szCs w:val="14"/>
              </w:rPr>
            </w:pPr>
          </w:p>
          <w:p w14:paraId="7B01117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ata = [</w:t>
            </w:r>
          </w:p>
          <w:p w14:paraId="7308DAF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est-&gt;jenis_Perawatan,</w:t>
            </w:r>
          </w:p>
          <w:p w14:paraId="35C57852"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est-&gt;estimasi_waktu_perawatan,</w:t>
            </w:r>
          </w:p>
          <w:p w14:paraId="73A5B0F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est-&gt;harga,</w:t>
            </w:r>
          </w:p>
          <w:p w14:paraId="3683B386"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758AFEC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705E30F3" w14:textId="77777777" w:rsidR="00E94826" w:rsidRPr="002C77B9" w:rsidRDefault="00E94826" w:rsidP="00580305">
            <w:pPr>
              <w:tabs>
                <w:tab w:val="left" w:pos="902"/>
              </w:tabs>
              <w:rPr>
                <w:rFonts w:ascii="Consolas" w:hAnsi="Consolas" w:cs="Times New Roman"/>
                <w:sz w:val="14"/>
                <w:szCs w:val="14"/>
              </w:rPr>
            </w:pPr>
          </w:p>
          <w:p w14:paraId="6888CDE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this-&gt;perawatan-&gt;addData($data);</w:t>
            </w:r>
          </w:p>
          <w:p w14:paraId="634F8828"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Alert::success('Berhasil!', 'Data perawatan berhasil ditambahkan!');</w:t>
            </w:r>
          </w:p>
          <w:p w14:paraId="7D2748A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redirect('/datalayanan');</w:t>
            </w:r>
          </w:p>
          <w:p w14:paraId="671C5FD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46952467" w14:textId="77777777" w:rsidR="00E94826" w:rsidRPr="002C77B9" w:rsidRDefault="00E94826" w:rsidP="00580305">
            <w:pPr>
              <w:tabs>
                <w:tab w:val="left" w:pos="902"/>
              </w:tabs>
              <w:rPr>
                <w:rFonts w:ascii="Consolas" w:hAnsi="Consolas" w:cs="Times New Roman"/>
                <w:sz w:val="14"/>
                <w:szCs w:val="14"/>
              </w:rPr>
            </w:pPr>
          </w:p>
          <w:p w14:paraId="62A25BD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destroy($layanan_id)</w:t>
            </w:r>
          </w:p>
          <w:p w14:paraId="09A9E11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52DA3C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 Setelah itu, hapus entri dari tabel perawatan</w:t>
            </w:r>
          </w:p>
          <w:p w14:paraId="52F0AA0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B::table('perawatan')-&gt;where('perawatan_id', $layanan_id)-&gt;delete();</w:t>
            </w:r>
          </w:p>
          <w:p w14:paraId="75B8039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2F6DCBE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 Menampilkan alert sukses dan mengarahkan kembali ke halaman data perawatan</w:t>
            </w:r>
          </w:p>
          <w:p w14:paraId="223380D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Alert::success('Berhasil!', 'Data perawatan berhasil dihapus!');</w:t>
            </w:r>
          </w:p>
          <w:p w14:paraId="2CE23C2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redirect('/datalayanan');</w:t>
            </w:r>
          </w:p>
          <w:p w14:paraId="7E2A76A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3E173113" w14:textId="77777777" w:rsidR="00E94826" w:rsidRPr="002C77B9" w:rsidRDefault="00E94826" w:rsidP="00580305">
            <w:pPr>
              <w:tabs>
                <w:tab w:val="left" w:pos="902"/>
              </w:tabs>
              <w:rPr>
                <w:rFonts w:ascii="Consolas" w:hAnsi="Consolas" w:cs="Times New Roman"/>
                <w:sz w:val="14"/>
                <w:szCs w:val="14"/>
              </w:rPr>
            </w:pPr>
          </w:p>
          <w:p w14:paraId="1AC26D2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edit($id)</w:t>
            </w:r>
          </w:p>
          <w:p w14:paraId="2FE28DC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21658A2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erawatan = DB::table('perawatan')-&gt;where('perawatan_id', $id)-&gt;first();</w:t>
            </w:r>
          </w:p>
          <w:p w14:paraId="4F727806"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view('owner.datalayanan_edit', ['perawatan' =&gt; $perawatan]);</w:t>
            </w:r>
          </w:p>
          <w:p w14:paraId="7573674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674EEF1B" w14:textId="77777777" w:rsidR="00E94826" w:rsidRPr="002C77B9" w:rsidRDefault="00E94826" w:rsidP="00580305">
            <w:pPr>
              <w:tabs>
                <w:tab w:val="left" w:pos="902"/>
              </w:tabs>
              <w:rPr>
                <w:rFonts w:ascii="Consolas" w:hAnsi="Consolas" w:cs="Times New Roman"/>
                <w:sz w:val="14"/>
                <w:szCs w:val="14"/>
              </w:rPr>
            </w:pPr>
          </w:p>
          <w:p w14:paraId="5A37BBA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update(Request $request, $id)</w:t>
            </w:r>
          </w:p>
          <w:p w14:paraId="272684CE"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0BC1A0D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quest-&gt;validate([</w:t>
            </w:r>
          </w:p>
          <w:p w14:paraId="1E440EF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ired',</w:t>
            </w:r>
          </w:p>
          <w:p w14:paraId="33FE7EFB"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ired',</w:t>
            </w:r>
          </w:p>
          <w:p w14:paraId="455A42F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ired',</w:t>
            </w:r>
          </w:p>
          <w:p w14:paraId="32C6F6A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15F091F3" w14:textId="77777777" w:rsidR="00E94826" w:rsidRPr="002C77B9" w:rsidRDefault="00E94826" w:rsidP="00580305">
            <w:pPr>
              <w:tabs>
                <w:tab w:val="left" w:pos="902"/>
              </w:tabs>
              <w:rPr>
                <w:rFonts w:ascii="Consolas" w:hAnsi="Consolas" w:cs="Times New Roman"/>
                <w:sz w:val="14"/>
                <w:szCs w:val="14"/>
              </w:rPr>
            </w:pPr>
          </w:p>
          <w:p w14:paraId="491BDCB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ata = [</w:t>
            </w:r>
          </w:p>
          <w:p w14:paraId="4CF000B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est-&gt;jenis_Perawatan,</w:t>
            </w:r>
          </w:p>
          <w:p w14:paraId="2E59812B"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est-&gt;estimasi_waktu_perawatan,</w:t>
            </w:r>
          </w:p>
          <w:p w14:paraId="3ABD2A0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est-&gt;harga,</w:t>
            </w:r>
          </w:p>
          <w:p w14:paraId="060265D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25091F3A" w14:textId="77777777" w:rsidR="00E94826" w:rsidRPr="002C77B9" w:rsidRDefault="00E94826" w:rsidP="00580305">
            <w:pPr>
              <w:tabs>
                <w:tab w:val="left" w:pos="902"/>
              </w:tabs>
              <w:rPr>
                <w:rFonts w:ascii="Consolas" w:hAnsi="Consolas" w:cs="Times New Roman"/>
                <w:sz w:val="14"/>
                <w:szCs w:val="14"/>
              </w:rPr>
            </w:pPr>
          </w:p>
          <w:p w14:paraId="69FFCA2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B::table('perawatan')-&gt;where('perawatan_id', $id)-&gt;update($data);</w:t>
            </w:r>
          </w:p>
          <w:p w14:paraId="14FB7BC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Alert::success('Berhasil!', 'Data perawatan berhasil diupdate!');</w:t>
            </w:r>
          </w:p>
          <w:p w14:paraId="0EC88F4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redirect('/datalayanan');</w:t>
            </w:r>
          </w:p>
          <w:p w14:paraId="3F2D9F0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43A1878" w14:textId="77777777" w:rsidR="00E94826" w:rsidRPr="00D10282"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w:t>
            </w:r>
          </w:p>
        </w:tc>
      </w:tr>
    </w:tbl>
    <w:p w14:paraId="791AEC46" w14:textId="77777777" w:rsidR="00E94826" w:rsidRDefault="00E94826" w:rsidP="00E94826">
      <w:pPr>
        <w:tabs>
          <w:tab w:val="left" w:pos="4972"/>
        </w:tabs>
        <w:ind w:left="426"/>
        <w:rPr>
          <w:rFonts w:ascii="Times New Roman" w:hAnsi="Times New Roman" w:cs="Times New Roman"/>
          <w:b/>
          <w:bCs/>
          <w:i/>
          <w:iCs/>
          <w:sz w:val="24"/>
          <w:szCs w:val="24"/>
        </w:rPr>
      </w:pPr>
      <w:bookmarkStart w:id="325" w:name="_Hlk177214470"/>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Controller </w:t>
      </w:r>
      <w:r w:rsidRPr="002C77B9">
        <w:rPr>
          <w:rFonts w:ascii="Times New Roman" w:hAnsi="Times New Roman" w:cs="Times New Roman"/>
          <w:b/>
          <w:bCs/>
          <w:sz w:val="24"/>
          <w:szCs w:val="24"/>
        </w:rPr>
        <w:t>Pasien</w:t>
      </w:r>
    </w:p>
    <w:p w14:paraId="18E7325E" w14:textId="77777777" w:rsidR="00E94826" w:rsidRPr="002C77B9" w:rsidRDefault="00E94826" w:rsidP="00DB27A3">
      <w:pPr>
        <w:numPr>
          <w:ilvl w:val="0"/>
          <w:numId w:val="41"/>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servasiPasienController</w:t>
      </w:r>
      <w:r w:rsidRPr="002C77B9">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90A6027" w14:textId="77777777" w:rsidTr="00580305">
        <w:tc>
          <w:tcPr>
            <w:tcW w:w="8570" w:type="dxa"/>
          </w:tcPr>
          <w:p w14:paraId="7883FA3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lt;?php</w:t>
            </w:r>
          </w:p>
          <w:p w14:paraId="7A23076A" w14:textId="77777777" w:rsidR="00E94826" w:rsidRPr="002C77B9" w:rsidRDefault="00E94826" w:rsidP="00580305">
            <w:pPr>
              <w:tabs>
                <w:tab w:val="left" w:pos="1340"/>
              </w:tabs>
              <w:rPr>
                <w:rFonts w:ascii="Consolas" w:hAnsi="Consolas" w:cs="Times New Roman"/>
                <w:sz w:val="14"/>
                <w:szCs w:val="14"/>
              </w:rPr>
            </w:pPr>
          </w:p>
          <w:p w14:paraId="2CE05C0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namespace App\Http\Controllers\Pasien;</w:t>
            </w:r>
          </w:p>
          <w:p w14:paraId="36374F63" w14:textId="77777777" w:rsidR="00E94826" w:rsidRPr="002C77B9" w:rsidRDefault="00E94826" w:rsidP="00580305">
            <w:pPr>
              <w:tabs>
                <w:tab w:val="left" w:pos="1340"/>
              </w:tabs>
              <w:rPr>
                <w:rFonts w:ascii="Consolas" w:hAnsi="Consolas" w:cs="Times New Roman"/>
                <w:sz w:val="14"/>
                <w:szCs w:val="14"/>
              </w:rPr>
            </w:pPr>
          </w:p>
          <w:p w14:paraId="02ED507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Session;</w:t>
            </w:r>
          </w:p>
          <w:p w14:paraId="65340A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asien;</w:t>
            </w:r>
          </w:p>
          <w:p w14:paraId="1877DF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Http\Request;</w:t>
            </w:r>
          </w:p>
          <w:p w14:paraId="49C26E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User;</w:t>
            </w:r>
          </w:p>
          <w:p w14:paraId="432735C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Lokasi;</w:t>
            </w:r>
          </w:p>
          <w:p w14:paraId="5246AA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erawatan;</w:t>
            </w:r>
          </w:p>
          <w:p w14:paraId="7BF756C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servasi;</w:t>
            </w:r>
          </w:p>
          <w:p w14:paraId="5AC8A26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kamMedik;</w:t>
            </w:r>
          </w:p>
          <w:p w14:paraId="5E0C07F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okter;</w:t>
            </w:r>
          </w:p>
          <w:p w14:paraId="0E9961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Auth;</w:t>
            </w:r>
          </w:p>
          <w:p w14:paraId="2D4F60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DB;</w:t>
            </w:r>
          </w:p>
          <w:p w14:paraId="5922A6B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Hash;</w:t>
            </w:r>
          </w:p>
          <w:p w14:paraId="21633FC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RealRashid\SweetAlert\Facades\Alert;</w:t>
            </w:r>
          </w:p>
          <w:p w14:paraId="7791B78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Http\Controllers\Controller;</w:t>
            </w:r>
          </w:p>
          <w:p w14:paraId="2C3BF11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etailJadwal;</w:t>
            </w:r>
          </w:p>
          <w:p w14:paraId="129D013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Carbon;</w:t>
            </w:r>
          </w:p>
          <w:p w14:paraId="2C441FC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Exception;</w:t>
            </w:r>
          </w:p>
          <w:p w14:paraId="4C83E0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Log;</w:t>
            </w:r>
          </w:p>
          <w:p w14:paraId="7A51D5D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Validation\ValidationException;</w:t>
            </w:r>
          </w:p>
          <w:p w14:paraId="3085FD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Time;</w:t>
            </w:r>
          </w:p>
          <w:p w14:paraId="1F5D50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Interval;</w:t>
            </w:r>
          </w:p>
          <w:p w14:paraId="59E2907A" w14:textId="77777777" w:rsidR="00E94826" w:rsidRPr="002C77B9" w:rsidRDefault="00E94826" w:rsidP="00580305">
            <w:pPr>
              <w:tabs>
                <w:tab w:val="left" w:pos="1340"/>
              </w:tabs>
              <w:rPr>
                <w:rFonts w:ascii="Consolas" w:hAnsi="Consolas" w:cs="Times New Roman"/>
                <w:sz w:val="14"/>
                <w:szCs w:val="14"/>
              </w:rPr>
            </w:pPr>
          </w:p>
          <w:p w14:paraId="63CD8B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class ReservasiPasienController extends Controller</w:t>
            </w:r>
          </w:p>
          <w:p w14:paraId="5F67351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p w14:paraId="156D6F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rotected $user;</w:t>
            </w:r>
          </w:p>
          <w:p w14:paraId="2254C288" w14:textId="77777777" w:rsidR="00E94826" w:rsidRPr="002C77B9" w:rsidRDefault="00E94826" w:rsidP="00580305">
            <w:pPr>
              <w:tabs>
                <w:tab w:val="left" w:pos="1340"/>
              </w:tabs>
              <w:rPr>
                <w:rFonts w:ascii="Consolas" w:hAnsi="Consolas" w:cs="Times New Roman"/>
                <w:sz w:val="14"/>
                <w:szCs w:val="14"/>
              </w:rPr>
            </w:pPr>
          </w:p>
          <w:p w14:paraId="28B7AD28" w14:textId="77777777" w:rsidR="00E94826" w:rsidRPr="002C77B9" w:rsidRDefault="00E94826" w:rsidP="00580305">
            <w:pPr>
              <w:tabs>
                <w:tab w:val="left" w:pos="1340"/>
              </w:tabs>
              <w:rPr>
                <w:rFonts w:ascii="Consolas" w:hAnsi="Consolas" w:cs="Times New Roman"/>
                <w:sz w:val="14"/>
                <w:szCs w:val="14"/>
              </w:rPr>
            </w:pPr>
          </w:p>
          <w:p w14:paraId="297A918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__construct(User $user)</w:t>
            </w:r>
          </w:p>
          <w:p w14:paraId="5E2DB22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A1827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his-&gt;user = $user;</w:t>
            </w:r>
          </w:p>
          <w:p w14:paraId="2BC0C44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D36CA70" w14:textId="77777777" w:rsidR="00E94826" w:rsidRPr="002C77B9" w:rsidRDefault="00E94826" w:rsidP="00580305">
            <w:pPr>
              <w:tabs>
                <w:tab w:val="left" w:pos="1340"/>
              </w:tabs>
              <w:rPr>
                <w:rFonts w:ascii="Consolas" w:hAnsi="Consolas" w:cs="Times New Roman"/>
                <w:sz w:val="14"/>
                <w:szCs w:val="14"/>
              </w:rPr>
            </w:pPr>
          </w:p>
          <w:p w14:paraId="5A00DAB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dex()</w:t>
            </w:r>
          </w:p>
          <w:p w14:paraId="6DD388E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736F6E1" w14:textId="77777777" w:rsidR="00E94826" w:rsidRPr="002C77B9" w:rsidRDefault="00E94826" w:rsidP="00580305">
            <w:pPr>
              <w:tabs>
                <w:tab w:val="left" w:pos="1340"/>
              </w:tabs>
              <w:rPr>
                <w:rFonts w:ascii="Consolas" w:hAnsi="Consolas" w:cs="Times New Roman"/>
                <w:sz w:val="14"/>
                <w:szCs w:val="14"/>
              </w:rPr>
            </w:pPr>
          </w:p>
          <w:p w14:paraId="42A9F9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id = Auth::user();</w:t>
            </w:r>
          </w:p>
          <w:p w14:paraId="0DC8C1E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69C2DE1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73CEA37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596121C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7E58E51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pasien.user_id', $userid-&gt;id)</w:t>
            </w:r>
          </w:p>
          <w:p w14:paraId="335AA1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status_penginput', 0)</w:t>
            </w:r>
          </w:p>
          <w:p w14:paraId="36EC60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254846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60C817F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774B6EA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23E0473F" w14:textId="77777777" w:rsidR="00E94826" w:rsidRPr="002C77B9" w:rsidRDefault="00E94826" w:rsidP="00580305">
            <w:pPr>
              <w:tabs>
                <w:tab w:val="left" w:pos="1340"/>
              </w:tabs>
              <w:rPr>
                <w:rFonts w:ascii="Consolas" w:hAnsi="Consolas" w:cs="Times New Roman"/>
                <w:sz w:val="14"/>
                <w:szCs w:val="14"/>
              </w:rPr>
            </w:pPr>
          </w:p>
          <w:p w14:paraId="6E1A023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admin = DB::table("reservasi_rekam_medik")</w:t>
            </w:r>
          </w:p>
          <w:p w14:paraId="76D4F3D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gt;get();</w:t>
            </w:r>
          </w:p>
          <w:p w14:paraId="629C627D" w14:textId="77777777" w:rsidR="00E94826" w:rsidRPr="002C77B9" w:rsidRDefault="00E94826" w:rsidP="00580305">
            <w:pPr>
              <w:tabs>
                <w:tab w:val="left" w:pos="1340"/>
              </w:tabs>
              <w:rPr>
                <w:rFonts w:ascii="Consolas" w:hAnsi="Consolas" w:cs="Times New Roman"/>
                <w:sz w:val="14"/>
                <w:szCs w:val="14"/>
              </w:rPr>
            </w:pPr>
          </w:p>
          <w:p w14:paraId="247B43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 compact('reservasi_rekam_medik'));</w:t>
            </w:r>
          </w:p>
          <w:p w14:paraId="27D2D94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EE5C0D2" w14:textId="77777777" w:rsidR="00E94826" w:rsidRPr="002C77B9" w:rsidRDefault="00E94826" w:rsidP="00580305">
            <w:pPr>
              <w:tabs>
                <w:tab w:val="left" w:pos="1340"/>
              </w:tabs>
              <w:rPr>
                <w:rFonts w:ascii="Consolas" w:hAnsi="Consolas" w:cs="Times New Roman"/>
                <w:sz w:val="14"/>
                <w:szCs w:val="14"/>
              </w:rPr>
            </w:pPr>
          </w:p>
          <w:p w14:paraId="2F231E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14A18D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pasien()</w:t>
            </w:r>
          </w:p>
          <w:p w14:paraId="42A7BE2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837CF0A" w14:textId="77777777" w:rsidR="00E94826" w:rsidRPr="002C77B9" w:rsidRDefault="00E94826" w:rsidP="00580305">
            <w:pPr>
              <w:tabs>
                <w:tab w:val="left" w:pos="1340"/>
              </w:tabs>
              <w:rPr>
                <w:rFonts w:ascii="Consolas" w:hAnsi="Consolas" w:cs="Times New Roman"/>
                <w:sz w:val="14"/>
                <w:szCs w:val="14"/>
              </w:rPr>
            </w:pPr>
          </w:p>
          <w:p w14:paraId="500E94C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5A6EE1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6AC516B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260648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5A170E8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draft', 1)</w:t>
            </w:r>
          </w:p>
          <w:p w14:paraId="4194BF8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0283CB1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151355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21B0AF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1247C671" w14:textId="77777777" w:rsidR="00E94826" w:rsidRPr="002C77B9" w:rsidRDefault="00E94826" w:rsidP="00580305">
            <w:pPr>
              <w:tabs>
                <w:tab w:val="left" w:pos="1340"/>
              </w:tabs>
              <w:rPr>
                <w:rFonts w:ascii="Consolas" w:hAnsi="Consolas" w:cs="Times New Roman"/>
                <w:sz w:val="14"/>
                <w:szCs w:val="14"/>
              </w:rPr>
            </w:pPr>
          </w:p>
          <w:p w14:paraId="6694939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pasien', compact('reservasi_rekam_medik'));</w:t>
            </w:r>
          </w:p>
          <w:p w14:paraId="6CEF37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02DA763" w14:textId="77777777" w:rsidR="00E94826" w:rsidRPr="002C77B9" w:rsidRDefault="00E94826" w:rsidP="00580305">
            <w:pPr>
              <w:tabs>
                <w:tab w:val="left" w:pos="1340"/>
              </w:tabs>
              <w:rPr>
                <w:rFonts w:ascii="Consolas" w:hAnsi="Consolas" w:cs="Times New Roman"/>
                <w:sz w:val="14"/>
                <w:szCs w:val="14"/>
              </w:rPr>
            </w:pPr>
          </w:p>
          <w:p w14:paraId="627B5EB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add()</w:t>
            </w:r>
          </w:p>
          <w:p w14:paraId="31ECDBC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6B870E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4CD13C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11FE12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dokter = Dokter::all();</w:t>
            </w:r>
          </w:p>
          <w:p w14:paraId="5B07E4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8E34E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234352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8B95D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2A4383F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7B2B27A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419CE19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3A8874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1FDE571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2FBEE3C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935BA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2D42FBA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7DBD319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E24A50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EDCE8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C785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05078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_add', compact('lokasi', 'dokter', 'perawatan', 'tomorrow', 'timeslots'));</w:t>
            </w:r>
          </w:p>
          <w:p w14:paraId="5A3002F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EEF89B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683EBB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DF7374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sert(Request $request)</w:t>
            </w:r>
          </w:p>
          <w:p w14:paraId="201090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85A7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406ED1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validatedData = $request-&gt;validate([</w:t>
            </w:r>
          </w:p>
          <w:p w14:paraId="765C177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required|string|max:255',</w:t>
            </w:r>
          </w:p>
          <w:p w14:paraId="45FC57A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required|string|max:255',</w:t>
            </w:r>
          </w:p>
          <w:p w14:paraId="7CBBFA4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required|date',</w:t>
            </w:r>
          </w:p>
          <w:p w14:paraId="527DA11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required|string|max:255',</w:t>
            </w:r>
          </w:p>
          <w:p w14:paraId="38995F1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required|string',</w:t>
            </w:r>
          </w:p>
          <w:p w14:paraId="6EE20B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required|string|max:15',</w:t>
            </w:r>
          </w:p>
          <w:p w14:paraId="70F1B9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04779A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7B704BF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1E1F26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2C162D8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69DCC8F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5616856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90943F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38162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Carbon::parse($validatedData['tanggal'])-&gt;format('Y-m-d');</w:t>
            </w:r>
          </w:p>
          <w:p w14:paraId="05B547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6736A2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lculate total estimated time</w:t>
            </w:r>
          </w:p>
          <w:p w14:paraId="64BC4F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0;</w:t>
            </w:r>
          </w:p>
          <w:p w14:paraId="273D33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71E1D6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7FF029A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3B7AA41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AF5D7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45EFE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Time = new DateTime($validatedData['jam_mulai']);</w:t>
            </w:r>
          </w:p>
          <w:p w14:paraId="7B59569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Time = (clone $startTime)-&gt;modify("+{$totalEstimasi} minutes")-&gt;format('H:i');</w:t>
            </w:r>
          </w:p>
          <w:p w14:paraId="2D5BF5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E76D6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385CB9B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tanggal)</w:t>
            </w:r>
          </w:p>
          <w:p w14:paraId="584DB5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function ($query) use ($validatedData, $endTime) {</w:t>
            </w:r>
          </w:p>
          <w:p w14:paraId="383D25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query-&gt;whereBetween('jam_mulai', [$validatedData['jam_mulai'], $endTime])</w:t>
            </w:r>
          </w:p>
          <w:p w14:paraId="1CE1B9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Between('jam_selesai', [$validatedData['jam_mulai'], $endTime])</w:t>
            </w:r>
          </w:p>
          <w:p w14:paraId="1A8A71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validatedData['jam_mulai']])</w:t>
            </w:r>
          </w:p>
          <w:p w14:paraId="4C427FB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endTime]);</w:t>
            </w:r>
          </w:p>
          <w:p w14:paraId="2E2AAD2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40AB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exists();</w:t>
            </w:r>
          </w:p>
          <w:p w14:paraId="69FD1F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EA6E1B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32DA59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reate new reservation</w:t>
            </w:r>
          </w:p>
          <w:p w14:paraId="1936344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 Auth::id();</w:t>
            </w:r>
          </w:p>
          <w:p w14:paraId="4F7F3D09" w14:textId="77777777" w:rsidR="00E94826" w:rsidRPr="002C77B9" w:rsidRDefault="00E94826" w:rsidP="00580305">
            <w:pPr>
              <w:tabs>
                <w:tab w:val="left" w:pos="1340"/>
              </w:tabs>
              <w:rPr>
                <w:rFonts w:ascii="Consolas" w:hAnsi="Consolas" w:cs="Times New Roman"/>
                <w:sz w:val="14"/>
                <w:szCs w:val="14"/>
              </w:rPr>
            </w:pPr>
          </w:p>
          <w:p w14:paraId="5F556E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 = Pasien::create([</w:t>
            </w:r>
          </w:p>
          <w:p w14:paraId="6B7E900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validatedData['nama'],</w:t>
            </w:r>
          </w:p>
          <w:p w14:paraId="71684B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validatedData['tempat_lahir'],</w:t>
            </w:r>
          </w:p>
          <w:p w14:paraId="4936FA1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validatedData['tanggal_lahir'],</w:t>
            </w:r>
          </w:p>
          <w:p w14:paraId="5D259A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validatedData['pekerjaan'],</w:t>
            </w:r>
          </w:p>
          <w:p w14:paraId="069C5FA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validatedData['alamat'],</w:t>
            </w:r>
          </w:p>
          <w:p w14:paraId="380F27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validatedData['no_Telp'],</w:t>
            </w:r>
          </w:p>
          <w:p w14:paraId="385AB25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gt; $user_id,</w:t>
            </w:r>
          </w:p>
          <w:p w14:paraId="0A793E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8626E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3309AE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create([</w:t>
            </w:r>
          </w:p>
          <w:p w14:paraId="1AB3AE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_id' =&gt; $pasien['pasien_id'],</w:t>
            </w:r>
          </w:p>
          <w:p w14:paraId="7A2D73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3CA4765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dokter_id' =&gt; $validatedData['dokter_id'],</w:t>
            </w:r>
          </w:p>
          <w:p w14:paraId="0C5DE5A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tanggal,</w:t>
            </w:r>
          </w:p>
          <w:p w14:paraId="09408BB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validatedData['jam_mulai'],</w:t>
            </w:r>
          </w:p>
          <w:p w14:paraId="0C3CC6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selesai' =&gt; $endTime,</w:t>
            </w:r>
          </w:p>
          <w:p w14:paraId="12A9E99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0</w:t>
            </w:r>
          </w:p>
          <w:p w14:paraId="1B741D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0AA0AA9" w14:textId="77777777" w:rsidR="00E94826" w:rsidRPr="002C77B9" w:rsidRDefault="00E94826" w:rsidP="00580305">
            <w:pPr>
              <w:tabs>
                <w:tab w:val="left" w:pos="1340"/>
              </w:tabs>
              <w:rPr>
                <w:rFonts w:ascii="Consolas" w:hAnsi="Consolas" w:cs="Times New Roman"/>
                <w:sz w:val="14"/>
                <w:szCs w:val="14"/>
              </w:rPr>
            </w:pPr>
          </w:p>
          <w:p w14:paraId="2667E6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7B0C99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2D7770A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5A29878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0640AC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Id] = [</w:t>
            </w:r>
          </w:p>
          <w:p w14:paraId="7A235A1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394305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5B42A28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662D8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91BB26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698174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3C29E7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attach($syncData);</w:t>
            </w:r>
          </w:p>
          <w:p w14:paraId="1C453B2E" w14:textId="77777777" w:rsidR="00E94826" w:rsidRPr="002C77B9" w:rsidRDefault="00E94826" w:rsidP="00580305">
            <w:pPr>
              <w:tabs>
                <w:tab w:val="left" w:pos="1340"/>
              </w:tabs>
              <w:rPr>
                <w:rFonts w:ascii="Consolas" w:hAnsi="Consolas" w:cs="Times New Roman"/>
                <w:sz w:val="14"/>
                <w:szCs w:val="14"/>
              </w:rPr>
            </w:pPr>
          </w:p>
          <w:p w14:paraId="26FC1D4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Success', 'Reservasi berhasil ditambahkan!');</w:t>
            </w:r>
          </w:p>
          <w:p w14:paraId="30FC87F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pasien.history');</w:t>
            </w:r>
          </w:p>
          <w:p w14:paraId="62F8A7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78374B5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7C52AAB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A6CF5F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125E951" w14:textId="77777777" w:rsidR="00E94826" w:rsidRPr="002C77B9" w:rsidRDefault="00E94826" w:rsidP="00580305">
            <w:pPr>
              <w:tabs>
                <w:tab w:val="left" w:pos="1340"/>
              </w:tabs>
              <w:rPr>
                <w:rFonts w:ascii="Consolas" w:hAnsi="Consolas" w:cs="Times New Roman"/>
                <w:sz w:val="14"/>
                <w:szCs w:val="14"/>
              </w:rPr>
            </w:pPr>
          </w:p>
          <w:p w14:paraId="76748C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BookedTimes(Request $request)</w:t>
            </w:r>
          </w:p>
          <w:p w14:paraId="7037A24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158F66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6CF09B7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request-&gt;query('tanggal');</w:t>
            </w:r>
          </w:p>
          <w:p w14:paraId="6588EE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Date = Carbon::parse($tanggal);</w:t>
            </w:r>
          </w:p>
          <w:p w14:paraId="514044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98F5B34" w14:textId="77777777" w:rsidR="00E94826" w:rsidRPr="002C77B9" w:rsidRDefault="00E94826" w:rsidP="00580305">
            <w:pPr>
              <w:tabs>
                <w:tab w:val="left" w:pos="1340"/>
              </w:tabs>
              <w:rPr>
                <w:rFonts w:ascii="Consolas" w:hAnsi="Consolas" w:cs="Times New Roman"/>
                <w:sz w:val="14"/>
                <w:szCs w:val="14"/>
              </w:rPr>
            </w:pPr>
          </w:p>
          <w:p w14:paraId="7BAAA8C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bookedTimes = Reservasi::where('dokter_id', $dokter_id)</w:t>
            </w:r>
          </w:p>
          <w:p w14:paraId="5D1A317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tanggal',  $tanggalDate)</w:t>
            </w:r>
          </w:p>
          <w:p w14:paraId="50E955A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get(['jam_mulai', 'jam_selesai']);</w:t>
            </w:r>
          </w:p>
          <w:p w14:paraId="228818A7" w14:textId="77777777" w:rsidR="00E94826" w:rsidRPr="002C77B9" w:rsidRDefault="00E94826" w:rsidP="00580305">
            <w:pPr>
              <w:tabs>
                <w:tab w:val="left" w:pos="1340"/>
              </w:tabs>
              <w:rPr>
                <w:rFonts w:ascii="Consolas" w:hAnsi="Consolas" w:cs="Times New Roman"/>
                <w:sz w:val="14"/>
                <w:szCs w:val="14"/>
              </w:rPr>
            </w:pPr>
          </w:p>
          <w:p w14:paraId="5A26737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bookedTimes);</w:t>
            </w:r>
          </w:p>
          <w:p w14:paraId="102984C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3D7EE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DF701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DokterByLokasi(Request $request)</w:t>
            </w:r>
          </w:p>
          <w:p w14:paraId="7813868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01D81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 $request-&gt;query('lokasi_id');</w:t>
            </w:r>
          </w:p>
          <w:p w14:paraId="2700C0A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where('lokasi_id', $lokasi_id)-&gt;get();</w:t>
            </w:r>
          </w:p>
          <w:p w14:paraId="62EB1E0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dokter);</w:t>
            </w:r>
          </w:p>
          <w:p w14:paraId="70ECEE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C75694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F557D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AvailableDays(Request $request)</w:t>
            </w:r>
          </w:p>
          <w:p w14:paraId="1DADF9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46013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36AA88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gt;pluck('hari');</w:t>
            </w:r>
          </w:p>
          <w:p w14:paraId="473172F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4F13982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DC14C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9F36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SesiByDokterAndHari(Request $request)</w:t>
            </w:r>
          </w:p>
          <w:p w14:paraId="65F946C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71D081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1FCB9B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i = $request-&gt;query('hari');</w:t>
            </w:r>
          </w:p>
          <w:p w14:paraId="610D7B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w:t>
            </w:r>
          </w:p>
          <w:p w14:paraId="5D57CD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hari', $hari)</w:t>
            </w:r>
          </w:p>
          <w:p w14:paraId="0C6F92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pluck('sesi');</w:t>
            </w:r>
          </w:p>
          <w:p w14:paraId="2F5522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700750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3A205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9C28E9B" w14:textId="77777777" w:rsidR="00E94826" w:rsidRPr="002C77B9" w:rsidRDefault="00E94826" w:rsidP="00580305">
            <w:pPr>
              <w:tabs>
                <w:tab w:val="left" w:pos="1340"/>
              </w:tabs>
              <w:rPr>
                <w:rFonts w:ascii="Consolas" w:hAnsi="Consolas" w:cs="Times New Roman"/>
                <w:sz w:val="14"/>
                <w:szCs w:val="14"/>
              </w:rPr>
            </w:pPr>
          </w:p>
          <w:p w14:paraId="17E5A8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destroy($id)</w:t>
            </w:r>
          </w:p>
          <w:p w14:paraId="6080E8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C58830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Hapus entri terkait di tabel detail_jadwal terlebih dahulu</w:t>
            </w:r>
          </w:p>
          <w:p w14:paraId="7AA6AA1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B::table('reservasi_rekam_medik')-&gt;where('reservasi_id', $id)-&gt;delete();</w:t>
            </w:r>
          </w:p>
          <w:p w14:paraId="66D7D6F8" w14:textId="77777777" w:rsidR="00E94826" w:rsidRPr="002C77B9" w:rsidRDefault="00E94826" w:rsidP="00580305">
            <w:pPr>
              <w:tabs>
                <w:tab w:val="left" w:pos="1340"/>
              </w:tabs>
              <w:rPr>
                <w:rFonts w:ascii="Consolas" w:hAnsi="Consolas" w:cs="Times New Roman"/>
                <w:sz w:val="14"/>
                <w:szCs w:val="14"/>
              </w:rPr>
            </w:pPr>
          </w:p>
          <w:p w14:paraId="015EE5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Menampilkan alert sukses dan mengarahkan kembali ke halaman data user</w:t>
            </w:r>
          </w:p>
          <w:p w14:paraId="308F827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berhasil dihapus!');</w:t>
            </w:r>
          </w:p>
          <w:p w14:paraId="0C8C80E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reservasi/admin');</w:t>
            </w:r>
          </w:p>
          <w:p w14:paraId="053AA87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5E1E22" w14:textId="77777777" w:rsidR="00E94826" w:rsidRPr="002C77B9" w:rsidRDefault="00E94826" w:rsidP="00580305">
            <w:pPr>
              <w:tabs>
                <w:tab w:val="left" w:pos="1340"/>
              </w:tabs>
              <w:rPr>
                <w:rFonts w:ascii="Consolas" w:hAnsi="Consolas" w:cs="Times New Roman"/>
                <w:sz w:val="14"/>
                <w:szCs w:val="14"/>
              </w:rPr>
            </w:pPr>
          </w:p>
          <w:p w14:paraId="53B6DD5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terima($id)</w:t>
            </w:r>
          </w:p>
          <w:p w14:paraId="295588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1655DE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where('reservasi_id', $id)-&gt;firstOrFail();</w:t>
            </w:r>
          </w:p>
          <w:p w14:paraId="38D0FD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499FE6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Prepare data for reservasi_rekam_medik</w:t>
            </w:r>
          </w:p>
          <w:p w14:paraId="62C091C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reservasiData = [</w:t>
            </w:r>
          </w:p>
          <w:p w14:paraId="10A53E2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raft' =&gt; 0,</w:t>
            </w:r>
          </w:p>
          <w:p w14:paraId="2E4E6D9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1CEB9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the reservasi_rekam_medik</w:t>
            </w:r>
          </w:p>
          <w:p w14:paraId="42BFC0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reservasiData);</w:t>
            </w:r>
          </w:p>
          <w:p w14:paraId="513FE49E" w14:textId="77777777" w:rsidR="00E94826" w:rsidRPr="002C77B9" w:rsidRDefault="00E94826" w:rsidP="00580305">
            <w:pPr>
              <w:tabs>
                <w:tab w:val="left" w:pos="1340"/>
              </w:tabs>
              <w:rPr>
                <w:rFonts w:ascii="Consolas" w:hAnsi="Consolas" w:cs="Times New Roman"/>
                <w:sz w:val="14"/>
                <w:szCs w:val="14"/>
              </w:rPr>
            </w:pPr>
          </w:p>
          <w:p w14:paraId="1B325B2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Redirect or return a response</w:t>
            </w:r>
          </w:p>
          <w:p w14:paraId="75E024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diterima !');</w:t>
            </w:r>
          </w:p>
          <w:p w14:paraId="32F6CEE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416B5B97" w14:textId="77777777" w:rsidR="00E94826" w:rsidRPr="002C77B9" w:rsidRDefault="00E94826" w:rsidP="00580305">
            <w:pPr>
              <w:tabs>
                <w:tab w:val="left" w:pos="1340"/>
              </w:tabs>
              <w:rPr>
                <w:rFonts w:ascii="Consolas" w:hAnsi="Consolas" w:cs="Times New Roman"/>
                <w:sz w:val="14"/>
                <w:szCs w:val="14"/>
              </w:rPr>
            </w:pPr>
          </w:p>
          <w:p w14:paraId="4EA57F2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E0AF592" w14:textId="77777777" w:rsidR="00E94826" w:rsidRPr="002C77B9" w:rsidRDefault="00E94826" w:rsidP="00580305">
            <w:pPr>
              <w:tabs>
                <w:tab w:val="left" w:pos="1340"/>
              </w:tabs>
              <w:rPr>
                <w:rFonts w:ascii="Consolas" w:hAnsi="Consolas" w:cs="Times New Roman"/>
                <w:sz w:val="14"/>
                <w:szCs w:val="14"/>
              </w:rPr>
            </w:pPr>
          </w:p>
          <w:p w14:paraId="457BC10C" w14:textId="77777777" w:rsidR="00E94826" w:rsidRPr="002C77B9" w:rsidRDefault="00E94826" w:rsidP="00580305">
            <w:pPr>
              <w:tabs>
                <w:tab w:val="left" w:pos="1340"/>
              </w:tabs>
              <w:rPr>
                <w:rFonts w:ascii="Consolas" w:hAnsi="Consolas" w:cs="Times New Roman"/>
                <w:sz w:val="14"/>
                <w:szCs w:val="14"/>
              </w:rPr>
            </w:pPr>
          </w:p>
          <w:p w14:paraId="37A9CF7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889B7F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edit($id)</w:t>
            </w:r>
          </w:p>
          <w:p w14:paraId="26644CF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0EA44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666028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120BFBF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all();</w:t>
            </w:r>
          </w:p>
          <w:p w14:paraId="70CD816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 = Reservasi::with(['pasien', 'dokter', 'lokasi'])</w:t>
            </w:r>
          </w:p>
          <w:p w14:paraId="16EB1E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id)</w:t>
            </w:r>
          </w:p>
          <w:p w14:paraId="550C169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4BCCA1C9" w14:textId="77777777" w:rsidR="00E94826" w:rsidRPr="002C77B9" w:rsidRDefault="00E94826" w:rsidP="00580305">
            <w:pPr>
              <w:tabs>
                <w:tab w:val="left" w:pos="1340"/>
              </w:tabs>
              <w:rPr>
                <w:rFonts w:ascii="Consolas" w:hAnsi="Consolas" w:cs="Times New Roman"/>
                <w:sz w:val="14"/>
                <w:szCs w:val="14"/>
              </w:rPr>
            </w:pPr>
          </w:p>
          <w:p w14:paraId="04677590" w14:textId="77777777" w:rsidR="00E94826" w:rsidRPr="002C77B9" w:rsidRDefault="00E94826" w:rsidP="00580305">
            <w:pPr>
              <w:tabs>
                <w:tab w:val="left" w:pos="1340"/>
              </w:tabs>
              <w:rPr>
                <w:rFonts w:ascii="Consolas" w:hAnsi="Consolas" w:cs="Times New Roman"/>
                <w:sz w:val="14"/>
                <w:szCs w:val="14"/>
              </w:rPr>
            </w:pPr>
          </w:p>
          <w:p w14:paraId="1015CB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2F1DDB0C" w14:textId="77777777" w:rsidR="00E94826" w:rsidRPr="002C77B9" w:rsidRDefault="00E94826" w:rsidP="00580305">
            <w:pPr>
              <w:tabs>
                <w:tab w:val="left" w:pos="1340"/>
              </w:tabs>
              <w:rPr>
                <w:rFonts w:ascii="Consolas" w:hAnsi="Consolas" w:cs="Times New Roman"/>
                <w:sz w:val="14"/>
                <w:szCs w:val="14"/>
              </w:rPr>
            </w:pPr>
          </w:p>
          <w:p w14:paraId="2769281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0833ADD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1A096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48A94A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218D08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3A95EC9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24A24F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01C512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00522A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6B43CF6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377C4A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4C1080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C5DAC97" w14:textId="77777777" w:rsidR="00E94826" w:rsidRPr="002C77B9" w:rsidRDefault="00E94826" w:rsidP="00580305">
            <w:pPr>
              <w:tabs>
                <w:tab w:val="left" w:pos="1340"/>
              </w:tabs>
              <w:rPr>
                <w:rFonts w:ascii="Consolas" w:hAnsi="Consolas" w:cs="Times New Roman"/>
                <w:sz w:val="14"/>
                <w:szCs w:val="14"/>
              </w:rPr>
            </w:pPr>
          </w:p>
          <w:p w14:paraId="70B2F199" w14:textId="77777777" w:rsidR="00E94826" w:rsidRPr="002C77B9" w:rsidRDefault="00E94826" w:rsidP="00580305">
            <w:pPr>
              <w:tabs>
                <w:tab w:val="left" w:pos="1340"/>
              </w:tabs>
              <w:rPr>
                <w:rFonts w:ascii="Consolas" w:hAnsi="Consolas" w:cs="Times New Roman"/>
                <w:sz w:val="14"/>
                <w:szCs w:val="14"/>
              </w:rPr>
            </w:pPr>
          </w:p>
          <w:p w14:paraId="1BEB652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admin_edit', compact('lokasi', 'dokter', 'perawatan','reservasi', 'tomorrow'));</w:t>
            </w:r>
          </w:p>
          <w:p w14:paraId="3093883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6DD8F08" w14:textId="77777777" w:rsidR="00E94826" w:rsidRPr="002C77B9" w:rsidRDefault="00E94826" w:rsidP="00580305">
            <w:pPr>
              <w:tabs>
                <w:tab w:val="left" w:pos="1340"/>
              </w:tabs>
              <w:rPr>
                <w:rFonts w:ascii="Consolas" w:hAnsi="Consolas" w:cs="Times New Roman"/>
                <w:sz w:val="14"/>
                <w:szCs w:val="14"/>
              </w:rPr>
            </w:pPr>
          </w:p>
          <w:p w14:paraId="1CC4F2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update(Request $request, $id)</w:t>
            </w:r>
          </w:p>
          <w:p w14:paraId="4A9FEA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3F663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4E61EF0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validatedData = $request-&gt;validate([</w:t>
            </w:r>
          </w:p>
          <w:p w14:paraId="1E1C90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48E342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51886AC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797630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463D417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3705281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5BE05E4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98E057D" w14:textId="77777777" w:rsidR="00E94826" w:rsidRPr="002C77B9" w:rsidRDefault="00E94826" w:rsidP="00580305">
            <w:pPr>
              <w:tabs>
                <w:tab w:val="left" w:pos="1340"/>
              </w:tabs>
              <w:rPr>
                <w:rFonts w:ascii="Consolas" w:hAnsi="Consolas" w:cs="Times New Roman"/>
                <w:sz w:val="14"/>
                <w:szCs w:val="14"/>
              </w:rPr>
            </w:pPr>
          </w:p>
          <w:p w14:paraId="6875669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Find existing reservation</w:t>
            </w:r>
          </w:p>
          <w:p w14:paraId="7AEED6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findOrFail($id);</w:t>
            </w:r>
          </w:p>
          <w:p w14:paraId="379F2694" w14:textId="77777777" w:rsidR="00E94826" w:rsidRPr="002C77B9" w:rsidRDefault="00E94826" w:rsidP="00580305">
            <w:pPr>
              <w:tabs>
                <w:tab w:val="left" w:pos="1340"/>
              </w:tabs>
              <w:rPr>
                <w:rFonts w:ascii="Consolas" w:hAnsi="Consolas" w:cs="Times New Roman"/>
                <w:sz w:val="14"/>
                <w:szCs w:val="14"/>
              </w:rPr>
            </w:pPr>
          </w:p>
          <w:p w14:paraId="6F97CC0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2D7A7D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validatedData['tanggal'])</w:t>
            </w:r>
          </w:p>
          <w:p w14:paraId="4F2EC0B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jam', $validatedData['jam_mulai'])</w:t>
            </w:r>
          </w:p>
          <w:p w14:paraId="4FA4256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 $id)</w:t>
            </w:r>
          </w:p>
          <w:p w14:paraId="673C33C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0B9BB5E3" w14:textId="77777777" w:rsidR="00E94826" w:rsidRPr="002C77B9" w:rsidRDefault="00E94826" w:rsidP="00580305">
            <w:pPr>
              <w:tabs>
                <w:tab w:val="left" w:pos="1340"/>
              </w:tabs>
              <w:rPr>
                <w:rFonts w:ascii="Consolas" w:hAnsi="Consolas" w:cs="Times New Roman"/>
                <w:sz w:val="14"/>
                <w:szCs w:val="14"/>
              </w:rPr>
            </w:pPr>
          </w:p>
          <w:p w14:paraId="6F9D6F5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if ($conflictingReservation) {</w:t>
            </w:r>
          </w:p>
          <w:p w14:paraId="05C597C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back()-&gt;withErrors(['jam_mulai' =&gt; 'The selected time is already booked.'])-&gt;withInput();</w:t>
            </w:r>
          </w:p>
          <w:p w14:paraId="085C7D3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F3D8618" w14:textId="77777777" w:rsidR="00E94826" w:rsidRPr="002C77B9" w:rsidRDefault="00E94826" w:rsidP="00580305">
            <w:pPr>
              <w:tabs>
                <w:tab w:val="left" w:pos="1340"/>
              </w:tabs>
              <w:rPr>
                <w:rFonts w:ascii="Consolas" w:hAnsi="Consolas" w:cs="Times New Roman"/>
                <w:sz w:val="14"/>
                <w:szCs w:val="14"/>
              </w:rPr>
            </w:pPr>
          </w:p>
          <w:p w14:paraId="564E27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reservation data</w:t>
            </w:r>
          </w:p>
          <w:p w14:paraId="0F3B14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w:t>
            </w:r>
          </w:p>
          <w:p w14:paraId="688E42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34A387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validatedData['dokter_id'],</w:t>
            </w:r>
          </w:p>
          <w:p w14:paraId="009EC62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1" ,</w:t>
            </w:r>
          </w:p>
          <w:p w14:paraId="6625975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validatedData['tanggal'],</w:t>
            </w:r>
          </w:p>
          <w:p w14:paraId="4B2BF37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 =&gt; $validatedData['jam_mulai'],</w:t>
            </w:r>
          </w:p>
          <w:p w14:paraId="70291CF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449E52E" w14:textId="77777777" w:rsidR="00E94826" w:rsidRPr="002C77B9" w:rsidRDefault="00E94826" w:rsidP="00580305">
            <w:pPr>
              <w:tabs>
                <w:tab w:val="left" w:pos="1340"/>
              </w:tabs>
              <w:rPr>
                <w:rFonts w:ascii="Consolas" w:hAnsi="Consolas" w:cs="Times New Roman"/>
                <w:sz w:val="14"/>
                <w:szCs w:val="14"/>
              </w:rPr>
            </w:pPr>
          </w:p>
          <w:p w14:paraId="51EA1CC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sync($validatedData['perawatan_id']);</w:t>
            </w:r>
          </w:p>
          <w:p w14:paraId="1D5FF7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perawatanData = Perawatan::whereIn('perawatan_id', $validatedData['perawatan_id'])-&gt;get();</w:t>
            </w:r>
          </w:p>
          <w:p w14:paraId="05B4716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766FB5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perawatanData as $perawatan) {</w:t>
            </w:r>
          </w:p>
          <w:p w14:paraId="369B0EE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gt;id] = [</w:t>
            </w:r>
          </w:p>
          <w:p w14:paraId="7596F9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3BEA9D3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329E14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591FE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CE32D3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24BCF56" w14:textId="77777777" w:rsidR="00E94826" w:rsidRPr="002C77B9" w:rsidRDefault="00E94826" w:rsidP="00580305">
            <w:pPr>
              <w:tabs>
                <w:tab w:val="left" w:pos="1340"/>
              </w:tabs>
              <w:rPr>
                <w:rFonts w:ascii="Consolas" w:hAnsi="Consolas" w:cs="Times New Roman"/>
                <w:sz w:val="14"/>
                <w:szCs w:val="14"/>
              </w:rPr>
            </w:pPr>
          </w:p>
          <w:p w14:paraId="215DDD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update($syncData);</w:t>
            </w:r>
          </w:p>
          <w:p w14:paraId="28F60827" w14:textId="77777777" w:rsidR="00E94826" w:rsidRPr="002C77B9" w:rsidRDefault="00E94826" w:rsidP="00580305">
            <w:pPr>
              <w:tabs>
                <w:tab w:val="left" w:pos="1340"/>
              </w:tabs>
              <w:rPr>
                <w:rFonts w:ascii="Consolas" w:hAnsi="Consolas" w:cs="Times New Roman"/>
                <w:sz w:val="14"/>
                <w:szCs w:val="14"/>
              </w:rPr>
            </w:pPr>
          </w:p>
          <w:p w14:paraId="01A37E2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berhasil diperbarui!');</w:t>
            </w:r>
          </w:p>
          <w:p w14:paraId="782AC0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1B2813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6B724DD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1B206F0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64FE4D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20BC828" w14:textId="77777777" w:rsidR="00E94826" w:rsidRPr="00D10282"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tc>
      </w:tr>
      <w:bookmarkEnd w:id="325"/>
    </w:tbl>
    <w:p w14:paraId="3E1785CC" w14:textId="77777777" w:rsidR="00E94826" w:rsidRDefault="00E94826" w:rsidP="00E94826">
      <w:pPr>
        <w:tabs>
          <w:tab w:val="left" w:pos="4972"/>
        </w:tabs>
        <w:ind w:left="426"/>
        <w:rPr>
          <w:rFonts w:ascii="Times New Roman" w:hAnsi="Times New Roman" w:cs="Times New Roman"/>
          <w:b/>
          <w:bCs/>
          <w:sz w:val="24"/>
          <w:szCs w:val="24"/>
        </w:rPr>
      </w:pPr>
    </w:p>
    <w:p w14:paraId="2774B47C" w14:textId="77777777" w:rsidR="00E94826" w:rsidRDefault="00E94826" w:rsidP="00E94826">
      <w:pPr>
        <w:tabs>
          <w:tab w:val="left" w:pos="4972"/>
        </w:tabs>
        <w:ind w:left="426"/>
        <w:rPr>
          <w:rFonts w:ascii="Times New Roman" w:hAnsi="Times New Roman" w:cs="Times New Roman"/>
          <w:b/>
          <w:bCs/>
          <w:sz w:val="24"/>
          <w:szCs w:val="24"/>
        </w:rPr>
      </w:pPr>
    </w:p>
    <w:p w14:paraId="433CB690" w14:textId="77777777" w:rsidR="00E94826" w:rsidRDefault="00E94826" w:rsidP="00E94826">
      <w:pPr>
        <w:tabs>
          <w:tab w:val="left" w:pos="4972"/>
        </w:tabs>
        <w:ind w:left="426"/>
        <w:rPr>
          <w:rFonts w:ascii="Times New Roman" w:hAnsi="Times New Roman" w:cs="Times New Roman"/>
          <w:b/>
          <w:bCs/>
          <w:sz w:val="24"/>
          <w:szCs w:val="24"/>
        </w:rPr>
      </w:pPr>
    </w:p>
    <w:p w14:paraId="0B349107"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Controller </w:t>
      </w:r>
      <w:r>
        <w:rPr>
          <w:rFonts w:ascii="Times New Roman" w:hAnsi="Times New Roman" w:cs="Times New Roman"/>
          <w:b/>
          <w:bCs/>
          <w:sz w:val="24"/>
          <w:szCs w:val="24"/>
        </w:rPr>
        <w:t>Lainnya</w:t>
      </w:r>
    </w:p>
    <w:p w14:paraId="7AAC5D6E" w14:textId="77777777" w:rsidR="00E94826" w:rsidRPr="002C77B9" w:rsidRDefault="00E94826" w:rsidP="00DB27A3">
      <w:pPr>
        <w:numPr>
          <w:ilvl w:val="0"/>
          <w:numId w:val="42"/>
        </w:numPr>
        <w:tabs>
          <w:tab w:val="left" w:pos="4972"/>
        </w:tabs>
        <w:rPr>
          <w:rFonts w:ascii="Times New Roman" w:hAnsi="Times New Roman" w:cs="Times New Roman"/>
          <w:sz w:val="24"/>
          <w:szCs w:val="24"/>
        </w:rPr>
      </w:pPr>
      <w:r w:rsidRPr="00450F78">
        <w:rPr>
          <w:rFonts w:ascii="Times New Roman" w:hAnsi="Times New Roman" w:cs="Times New Roman"/>
          <w:sz w:val="24"/>
          <w:szCs w:val="24"/>
        </w:rPr>
        <w:t>Profile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8B51A18" w14:textId="77777777" w:rsidTr="00580305">
        <w:tc>
          <w:tcPr>
            <w:tcW w:w="8570" w:type="dxa"/>
          </w:tcPr>
          <w:p w14:paraId="4189456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lt;?php</w:t>
            </w:r>
          </w:p>
          <w:p w14:paraId="4A37CDB1" w14:textId="77777777" w:rsidR="00E94826" w:rsidRPr="00450F78" w:rsidRDefault="00E94826" w:rsidP="00580305">
            <w:pPr>
              <w:tabs>
                <w:tab w:val="left" w:pos="1340"/>
              </w:tabs>
              <w:rPr>
                <w:rFonts w:ascii="Consolas" w:hAnsi="Consolas" w:cs="Times New Roman"/>
                <w:sz w:val="14"/>
                <w:szCs w:val="14"/>
              </w:rPr>
            </w:pPr>
          </w:p>
          <w:p w14:paraId="59DADA4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namespace App\Http\Controllers;</w:t>
            </w:r>
          </w:p>
          <w:p w14:paraId="3BF429D0" w14:textId="77777777" w:rsidR="00E94826" w:rsidRPr="00450F78" w:rsidRDefault="00E94826" w:rsidP="00580305">
            <w:pPr>
              <w:tabs>
                <w:tab w:val="left" w:pos="1340"/>
              </w:tabs>
              <w:rPr>
                <w:rFonts w:ascii="Consolas" w:hAnsi="Consolas" w:cs="Times New Roman"/>
                <w:sz w:val="14"/>
                <w:szCs w:val="14"/>
              </w:rPr>
            </w:pPr>
          </w:p>
          <w:p w14:paraId="20F4D280"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App\Http\Requests\ProfileUpdateRequest;</w:t>
            </w:r>
          </w:p>
          <w:p w14:paraId="6B3C4C58"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Http\RedirectResponse;</w:t>
            </w:r>
          </w:p>
          <w:p w14:paraId="0349AFA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Http\Request;</w:t>
            </w:r>
          </w:p>
          <w:p w14:paraId="3CE35714"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Support\Facades\Auth;</w:t>
            </w:r>
          </w:p>
          <w:p w14:paraId="78907ED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Support\Facades\Redirect;</w:t>
            </w:r>
          </w:p>
          <w:p w14:paraId="5A5E25F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View\View;</w:t>
            </w:r>
          </w:p>
          <w:p w14:paraId="68E443BC" w14:textId="77777777" w:rsidR="00E94826" w:rsidRPr="00450F78" w:rsidRDefault="00E94826" w:rsidP="00580305">
            <w:pPr>
              <w:tabs>
                <w:tab w:val="left" w:pos="1340"/>
              </w:tabs>
              <w:rPr>
                <w:rFonts w:ascii="Consolas" w:hAnsi="Consolas" w:cs="Times New Roman"/>
                <w:sz w:val="14"/>
                <w:szCs w:val="14"/>
              </w:rPr>
            </w:pPr>
          </w:p>
          <w:p w14:paraId="1807618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class ProfileController extends Controller</w:t>
            </w:r>
          </w:p>
          <w:p w14:paraId="6E3671C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w:t>
            </w:r>
          </w:p>
          <w:p w14:paraId="39B6EBE7"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3984E13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 Display the user's profile form.</w:t>
            </w:r>
          </w:p>
          <w:p w14:paraId="39C2100B"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64EE4DE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ublic function edit(Request $request): View</w:t>
            </w:r>
          </w:p>
          <w:p w14:paraId="252ED9C7"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116578BE"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turn view('profile.edit', [</w:t>
            </w:r>
          </w:p>
          <w:p w14:paraId="7CD5D58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user' =&gt; $request-&gt;user(),</w:t>
            </w:r>
          </w:p>
          <w:p w14:paraId="326CB6D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0FAE3AA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2A0C1000" w14:textId="77777777" w:rsidR="00E94826" w:rsidRPr="00450F78" w:rsidRDefault="00E94826" w:rsidP="00580305">
            <w:pPr>
              <w:tabs>
                <w:tab w:val="left" w:pos="1340"/>
              </w:tabs>
              <w:rPr>
                <w:rFonts w:ascii="Consolas" w:hAnsi="Consolas" w:cs="Times New Roman"/>
                <w:sz w:val="14"/>
                <w:szCs w:val="14"/>
              </w:rPr>
            </w:pPr>
          </w:p>
          <w:p w14:paraId="2BCE9DDA"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308A8379"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 Update the user's profile information.</w:t>
            </w:r>
          </w:p>
          <w:p w14:paraId="4CE2732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2669645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ublic function update(ProfileUpdateRequest $request): RedirectResponse</w:t>
            </w:r>
          </w:p>
          <w:p w14:paraId="343BDD30"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77A14404"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user()-&gt;fill($request-&gt;validated());</w:t>
            </w:r>
          </w:p>
          <w:p w14:paraId="00BB3588" w14:textId="77777777" w:rsidR="00E94826" w:rsidRPr="00450F78" w:rsidRDefault="00E94826" w:rsidP="00580305">
            <w:pPr>
              <w:tabs>
                <w:tab w:val="left" w:pos="1340"/>
              </w:tabs>
              <w:rPr>
                <w:rFonts w:ascii="Consolas" w:hAnsi="Consolas" w:cs="Times New Roman"/>
                <w:sz w:val="14"/>
                <w:szCs w:val="14"/>
              </w:rPr>
            </w:pPr>
          </w:p>
          <w:p w14:paraId="2901616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if ($request-&gt;user()-&gt;isDirty('email')) {</w:t>
            </w:r>
          </w:p>
          <w:p w14:paraId="35033CD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user()-&gt;email_verified_at = null;</w:t>
            </w:r>
          </w:p>
          <w:p w14:paraId="584293FB"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0D33F464" w14:textId="77777777" w:rsidR="00E94826" w:rsidRPr="00450F78" w:rsidRDefault="00E94826" w:rsidP="00580305">
            <w:pPr>
              <w:tabs>
                <w:tab w:val="left" w:pos="1340"/>
              </w:tabs>
              <w:rPr>
                <w:rFonts w:ascii="Consolas" w:hAnsi="Consolas" w:cs="Times New Roman"/>
                <w:sz w:val="14"/>
                <w:szCs w:val="14"/>
              </w:rPr>
            </w:pPr>
          </w:p>
          <w:p w14:paraId="1D336736"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user()-&gt;save();</w:t>
            </w:r>
          </w:p>
          <w:p w14:paraId="580B5603" w14:textId="77777777" w:rsidR="00E94826" w:rsidRPr="00450F78" w:rsidRDefault="00E94826" w:rsidP="00580305">
            <w:pPr>
              <w:tabs>
                <w:tab w:val="left" w:pos="1340"/>
              </w:tabs>
              <w:rPr>
                <w:rFonts w:ascii="Consolas" w:hAnsi="Consolas" w:cs="Times New Roman"/>
                <w:sz w:val="14"/>
                <w:szCs w:val="14"/>
              </w:rPr>
            </w:pPr>
          </w:p>
          <w:p w14:paraId="45EF914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turn Redirect::route('profile.edit')-&gt;with('status', 'profile-updated');</w:t>
            </w:r>
          </w:p>
          <w:p w14:paraId="12A5F32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036D8074" w14:textId="77777777" w:rsidR="00E94826" w:rsidRPr="00450F78" w:rsidRDefault="00E94826" w:rsidP="00580305">
            <w:pPr>
              <w:tabs>
                <w:tab w:val="left" w:pos="1340"/>
              </w:tabs>
              <w:rPr>
                <w:rFonts w:ascii="Consolas" w:hAnsi="Consolas" w:cs="Times New Roman"/>
                <w:sz w:val="14"/>
                <w:szCs w:val="14"/>
              </w:rPr>
            </w:pPr>
          </w:p>
          <w:p w14:paraId="1AE5837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71F1FF5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 Delete the user's account.</w:t>
            </w:r>
          </w:p>
          <w:p w14:paraId="6BDE926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54A2C6B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ublic function destroy(Request $request): RedirectResponse</w:t>
            </w:r>
          </w:p>
          <w:p w14:paraId="03AD4F58"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2AC98AA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validateWithBag('userDeletion', [</w:t>
            </w:r>
          </w:p>
          <w:p w14:paraId="10DA196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assword' =&gt; ['required', 'current_password'],</w:t>
            </w:r>
          </w:p>
          <w:p w14:paraId="1A0CE58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lastRenderedPageBreak/>
              <w:t xml:space="preserve">        ]);</w:t>
            </w:r>
          </w:p>
          <w:p w14:paraId="7BCF0BFD" w14:textId="77777777" w:rsidR="00E94826" w:rsidRPr="00450F78" w:rsidRDefault="00E94826" w:rsidP="00580305">
            <w:pPr>
              <w:tabs>
                <w:tab w:val="left" w:pos="1340"/>
              </w:tabs>
              <w:rPr>
                <w:rFonts w:ascii="Consolas" w:hAnsi="Consolas" w:cs="Times New Roman"/>
                <w:sz w:val="14"/>
                <w:szCs w:val="14"/>
              </w:rPr>
            </w:pPr>
          </w:p>
          <w:p w14:paraId="510BEAD6"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user = $request-&gt;user();</w:t>
            </w:r>
          </w:p>
          <w:p w14:paraId="513CEC62" w14:textId="77777777" w:rsidR="00E94826" w:rsidRPr="00450F78" w:rsidRDefault="00E94826" w:rsidP="00580305">
            <w:pPr>
              <w:tabs>
                <w:tab w:val="left" w:pos="1340"/>
              </w:tabs>
              <w:rPr>
                <w:rFonts w:ascii="Consolas" w:hAnsi="Consolas" w:cs="Times New Roman"/>
                <w:sz w:val="14"/>
                <w:szCs w:val="14"/>
              </w:rPr>
            </w:pPr>
          </w:p>
          <w:p w14:paraId="294540D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Auth::logout();</w:t>
            </w:r>
          </w:p>
          <w:p w14:paraId="60D6799C" w14:textId="77777777" w:rsidR="00E94826" w:rsidRPr="00450F78" w:rsidRDefault="00E94826" w:rsidP="00580305">
            <w:pPr>
              <w:tabs>
                <w:tab w:val="left" w:pos="1340"/>
              </w:tabs>
              <w:rPr>
                <w:rFonts w:ascii="Consolas" w:hAnsi="Consolas" w:cs="Times New Roman"/>
                <w:sz w:val="14"/>
                <w:szCs w:val="14"/>
              </w:rPr>
            </w:pPr>
          </w:p>
          <w:p w14:paraId="1F04444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user-&gt;delete();</w:t>
            </w:r>
          </w:p>
          <w:p w14:paraId="01BBC271" w14:textId="77777777" w:rsidR="00E94826" w:rsidRPr="00450F78" w:rsidRDefault="00E94826" w:rsidP="00580305">
            <w:pPr>
              <w:tabs>
                <w:tab w:val="left" w:pos="1340"/>
              </w:tabs>
              <w:rPr>
                <w:rFonts w:ascii="Consolas" w:hAnsi="Consolas" w:cs="Times New Roman"/>
                <w:sz w:val="14"/>
                <w:szCs w:val="14"/>
              </w:rPr>
            </w:pPr>
          </w:p>
          <w:p w14:paraId="1B1F257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session()-&gt;invalidate();</w:t>
            </w:r>
          </w:p>
          <w:p w14:paraId="14EC495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session()-&gt;regenerateToken();</w:t>
            </w:r>
          </w:p>
          <w:p w14:paraId="47C5EDDD" w14:textId="77777777" w:rsidR="00E94826" w:rsidRPr="00450F78" w:rsidRDefault="00E94826" w:rsidP="00580305">
            <w:pPr>
              <w:tabs>
                <w:tab w:val="left" w:pos="1340"/>
              </w:tabs>
              <w:rPr>
                <w:rFonts w:ascii="Consolas" w:hAnsi="Consolas" w:cs="Times New Roman"/>
                <w:sz w:val="14"/>
                <w:szCs w:val="14"/>
              </w:rPr>
            </w:pPr>
          </w:p>
          <w:p w14:paraId="0F4302AB"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turn Redirect::to('/');</w:t>
            </w:r>
          </w:p>
          <w:p w14:paraId="18CA034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18EBCA1B" w14:textId="77777777" w:rsidR="00E94826" w:rsidRPr="00D10282"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w:t>
            </w:r>
          </w:p>
        </w:tc>
      </w:tr>
    </w:tbl>
    <w:p w14:paraId="46B6CB9B" w14:textId="77777777" w:rsidR="00E94826" w:rsidRPr="00450F78" w:rsidRDefault="00E94826" w:rsidP="00DB27A3">
      <w:pPr>
        <w:numPr>
          <w:ilvl w:val="0"/>
          <w:numId w:val="42"/>
        </w:numPr>
        <w:tabs>
          <w:tab w:val="left" w:pos="4972"/>
        </w:tabs>
        <w:rPr>
          <w:rFonts w:ascii="Times New Roman" w:hAnsi="Times New Roman" w:cs="Times New Roman"/>
          <w:sz w:val="24"/>
          <w:szCs w:val="24"/>
        </w:rPr>
      </w:pPr>
      <w:r w:rsidRPr="00122B33">
        <w:rPr>
          <w:rFonts w:ascii="Times New Roman" w:hAnsi="Times New Roman" w:cs="Times New Roman"/>
          <w:sz w:val="24"/>
          <w:szCs w:val="24"/>
        </w:rPr>
        <w:t>WhatsApp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48DEABA" w14:textId="77777777" w:rsidTr="00580305">
        <w:tc>
          <w:tcPr>
            <w:tcW w:w="8570" w:type="dxa"/>
          </w:tcPr>
          <w:p w14:paraId="6DADDEA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lt;?php</w:t>
            </w:r>
          </w:p>
          <w:p w14:paraId="4244D68F" w14:textId="77777777" w:rsidR="00E94826" w:rsidRPr="00122B33" w:rsidRDefault="00E94826" w:rsidP="00580305">
            <w:pPr>
              <w:tabs>
                <w:tab w:val="left" w:pos="1340"/>
              </w:tabs>
              <w:rPr>
                <w:rFonts w:ascii="Consolas" w:hAnsi="Consolas" w:cs="Times New Roman"/>
                <w:sz w:val="14"/>
                <w:szCs w:val="14"/>
              </w:rPr>
            </w:pPr>
          </w:p>
          <w:p w14:paraId="65E816D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namespace App\Http\Controllers;</w:t>
            </w:r>
          </w:p>
          <w:p w14:paraId="13C24A92" w14:textId="77777777" w:rsidR="00E94826" w:rsidRPr="00122B33" w:rsidRDefault="00E94826" w:rsidP="00580305">
            <w:pPr>
              <w:tabs>
                <w:tab w:val="left" w:pos="1340"/>
              </w:tabs>
              <w:rPr>
                <w:rFonts w:ascii="Consolas" w:hAnsi="Consolas" w:cs="Times New Roman"/>
                <w:sz w:val="14"/>
                <w:szCs w:val="14"/>
              </w:rPr>
            </w:pPr>
          </w:p>
          <w:p w14:paraId="1FB3898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use Twilio\Rest\Client;</w:t>
            </w:r>
          </w:p>
          <w:p w14:paraId="45B096C7"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use Illuminate\Http\Request;</w:t>
            </w:r>
          </w:p>
          <w:p w14:paraId="22951EB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use RealRashid\SweetAlert\Facades\Alert;</w:t>
            </w:r>
          </w:p>
          <w:p w14:paraId="4DC93FAE" w14:textId="77777777" w:rsidR="00E94826" w:rsidRPr="00122B33" w:rsidRDefault="00E94826" w:rsidP="00580305">
            <w:pPr>
              <w:tabs>
                <w:tab w:val="left" w:pos="1340"/>
              </w:tabs>
              <w:rPr>
                <w:rFonts w:ascii="Consolas" w:hAnsi="Consolas" w:cs="Times New Roman"/>
                <w:sz w:val="14"/>
                <w:szCs w:val="14"/>
              </w:rPr>
            </w:pPr>
          </w:p>
          <w:p w14:paraId="3C9CDC30"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class WhatsAppController extends Controller</w:t>
            </w:r>
          </w:p>
          <w:p w14:paraId="68B7FF71"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w:t>
            </w:r>
          </w:p>
          <w:p w14:paraId="75CF825E"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public function sendWhatsAppMessage(Request $request)</w:t>
            </w:r>
          </w:p>
          <w:p w14:paraId="34C934B4"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25F7AE3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Sid = "AC11c4912c70a2167cd628621406eefef3";</w:t>
            </w:r>
          </w:p>
          <w:p w14:paraId="29E433A0"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Token = "ffef5f0a4fee7c1bcbb7cd8696d2265d";</w:t>
            </w:r>
          </w:p>
          <w:p w14:paraId="329D5652"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WhatsAppNumber = "whatsapp:+14155238886";</w:t>
            </w:r>
          </w:p>
          <w:p w14:paraId="59054F6B"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recipientNumber = $request-&gt;input('phone'); // Ambil nomor dari request</w:t>
            </w:r>
          </w:p>
          <w:p w14:paraId="3BC4AE96"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message = $request-&gt;input('message'); // Ambil pesan dari request</w:t>
            </w:r>
          </w:p>
          <w:p w14:paraId="036A8DDB" w14:textId="77777777" w:rsidR="00E94826" w:rsidRPr="00122B33" w:rsidRDefault="00E94826" w:rsidP="00580305">
            <w:pPr>
              <w:tabs>
                <w:tab w:val="left" w:pos="1340"/>
              </w:tabs>
              <w:rPr>
                <w:rFonts w:ascii="Consolas" w:hAnsi="Consolas" w:cs="Times New Roman"/>
                <w:sz w:val="14"/>
                <w:szCs w:val="14"/>
              </w:rPr>
            </w:pPr>
          </w:p>
          <w:p w14:paraId="29D0CA79"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 = new Client($twilioSid, $twilioToken);</w:t>
            </w:r>
          </w:p>
          <w:p w14:paraId="49F45B79" w14:textId="77777777" w:rsidR="00E94826" w:rsidRPr="00122B33" w:rsidRDefault="00E94826" w:rsidP="00580305">
            <w:pPr>
              <w:tabs>
                <w:tab w:val="left" w:pos="1340"/>
              </w:tabs>
              <w:rPr>
                <w:rFonts w:ascii="Consolas" w:hAnsi="Consolas" w:cs="Times New Roman"/>
                <w:sz w:val="14"/>
                <w:szCs w:val="14"/>
              </w:rPr>
            </w:pPr>
          </w:p>
          <w:p w14:paraId="3E6610CA"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ry {</w:t>
            </w:r>
          </w:p>
          <w:p w14:paraId="6C9EFB6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gt;messages-&gt;create(</w:t>
            </w:r>
          </w:p>
          <w:p w14:paraId="2A20BA4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hatsapp:$recipientNumber",</w:t>
            </w:r>
          </w:p>
          <w:p w14:paraId="4497E1E1"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11C160A3"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from" =&gt; $twilioWhatsAppNumber,</w:t>
            </w:r>
          </w:p>
          <w:p w14:paraId="42A51645"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body" =&gt; $message,</w:t>
            </w:r>
          </w:p>
          <w:p w14:paraId="525432BA"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032AE55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1FADC175" w14:textId="77777777" w:rsidR="00E94826" w:rsidRPr="00122B33" w:rsidRDefault="00E94826" w:rsidP="00580305">
            <w:pPr>
              <w:tabs>
                <w:tab w:val="left" w:pos="1340"/>
              </w:tabs>
              <w:rPr>
                <w:rFonts w:ascii="Consolas" w:hAnsi="Consolas" w:cs="Times New Roman"/>
                <w:sz w:val="14"/>
                <w:szCs w:val="14"/>
              </w:rPr>
            </w:pPr>
          </w:p>
          <w:p w14:paraId="67E36079"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Alert::success('Success', 'Pesan berhasil dikirim');</w:t>
            </w:r>
          </w:p>
          <w:p w14:paraId="18F8F0EE"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return redirect()-&gt;route('reservasi.index');</w:t>
            </w:r>
          </w:p>
          <w:p w14:paraId="213F8E50"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 catch (\Exception $e) {</w:t>
            </w:r>
          </w:p>
          <w:p w14:paraId="1E436137"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return response()-&gt;json(['error' =&gt; $e-&gt;getMessage()], 500);</w:t>
            </w:r>
          </w:p>
          <w:p w14:paraId="19F53FC4"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709C124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2E76F47B" w14:textId="77777777" w:rsidR="00E94826" w:rsidRPr="00D10282"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w:t>
            </w:r>
          </w:p>
        </w:tc>
      </w:tr>
    </w:tbl>
    <w:p w14:paraId="7372A574"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Controller </w:t>
      </w:r>
      <w:r w:rsidRPr="002C77B9">
        <w:rPr>
          <w:rFonts w:ascii="Times New Roman" w:hAnsi="Times New Roman" w:cs="Times New Roman"/>
          <w:b/>
          <w:bCs/>
          <w:sz w:val="24"/>
          <w:szCs w:val="24"/>
        </w:rPr>
        <w:t>Pasien</w:t>
      </w:r>
    </w:p>
    <w:p w14:paraId="104242B6" w14:textId="77777777" w:rsidR="00E94826" w:rsidRPr="002C77B9" w:rsidRDefault="00E94826" w:rsidP="00DB27A3">
      <w:pPr>
        <w:numPr>
          <w:ilvl w:val="0"/>
          <w:numId w:val="42"/>
        </w:numPr>
        <w:tabs>
          <w:tab w:val="left" w:pos="4972"/>
        </w:tabs>
        <w:rPr>
          <w:rFonts w:ascii="Times New Roman" w:hAnsi="Times New Roman" w:cs="Times New Roman"/>
          <w:sz w:val="24"/>
          <w:szCs w:val="24"/>
        </w:rPr>
      </w:pPr>
      <w:r>
        <w:rPr>
          <w:rFonts w:ascii="Times New Roman" w:hAnsi="Times New Roman" w:cs="Times New Roman"/>
          <w:sz w:val="24"/>
          <w:szCs w:val="24"/>
        </w:rPr>
        <w:t>ReservasiPasienController</w:t>
      </w:r>
      <w:r w:rsidRPr="002C77B9">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2A8F208" w14:textId="77777777" w:rsidTr="00580305">
        <w:tc>
          <w:tcPr>
            <w:tcW w:w="8570" w:type="dxa"/>
          </w:tcPr>
          <w:p w14:paraId="5906056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lt;?php</w:t>
            </w:r>
          </w:p>
          <w:p w14:paraId="570B011C" w14:textId="77777777" w:rsidR="00E94826" w:rsidRPr="002C77B9" w:rsidRDefault="00E94826" w:rsidP="00580305">
            <w:pPr>
              <w:tabs>
                <w:tab w:val="left" w:pos="1340"/>
              </w:tabs>
              <w:rPr>
                <w:rFonts w:ascii="Consolas" w:hAnsi="Consolas" w:cs="Times New Roman"/>
                <w:sz w:val="14"/>
                <w:szCs w:val="14"/>
              </w:rPr>
            </w:pPr>
          </w:p>
          <w:p w14:paraId="5C3679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namespace App\Http\Controllers\Pasien;</w:t>
            </w:r>
          </w:p>
          <w:p w14:paraId="30D44DD4" w14:textId="77777777" w:rsidR="00E94826" w:rsidRPr="002C77B9" w:rsidRDefault="00E94826" w:rsidP="00580305">
            <w:pPr>
              <w:tabs>
                <w:tab w:val="left" w:pos="1340"/>
              </w:tabs>
              <w:rPr>
                <w:rFonts w:ascii="Consolas" w:hAnsi="Consolas" w:cs="Times New Roman"/>
                <w:sz w:val="14"/>
                <w:szCs w:val="14"/>
              </w:rPr>
            </w:pPr>
          </w:p>
          <w:p w14:paraId="5BBA8F9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Session;</w:t>
            </w:r>
          </w:p>
          <w:p w14:paraId="1F244C7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asien;</w:t>
            </w:r>
          </w:p>
          <w:p w14:paraId="4E95F6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Http\Request;</w:t>
            </w:r>
          </w:p>
          <w:p w14:paraId="6A2BD4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User;</w:t>
            </w:r>
          </w:p>
          <w:p w14:paraId="2E86DAE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Lokasi;</w:t>
            </w:r>
          </w:p>
          <w:p w14:paraId="06889F0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erawatan;</w:t>
            </w:r>
          </w:p>
          <w:p w14:paraId="424A3BA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servasi;</w:t>
            </w:r>
          </w:p>
          <w:p w14:paraId="34DEE9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kamMedik;</w:t>
            </w:r>
          </w:p>
          <w:p w14:paraId="66BD4F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okter;</w:t>
            </w:r>
          </w:p>
          <w:p w14:paraId="079BA65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Auth;</w:t>
            </w:r>
          </w:p>
          <w:p w14:paraId="794835F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DB;</w:t>
            </w:r>
          </w:p>
          <w:p w14:paraId="624BE61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Hash;</w:t>
            </w:r>
          </w:p>
          <w:p w14:paraId="14C7607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RealRashid\SweetAlert\Facades\Alert;</w:t>
            </w:r>
          </w:p>
          <w:p w14:paraId="3FCC9A1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Http\Controllers\Controller;</w:t>
            </w:r>
          </w:p>
          <w:p w14:paraId="274004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etailJadwal;</w:t>
            </w:r>
          </w:p>
          <w:p w14:paraId="5DEDF9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Carbon;</w:t>
            </w:r>
          </w:p>
          <w:p w14:paraId="0D9A24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Exception;</w:t>
            </w:r>
          </w:p>
          <w:p w14:paraId="6D8105A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Log;</w:t>
            </w:r>
          </w:p>
          <w:p w14:paraId="09C20B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use Illuminate\Validation\ValidationException;</w:t>
            </w:r>
          </w:p>
          <w:p w14:paraId="744FF7C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Time;</w:t>
            </w:r>
          </w:p>
          <w:p w14:paraId="3AE1A37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Interval;</w:t>
            </w:r>
          </w:p>
          <w:p w14:paraId="7D484CEA" w14:textId="77777777" w:rsidR="00E94826" w:rsidRPr="002C77B9" w:rsidRDefault="00E94826" w:rsidP="00580305">
            <w:pPr>
              <w:tabs>
                <w:tab w:val="left" w:pos="1340"/>
              </w:tabs>
              <w:rPr>
                <w:rFonts w:ascii="Consolas" w:hAnsi="Consolas" w:cs="Times New Roman"/>
                <w:sz w:val="14"/>
                <w:szCs w:val="14"/>
              </w:rPr>
            </w:pPr>
          </w:p>
          <w:p w14:paraId="59BB9A8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class ReservasiPasienController extends Controller</w:t>
            </w:r>
          </w:p>
          <w:p w14:paraId="0D2502A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p w14:paraId="5FE32B3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rotected $user;</w:t>
            </w:r>
          </w:p>
          <w:p w14:paraId="28FE9EF3" w14:textId="77777777" w:rsidR="00E94826" w:rsidRPr="002C77B9" w:rsidRDefault="00E94826" w:rsidP="00580305">
            <w:pPr>
              <w:tabs>
                <w:tab w:val="left" w:pos="1340"/>
              </w:tabs>
              <w:rPr>
                <w:rFonts w:ascii="Consolas" w:hAnsi="Consolas" w:cs="Times New Roman"/>
                <w:sz w:val="14"/>
                <w:szCs w:val="14"/>
              </w:rPr>
            </w:pPr>
          </w:p>
          <w:p w14:paraId="4B24974F" w14:textId="77777777" w:rsidR="00E94826" w:rsidRPr="002C77B9" w:rsidRDefault="00E94826" w:rsidP="00580305">
            <w:pPr>
              <w:tabs>
                <w:tab w:val="left" w:pos="1340"/>
              </w:tabs>
              <w:rPr>
                <w:rFonts w:ascii="Consolas" w:hAnsi="Consolas" w:cs="Times New Roman"/>
                <w:sz w:val="14"/>
                <w:szCs w:val="14"/>
              </w:rPr>
            </w:pPr>
          </w:p>
          <w:p w14:paraId="55CD93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__construct(User $user)</w:t>
            </w:r>
          </w:p>
          <w:p w14:paraId="4A8E71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5B35B4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his-&gt;user = $user;</w:t>
            </w:r>
          </w:p>
          <w:p w14:paraId="5CC219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D5BE144" w14:textId="77777777" w:rsidR="00E94826" w:rsidRPr="002C77B9" w:rsidRDefault="00E94826" w:rsidP="00580305">
            <w:pPr>
              <w:tabs>
                <w:tab w:val="left" w:pos="1340"/>
              </w:tabs>
              <w:rPr>
                <w:rFonts w:ascii="Consolas" w:hAnsi="Consolas" w:cs="Times New Roman"/>
                <w:sz w:val="14"/>
                <w:szCs w:val="14"/>
              </w:rPr>
            </w:pPr>
          </w:p>
          <w:p w14:paraId="68DD9E6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dex()</w:t>
            </w:r>
          </w:p>
          <w:p w14:paraId="1912D82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2FBC20A" w14:textId="77777777" w:rsidR="00E94826" w:rsidRPr="002C77B9" w:rsidRDefault="00E94826" w:rsidP="00580305">
            <w:pPr>
              <w:tabs>
                <w:tab w:val="left" w:pos="1340"/>
              </w:tabs>
              <w:rPr>
                <w:rFonts w:ascii="Consolas" w:hAnsi="Consolas" w:cs="Times New Roman"/>
                <w:sz w:val="14"/>
                <w:szCs w:val="14"/>
              </w:rPr>
            </w:pPr>
          </w:p>
          <w:p w14:paraId="0F4FBA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id = Auth::user();</w:t>
            </w:r>
          </w:p>
          <w:p w14:paraId="009F469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796460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1AC5D85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3308A21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6D3E760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pasien.user_id', $userid-&gt;id)</w:t>
            </w:r>
          </w:p>
          <w:p w14:paraId="10432D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status_penginput', 0)</w:t>
            </w:r>
          </w:p>
          <w:p w14:paraId="7C43FF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57A45DB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57AD290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290CA8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659D6326" w14:textId="77777777" w:rsidR="00E94826" w:rsidRPr="002C77B9" w:rsidRDefault="00E94826" w:rsidP="00580305">
            <w:pPr>
              <w:tabs>
                <w:tab w:val="left" w:pos="1340"/>
              </w:tabs>
              <w:rPr>
                <w:rFonts w:ascii="Consolas" w:hAnsi="Consolas" w:cs="Times New Roman"/>
                <w:sz w:val="14"/>
                <w:szCs w:val="14"/>
              </w:rPr>
            </w:pPr>
          </w:p>
          <w:p w14:paraId="61F1929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admin = DB::table("reservasi_rekam_medik")</w:t>
            </w:r>
          </w:p>
          <w:p w14:paraId="0B920A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gt;get();</w:t>
            </w:r>
          </w:p>
          <w:p w14:paraId="7C990C22" w14:textId="77777777" w:rsidR="00E94826" w:rsidRPr="002C77B9" w:rsidRDefault="00E94826" w:rsidP="00580305">
            <w:pPr>
              <w:tabs>
                <w:tab w:val="left" w:pos="1340"/>
              </w:tabs>
              <w:rPr>
                <w:rFonts w:ascii="Consolas" w:hAnsi="Consolas" w:cs="Times New Roman"/>
                <w:sz w:val="14"/>
                <w:szCs w:val="14"/>
              </w:rPr>
            </w:pPr>
          </w:p>
          <w:p w14:paraId="16736C0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 compact('reservasi_rekam_medik'));</w:t>
            </w:r>
          </w:p>
          <w:p w14:paraId="65038C1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4219EB3" w14:textId="77777777" w:rsidR="00E94826" w:rsidRPr="002C77B9" w:rsidRDefault="00E94826" w:rsidP="00580305">
            <w:pPr>
              <w:tabs>
                <w:tab w:val="left" w:pos="1340"/>
              </w:tabs>
              <w:rPr>
                <w:rFonts w:ascii="Consolas" w:hAnsi="Consolas" w:cs="Times New Roman"/>
                <w:sz w:val="14"/>
                <w:szCs w:val="14"/>
              </w:rPr>
            </w:pPr>
          </w:p>
          <w:p w14:paraId="28D2252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0E800C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pasien()</w:t>
            </w:r>
          </w:p>
          <w:p w14:paraId="7F72307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ABB7B69" w14:textId="77777777" w:rsidR="00E94826" w:rsidRPr="002C77B9" w:rsidRDefault="00E94826" w:rsidP="00580305">
            <w:pPr>
              <w:tabs>
                <w:tab w:val="left" w:pos="1340"/>
              </w:tabs>
              <w:rPr>
                <w:rFonts w:ascii="Consolas" w:hAnsi="Consolas" w:cs="Times New Roman"/>
                <w:sz w:val="14"/>
                <w:szCs w:val="14"/>
              </w:rPr>
            </w:pPr>
          </w:p>
          <w:p w14:paraId="657A4D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200E39B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5CC865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0EEF0C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03CCF8B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draft', 1)</w:t>
            </w:r>
          </w:p>
          <w:p w14:paraId="696E3F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457697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719AA8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554C7E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72A37CD8" w14:textId="77777777" w:rsidR="00E94826" w:rsidRPr="002C77B9" w:rsidRDefault="00E94826" w:rsidP="00580305">
            <w:pPr>
              <w:tabs>
                <w:tab w:val="left" w:pos="1340"/>
              </w:tabs>
              <w:rPr>
                <w:rFonts w:ascii="Consolas" w:hAnsi="Consolas" w:cs="Times New Roman"/>
                <w:sz w:val="14"/>
                <w:szCs w:val="14"/>
              </w:rPr>
            </w:pPr>
          </w:p>
          <w:p w14:paraId="04F962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pasien', compact('reservasi_rekam_medik'));</w:t>
            </w:r>
          </w:p>
          <w:p w14:paraId="6E5047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8E29B25" w14:textId="77777777" w:rsidR="00E94826" w:rsidRPr="002C77B9" w:rsidRDefault="00E94826" w:rsidP="00580305">
            <w:pPr>
              <w:tabs>
                <w:tab w:val="left" w:pos="1340"/>
              </w:tabs>
              <w:rPr>
                <w:rFonts w:ascii="Consolas" w:hAnsi="Consolas" w:cs="Times New Roman"/>
                <w:sz w:val="14"/>
                <w:szCs w:val="14"/>
              </w:rPr>
            </w:pPr>
          </w:p>
          <w:p w14:paraId="48669F9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add()</w:t>
            </w:r>
          </w:p>
          <w:p w14:paraId="2405A38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75F17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6618890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564E43A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all();</w:t>
            </w:r>
          </w:p>
          <w:p w14:paraId="1385997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75DF8A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3B18C0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F9F25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576EA89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B479EA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159F0E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11F0424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492A39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73EF188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368C33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3B95350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661FE69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0DD3C2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25907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C7D91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8352D9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_add', compact('lokasi', 'dokter', 'perawatan', 'tomorrow', 'timeslots'));</w:t>
            </w:r>
          </w:p>
          <w:p w14:paraId="0B2330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009A51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D0FAC2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D4C99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sert(Request $request)</w:t>
            </w:r>
          </w:p>
          <w:p w14:paraId="4EA21B4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FD59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0168BDE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validatedData = $request-&gt;validate([</w:t>
            </w:r>
          </w:p>
          <w:p w14:paraId="2A49B4F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required|string|max:255',</w:t>
            </w:r>
          </w:p>
          <w:p w14:paraId="68AF1E3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required|string|max:255',</w:t>
            </w:r>
          </w:p>
          <w:p w14:paraId="2128520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required|date',</w:t>
            </w:r>
          </w:p>
          <w:p w14:paraId="22DFD7B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required|string|max:255',</w:t>
            </w:r>
          </w:p>
          <w:p w14:paraId="00638D6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required|string',</w:t>
            </w:r>
          </w:p>
          <w:p w14:paraId="06338C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required|string|max:15',</w:t>
            </w:r>
          </w:p>
          <w:p w14:paraId="029EB7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1E0477C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2C74CA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1795410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53ECEE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437EFF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7A2550C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4996DD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D1883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Carbon::parse($validatedData['tanggal'])-&gt;format('Y-m-d');</w:t>
            </w:r>
          </w:p>
          <w:p w14:paraId="0073621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58703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lculate total estimated time</w:t>
            </w:r>
          </w:p>
          <w:p w14:paraId="078F6BE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0;</w:t>
            </w:r>
          </w:p>
          <w:p w14:paraId="242BE9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43A5850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3FEE613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37149A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C6C963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CCB368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Time = new DateTime($validatedData['jam_mulai']);</w:t>
            </w:r>
          </w:p>
          <w:p w14:paraId="7AF70F7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Time = (clone $startTime)-&gt;modify("+{$totalEstimasi} minutes")-&gt;format('H:i');</w:t>
            </w:r>
          </w:p>
          <w:p w14:paraId="731913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41AB6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2FE5DF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tanggal)</w:t>
            </w:r>
          </w:p>
          <w:p w14:paraId="20C4B9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function ($query) use ($validatedData, $endTime) {</w:t>
            </w:r>
          </w:p>
          <w:p w14:paraId="36013F6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query-&gt;whereBetween('jam_mulai', [$validatedData['jam_mulai'], $endTime])</w:t>
            </w:r>
          </w:p>
          <w:p w14:paraId="68E9370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Between('jam_selesai', [$validatedData['jam_mulai'], $endTime])</w:t>
            </w:r>
          </w:p>
          <w:p w14:paraId="55F078E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validatedData['jam_mulai']])</w:t>
            </w:r>
          </w:p>
          <w:p w14:paraId="055C328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endTime]);</w:t>
            </w:r>
          </w:p>
          <w:p w14:paraId="3D0C413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A2F77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exists();</w:t>
            </w:r>
          </w:p>
          <w:p w14:paraId="2A15FD5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8A4412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06453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reate new reservation</w:t>
            </w:r>
          </w:p>
          <w:p w14:paraId="63E449A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 Auth::id();</w:t>
            </w:r>
          </w:p>
          <w:p w14:paraId="47E9E0E2" w14:textId="77777777" w:rsidR="00E94826" w:rsidRPr="002C77B9" w:rsidRDefault="00E94826" w:rsidP="00580305">
            <w:pPr>
              <w:tabs>
                <w:tab w:val="left" w:pos="1340"/>
              </w:tabs>
              <w:rPr>
                <w:rFonts w:ascii="Consolas" w:hAnsi="Consolas" w:cs="Times New Roman"/>
                <w:sz w:val="14"/>
                <w:szCs w:val="14"/>
              </w:rPr>
            </w:pPr>
          </w:p>
          <w:p w14:paraId="726522C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 = Pasien::create([</w:t>
            </w:r>
          </w:p>
          <w:p w14:paraId="2CF517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validatedData['nama'],</w:t>
            </w:r>
          </w:p>
          <w:p w14:paraId="5192405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validatedData['tempat_lahir'],</w:t>
            </w:r>
          </w:p>
          <w:p w14:paraId="72BA48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validatedData['tanggal_lahir'],</w:t>
            </w:r>
          </w:p>
          <w:p w14:paraId="6F7F37D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validatedData['pekerjaan'],</w:t>
            </w:r>
          </w:p>
          <w:p w14:paraId="7E8E50D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validatedData['alamat'],</w:t>
            </w:r>
          </w:p>
          <w:p w14:paraId="34BFBC7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validatedData['no_Telp'],</w:t>
            </w:r>
          </w:p>
          <w:p w14:paraId="3AAF01C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gt; $user_id,</w:t>
            </w:r>
          </w:p>
          <w:p w14:paraId="66E3ADC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78F2CA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AB199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create([</w:t>
            </w:r>
          </w:p>
          <w:p w14:paraId="6A68121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_id' =&gt; $pasien['pasien_id'],</w:t>
            </w:r>
          </w:p>
          <w:p w14:paraId="358AEAA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2D58CA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validatedData['dokter_id'],</w:t>
            </w:r>
          </w:p>
          <w:p w14:paraId="425E904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tanggal,</w:t>
            </w:r>
          </w:p>
          <w:p w14:paraId="40D201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validatedData['jam_mulai'],</w:t>
            </w:r>
          </w:p>
          <w:p w14:paraId="53A0F7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selesai' =&gt; $endTime,</w:t>
            </w:r>
          </w:p>
          <w:p w14:paraId="613A52C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0</w:t>
            </w:r>
          </w:p>
          <w:p w14:paraId="15857D4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D249584" w14:textId="77777777" w:rsidR="00E94826" w:rsidRPr="002C77B9" w:rsidRDefault="00E94826" w:rsidP="00580305">
            <w:pPr>
              <w:tabs>
                <w:tab w:val="left" w:pos="1340"/>
              </w:tabs>
              <w:rPr>
                <w:rFonts w:ascii="Consolas" w:hAnsi="Consolas" w:cs="Times New Roman"/>
                <w:sz w:val="14"/>
                <w:szCs w:val="14"/>
              </w:rPr>
            </w:pPr>
          </w:p>
          <w:p w14:paraId="3F88B8A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7B21A8E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5558860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401A56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4D6F30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Id] = [</w:t>
            </w:r>
          </w:p>
          <w:p w14:paraId="3D9EEA5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149149A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24C24B2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CCAE5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EC7A5E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C354B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38F85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attach($syncData);</w:t>
            </w:r>
          </w:p>
          <w:p w14:paraId="43FF9EF6" w14:textId="77777777" w:rsidR="00E94826" w:rsidRPr="002C77B9" w:rsidRDefault="00E94826" w:rsidP="00580305">
            <w:pPr>
              <w:tabs>
                <w:tab w:val="left" w:pos="1340"/>
              </w:tabs>
              <w:rPr>
                <w:rFonts w:ascii="Consolas" w:hAnsi="Consolas" w:cs="Times New Roman"/>
                <w:sz w:val="14"/>
                <w:szCs w:val="14"/>
              </w:rPr>
            </w:pPr>
          </w:p>
          <w:p w14:paraId="40822BD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Success', 'Reservasi berhasil ditambahkan!');</w:t>
            </w:r>
          </w:p>
          <w:p w14:paraId="5CD7D2B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pasien.history');</w:t>
            </w:r>
          </w:p>
          <w:p w14:paraId="5EBB452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51594D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69F286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82EE1D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w:t>
            </w:r>
          </w:p>
          <w:p w14:paraId="599A508A" w14:textId="77777777" w:rsidR="00E94826" w:rsidRPr="002C77B9" w:rsidRDefault="00E94826" w:rsidP="00580305">
            <w:pPr>
              <w:tabs>
                <w:tab w:val="left" w:pos="1340"/>
              </w:tabs>
              <w:rPr>
                <w:rFonts w:ascii="Consolas" w:hAnsi="Consolas" w:cs="Times New Roman"/>
                <w:sz w:val="14"/>
                <w:szCs w:val="14"/>
              </w:rPr>
            </w:pPr>
          </w:p>
          <w:p w14:paraId="1010A5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BookedTimes(Request $request)</w:t>
            </w:r>
          </w:p>
          <w:p w14:paraId="69B3E5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571D04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6A4F60C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request-&gt;query('tanggal');</w:t>
            </w:r>
          </w:p>
          <w:p w14:paraId="02405B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Date = Carbon::parse($tanggal);</w:t>
            </w:r>
          </w:p>
          <w:p w14:paraId="7A1199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0334BFD" w14:textId="77777777" w:rsidR="00E94826" w:rsidRPr="002C77B9" w:rsidRDefault="00E94826" w:rsidP="00580305">
            <w:pPr>
              <w:tabs>
                <w:tab w:val="left" w:pos="1340"/>
              </w:tabs>
              <w:rPr>
                <w:rFonts w:ascii="Consolas" w:hAnsi="Consolas" w:cs="Times New Roman"/>
                <w:sz w:val="14"/>
                <w:szCs w:val="14"/>
              </w:rPr>
            </w:pPr>
          </w:p>
          <w:p w14:paraId="1AF6DCB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bookedTimes = Reservasi::where('dokter_id', $dokter_id)</w:t>
            </w:r>
          </w:p>
          <w:p w14:paraId="0B7D13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tanggal',  $tanggalDate)</w:t>
            </w:r>
          </w:p>
          <w:p w14:paraId="5853552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get(['jam_mulai', 'jam_selesai']);</w:t>
            </w:r>
          </w:p>
          <w:p w14:paraId="0FF72259" w14:textId="77777777" w:rsidR="00E94826" w:rsidRPr="002C77B9" w:rsidRDefault="00E94826" w:rsidP="00580305">
            <w:pPr>
              <w:tabs>
                <w:tab w:val="left" w:pos="1340"/>
              </w:tabs>
              <w:rPr>
                <w:rFonts w:ascii="Consolas" w:hAnsi="Consolas" w:cs="Times New Roman"/>
                <w:sz w:val="14"/>
                <w:szCs w:val="14"/>
              </w:rPr>
            </w:pPr>
          </w:p>
          <w:p w14:paraId="16ED6E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bookedTimes);</w:t>
            </w:r>
          </w:p>
          <w:p w14:paraId="2DA1BC4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0C0FE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6F1823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DokterByLokasi(Request $request)</w:t>
            </w:r>
          </w:p>
          <w:p w14:paraId="2A1D7DE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872EAF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 $request-&gt;query('lokasi_id');</w:t>
            </w:r>
          </w:p>
          <w:p w14:paraId="7BADEC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where('lokasi_id', $lokasi_id)-&gt;get();</w:t>
            </w:r>
          </w:p>
          <w:p w14:paraId="5A5085D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dokter);</w:t>
            </w:r>
          </w:p>
          <w:p w14:paraId="5E2A96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2D850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F9AAD5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AvailableDays(Request $request)</w:t>
            </w:r>
          </w:p>
          <w:p w14:paraId="4BF9F0C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E96BEE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0826C8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gt;pluck('hari');</w:t>
            </w:r>
          </w:p>
          <w:p w14:paraId="52E52C3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3CDDE93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8479A8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E00CAF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SesiByDokterAndHari(Request $request)</w:t>
            </w:r>
          </w:p>
          <w:p w14:paraId="5F776B5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35D4A3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2CF3D0A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i = $request-&gt;query('hari');</w:t>
            </w:r>
          </w:p>
          <w:p w14:paraId="20987F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w:t>
            </w:r>
          </w:p>
          <w:p w14:paraId="156E42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hari', $hari)</w:t>
            </w:r>
          </w:p>
          <w:p w14:paraId="41F5A8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pluck('sesi');</w:t>
            </w:r>
          </w:p>
          <w:p w14:paraId="084F37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6218ED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15B29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147849B" w14:textId="77777777" w:rsidR="00E94826" w:rsidRPr="002C77B9" w:rsidRDefault="00E94826" w:rsidP="00580305">
            <w:pPr>
              <w:tabs>
                <w:tab w:val="left" w:pos="1340"/>
              </w:tabs>
              <w:rPr>
                <w:rFonts w:ascii="Consolas" w:hAnsi="Consolas" w:cs="Times New Roman"/>
                <w:sz w:val="14"/>
                <w:szCs w:val="14"/>
              </w:rPr>
            </w:pPr>
          </w:p>
          <w:p w14:paraId="3FB6FF7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destroy($id)</w:t>
            </w:r>
          </w:p>
          <w:p w14:paraId="6A72FA7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80005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Hapus entri terkait di tabel detail_jadwal terlebih dahulu</w:t>
            </w:r>
          </w:p>
          <w:p w14:paraId="13DBBCD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B::table('reservasi_rekam_medik')-&gt;where('reservasi_id', $id)-&gt;delete();</w:t>
            </w:r>
          </w:p>
          <w:p w14:paraId="6FE7A8EA" w14:textId="77777777" w:rsidR="00E94826" w:rsidRPr="002C77B9" w:rsidRDefault="00E94826" w:rsidP="00580305">
            <w:pPr>
              <w:tabs>
                <w:tab w:val="left" w:pos="1340"/>
              </w:tabs>
              <w:rPr>
                <w:rFonts w:ascii="Consolas" w:hAnsi="Consolas" w:cs="Times New Roman"/>
                <w:sz w:val="14"/>
                <w:szCs w:val="14"/>
              </w:rPr>
            </w:pPr>
          </w:p>
          <w:p w14:paraId="2548170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Menampilkan alert sukses dan mengarahkan kembali ke halaman data user</w:t>
            </w:r>
          </w:p>
          <w:p w14:paraId="59A8A23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berhasil dihapus!');</w:t>
            </w:r>
          </w:p>
          <w:p w14:paraId="3562F72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reservasi/admin');</w:t>
            </w:r>
          </w:p>
          <w:p w14:paraId="30B1A78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A75D87D" w14:textId="77777777" w:rsidR="00E94826" w:rsidRPr="002C77B9" w:rsidRDefault="00E94826" w:rsidP="00580305">
            <w:pPr>
              <w:tabs>
                <w:tab w:val="left" w:pos="1340"/>
              </w:tabs>
              <w:rPr>
                <w:rFonts w:ascii="Consolas" w:hAnsi="Consolas" w:cs="Times New Roman"/>
                <w:sz w:val="14"/>
                <w:szCs w:val="14"/>
              </w:rPr>
            </w:pPr>
          </w:p>
          <w:p w14:paraId="05FF0E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terima($id)</w:t>
            </w:r>
          </w:p>
          <w:p w14:paraId="24DA1F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F04D25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where('reservasi_id', $id)-&gt;firstOrFail();</w:t>
            </w:r>
          </w:p>
          <w:p w14:paraId="5707811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5F055D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Prepare data for reservasi_rekam_medik</w:t>
            </w:r>
          </w:p>
          <w:p w14:paraId="001A67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Data = [</w:t>
            </w:r>
          </w:p>
          <w:p w14:paraId="100B55F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raft' =&gt; 0,</w:t>
            </w:r>
          </w:p>
          <w:p w14:paraId="1DEDD26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7AE84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the reservasi_rekam_medik</w:t>
            </w:r>
          </w:p>
          <w:p w14:paraId="0D29C3C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reservasiData);</w:t>
            </w:r>
          </w:p>
          <w:p w14:paraId="164792B1" w14:textId="77777777" w:rsidR="00E94826" w:rsidRPr="002C77B9" w:rsidRDefault="00E94826" w:rsidP="00580305">
            <w:pPr>
              <w:tabs>
                <w:tab w:val="left" w:pos="1340"/>
              </w:tabs>
              <w:rPr>
                <w:rFonts w:ascii="Consolas" w:hAnsi="Consolas" w:cs="Times New Roman"/>
                <w:sz w:val="14"/>
                <w:szCs w:val="14"/>
              </w:rPr>
            </w:pPr>
          </w:p>
          <w:p w14:paraId="52D3400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Redirect or return a response</w:t>
            </w:r>
          </w:p>
          <w:p w14:paraId="0D4C416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diterima !');</w:t>
            </w:r>
          </w:p>
          <w:p w14:paraId="417700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0D5E5C5A" w14:textId="77777777" w:rsidR="00E94826" w:rsidRPr="002C77B9" w:rsidRDefault="00E94826" w:rsidP="00580305">
            <w:pPr>
              <w:tabs>
                <w:tab w:val="left" w:pos="1340"/>
              </w:tabs>
              <w:rPr>
                <w:rFonts w:ascii="Consolas" w:hAnsi="Consolas" w:cs="Times New Roman"/>
                <w:sz w:val="14"/>
                <w:szCs w:val="14"/>
              </w:rPr>
            </w:pPr>
          </w:p>
          <w:p w14:paraId="7809A4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500C6EA" w14:textId="77777777" w:rsidR="00E94826" w:rsidRPr="002C77B9" w:rsidRDefault="00E94826" w:rsidP="00580305">
            <w:pPr>
              <w:tabs>
                <w:tab w:val="left" w:pos="1340"/>
              </w:tabs>
              <w:rPr>
                <w:rFonts w:ascii="Consolas" w:hAnsi="Consolas" w:cs="Times New Roman"/>
                <w:sz w:val="14"/>
                <w:szCs w:val="14"/>
              </w:rPr>
            </w:pPr>
          </w:p>
          <w:p w14:paraId="29DBCEF5" w14:textId="77777777" w:rsidR="00E94826" w:rsidRPr="002C77B9" w:rsidRDefault="00E94826" w:rsidP="00580305">
            <w:pPr>
              <w:tabs>
                <w:tab w:val="left" w:pos="1340"/>
              </w:tabs>
              <w:rPr>
                <w:rFonts w:ascii="Consolas" w:hAnsi="Consolas" w:cs="Times New Roman"/>
                <w:sz w:val="14"/>
                <w:szCs w:val="14"/>
              </w:rPr>
            </w:pPr>
          </w:p>
          <w:p w14:paraId="709F5F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D226AB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edit($id)</w:t>
            </w:r>
          </w:p>
          <w:p w14:paraId="1C63A52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5C37A0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272CFC2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03D1C1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all();</w:t>
            </w:r>
          </w:p>
          <w:p w14:paraId="20EF9B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 = Reservasi::with(['pasien', 'dokter', 'lokasi'])</w:t>
            </w:r>
          </w:p>
          <w:p w14:paraId="2336027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id)</w:t>
            </w:r>
          </w:p>
          <w:p w14:paraId="6A0A60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2B12FEF4" w14:textId="77777777" w:rsidR="00E94826" w:rsidRPr="002C77B9" w:rsidRDefault="00E94826" w:rsidP="00580305">
            <w:pPr>
              <w:tabs>
                <w:tab w:val="left" w:pos="1340"/>
              </w:tabs>
              <w:rPr>
                <w:rFonts w:ascii="Consolas" w:hAnsi="Consolas" w:cs="Times New Roman"/>
                <w:sz w:val="14"/>
                <w:szCs w:val="14"/>
              </w:rPr>
            </w:pPr>
          </w:p>
          <w:p w14:paraId="12CBADA3" w14:textId="77777777" w:rsidR="00E94826" w:rsidRPr="002C77B9" w:rsidRDefault="00E94826" w:rsidP="00580305">
            <w:pPr>
              <w:tabs>
                <w:tab w:val="left" w:pos="1340"/>
              </w:tabs>
              <w:rPr>
                <w:rFonts w:ascii="Consolas" w:hAnsi="Consolas" w:cs="Times New Roman"/>
                <w:sz w:val="14"/>
                <w:szCs w:val="14"/>
              </w:rPr>
            </w:pPr>
          </w:p>
          <w:p w14:paraId="2AD0F5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2D5E349B" w14:textId="77777777" w:rsidR="00E94826" w:rsidRPr="002C77B9" w:rsidRDefault="00E94826" w:rsidP="00580305">
            <w:pPr>
              <w:tabs>
                <w:tab w:val="left" w:pos="1340"/>
              </w:tabs>
              <w:rPr>
                <w:rFonts w:ascii="Consolas" w:hAnsi="Consolas" w:cs="Times New Roman"/>
                <w:sz w:val="14"/>
                <w:szCs w:val="14"/>
              </w:rPr>
            </w:pPr>
          </w:p>
          <w:p w14:paraId="1214DE4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45A0E81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8F4BC6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6FEDAE6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0C47F1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3F056D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4E4AEE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2BA90BD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0F37D47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6BDF2D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BF2B7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967CCD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E2A574D" w14:textId="77777777" w:rsidR="00E94826" w:rsidRPr="002C77B9" w:rsidRDefault="00E94826" w:rsidP="00580305">
            <w:pPr>
              <w:tabs>
                <w:tab w:val="left" w:pos="1340"/>
              </w:tabs>
              <w:rPr>
                <w:rFonts w:ascii="Consolas" w:hAnsi="Consolas" w:cs="Times New Roman"/>
                <w:sz w:val="14"/>
                <w:szCs w:val="14"/>
              </w:rPr>
            </w:pPr>
          </w:p>
          <w:p w14:paraId="39642733" w14:textId="77777777" w:rsidR="00E94826" w:rsidRPr="002C77B9" w:rsidRDefault="00E94826" w:rsidP="00580305">
            <w:pPr>
              <w:tabs>
                <w:tab w:val="left" w:pos="1340"/>
              </w:tabs>
              <w:rPr>
                <w:rFonts w:ascii="Consolas" w:hAnsi="Consolas" w:cs="Times New Roman"/>
                <w:sz w:val="14"/>
                <w:szCs w:val="14"/>
              </w:rPr>
            </w:pPr>
          </w:p>
          <w:p w14:paraId="52409DA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admin_edit', compact('lokasi', 'dokter', 'perawatan','reservasi', 'tomorrow'));</w:t>
            </w:r>
          </w:p>
          <w:p w14:paraId="13EDE1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7DD66BD" w14:textId="77777777" w:rsidR="00E94826" w:rsidRPr="002C77B9" w:rsidRDefault="00E94826" w:rsidP="00580305">
            <w:pPr>
              <w:tabs>
                <w:tab w:val="left" w:pos="1340"/>
              </w:tabs>
              <w:rPr>
                <w:rFonts w:ascii="Consolas" w:hAnsi="Consolas" w:cs="Times New Roman"/>
                <w:sz w:val="14"/>
                <w:szCs w:val="14"/>
              </w:rPr>
            </w:pPr>
          </w:p>
          <w:p w14:paraId="73BB1AC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update(Request $request, $id)</w:t>
            </w:r>
          </w:p>
          <w:p w14:paraId="6C0028E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D2D03B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22F3BA4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validatedData = $request-&gt;validate([</w:t>
            </w:r>
          </w:p>
          <w:p w14:paraId="7B3DFD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14414A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27C7650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277CB99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76E847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4807C5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6D2B21F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AC35F92" w14:textId="77777777" w:rsidR="00E94826" w:rsidRPr="002C77B9" w:rsidRDefault="00E94826" w:rsidP="00580305">
            <w:pPr>
              <w:tabs>
                <w:tab w:val="left" w:pos="1340"/>
              </w:tabs>
              <w:rPr>
                <w:rFonts w:ascii="Consolas" w:hAnsi="Consolas" w:cs="Times New Roman"/>
                <w:sz w:val="14"/>
                <w:szCs w:val="14"/>
              </w:rPr>
            </w:pPr>
          </w:p>
          <w:p w14:paraId="24361F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Find existing reservation</w:t>
            </w:r>
          </w:p>
          <w:p w14:paraId="4B5BE7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findOrFail($id);</w:t>
            </w:r>
          </w:p>
          <w:p w14:paraId="1FC07C25" w14:textId="77777777" w:rsidR="00E94826" w:rsidRPr="002C77B9" w:rsidRDefault="00E94826" w:rsidP="00580305">
            <w:pPr>
              <w:tabs>
                <w:tab w:val="left" w:pos="1340"/>
              </w:tabs>
              <w:rPr>
                <w:rFonts w:ascii="Consolas" w:hAnsi="Consolas" w:cs="Times New Roman"/>
                <w:sz w:val="14"/>
                <w:szCs w:val="14"/>
              </w:rPr>
            </w:pPr>
          </w:p>
          <w:p w14:paraId="3667664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37CB1BD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validatedData['tanggal'])</w:t>
            </w:r>
          </w:p>
          <w:p w14:paraId="05F7D87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jam', $validatedData['jam_mulai'])</w:t>
            </w:r>
          </w:p>
          <w:p w14:paraId="1038A4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 $id)</w:t>
            </w:r>
          </w:p>
          <w:p w14:paraId="6800173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66884969" w14:textId="77777777" w:rsidR="00E94826" w:rsidRPr="002C77B9" w:rsidRDefault="00E94826" w:rsidP="00580305">
            <w:pPr>
              <w:tabs>
                <w:tab w:val="left" w:pos="1340"/>
              </w:tabs>
              <w:rPr>
                <w:rFonts w:ascii="Consolas" w:hAnsi="Consolas" w:cs="Times New Roman"/>
                <w:sz w:val="14"/>
                <w:szCs w:val="14"/>
              </w:rPr>
            </w:pPr>
          </w:p>
          <w:p w14:paraId="1575419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if ($conflictingReservation) {</w:t>
            </w:r>
          </w:p>
          <w:p w14:paraId="4E61649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back()-&gt;withErrors(['jam_mulai' =&gt; 'The selected time is already booked.'])-&gt;withInput();</w:t>
            </w:r>
          </w:p>
          <w:p w14:paraId="095DCE6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EC4FAF2" w14:textId="77777777" w:rsidR="00E94826" w:rsidRPr="002C77B9" w:rsidRDefault="00E94826" w:rsidP="00580305">
            <w:pPr>
              <w:tabs>
                <w:tab w:val="left" w:pos="1340"/>
              </w:tabs>
              <w:rPr>
                <w:rFonts w:ascii="Consolas" w:hAnsi="Consolas" w:cs="Times New Roman"/>
                <w:sz w:val="14"/>
                <w:szCs w:val="14"/>
              </w:rPr>
            </w:pPr>
          </w:p>
          <w:p w14:paraId="15DBFD7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reservation data</w:t>
            </w:r>
          </w:p>
          <w:p w14:paraId="339799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w:t>
            </w:r>
          </w:p>
          <w:p w14:paraId="59DFBA2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76F4DB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validatedData['dokter_id'],</w:t>
            </w:r>
          </w:p>
          <w:p w14:paraId="2A8C47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1" ,</w:t>
            </w:r>
          </w:p>
          <w:p w14:paraId="6294294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validatedData['tanggal'],</w:t>
            </w:r>
          </w:p>
          <w:p w14:paraId="690124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 =&gt; $validatedData['jam_mulai'],</w:t>
            </w:r>
          </w:p>
          <w:p w14:paraId="6BD584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94803A6" w14:textId="77777777" w:rsidR="00E94826" w:rsidRPr="002C77B9" w:rsidRDefault="00E94826" w:rsidP="00580305">
            <w:pPr>
              <w:tabs>
                <w:tab w:val="left" w:pos="1340"/>
              </w:tabs>
              <w:rPr>
                <w:rFonts w:ascii="Consolas" w:hAnsi="Consolas" w:cs="Times New Roman"/>
                <w:sz w:val="14"/>
                <w:szCs w:val="14"/>
              </w:rPr>
            </w:pPr>
          </w:p>
          <w:p w14:paraId="5AC0F48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sync($validatedData['perawatan_id']);</w:t>
            </w:r>
          </w:p>
          <w:p w14:paraId="37710D2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Data = Perawatan::whereIn('perawatan_id', $validatedData['perawatan_id'])-&gt;get();</w:t>
            </w:r>
          </w:p>
          <w:p w14:paraId="071230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5FCF82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perawatanData as $perawatan) {</w:t>
            </w:r>
          </w:p>
          <w:p w14:paraId="36DE57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gt;id] = [</w:t>
            </w:r>
          </w:p>
          <w:p w14:paraId="0AC6F3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0D7710A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2BC7544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8F9E2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56751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7BF1963" w14:textId="77777777" w:rsidR="00E94826" w:rsidRPr="002C77B9" w:rsidRDefault="00E94826" w:rsidP="00580305">
            <w:pPr>
              <w:tabs>
                <w:tab w:val="left" w:pos="1340"/>
              </w:tabs>
              <w:rPr>
                <w:rFonts w:ascii="Consolas" w:hAnsi="Consolas" w:cs="Times New Roman"/>
                <w:sz w:val="14"/>
                <w:szCs w:val="14"/>
              </w:rPr>
            </w:pPr>
          </w:p>
          <w:p w14:paraId="693DC3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update($syncData);</w:t>
            </w:r>
          </w:p>
          <w:p w14:paraId="018026D7" w14:textId="77777777" w:rsidR="00E94826" w:rsidRPr="002C77B9" w:rsidRDefault="00E94826" w:rsidP="00580305">
            <w:pPr>
              <w:tabs>
                <w:tab w:val="left" w:pos="1340"/>
              </w:tabs>
              <w:rPr>
                <w:rFonts w:ascii="Consolas" w:hAnsi="Consolas" w:cs="Times New Roman"/>
                <w:sz w:val="14"/>
                <w:szCs w:val="14"/>
              </w:rPr>
            </w:pPr>
          </w:p>
          <w:p w14:paraId="2C5EB6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berhasil diperbarui!');</w:t>
            </w:r>
          </w:p>
          <w:p w14:paraId="488F5FF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3F61C3B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249EF7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018D0BB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B0807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E1E7CDD" w14:textId="77777777" w:rsidR="00E94826" w:rsidRPr="00D10282"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tc>
      </w:tr>
    </w:tbl>
    <w:p w14:paraId="5F6D9F61" w14:textId="3F8AE98F" w:rsidR="00AC75E4" w:rsidRDefault="00AC75E4" w:rsidP="00AC75E4">
      <w:pPr>
        <w:tabs>
          <w:tab w:val="left" w:pos="4972"/>
        </w:tabs>
        <w:rPr>
          <w:rFonts w:ascii="Times New Roman" w:hAnsi="Times New Roman" w:cs="Times New Roman"/>
          <w:b/>
          <w:bCs/>
          <w:i/>
          <w:iCs/>
          <w:sz w:val="24"/>
          <w:szCs w:val="24"/>
        </w:rPr>
      </w:pPr>
      <w:r>
        <w:rPr>
          <w:rFonts w:ascii="Times New Roman" w:hAnsi="Times New Roman" w:cs="Times New Roman"/>
          <w:sz w:val="24"/>
          <w:szCs w:val="24"/>
          <w:lang w:val="en-US"/>
        </w:rPr>
        <w:lastRenderedPageBreak/>
        <w:t xml:space="preserve">      </w:t>
      </w: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Models </w:t>
      </w:r>
    </w:p>
    <w:p w14:paraId="0B883E0F"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sidRPr="009A28E4">
        <w:rPr>
          <w:rFonts w:ascii="Times New Roman" w:hAnsi="Times New Roman" w:cs="Times New Roman"/>
          <w:sz w:val="24"/>
          <w:szCs w:val="24"/>
        </w:rPr>
        <w:t>Admin.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7E612074" w14:textId="77777777" w:rsidTr="0081212C">
        <w:tc>
          <w:tcPr>
            <w:tcW w:w="8570" w:type="dxa"/>
          </w:tcPr>
          <w:p w14:paraId="04C1758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lt;?php</w:t>
            </w:r>
          </w:p>
          <w:p w14:paraId="0CC79398" w14:textId="77777777" w:rsidR="00AC75E4" w:rsidRPr="007567D5" w:rsidRDefault="00AC75E4" w:rsidP="0081212C">
            <w:pPr>
              <w:tabs>
                <w:tab w:val="left" w:pos="1340"/>
              </w:tabs>
              <w:rPr>
                <w:rFonts w:ascii="Consolas" w:hAnsi="Consolas" w:cs="Times New Roman"/>
                <w:sz w:val="14"/>
                <w:szCs w:val="14"/>
              </w:rPr>
            </w:pPr>
          </w:p>
          <w:p w14:paraId="5F75DAE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475AA71B" w14:textId="77777777" w:rsidR="00AC75E4" w:rsidRPr="007567D5" w:rsidRDefault="00AC75E4" w:rsidP="0081212C">
            <w:pPr>
              <w:tabs>
                <w:tab w:val="left" w:pos="1340"/>
              </w:tabs>
              <w:rPr>
                <w:rFonts w:ascii="Consolas" w:hAnsi="Consolas" w:cs="Times New Roman"/>
                <w:sz w:val="14"/>
                <w:szCs w:val="14"/>
              </w:rPr>
            </w:pPr>
          </w:p>
          <w:p w14:paraId="7BC9879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7D63319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6173A083" w14:textId="77777777" w:rsidR="00AC75E4" w:rsidRPr="007567D5" w:rsidRDefault="00AC75E4" w:rsidP="0081212C">
            <w:pPr>
              <w:tabs>
                <w:tab w:val="left" w:pos="1340"/>
              </w:tabs>
              <w:rPr>
                <w:rFonts w:ascii="Consolas" w:hAnsi="Consolas" w:cs="Times New Roman"/>
                <w:sz w:val="14"/>
                <w:szCs w:val="14"/>
              </w:rPr>
            </w:pPr>
          </w:p>
          <w:p w14:paraId="2BE1B64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Admin extends Model</w:t>
            </w:r>
          </w:p>
          <w:p w14:paraId="0D19AE5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2D41E11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53655D57" w14:textId="77777777" w:rsidR="00AC75E4" w:rsidRPr="007567D5" w:rsidRDefault="00AC75E4" w:rsidP="0081212C">
            <w:pPr>
              <w:tabs>
                <w:tab w:val="left" w:pos="1340"/>
              </w:tabs>
              <w:rPr>
                <w:rFonts w:ascii="Consolas" w:hAnsi="Consolas" w:cs="Times New Roman"/>
                <w:sz w:val="14"/>
                <w:szCs w:val="14"/>
              </w:rPr>
            </w:pPr>
          </w:p>
          <w:p w14:paraId="72BAA39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admin';</w:t>
            </w:r>
          </w:p>
          <w:p w14:paraId="7D23325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admin_id';</w:t>
            </w:r>
          </w:p>
          <w:p w14:paraId="4A4F4D4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5F54B1F9" w14:textId="77777777" w:rsidR="00AC75E4" w:rsidRPr="007567D5" w:rsidRDefault="00AC75E4" w:rsidP="0081212C">
            <w:pPr>
              <w:tabs>
                <w:tab w:val="left" w:pos="1340"/>
              </w:tabs>
              <w:rPr>
                <w:rFonts w:ascii="Consolas" w:hAnsi="Consolas" w:cs="Times New Roman"/>
                <w:sz w:val="14"/>
                <w:szCs w:val="14"/>
              </w:rPr>
            </w:pPr>
          </w:p>
          <w:p w14:paraId="4F3C901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6170E57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w:t>
            </w:r>
          </w:p>
          <w:p w14:paraId="43203D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mat',</w:t>
            </w:r>
          </w:p>
          <w:p w14:paraId="46DEA33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email',</w:t>
            </w:r>
          </w:p>
          <w:p w14:paraId="6627BEE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assword'</w:t>
            </w:r>
          </w:p>
          <w:p w14:paraId="1DD2B86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7F8E1CB" w14:textId="77777777" w:rsidR="00AC75E4" w:rsidRPr="007567D5" w:rsidRDefault="00AC75E4" w:rsidP="0081212C">
            <w:pPr>
              <w:tabs>
                <w:tab w:val="left" w:pos="1340"/>
              </w:tabs>
              <w:rPr>
                <w:rFonts w:ascii="Consolas" w:hAnsi="Consolas" w:cs="Times New Roman"/>
                <w:sz w:val="14"/>
                <w:szCs w:val="14"/>
              </w:rPr>
            </w:pPr>
          </w:p>
          <w:p w14:paraId="61FB003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75430A4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7EF162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Reservasi::class, 'admin_id');</w:t>
            </w:r>
          </w:p>
          <w:p w14:paraId="1A31721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5F3B938" w14:textId="77777777" w:rsidR="00AC75E4" w:rsidRPr="007567D5" w:rsidRDefault="00AC75E4" w:rsidP="0081212C">
            <w:pPr>
              <w:tabs>
                <w:tab w:val="left" w:pos="1340"/>
              </w:tabs>
              <w:rPr>
                <w:rFonts w:ascii="Consolas" w:hAnsi="Consolas" w:cs="Times New Roman"/>
                <w:sz w:val="14"/>
                <w:szCs w:val="14"/>
              </w:rPr>
            </w:pPr>
          </w:p>
          <w:p w14:paraId="22158EC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ngeluaran()</w:t>
            </w:r>
          </w:p>
          <w:p w14:paraId="3012743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F01C76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Pengeluaran::class, 'admin_id');</w:t>
            </w:r>
          </w:p>
          <w:p w14:paraId="124BE80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5112911"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6F26F394"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DetailDokter</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05F3B684" w14:textId="77777777" w:rsidTr="0081212C">
        <w:tc>
          <w:tcPr>
            <w:tcW w:w="8570" w:type="dxa"/>
          </w:tcPr>
          <w:p w14:paraId="445B754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03AE9F54" w14:textId="77777777" w:rsidR="00AC75E4" w:rsidRPr="007567D5" w:rsidRDefault="00AC75E4" w:rsidP="0081212C">
            <w:pPr>
              <w:tabs>
                <w:tab w:val="left" w:pos="1340"/>
              </w:tabs>
              <w:rPr>
                <w:rFonts w:ascii="Consolas" w:hAnsi="Consolas" w:cs="Times New Roman"/>
                <w:sz w:val="14"/>
                <w:szCs w:val="14"/>
              </w:rPr>
            </w:pPr>
          </w:p>
          <w:p w14:paraId="5D2303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2337EF26" w14:textId="77777777" w:rsidR="00AC75E4" w:rsidRPr="007567D5" w:rsidRDefault="00AC75E4" w:rsidP="0081212C">
            <w:pPr>
              <w:tabs>
                <w:tab w:val="left" w:pos="1340"/>
              </w:tabs>
              <w:rPr>
                <w:rFonts w:ascii="Consolas" w:hAnsi="Consolas" w:cs="Times New Roman"/>
                <w:sz w:val="14"/>
                <w:szCs w:val="14"/>
              </w:rPr>
            </w:pPr>
          </w:p>
          <w:p w14:paraId="33DE42D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70B7419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415C37F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09DCC1C0" w14:textId="77777777" w:rsidR="00AC75E4" w:rsidRPr="007567D5" w:rsidRDefault="00AC75E4" w:rsidP="0081212C">
            <w:pPr>
              <w:tabs>
                <w:tab w:val="left" w:pos="1340"/>
              </w:tabs>
              <w:rPr>
                <w:rFonts w:ascii="Consolas" w:hAnsi="Consolas" w:cs="Times New Roman"/>
                <w:sz w:val="14"/>
                <w:szCs w:val="14"/>
              </w:rPr>
            </w:pPr>
          </w:p>
          <w:p w14:paraId="7501983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DataDokter extends Model</w:t>
            </w:r>
          </w:p>
          <w:p w14:paraId="593A9D4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38AF7D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dokter';</w:t>
            </w:r>
          </w:p>
          <w:p w14:paraId="3F6FD014" w14:textId="77777777" w:rsidR="00AC75E4" w:rsidRPr="007567D5" w:rsidRDefault="00AC75E4" w:rsidP="0081212C">
            <w:pPr>
              <w:tabs>
                <w:tab w:val="left" w:pos="1340"/>
              </w:tabs>
              <w:rPr>
                <w:rFonts w:ascii="Consolas" w:hAnsi="Consolas" w:cs="Times New Roman"/>
                <w:sz w:val="14"/>
                <w:szCs w:val="14"/>
              </w:rPr>
            </w:pPr>
          </w:p>
          <w:p w14:paraId="3F8E6AE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users()</w:t>
            </w:r>
          </w:p>
          <w:p w14:paraId="55A7FF6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8FCEF7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One(User::class, 'id', 'id');</w:t>
            </w:r>
          </w:p>
          <w:p w14:paraId="0A7AE5F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7D62B99" w14:textId="77777777" w:rsidR="00AC75E4" w:rsidRPr="007567D5" w:rsidRDefault="00AC75E4" w:rsidP="0081212C">
            <w:pPr>
              <w:tabs>
                <w:tab w:val="left" w:pos="1340"/>
              </w:tabs>
              <w:rPr>
                <w:rFonts w:ascii="Consolas" w:hAnsi="Consolas" w:cs="Times New Roman"/>
                <w:sz w:val="14"/>
                <w:szCs w:val="14"/>
              </w:rPr>
            </w:pPr>
          </w:p>
          <w:p w14:paraId="5E535CC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3F1A3F9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D0657C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dokter')-&gt;get();</w:t>
            </w:r>
          </w:p>
          <w:p w14:paraId="2762318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D13DA57" w14:textId="77777777" w:rsidR="00AC75E4" w:rsidRPr="007567D5" w:rsidRDefault="00AC75E4" w:rsidP="0081212C">
            <w:pPr>
              <w:tabs>
                <w:tab w:val="left" w:pos="1340"/>
              </w:tabs>
              <w:rPr>
                <w:rFonts w:ascii="Consolas" w:hAnsi="Consolas" w:cs="Times New Roman"/>
                <w:sz w:val="14"/>
                <w:szCs w:val="14"/>
              </w:rPr>
            </w:pPr>
          </w:p>
          <w:p w14:paraId="7DAC3FE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541D5EE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5CED53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dokter')-&gt;insert($data);</w:t>
            </w:r>
          </w:p>
          <w:p w14:paraId="6AD60D7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0CEBB49"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71AD950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DetailJadwal</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52998DD7" w14:textId="77777777" w:rsidTr="0081212C">
        <w:tc>
          <w:tcPr>
            <w:tcW w:w="8570" w:type="dxa"/>
          </w:tcPr>
          <w:p w14:paraId="2B3A4A4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763FD2C4" w14:textId="77777777" w:rsidR="00AC75E4" w:rsidRPr="007567D5" w:rsidRDefault="00AC75E4" w:rsidP="0081212C">
            <w:pPr>
              <w:tabs>
                <w:tab w:val="left" w:pos="1340"/>
              </w:tabs>
              <w:rPr>
                <w:rFonts w:ascii="Consolas" w:hAnsi="Consolas" w:cs="Times New Roman"/>
                <w:sz w:val="14"/>
                <w:szCs w:val="14"/>
              </w:rPr>
            </w:pPr>
          </w:p>
          <w:p w14:paraId="09858EA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63BE9AC5" w14:textId="77777777" w:rsidR="00AC75E4" w:rsidRPr="007567D5" w:rsidRDefault="00AC75E4" w:rsidP="0081212C">
            <w:pPr>
              <w:tabs>
                <w:tab w:val="left" w:pos="1340"/>
              </w:tabs>
              <w:rPr>
                <w:rFonts w:ascii="Consolas" w:hAnsi="Consolas" w:cs="Times New Roman"/>
                <w:sz w:val="14"/>
                <w:szCs w:val="14"/>
              </w:rPr>
            </w:pPr>
          </w:p>
          <w:p w14:paraId="22446C4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35FBC60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16E8BE4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79D88B6C" w14:textId="77777777" w:rsidR="00AC75E4" w:rsidRPr="007567D5" w:rsidRDefault="00AC75E4" w:rsidP="0081212C">
            <w:pPr>
              <w:tabs>
                <w:tab w:val="left" w:pos="1340"/>
              </w:tabs>
              <w:rPr>
                <w:rFonts w:ascii="Consolas" w:hAnsi="Consolas" w:cs="Times New Roman"/>
                <w:sz w:val="14"/>
                <w:szCs w:val="14"/>
              </w:rPr>
            </w:pPr>
          </w:p>
          <w:p w14:paraId="0369A21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DetailJadwal extends Model</w:t>
            </w:r>
          </w:p>
          <w:p w14:paraId="067B85D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4BCAB29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3A32461D" w14:textId="77777777" w:rsidR="00AC75E4" w:rsidRPr="007567D5" w:rsidRDefault="00AC75E4" w:rsidP="0081212C">
            <w:pPr>
              <w:tabs>
                <w:tab w:val="left" w:pos="1340"/>
              </w:tabs>
              <w:rPr>
                <w:rFonts w:ascii="Consolas" w:hAnsi="Consolas" w:cs="Times New Roman"/>
                <w:sz w:val="14"/>
                <w:szCs w:val="14"/>
              </w:rPr>
            </w:pPr>
          </w:p>
          <w:p w14:paraId="35B898A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detail_jadwal';</w:t>
            </w:r>
          </w:p>
          <w:p w14:paraId="05C541D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jadwal_id';</w:t>
            </w:r>
          </w:p>
          <w:p w14:paraId="7B7CBD8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7B7F1896" w14:textId="77777777" w:rsidR="00AC75E4" w:rsidRPr="007567D5" w:rsidRDefault="00AC75E4" w:rsidP="0081212C">
            <w:pPr>
              <w:tabs>
                <w:tab w:val="left" w:pos="1340"/>
              </w:tabs>
              <w:rPr>
                <w:rFonts w:ascii="Consolas" w:hAnsi="Consolas" w:cs="Times New Roman"/>
                <w:sz w:val="14"/>
                <w:szCs w:val="14"/>
              </w:rPr>
            </w:pPr>
          </w:p>
          <w:p w14:paraId="55DF36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 xml:space="preserve">    protected $fillable = [</w:t>
            </w:r>
          </w:p>
          <w:p w14:paraId="6F2CE27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okter_id',</w:t>
            </w:r>
          </w:p>
          <w:p w14:paraId="27F8AB7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hari',</w:t>
            </w:r>
          </w:p>
          <w:p w14:paraId="09D71C4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sesi'</w:t>
            </w:r>
          </w:p>
          <w:p w14:paraId="1C65533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63578DB" w14:textId="77777777" w:rsidR="00AC75E4" w:rsidRPr="007567D5" w:rsidRDefault="00AC75E4" w:rsidP="0081212C">
            <w:pPr>
              <w:tabs>
                <w:tab w:val="left" w:pos="1340"/>
              </w:tabs>
              <w:rPr>
                <w:rFonts w:ascii="Consolas" w:hAnsi="Consolas" w:cs="Times New Roman"/>
                <w:sz w:val="14"/>
                <w:szCs w:val="14"/>
              </w:rPr>
            </w:pPr>
          </w:p>
          <w:p w14:paraId="7C6A65A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dokter()</w:t>
            </w:r>
          </w:p>
          <w:p w14:paraId="18CA16A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BD2CE1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Dokter::class, 'dokter_id');</w:t>
            </w:r>
          </w:p>
          <w:p w14:paraId="0138492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75A407E" w14:textId="77777777" w:rsidR="00AC75E4" w:rsidRPr="007567D5" w:rsidRDefault="00AC75E4" w:rsidP="0081212C">
            <w:pPr>
              <w:tabs>
                <w:tab w:val="left" w:pos="1340"/>
              </w:tabs>
              <w:rPr>
                <w:rFonts w:ascii="Consolas" w:hAnsi="Consolas" w:cs="Times New Roman"/>
                <w:sz w:val="14"/>
                <w:szCs w:val="14"/>
              </w:rPr>
            </w:pPr>
          </w:p>
          <w:p w14:paraId="0C6902E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33A066A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B8DEFC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detail_jadwal')-&gt;get();</w:t>
            </w:r>
          </w:p>
          <w:p w14:paraId="7F337A9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4F36EB0" w14:textId="77777777" w:rsidR="00AC75E4" w:rsidRPr="007567D5" w:rsidRDefault="00AC75E4" w:rsidP="0081212C">
            <w:pPr>
              <w:tabs>
                <w:tab w:val="left" w:pos="1340"/>
              </w:tabs>
              <w:rPr>
                <w:rFonts w:ascii="Consolas" w:hAnsi="Consolas" w:cs="Times New Roman"/>
                <w:sz w:val="14"/>
                <w:szCs w:val="14"/>
              </w:rPr>
            </w:pPr>
          </w:p>
          <w:p w14:paraId="39EA42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6B11D63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652EB3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detail_jadwal')-&gt;insert($data);</w:t>
            </w:r>
          </w:p>
          <w:p w14:paraId="56169FE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D006117"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67E34CD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Dokter</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69028615" w14:textId="77777777" w:rsidTr="0081212C">
        <w:tc>
          <w:tcPr>
            <w:tcW w:w="8570" w:type="dxa"/>
          </w:tcPr>
          <w:p w14:paraId="1606D4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1F0D662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60149765" w14:textId="77777777" w:rsidR="00AC75E4" w:rsidRPr="007567D5" w:rsidRDefault="00AC75E4" w:rsidP="0081212C">
            <w:pPr>
              <w:tabs>
                <w:tab w:val="left" w:pos="1340"/>
              </w:tabs>
              <w:rPr>
                <w:rFonts w:ascii="Consolas" w:hAnsi="Consolas" w:cs="Times New Roman"/>
                <w:sz w:val="14"/>
                <w:szCs w:val="14"/>
              </w:rPr>
            </w:pPr>
          </w:p>
          <w:p w14:paraId="1100E47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6A4A97B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4AAABDBD" w14:textId="77777777" w:rsidR="00AC75E4" w:rsidRPr="007567D5" w:rsidRDefault="00AC75E4" w:rsidP="0081212C">
            <w:pPr>
              <w:tabs>
                <w:tab w:val="left" w:pos="1340"/>
              </w:tabs>
              <w:rPr>
                <w:rFonts w:ascii="Consolas" w:hAnsi="Consolas" w:cs="Times New Roman"/>
                <w:sz w:val="14"/>
                <w:szCs w:val="14"/>
              </w:rPr>
            </w:pPr>
          </w:p>
          <w:p w14:paraId="133DE45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Dokter extends Model</w:t>
            </w:r>
          </w:p>
          <w:p w14:paraId="486D879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2CF694B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0AB46F40" w14:textId="77777777" w:rsidR="00AC75E4" w:rsidRPr="007567D5" w:rsidRDefault="00AC75E4" w:rsidP="0081212C">
            <w:pPr>
              <w:tabs>
                <w:tab w:val="left" w:pos="1340"/>
              </w:tabs>
              <w:rPr>
                <w:rFonts w:ascii="Consolas" w:hAnsi="Consolas" w:cs="Times New Roman"/>
                <w:sz w:val="14"/>
                <w:szCs w:val="14"/>
              </w:rPr>
            </w:pPr>
          </w:p>
          <w:p w14:paraId="471CAF4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dokter';</w:t>
            </w:r>
          </w:p>
          <w:p w14:paraId="327C5BF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dokter_id';</w:t>
            </w:r>
          </w:p>
          <w:p w14:paraId="67E1805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5104EFAE" w14:textId="77777777" w:rsidR="00AC75E4" w:rsidRPr="007567D5" w:rsidRDefault="00AC75E4" w:rsidP="0081212C">
            <w:pPr>
              <w:tabs>
                <w:tab w:val="left" w:pos="1340"/>
              </w:tabs>
              <w:rPr>
                <w:rFonts w:ascii="Consolas" w:hAnsi="Consolas" w:cs="Times New Roman"/>
                <w:sz w:val="14"/>
                <w:szCs w:val="14"/>
              </w:rPr>
            </w:pPr>
          </w:p>
          <w:p w14:paraId="456BC5E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5293BA4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w:t>
            </w:r>
          </w:p>
          <w:p w14:paraId="085F338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mat',</w:t>
            </w:r>
          </w:p>
          <w:p w14:paraId="474993A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omor_hp',</w:t>
            </w:r>
          </w:p>
          <w:p w14:paraId="6CB2F31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lokasi_id',</w:t>
            </w:r>
          </w:p>
          <w:p w14:paraId="2824AFB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r_id,'</w:t>
            </w:r>
          </w:p>
          <w:p w14:paraId="2276E591" w14:textId="77777777" w:rsidR="00AC75E4" w:rsidRPr="007567D5" w:rsidRDefault="00AC75E4" w:rsidP="0081212C">
            <w:pPr>
              <w:tabs>
                <w:tab w:val="left" w:pos="1340"/>
              </w:tabs>
              <w:rPr>
                <w:rFonts w:ascii="Consolas" w:hAnsi="Consolas" w:cs="Times New Roman"/>
                <w:sz w:val="14"/>
                <w:szCs w:val="14"/>
              </w:rPr>
            </w:pPr>
          </w:p>
          <w:p w14:paraId="4651A17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4AC88D5" w14:textId="77777777" w:rsidR="00AC75E4" w:rsidRPr="007567D5" w:rsidRDefault="00AC75E4" w:rsidP="0081212C">
            <w:pPr>
              <w:tabs>
                <w:tab w:val="left" w:pos="1340"/>
              </w:tabs>
              <w:rPr>
                <w:rFonts w:ascii="Consolas" w:hAnsi="Consolas" w:cs="Times New Roman"/>
                <w:sz w:val="14"/>
                <w:szCs w:val="14"/>
              </w:rPr>
            </w:pPr>
          </w:p>
          <w:p w14:paraId="2A0A201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detailJadwal()</w:t>
            </w:r>
          </w:p>
          <w:p w14:paraId="617E85A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DDA02F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DetailJadwal::class, 'dokter_id');</w:t>
            </w:r>
          </w:p>
          <w:p w14:paraId="3FB10A3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5E187D9" w14:textId="77777777" w:rsidR="00AC75E4" w:rsidRPr="007567D5" w:rsidRDefault="00AC75E4" w:rsidP="0081212C">
            <w:pPr>
              <w:tabs>
                <w:tab w:val="left" w:pos="1340"/>
              </w:tabs>
              <w:rPr>
                <w:rFonts w:ascii="Consolas" w:hAnsi="Consolas" w:cs="Times New Roman"/>
                <w:sz w:val="14"/>
                <w:szCs w:val="14"/>
              </w:rPr>
            </w:pPr>
          </w:p>
          <w:p w14:paraId="3825353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izin()</w:t>
            </w:r>
          </w:p>
          <w:p w14:paraId="067797B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502F57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Izin::class, 'dokter_id');</w:t>
            </w:r>
          </w:p>
          <w:p w14:paraId="4D8F5E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016E1D3" w14:textId="77777777" w:rsidR="00AC75E4" w:rsidRPr="007567D5" w:rsidRDefault="00AC75E4" w:rsidP="0081212C">
            <w:pPr>
              <w:tabs>
                <w:tab w:val="left" w:pos="1340"/>
              </w:tabs>
              <w:rPr>
                <w:rFonts w:ascii="Consolas" w:hAnsi="Consolas" w:cs="Times New Roman"/>
                <w:sz w:val="14"/>
                <w:szCs w:val="14"/>
              </w:rPr>
            </w:pPr>
          </w:p>
          <w:p w14:paraId="58E226B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kamMedik()</w:t>
            </w:r>
          </w:p>
          <w:p w14:paraId="76F4ADE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3C1165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RekamMedik::class, 'dokter_id');</w:t>
            </w:r>
          </w:p>
          <w:p w14:paraId="4182FF1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981F0DF"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20DEC320"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Izi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23E40A0F" w14:textId="77777777" w:rsidTr="0081212C">
        <w:tc>
          <w:tcPr>
            <w:tcW w:w="8570" w:type="dxa"/>
          </w:tcPr>
          <w:p w14:paraId="1CF060E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4CC1E27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451AE98B" w14:textId="77777777" w:rsidR="00AC75E4" w:rsidRPr="007567D5" w:rsidRDefault="00AC75E4" w:rsidP="0081212C">
            <w:pPr>
              <w:tabs>
                <w:tab w:val="left" w:pos="1340"/>
              </w:tabs>
              <w:rPr>
                <w:rFonts w:ascii="Consolas" w:hAnsi="Consolas" w:cs="Times New Roman"/>
                <w:sz w:val="14"/>
                <w:szCs w:val="14"/>
              </w:rPr>
            </w:pPr>
          </w:p>
          <w:p w14:paraId="347E574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6DE8350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0048659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746EA72C" w14:textId="77777777" w:rsidR="00AC75E4" w:rsidRPr="007567D5" w:rsidRDefault="00AC75E4" w:rsidP="0081212C">
            <w:pPr>
              <w:tabs>
                <w:tab w:val="left" w:pos="1340"/>
              </w:tabs>
              <w:rPr>
                <w:rFonts w:ascii="Consolas" w:hAnsi="Consolas" w:cs="Times New Roman"/>
                <w:sz w:val="14"/>
                <w:szCs w:val="14"/>
              </w:rPr>
            </w:pPr>
          </w:p>
          <w:p w14:paraId="5410483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Izin extends Model</w:t>
            </w:r>
          </w:p>
          <w:p w14:paraId="0FAEFFD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47995B6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61547421" w14:textId="77777777" w:rsidR="00AC75E4" w:rsidRPr="007567D5" w:rsidRDefault="00AC75E4" w:rsidP="0081212C">
            <w:pPr>
              <w:tabs>
                <w:tab w:val="left" w:pos="1340"/>
              </w:tabs>
              <w:rPr>
                <w:rFonts w:ascii="Consolas" w:hAnsi="Consolas" w:cs="Times New Roman"/>
                <w:sz w:val="14"/>
                <w:szCs w:val="14"/>
              </w:rPr>
            </w:pPr>
          </w:p>
          <w:p w14:paraId="7FF7FD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izin_dokter';</w:t>
            </w:r>
          </w:p>
          <w:p w14:paraId="67C6720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izin_id';</w:t>
            </w:r>
          </w:p>
          <w:p w14:paraId="4311106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00AEBFB9" w14:textId="77777777" w:rsidR="00AC75E4" w:rsidRPr="007567D5" w:rsidRDefault="00AC75E4" w:rsidP="0081212C">
            <w:pPr>
              <w:tabs>
                <w:tab w:val="left" w:pos="1340"/>
              </w:tabs>
              <w:rPr>
                <w:rFonts w:ascii="Consolas" w:hAnsi="Consolas" w:cs="Times New Roman"/>
                <w:sz w:val="14"/>
                <w:szCs w:val="14"/>
              </w:rPr>
            </w:pPr>
          </w:p>
          <w:p w14:paraId="4AFDC53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0482D0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 xml:space="preserve">        'user_id',</w:t>
            </w:r>
          </w:p>
          <w:p w14:paraId="297FF30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_awal',</w:t>
            </w:r>
          </w:p>
          <w:p w14:paraId="2C9BF1D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_akhir',</w:t>
            </w:r>
          </w:p>
          <w:p w14:paraId="7599C72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san',</w:t>
            </w:r>
          </w:p>
          <w:p w14:paraId="277B16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status',</w:t>
            </w:r>
          </w:p>
          <w:p w14:paraId="380D223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AE78315" w14:textId="77777777" w:rsidR="00AC75E4" w:rsidRPr="007567D5" w:rsidRDefault="00AC75E4" w:rsidP="0081212C">
            <w:pPr>
              <w:tabs>
                <w:tab w:val="left" w:pos="1340"/>
              </w:tabs>
              <w:rPr>
                <w:rFonts w:ascii="Consolas" w:hAnsi="Consolas" w:cs="Times New Roman"/>
                <w:sz w:val="14"/>
                <w:szCs w:val="14"/>
              </w:rPr>
            </w:pPr>
          </w:p>
          <w:p w14:paraId="4E9C9F4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69987C1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9DCF81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izin_dokter')-&gt;get();</w:t>
            </w:r>
          </w:p>
          <w:p w14:paraId="4D254DC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   </w:t>
            </w:r>
          </w:p>
          <w:p w14:paraId="2B25046A" w14:textId="77777777" w:rsidR="00AC75E4" w:rsidRPr="007567D5" w:rsidRDefault="00AC75E4" w:rsidP="0081212C">
            <w:pPr>
              <w:tabs>
                <w:tab w:val="left" w:pos="1340"/>
              </w:tabs>
              <w:rPr>
                <w:rFonts w:ascii="Consolas" w:hAnsi="Consolas" w:cs="Times New Roman"/>
                <w:sz w:val="14"/>
                <w:szCs w:val="14"/>
              </w:rPr>
            </w:pPr>
          </w:p>
          <w:p w14:paraId="4627106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63AE0F1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786025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izin_dokter')-&gt;insert($data);</w:t>
            </w:r>
          </w:p>
          <w:p w14:paraId="5B143EF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2C0332B" w14:textId="77777777" w:rsidR="00AC75E4" w:rsidRPr="007567D5" w:rsidRDefault="00AC75E4" w:rsidP="0081212C">
            <w:pPr>
              <w:tabs>
                <w:tab w:val="left" w:pos="1340"/>
              </w:tabs>
              <w:rPr>
                <w:rFonts w:ascii="Consolas" w:hAnsi="Consolas" w:cs="Times New Roman"/>
                <w:sz w:val="14"/>
                <w:szCs w:val="14"/>
              </w:rPr>
            </w:pPr>
          </w:p>
          <w:p w14:paraId="1277BD4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users()</w:t>
            </w:r>
          </w:p>
          <w:p w14:paraId="16A44F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87CDA7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User::class, 'user_id');</w:t>
            </w:r>
          </w:p>
          <w:p w14:paraId="28D5DE8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FC6859C" w14:textId="77777777" w:rsidR="00AC75E4" w:rsidRPr="007567D5" w:rsidRDefault="00AC75E4" w:rsidP="0081212C">
            <w:pPr>
              <w:tabs>
                <w:tab w:val="left" w:pos="1340"/>
              </w:tabs>
              <w:rPr>
                <w:rFonts w:ascii="Consolas" w:hAnsi="Consolas" w:cs="Times New Roman"/>
                <w:sz w:val="14"/>
                <w:szCs w:val="14"/>
              </w:rPr>
            </w:pPr>
          </w:p>
          <w:p w14:paraId="6E007DB9"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7E62B1FE"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Lokasi</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73C0EC9A" w14:textId="77777777" w:rsidTr="0081212C">
        <w:tc>
          <w:tcPr>
            <w:tcW w:w="8570" w:type="dxa"/>
          </w:tcPr>
          <w:p w14:paraId="2B53679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lt;?php </w:t>
            </w:r>
          </w:p>
          <w:p w14:paraId="39B9F1A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2D799AA5" w14:textId="77777777" w:rsidR="00AC75E4" w:rsidRPr="007567D5" w:rsidRDefault="00AC75E4" w:rsidP="0081212C">
            <w:pPr>
              <w:tabs>
                <w:tab w:val="left" w:pos="1340"/>
              </w:tabs>
              <w:rPr>
                <w:rFonts w:ascii="Consolas" w:hAnsi="Consolas" w:cs="Times New Roman"/>
                <w:sz w:val="14"/>
                <w:szCs w:val="14"/>
              </w:rPr>
            </w:pPr>
          </w:p>
          <w:p w14:paraId="2D2E7E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6BA9E88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704A0E0E" w14:textId="77777777" w:rsidR="00AC75E4" w:rsidRPr="007567D5" w:rsidRDefault="00AC75E4" w:rsidP="0081212C">
            <w:pPr>
              <w:tabs>
                <w:tab w:val="left" w:pos="1340"/>
              </w:tabs>
              <w:rPr>
                <w:rFonts w:ascii="Consolas" w:hAnsi="Consolas" w:cs="Times New Roman"/>
                <w:sz w:val="14"/>
                <w:szCs w:val="14"/>
              </w:rPr>
            </w:pPr>
          </w:p>
          <w:p w14:paraId="640A23E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Lokasi extends Model</w:t>
            </w:r>
          </w:p>
          <w:p w14:paraId="74100F4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2727507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2A46C344" w14:textId="77777777" w:rsidR="00AC75E4" w:rsidRPr="007567D5" w:rsidRDefault="00AC75E4" w:rsidP="0081212C">
            <w:pPr>
              <w:tabs>
                <w:tab w:val="left" w:pos="1340"/>
              </w:tabs>
              <w:rPr>
                <w:rFonts w:ascii="Consolas" w:hAnsi="Consolas" w:cs="Times New Roman"/>
                <w:sz w:val="14"/>
                <w:szCs w:val="14"/>
              </w:rPr>
            </w:pPr>
          </w:p>
          <w:p w14:paraId="77BDDFF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lokasi';</w:t>
            </w:r>
          </w:p>
          <w:p w14:paraId="4A4605E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lokasi_id';</w:t>
            </w:r>
          </w:p>
          <w:p w14:paraId="7B5C926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296886EE" w14:textId="77777777" w:rsidR="00AC75E4" w:rsidRPr="007567D5" w:rsidRDefault="00AC75E4" w:rsidP="0081212C">
            <w:pPr>
              <w:tabs>
                <w:tab w:val="left" w:pos="1340"/>
              </w:tabs>
              <w:rPr>
                <w:rFonts w:ascii="Consolas" w:hAnsi="Consolas" w:cs="Times New Roman"/>
                <w:sz w:val="14"/>
                <w:szCs w:val="14"/>
              </w:rPr>
            </w:pPr>
          </w:p>
          <w:p w14:paraId="2A0D1D5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542AA9D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_Lokasi',</w:t>
            </w:r>
          </w:p>
          <w:p w14:paraId="03C312F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mat'</w:t>
            </w:r>
          </w:p>
          <w:p w14:paraId="6DBAA65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C8BCB3E" w14:textId="77777777" w:rsidR="00AC75E4" w:rsidRPr="007567D5" w:rsidRDefault="00AC75E4" w:rsidP="0081212C">
            <w:pPr>
              <w:tabs>
                <w:tab w:val="left" w:pos="1340"/>
              </w:tabs>
              <w:rPr>
                <w:rFonts w:ascii="Consolas" w:hAnsi="Consolas" w:cs="Times New Roman"/>
                <w:sz w:val="14"/>
                <w:szCs w:val="14"/>
              </w:rPr>
            </w:pPr>
          </w:p>
          <w:p w14:paraId="0A00E49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5F4D366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02C58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Reservasi::class, 'lokasi_id');</w:t>
            </w:r>
          </w:p>
          <w:p w14:paraId="303E57A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2B5CE87"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4B41CECC"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Pasie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42A4DAD1" w14:textId="77777777" w:rsidTr="0081212C">
        <w:tc>
          <w:tcPr>
            <w:tcW w:w="8570" w:type="dxa"/>
          </w:tcPr>
          <w:p w14:paraId="36A755E1" w14:textId="77777777" w:rsidR="00AC75E4" w:rsidRPr="007567D5" w:rsidRDefault="00AC75E4" w:rsidP="0081212C">
            <w:pPr>
              <w:tabs>
                <w:tab w:val="left" w:pos="1372"/>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4C96768C" w14:textId="77777777" w:rsidR="00AC75E4" w:rsidRPr="007567D5" w:rsidRDefault="00AC75E4" w:rsidP="0081212C">
            <w:pPr>
              <w:tabs>
                <w:tab w:val="left" w:pos="1372"/>
              </w:tabs>
              <w:rPr>
                <w:rFonts w:ascii="Consolas" w:hAnsi="Consolas" w:cs="Times New Roman"/>
                <w:sz w:val="14"/>
                <w:szCs w:val="14"/>
              </w:rPr>
            </w:pPr>
          </w:p>
          <w:p w14:paraId="434EC295"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namespace App\Models;</w:t>
            </w:r>
          </w:p>
          <w:p w14:paraId="3F8BB348" w14:textId="77777777" w:rsidR="00AC75E4" w:rsidRPr="007567D5" w:rsidRDefault="00AC75E4" w:rsidP="0081212C">
            <w:pPr>
              <w:tabs>
                <w:tab w:val="left" w:pos="1372"/>
              </w:tabs>
              <w:rPr>
                <w:rFonts w:ascii="Consolas" w:hAnsi="Consolas" w:cs="Times New Roman"/>
                <w:sz w:val="14"/>
                <w:szCs w:val="14"/>
              </w:rPr>
            </w:pPr>
          </w:p>
          <w:p w14:paraId="6D69B33C"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0B0DFC16"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use Illuminate\Database\Eloquent\Model;</w:t>
            </w:r>
          </w:p>
          <w:p w14:paraId="328C9210"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use Illuminate\Support\Facades\DB;</w:t>
            </w:r>
          </w:p>
          <w:p w14:paraId="55CC40E2" w14:textId="77777777" w:rsidR="00AC75E4" w:rsidRPr="007567D5" w:rsidRDefault="00AC75E4" w:rsidP="0081212C">
            <w:pPr>
              <w:tabs>
                <w:tab w:val="left" w:pos="1372"/>
              </w:tabs>
              <w:rPr>
                <w:rFonts w:ascii="Consolas" w:hAnsi="Consolas" w:cs="Times New Roman"/>
                <w:sz w:val="14"/>
                <w:szCs w:val="14"/>
              </w:rPr>
            </w:pPr>
          </w:p>
          <w:p w14:paraId="17E20C7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class Pasien extends Model</w:t>
            </w:r>
          </w:p>
          <w:p w14:paraId="560546C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w:t>
            </w:r>
          </w:p>
          <w:p w14:paraId="23797C2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rotected $table = 'pasien';</w:t>
            </w:r>
          </w:p>
          <w:p w14:paraId="069C32D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rotected $primaryKey = 'pasien_id';</w:t>
            </w:r>
          </w:p>
          <w:p w14:paraId="3158348F"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timestamps = false;</w:t>
            </w:r>
          </w:p>
          <w:p w14:paraId="1FE5177C" w14:textId="77777777" w:rsidR="00AC75E4" w:rsidRPr="007567D5" w:rsidRDefault="00AC75E4" w:rsidP="0081212C">
            <w:pPr>
              <w:tabs>
                <w:tab w:val="left" w:pos="1372"/>
              </w:tabs>
              <w:rPr>
                <w:rFonts w:ascii="Consolas" w:hAnsi="Consolas" w:cs="Times New Roman"/>
                <w:sz w:val="14"/>
                <w:szCs w:val="14"/>
              </w:rPr>
            </w:pPr>
          </w:p>
          <w:p w14:paraId="32C2B91A"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rotected $fillable = [</w:t>
            </w:r>
          </w:p>
          <w:p w14:paraId="7343F81A"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nama',</w:t>
            </w:r>
          </w:p>
          <w:p w14:paraId="1191FF9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tempat_lahir',</w:t>
            </w:r>
          </w:p>
          <w:p w14:paraId="290757B1"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tanggal_lahir',</w:t>
            </w:r>
          </w:p>
          <w:p w14:paraId="19BBE33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ekerjaan',</w:t>
            </w:r>
          </w:p>
          <w:p w14:paraId="58096F01"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alamat',</w:t>
            </w:r>
          </w:p>
          <w:p w14:paraId="7CF45D0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no_Telp',</w:t>
            </w:r>
          </w:p>
          <w:p w14:paraId="45A1529F"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user_id'</w:t>
            </w:r>
          </w:p>
          <w:p w14:paraId="58EB747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5BDF660C" w14:textId="77777777" w:rsidR="00AC75E4" w:rsidRPr="007567D5" w:rsidRDefault="00AC75E4" w:rsidP="0081212C">
            <w:pPr>
              <w:tabs>
                <w:tab w:val="left" w:pos="1372"/>
              </w:tabs>
              <w:rPr>
                <w:rFonts w:ascii="Consolas" w:hAnsi="Consolas" w:cs="Times New Roman"/>
                <w:sz w:val="14"/>
                <w:szCs w:val="14"/>
              </w:rPr>
            </w:pPr>
          </w:p>
          <w:p w14:paraId="245AC762"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users()</w:t>
            </w:r>
          </w:p>
          <w:p w14:paraId="499FB917"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0F8C93E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return $this-&gt;hasOne(User::class, 'id', 'id');</w:t>
            </w:r>
          </w:p>
          <w:p w14:paraId="1F13CC82"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55994FCC" w14:textId="77777777" w:rsidR="00AC75E4" w:rsidRPr="007567D5" w:rsidRDefault="00AC75E4" w:rsidP="0081212C">
            <w:pPr>
              <w:tabs>
                <w:tab w:val="left" w:pos="1372"/>
              </w:tabs>
              <w:rPr>
                <w:rFonts w:ascii="Consolas" w:hAnsi="Consolas" w:cs="Times New Roman"/>
                <w:sz w:val="14"/>
                <w:szCs w:val="14"/>
              </w:rPr>
            </w:pPr>
          </w:p>
          <w:p w14:paraId="7597244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allData()</w:t>
            </w:r>
          </w:p>
          <w:p w14:paraId="425738C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27299EFB"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return DB::table('pasien')-&gt;get();</w:t>
            </w:r>
          </w:p>
          <w:p w14:paraId="02C4CC9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52EA7D2C" w14:textId="77777777" w:rsidR="00AC75E4" w:rsidRPr="007567D5" w:rsidRDefault="00AC75E4" w:rsidP="0081212C">
            <w:pPr>
              <w:tabs>
                <w:tab w:val="left" w:pos="1372"/>
              </w:tabs>
              <w:rPr>
                <w:rFonts w:ascii="Consolas" w:hAnsi="Consolas" w:cs="Times New Roman"/>
                <w:sz w:val="14"/>
                <w:szCs w:val="14"/>
              </w:rPr>
            </w:pPr>
          </w:p>
          <w:p w14:paraId="08D0EE8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525BB750"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23946516"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DB::table('pasien')-&gt;insert($data);</w:t>
            </w:r>
          </w:p>
          <w:p w14:paraId="0EF6BB7C"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2A834A42" w14:textId="77777777" w:rsidR="00AC75E4" w:rsidRPr="007567D5" w:rsidRDefault="00AC75E4" w:rsidP="0081212C">
            <w:pPr>
              <w:tabs>
                <w:tab w:val="left" w:pos="1372"/>
              </w:tabs>
              <w:rPr>
                <w:rFonts w:ascii="Consolas" w:hAnsi="Consolas" w:cs="Times New Roman"/>
                <w:sz w:val="14"/>
                <w:szCs w:val="14"/>
              </w:rPr>
            </w:pPr>
          </w:p>
          <w:p w14:paraId="09C48106"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pasien()</w:t>
            </w:r>
          </w:p>
          <w:p w14:paraId="52967BC0"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721653E8"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return $this-&gt;hasMany(Reservasi::class, 'id', 'id');</w:t>
            </w:r>
          </w:p>
          <w:p w14:paraId="5D9DDF58"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0C8E1ABF" w14:textId="77777777" w:rsidR="00AC75E4" w:rsidRPr="00D10282"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w:t>
            </w:r>
          </w:p>
        </w:tc>
      </w:tr>
    </w:tbl>
    <w:p w14:paraId="496B5E10"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Pengeluara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30D21545" w14:textId="77777777" w:rsidTr="0081212C">
        <w:tc>
          <w:tcPr>
            <w:tcW w:w="8570" w:type="dxa"/>
          </w:tcPr>
          <w:p w14:paraId="3704795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41B0875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2C44713E" w14:textId="77777777" w:rsidR="00AC75E4" w:rsidRPr="007567D5" w:rsidRDefault="00AC75E4" w:rsidP="0081212C">
            <w:pPr>
              <w:tabs>
                <w:tab w:val="left" w:pos="1340"/>
              </w:tabs>
              <w:rPr>
                <w:rFonts w:ascii="Consolas" w:hAnsi="Consolas" w:cs="Times New Roman"/>
                <w:sz w:val="14"/>
                <w:szCs w:val="14"/>
              </w:rPr>
            </w:pPr>
          </w:p>
          <w:p w14:paraId="58B9153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4F6EBF1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66A5710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73ED0E2C" w14:textId="77777777" w:rsidR="00AC75E4" w:rsidRPr="007567D5" w:rsidRDefault="00AC75E4" w:rsidP="0081212C">
            <w:pPr>
              <w:tabs>
                <w:tab w:val="left" w:pos="1340"/>
              </w:tabs>
              <w:rPr>
                <w:rFonts w:ascii="Consolas" w:hAnsi="Consolas" w:cs="Times New Roman"/>
                <w:sz w:val="14"/>
                <w:szCs w:val="14"/>
              </w:rPr>
            </w:pPr>
          </w:p>
          <w:p w14:paraId="6845B3E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Pengeluaran extends Model</w:t>
            </w:r>
          </w:p>
          <w:p w14:paraId="5512AF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48DE101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0A1D5BD8" w14:textId="77777777" w:rsidR="00AC75E4" w:rsidRPr="007567D5" w:rsidRDefault="00AC75E4" w:rsidP="0081212C">
            <w:pPr>
              <w:tabs>
                <w:tab w:val="left" w:pos="1340"/>
              </w:tabs>
              <w:rPr>
                <w:rFonts w:ascii="Consolas" w:hAnsi="Consolas" w:cs="Times New Roman"/>
                <w:sz w:val="14"/>
                <w:szCs w:val="14"/>
              </w:rPr>
            </w:pPr>
          </w:p>
          <w:p w14:paraId="2359142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pengeluaran';</w:t>
            </w:r>
          </w:p>
          <w:p w14:paraId="2B662BB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pengeluaran_id';</w:t>
            </w:r>
          </w:p>
          <w:p w14:paraId="09A7599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74245DA7" w14:textId="77777777" w:rsidR="00AC75E4" w:rsidRPr="007567D5" w:rsidRDefault="00AC75E4" w:rsidP="0081212C">
            <w:pPr>
              <w:tabs>
                <w:tab w:val="left" w:pos="1340"/>
              </w:tabs>
              <w:rPr>
                <w:rFonts w:ascii="Consolas" w:hAnsi="Consolas" w:cs="Times New Roman"/>
                <w:sz w:val="14"/>
                <w:szCs w:val="14"/>
              </w:rPr>
            </w:pPr>
          </w:p>
          <w:p w14:paraId="3229B62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053E7C0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dmin_id',</w:t>
            </w:r>
          </w:p>
          <w:p w14:paraId="4929857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eskripsi_pengeluaran',</w:t>
            </w:r>
          </w:p>
          <w:p w14:paraId="58F20D6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_pengeluaran',</w:t>
            </w:r>
          </w:p>
          <w:p w14:paraId="58F92D3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kategori_pengeluaran',</w:t>
            </w:r>
          </w:p>
          <w:p w14:paraId="6A47858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jumlah_pengeluaran',</w:t>
            </w:r>
          </w:p>
          <w:p w14:paraId="54DB100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w:t>
            </w:r>
          </w:p>
          <w:p w14:paraId="73035B1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2C9C303" w14:textId="77777777" w:rsidR="00AC75E4" w:rsidRPr="007567D5" w:rsidRDefault="00AC75E4" w:rsidP="0081212C">
            <w:pPr>
              <w:tabs>
                <w:tab w:val="left" w:pos="1340"/>
              </w:tabs>
              <w:rPr>
                <w:rFonts w:ascii="Consolas" w:hAnsi="Consolas" w:cs="Times New Roman"/>
                <w:sz w:val="14"/>
                <w:szCs w:val="14"/>
              </w:rPr>
            </w:pPr>
          </w:p>
          <w:p w14:paraId="714B457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min()</w:t>
            </w:r>
          </w:p>
          <w:p w14:paraId="6FB5F93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325C7E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Admin::class, 'admin_id');</w:t>
            </w:r>
          </w:p>
          <w:p w14:paraId="4B72F9E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4E9FEF8" w14:textId="77777777" w:rsidR="00AC75E4" w:rsidRPr="007567D5" w:rsidRDefault="00AC75E4" w:rsidP="0081212C">
            <w:pPr>
              <w:tabs>
                <w:tab w:val="left" w:pos="1340"/>
              </w:tabs>
              <w:rPr>
                <w:rFonts w:ascii="Consolas" w:hAnsi="Consolas" w:cs="Times New Roman"/>
                <w:sz w:val="14"/>
                <w:szCs w:val="14"/>
              </w:rPr>
            </w:pPr>
          </w:p>
          <w:p w14:paraId="6FE720B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10DF2EA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D0C8CA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pengeluaran')-&gt;get();</w:t>
            </w:r>
          </w:p>
          <w:p w14:paraId="457D15B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AB81EDE" w14:textId="77777777" w:rsidR="00AC75E4" w:rsidRPr="007567D5" w:rsidRDefault="00AC75E4" w:rsidP="0081212C">
            <w:pPr>
              <w:tabs>
                <w:tab w:val="left" w:pos="1340"/>
              </w:tabs>
              <w:rPr>
                <w:rFonts w:ascii="Consolas" w:hAnsi="Consolas" w:cs="Times New Roman"/>
                <w:sz w:val="14"/>
                <w:szCs w:val="14"/>
              </w:rPr>
            </w:pPr>
          </w:p>
          <w:p w14:paraId="34852CB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74119BA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28C7B4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pengeluaran')-&gt;insert($data);</w:t>
            </w:r>
          </w:p>
          <w:p w14:paraId="4263371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344C8A3"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0686BBE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Perawata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72AFFA02" w14:textId="77777777" w:rsidTr="0081212C">
        <w:tc>
          <w:tcPr>
            <w:tcW w:w="8570" w:type="dxa"/>
          </w:tcPr>
          <w:p w14:paraId="79E268F9" w14:textId="77777777" w:rsidR="00AC75E4" w:rsidRPr="007567D5" w:rsidRDefault="00AC75E4" w:rsidP="0081212C">
            <w:pPr>
              <w:tabs>
                <w:tab w:val="left" w:pos="1019"/>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7DE2082C"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namespace App\Models;</w:t>
            </w:r>
          </w:p>
          <w:p w14:paraId="63607997" w14:textId="77777777" w:rsidR="00AC75E4" w:rsidRPr="007567D5" w:rsidRDefault="00AC75E4" w:rsidP="0081212C">
            <w:pPr>
              <w:tabs>
                <w:tab w:val="left" w:pos="1019"/>
              </w:tabs>
              <w:rPr>
                <w:rFonts w:ascii="Consolas" w:hAnsi="Consolas" w:cs="Times New Roman"/>
                <w:sz w:val="14"/>
                <w:szCs w:val="14"/>
              </w:rPr>
            </w:pPr>
          </w:p>
          <w:p w14:paraId="07258E92"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46DB1C0E"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use Illuminate\Database\Eloquent\Model;</w:t>
            </w:r>
          </w:p>
          <w:p w14:paraId="5ED01495"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use Illuminate\Support\Facades\DB;</w:t>
            </w:r>
          </w:p>
          <w:p w14:paraId="6FB28D9D" w14:textId="77777777" w:rsidR="00AC75E4" w:rsidRPr="007567D5" w:rsidRDefault="00AC75E4" w:rsidP="0081212C">
            <w:pPr>
              <w:tabs>
                <w:tab w:val="left" w:pos="1019"/>
              </w:tabs>
              <w:rPr>
                <w:rFonts w:ascii="Consolas" w:hAnsi="Consolas" w:cs="Times New Roman"/>
                <w:sz w:val="14"/>
                <w:szCs w:val="14"/>
              </w:rPr>
            </w:pPr>
          </w:p>
          <w:p w14:paraId="2FEFB90C"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class Perawatan extends Model</w:t>
            </w:r>
          </w:p>
          <w:p w14:paraId="1A9AC25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w:t>
            </w:r>
          </w:p>
          <w:p w14:paraId="3E1DB02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use HasFactory;</w:t>
            </w:r>
          </w:p>
          <w:p w14:paraId="13FAFB38" w14:textId="77777777" w:rsidR="00AC75E4" w:rsidRPr="007567D5" w:rsidRDefault="00AC75E4" w:rsidP="0081212C">
            <w:pPr>
              <w:tabs>
                <w:tab w:val="left" w:pos="1019"/>
              </w:tabs>
              <w:rPr>
                <w:rFonts w:ascii="Consolas" w:hAnsi="Consolas" w:cs="Times New Roman"/>
                <w:sz w:val="14"/>
                <w:szCs w:val="14"/>
              </w:rPr>
            </w:pPr>
          </w:p>
          <w:p w14:paraId="1E84584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rotected $table = 'perawatan';</w:t>
            </w:r>
          </w:p>
          <w:p w14:paraId="563B79D4"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rotected $primaryKey = 'perawatan_id';</w:t>
            </w:r>
          </w:p>
          <w:p w14:paraId="42BD924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timestamps = false;</w:t>
            </w:r>
          </w:p>
          <w:p w14:paraId="7DA1ACF1" w14:textId="77777777" w:rsidR="00AC75E4" w:rsidRPr="007567D5" w:rsidRDefault="00AC75E4" w:rsidP="0081212C">
            <w:pPr>
              <w:tabs>
                <w:tab w:val="left" w:pos="1019"/>
              </w:tabs>
              <w:rPr>
                <w:rFonts w:ascii="Consolas" w:hAnsi="Consolas" w:cs="Times New Roman"/>
                <w:sz w:val="14"/>
                <w:szCs w:val="14"/>
              </w:rPr>
            </w:pPr>
          </w:p>
          <w:p w14:paraId="3E74A31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rotected $fillable = [</w:t>
            </w:r>
          </w:p>
          <w:p w14:paraId="1BA2A29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jenis_Perawatan',</w:t>
            </w:r>
          </w:p>
          <w:p w14:paraId="494576BE"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harga',</w:t>
            </w:r>
          </w:p>
          <w:p w14:paraId="08E92DB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estimasi_waktu_perawatan'</w:t>
            </w:r>
          </w:p>
          <w:p w14:paraId="748BA56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2C54B3FD" w14:textId="77777777" w:rsidR="00AC75E4" w:rsidRPr="007567D5" w:rsidRDefault="00AC75E4" w:rsidP="0081212C">
            <w:pPr>
              <w:tabs>
                <w:tab w:val="left" w:pos="1019"/>
              </w:tabs>
              <w:rPr>
                <w:rFonts w:ascii="Consolas" w:hAnsi="Consolas" w:cs="Times New Roman"/>
                <w:sz w:val="14"/>
                <w:szCs w:val="14"/>
              </w:rPr>
            </w:pPr>
          </w:p>
          <w:p w14:paraId="4889AF7A"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651DA87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3DD5ED6C"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return $this-&gt;belongsToMany(Reservasi::class, 'perawatan_reservasi', 'perawatan_id', 'reservasi_id');</w:t>
            </w:r>
          </w:p>
          <w:p w14:paraId="5302278B"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14B3DB23" w14:textId="77777777" w:rsidR="00AC75E4" w:rsidRPr="007567D5" w:rsidRDefault="00AC75E4" w:rsidP="0081212C">
            <w:pPr>
              <w:tabs>
                <w:tab w:val="left" w:pos="1019"/>
              </w:tabs>
              <w:rPr>
                <w:rFonts w:ascii="Consolas" w:hAnsi="Consolas" w:cs="Times New Roman"/>
                <w:sz w:val="14"/>
                <w:szCs w:val="14"/>
              </w:rPr>
            </w:pPr>
          </w:p>
          <w:p w14:paraId="52EA86C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function allData()</w:t>
            </w:r>
          </w:p>
          <w:p w14:paraId="0A429CC7"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38852F26"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return DB::table('perawatan')-&gt;get();</w:t>
            </w:r>
          </w:p>
          <w:p w14:paraId="686E88C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73819760"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4D99255A" w14:textId="77777777" w:rsidR="00AC75E4" w:rsidRPr="007567D5" w:rsidRDefault="00AC75E4" w:rsidP="0081212C">
            <w:pPr>
              <w:tabs>
                <w:tab w:val="left" w:pos="1019"/>
              </w:tabs>
              <w:rPr>
                <w:rFonts w:ascii="Consolas" w:hAnsi="Consolas" w:cs="Times New Roman"/>
                <w:sz w:val="14"/>
                <w:szCs w:val="14"/>
              </w:rPr>
            </w:pPr>
          </w:p>
          <w:p w14:paraId="073AC1B2" w14:textId="77777777" w:rsidR="00AC75E4" w:rsidRPr="007567D5" w:rsidRDefault="00AC75E4" w:rsidP="0081212C">
            <w:pPr>
              <w:tabs>
                <w:tab w:val="left" w:pos="1019"/>
              </w:tabs>
              <w:rPr>
                <w:rFonts w:ascii="Consolas" w:hAnsi="Consolas" w:cs="Times New Roman"/>
                <w:sz w:val="14"/>
                <w:szCs w:val="14"/>
              </w:rPr>
            </w:pPr>
          </w:p>
          <w:p w14:paraId="74256E87" w14:textId="77777777" w:rsidR="00AC75E4" w:rsidRPr="007567D5" w:rsidRDefault="00AC75E4" w:rsidP="0081212C">
            <w:pPr>
              <w:tabs>
                <w:tab w:val="left" w:pos="1019"/>
              </w:tabs>
              <w:rPr>
                <w:rFonts w:ascii="Consolas" w:hAnsi="Consolas" w:cs="Times New Roman"/>
                <w:sz w:val="14"/>
                <w:szCs w:val="14"/>
              </w:rPr>
            </w:pPr>
          </w:p>
          <w:p w14:paraId="5B0E18F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46E0B989"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363A95A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DB::table('perawatan')-&gt;insert($data);</w:t>
            </w:r>
          </w:p>
          <w:p w14:paraId="008B5207"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7BD698C7" w14:textId="77777777" w:rsidR="00AC75E4" w:rsidRPr="00D10282"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w:t>
            </w:r>
          </w:p>
        </w:tc>
      </w:tr>
    </w:tbl>
    <w:p w14:paraId="641723DF"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PerawatanReservasi</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070833B4" w14:textId="77777777" w:rsidTr="0081212C">
        <w:tc>
          <w:tcPr>
            <w:tcW w:w="8570" w:type="dxa"/>
          </w:tcPr>
          <w:p w14:paraId="66C819A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258DB86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48E7DD86" w14:textId="77777777" w:rsidR="00AC75E4" w:rsidRPr="007567D5" w:rsidRDefault="00AC75E4" w:rsidP="0081212C">
            <w:pPr>
              <w:tabs>
                <w:tab w:val="left" w:pos="1340"/>
              </w:tabs>
              <w:rPr>
                <w:rFonts w:ascii="Consolas" w:hAnsi="Consolas" w:cs="Times New Roman"/>
                <w:sz w:val="14"/>
                <w:szCs w:val="14"/>
              </w:rPr>
            </w:pPr>
          </w:p>
          <w:p w14:paraId="022A279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263C76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789C3A9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1C809504" w14:textId="77777777" w:rsidR="00AC75E4" w:rsidRPr="007567D5" w:rsidRDefault="00AC75E4" w:rsidP="0081212C">
            <w:pPr>
              <w:tabs>
                <w:tab w:val="left" w:pos="1340"/>
              </w:tabs>
              <w:rPr>
                <w:rFonts w:ascii="Consolas" w:hAnsi="Consolas" w:cs="Times New Roman"/>
                <w:sz w:val="14"/>
                <w:szCs w:val="14"/>
              </w:rPr>
            </w:pPr>
          </w:p>
          <w:p w14:paraId="0BE16C2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PerawatanReservasi extends Model</w:t>
            </w:r>
          </w:p>
          <w:p w14:paraId="61FE183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6BF4A55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2378CC62" w14:textId="77777777" w:rsidR="00AC75E4" w:rsidRPr="007567D5" w:rsidRDefault="00AC75E4" w:rsidP="0081212C">
            <w:pPr>
              <w:tabs>
                <w:tab w:val="left" w:pos="1340"/>
              </w:tabs>
              <w:rPr>
                <w:rFonts w:ascii="Consolas" w:hAnsi="Consolas" w:cs="Times New Roman"/>
                <w:sz w:val="14"/>
                <w:szCs w:val="14"/>
              </w:rPr>
            </w:pPr>
          </w:p>
          <w:p w14:paraId="6C459F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perawatan_reservasi';</w:t>
            </w:r>
          </w:p>
          <w:p w14:paraId="45F73C9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id';</w:t>
            </w:r>
          </w:p>
          <w:p w14:paraId="38DC20E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6FE82D83" w14:textId="77777777" w:rsidR="00AC75E4" w:rsidRPr="007567D5" w:rsidRDefault="00AC75E4" w:rsidP="0081212C">
            <w:pPr>
              <w:tabs>
                <w:tab w:val="left" w:pos="1340"/>
              </w:tabs>
              <w:rPr>
                <w:rFonts w:ascii="Consolas" w:hAnsi="Consolas" w:cs="Times New Roman"/>
                <w:sz w:val="14"/>
                <w:szCs w:val="14"/>
              </w:rPr>
            </w:pPr>
          </w:p>
          <w:p w14:paraId="3926FFB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282DC6F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erawatan_id',</w:t>
            </w:r>
          </w:p>
          <w:p w14:paraId="7F3681E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servasi_id',</w:t>
            </w:r>
          </w:p>
          <w:p w14:paraId="6922D0D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harga',</w:t>
            </w:r>
          </w:p>
          <w:p w14:paraId="77B2920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estimasi_waktu_perawatan'</w:t>
            </w:r>
          </w:p>
          <w:p w14:paraId="189A2E0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DE3AD35" w14:textId="77777777" w:rsidR="00AC75E4" w:rsidRPr="007567D5" w:rsidRDefault="00AC75E4" w:rsidP="0081212C">
            <w:pPr>
              <w:tabs>
                <w:tab w:val="left" w:pos="1340"/>
              </w:tabs>
              <w:rPr>
                <w:rFonts w:ascii="Consolas" w:hAnsi="Consolas" w:cs="Times New Roman"/>
                <w:sz w:val="14"/>
                <w:szCs w:val="14"/>
              </w:rPr>
            </w:pPr>
          </w:p>
          <w:p w14:paraId="5278CA1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7EED5CF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31492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Reservasi::class, 'reservasi_id', 'reservasi_id');</w:t>
            </w:r>
          </w:p>
          <w:p w14:paraId="7732DAC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500D697" w14:textId="77777777" w:rsidR="00AC75E4" w:rsidRPr="007567D5" w:rsidRDefault="00AC75E4" w:rsidP="0081212C">
            <w:pPr>
              <w:tabs>
                <w:tab w:val="left" w:pos="1340"/>
              </w:tabs>
              <w:rPr>
                <w:rFonts w:ascii="Consolas" w:hAnsi="Consolas" w:cs="Times New Roman"/>
                <w:sz w:val="14"/>
                <w:szCs w:val="14"/>
              </w:rPr>
            </w:pPr>
          </w:p>
          <w:p w14:paraId="3C35634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rawatan()</w:t>
            </w:r>
          </w:p>
          <w:p w14:paraId="672D8CF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9854C6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Perawatan::class, 'perawatan_id', 'perawatan_id');</w:t>
            </w:r>
          </w:p>
          <w:p w14:paraId="69D0C42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9015FD0" w14:textId="77777777" w:rsidR="00AC75E4" w:rsidRPr="007567D5" w:rsidRDefault="00AC75E4" w:rsidP="0081212C">
            <w:pPr>
              <w:tabs>
                <w:tab w:val="left" w:pos="1340"/>
              </w:tabs>
              <w:rPr>
                <w:rFonts w:ascii="Consolas" w:hAnsi="Consolas" w:cs="Times New Roman"/>
                <w:sz w:val="14"/>
                <w:szCs w:val="14"/>
              </w:rPr>
            </w:pPr>
          </w:p>
          <w:p w14:paraId="14C574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7600CC4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7A92E7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perawatan_reservasi')-&gt;get();</w:t>
            </w:r>
          </w:p>
          <w:p w14:paraId="506926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CF8274A"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60B4309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RekamMedik</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386338D0" w14:textId="77777777" w:rsidTr="0081212C">
        <w:tc>
          <w:tcPr>
            <w:tcW w:w="8570" w:type="dxa"/>
          </w:tcPr>
          <w:p w14:paraId="7BB82302" w14:textId="77777777" w:rsidR="00AC75E4" w:rsidRPr="007567D5" w:rsidRDefault="00AC75E4" w:rsidP="0081212C">
            <w:pPr>
              <w:tabs>
                <w:tab w:val="left" w:pos="1236"/>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6223F8FD" w14:textId="77777777" w:rsidR="00AC75E4" w:rsidRPr="007567D5" w:rsidRDefault="00AC75E4" w:rsidP="0081212C">
            <w:pPr>
              <w:tabs>
                <w:tab w:val="left" w:pos="1236"/>
              </w:tabs>
              <w:rPr>
                <w:rFonts w:ascii="Consolas" w:hAnsi="Consolas" w:cs="Times New Roman"/>
                <w:sz w:val="14"/>
                <w:szCs w:val="14"/>
              </w:rPr>
            </w:pPr>
          </w:p>
          <w:p w14:paraId="1913E61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namespace App\Models;</w:t>
            </w:r>
          </w:p>
          <w:p w14:paraId="2B6ED494" w14:textId="77777777" w:rsidR="00AC75E4" w:rsidRPr="007567D5" w:rsidRDefault="00AC75E4" w:rsidP="0081212C">
            <w:pPr>
              <w:tabs>
                <w:tab w:val="left" w:pos="1236"/>
              </w:tabs>
              <w:rPr>
                <w:rFonts w:ascii="Consolas" w:hAnsi="Consolas" w:cs="Times New Roman"/>
                <w:sz w:val="14"/>
                <w:szCs w:val="14"/>
              </w:rPr>
            </w:pPr>
          </w:p>
          <w:p w14:paraId="55DDEB89"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3DA1C25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use Illuminate\Database\Eloquent\Model;</w:t>
            </w:r>
          </w:p>
          <w:p w14:paraId="01A90F60"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use Illuminate\Support\Facades\DB;</w:t>
            </w:r>
          </w:p>
          <w:p w14:paraId="4DBF76D8" w14:textId="77777777" w:rsidR="00AC75E4" w:rsidRPr="007567D5" w:rsidRDefault="00AC75E4" w:rsidP="0081212C">
            <w:pPr>
              <w:tabs>
                <w:tab w:val="left" w:pos="1236"/>
              </w:tabs>
              <w:rPr>
                <w:rFonts w:ascii="Consolas" w:hAnsi="Consolas" w:cs="Times New Roman"/>
                <w:sz w:val="14"/>
                <w:szCs w:val="14"/>
              </w:rPr>
            </w:pPr>
          </w:p>
          <w:p w14:paraId="453F1350"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class RekamMedik extends Model</w:t>
            </w:r>
          </w:p>
          <w:p w14:paraId="1FD4B70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w:t>
            </w:r>
          </w:p>
          <w:p w14:paraId="3E7DA47D"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use HasFactory;</w:t>
            </w:r>
          </w:p>
          <w:p w14:paraId="751C244D" w14:textId="77777777" w:rsidR="00AC75E4" w:rsidRPr="007567D5" w:rsidRDefault="00AC75E4" w:rsidP="0081212C">
            <w:pPr>
              <w:tabs>
                <w:tab w:val="left" w:pos="1236"/>
              </w:tabs>
              <w:rPr>
                <w:rFonts w:ascii="Consolas" w:hAnsi="Consolas" w:cs="Times New Roman"/>
                <w:sz w:val="14"/>
                <w:szCs w:val="14"/>
              </w:rPr>
            </w:pPr>
          </w:p>
          <w:p w14:paraId="53A9967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rotected $table = 'rekam_medik';</w:t>
            </w:r>
          </w:p>
          <w:p w14:paraId="2BFDE357"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rotected $primaryKey = 'rekam_id';</w:t>
            </w:r>
          </w:p>
          <w:p w14:paraId="46075C7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timestamps = false;</w:t>
            </w:r>
          </w:p>
          <w:p w14:paraId="23733599" w14:textId="77777777" w:rsidR="00AC75E4" w:rsidRPr="007567D5" w:rsidRDefault="00AC75E4" w:rsidP="0081212C">
            <w:pPr>
              <w:tabs>
                <w:tab w:val="left" w:pos="1236"/>
              </w:tabs>
              <w:rPr>
                <w:rFonts w:ascii="Consolas" w:hAnsi="Consolas" w:cs="Times New Roman"/>
                <w:sz w:val="14"/>
                <w:szCs w:val="14"/>
              </w:rPr>
            </w:pPr>
          </w:p>
          <w:p w14:paraId="15DBE56F"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rotected $fillable = [</w:t>
            </w:r>
          </w:p>
          <w:p w14:paraId="2FFD854D"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servasi_id',</w:t>
            </w:r>
          </w:p>
          <w:p w14:paraId="2BEFBABC"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lastRenderedPageBreak/>
              <w:t xml:space="preserve">        'dokter_id',</w:t>
            </w:r>
          </w:p>
          <w:p w14:paraId="26DB770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erawatan_id',</w:t>
            </w:r>
          </w:p>
          <w:p w14:paraId="4C71C18C"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golongan_darah',</w:t>
            </w:r>
          </w:p>
          <w:p w14:paraId="431B03AE"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tekanan_darah',</w:t>
            </w:r>
          </w:p>
          <w:p w14:paraId="7E6912A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enyakit_jantung',</w:t>
            </w:r>
          </w:p>
          <w:p w14:paraId="1FFDBF2E"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diabetes',</w:t>
            </w:r>
          </w:p>
          <w:p w14:paraId="649BFCD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hepatitis',</w:t>
            </w:r>
          </w:p>
          <w:p w14:paraId="4F3F6F4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enyakit_lainnya',</w:t>
            </w:r>
          </w:p>
          <w:p w14:paraId="4F9C4F2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alergi_makanan',</w:t>
            </w:r>
          </w:p>
          <w:p w14:paraId="3A958800"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alergi_obat',</w:t>
            </w:r>
          </w:p>
          <w:p w14:paraId="158F330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keluhan',</w:t>
            </w:r>
          </w:p>
          <w:p w14:paraId="31A4806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gigi',</w:t>
            </w:r>
          </w:p>
          <w:p w14:paraId="0EDE1356"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biaya'</w:t>
            </w:r>
          </w:p>
          <w:p w14:paraId="789874A6"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0BBFFD2B" w14:textId="77777777" w:rsidR="00AC75E4" w:rsidRPr="007567D5" w:rsidRDefault="00AC75E4" w:rsidP="0081212C">
            <w:pPr>
              <w:tabs>
                <w:tab w:val="left" w:pos="1236"/>
              </w:tabs>
              <w:rPr>
                <w:rFonts w:ascii="Consolas" w:hAnsi="Consolas" w:cs="Times New Roman"/>
                <w:sz w:val="14"/>
                <w:szCs w:val="14"/>
              </w:rPr>
            </w:pPr>
          </w:p>
          <w:p w14:paraId="5F600DA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02F86789"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0EA89829"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turn $this-&gt;belongsTo(Reservasi::class, 'reservasi_id', 'reservasi_id');</w:t>
            </w:r>
          </w:p>
          <w:p w14:paraId="74E228DF"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2346EAE6" w14:textId="77777777" w:rsidR="00AC75E4" w:rsidRPr="007567D5" w:rsidRDefault="00AC75E4" w:rsidP="0081212C">
            <w:pPr>
              <w:tabs>
                <w:tab w:val="left" w:pos="1236"/>
              </w:tabs>
              <w:rPr>
                <w:rFonts w:ascii="Consolas" w:hAnsi="Consolas" w:cs="Times New Roman"/>
                <w:sz w:val="14"/>
                <w:szCs w:val="14"/>
              </w:rPr>
            </w:pPr>
          </w:p>
          <w:p w14:paraId="72AE4501"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dokter()</w:t>
            </w:r>
          </w:p>
          <w:p w14:paraId="229A343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10D12D5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turn $this-&gt;belongsTo(Dokter::class, 'dokter_id');</w:t>
            </w:r>
          </w:p>
          <w:p w14:paraId="43C45D6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5F3F5416" w14:textId="77777777" w:rsidR="00AC75E4" w:rsidRPr="007567D5" w:rsidRDefault="00AC75E4" w:rsidP="0081212C">
            <w:pPr>
              <w:tabs>
                <w:tab w:val="left" w:pos="1236"/>
              </w:tabs>
              <w:rPr>
                <w:rFonts w:ascii="Consolas" w:hAnsi="Consolas" w:cs="Times New Roman"/>
                <w:sz w:val="14"/>
                <w:szCs w:val="14"/>
              </w:rPr>
            </w:pPr>
          </w:p>
          <w:p w14:paraId="1B89C7E1"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allData()</w:t>
            </w:r>
          </w:p>
          <w:p w14:paraId="0FC5CE3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3284044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turn DB::table('rekam_medik')-&gt;get();</w:t>
            </w:r>
          </w:p>
          <w:p w14:paraId="0DA4961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7E1E038E" w14:textId="77777777" w:rsidR="00AC75E4" w:rsidRPr="007567D5" w:rsidRDefault="00AC75E4" w:rsidP="0081212C">
            <w:pPr>
              <w:tabs>
                <w:tab w:val="left" w:pos="1236"/>
              </w:tabs>
              <w:rPr>
                <w:rFonts w:ascii="Consolas" w:hAnsi="Consolas" w:cs="Times New Roman"/>
                <w:sz w:val="14"/>
                <w:szCs w:val="14"/>
              </w:rPr>
            </w:pPr>
          </w:p>
          <w:p w14:paraId="607B68AD"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796BAC0E"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32B494EA"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DB::table('rekam_medik')-&gt;insert($data);</w:t>
            </w:r>
          </w:p>
          <w:p w14:paraId="54C1AA5A"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24B11444" w14:textId="77777777" w:rsidR="00AC75E4" w:rsidRPr="00D10282"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w:t>
            </w:r>
          </w:p>
        </w:tc>
      </w:tr>
    </w:tbl>
    <w:p w14:paraId="518761AC"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servasi</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3AE213D4" w14:textId="77777777" w:rsidTr="0081212C">
        <w:tc>
          <w:tcPr>
            <w:tcW w:w="8570" w:type="dxa"/>
          </w:tcPr>
          <w:p w14:paraId="51BAE2B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0998818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3AAD622C" w14:textId="77777777" w:rsidR="00AC75E4" w:rsidRPr="007567D5" w:rsidRDefault="00AC75E4" w:rsidP="0081212C">
            <w:pPr>
              <w:tabs>
                <w:tab w:val="left" w:pos="1340"/>
              </w:tabs>
              <w:rPr>
                <w:rFonts w:ascii="Consolas" w:hAnsi="Consolas" w:cs="Times New Roman"/>
                <w:sz w:val="14"/>
                <w:szCs w:val="14"/>
              </w:rPr>
            </w:pPr>
          </w:p>
          <w:p w14:paraId="289BF4D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020BF70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2010A01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38DB207A" w14:textId="77777777" w:rsidR="00AC75E4" w:rsidRPr="007567D5" w:rsidRDefault="00AC75E4" w:rsidP="0081212C">
            <w:pPr>
              <w:tabs>
                <w:tab w:val="left" w:pos="1340"/>
              </w:tabs>
              <w:rPr>
                <w:rFonts w:ascii="Consolas" w:hAnsi="Consolas" w:cs="Times New Roman"/>
                <w:sz w:val="14"/>
                <w:szCs w:val="14"/>
              </w:rPr>
            </w:pPr>
          </w:p>
          <w:p w14:paraId="4979ABA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Reservasi extends Model</w:t>
            </w:r>
          </w:p>
          <w:p w14:paraId="5BBC175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59D92CD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7B9B1191" w14:textId="77777777" w:rsidR="00AC75E4" w:rsidRPr="007567D5" w:rsidRDefault="00AC75E4" w:rsidP="0081212C">
            <w:pPr>
              <w:tabs>
                <w:tab w:val="left" w:pos="1340"/>
              </w:tabs>
              <w:rPr>
                <w:rFonts w:ascii="Consolas" w:hAnsi="Consolas" w:cs="Times New Roman"/>
                <w:sz w:val="14"/>
                <w:szCs w:val="14"/>
              </w:rPr>
            </w:pPr>
          </w:p>
          <w:p w14:paraId="06FDEE7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reservasi_rekam_medik';</w:t>
            </w:r>
          </w:p>
          <w:p w14:paraId="56B2691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reservasi_id';</w:t>
            </w:r>
          </w:p>
          <w:p w14:paraId="1576FFC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113F86BB" w14:textId="77777777" w:rsidR="00AC75E4" w:rsidRPr="007567D5" w:rsidRDefault="00AC75E4" w:rsidP="0081212C">
            <w:pPr>
              <w:tabs>
                <w:tab w:val="left" w:pos="1340"/>
              </w:tabs>
              <w:rPr>
                <w:rFonts w:ascii="Consolas" w:hAnsi="Consolas" w:cs="Times New Roman"/>
                <w:sz w:val="14"/>
                <w:szCs w:val="14"/>
              </w:rPr>
            </w:pPr>
          </w:p>
          <w:p w14:paraId="4D207D1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726AB37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asien_id',</w:t>
            </w:r>
          </w:p>
          <w:p w14:paraId="0272CDB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lokasi_id',</w:t>
            </w:r>
          </w:p>
          <w:p w14:paraId="094AD36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okter_id',</w:t>
            </w:r>
          </w:p>
          <w:p w14:paraId="169CDB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dmin_id',</w:t>
            </w:r>
          </w:p>
          <w:p w14:paraId="1AA93FF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kam_medik_id',</w:t>
            </w:r>
          </w:p>
          <w:p w14:paraId="6A071AD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w:t>
            </w:r>
          </w:p>
          <w:p w14:paraId="2D9E80B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jam_mulai',</w:t>
            </w:r>
          </w:p>
          <w:p w14:paraId="34BCC85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jam_selesai',</w:t>
            </w:r>
          </w:p>
          <w:p w14:paraId="495EA5F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golongan_darah',</w:t>
            </w:r>
          </w:p>
          <w:p w14:paraId="4F11F84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ekanan_darah',</w:t>
            </w:r>
          </w:p>
          <w:p w14:paraId="7F6FA0A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enyakit_jantung',</w:t>
            </w:r>
          </w:p>
          <w:p w14:paraId="7873EC9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iabetes',</w:t>
            </w:r>
          </w:p>
          <w:p w14:paraId="1248D58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hepatitis',</w:t>
            </w:r>
          </w:p>
          <w:p w14:paraId="0F350A3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enyakit_lainnya',</w:t>
            </w:r>
          </w:p>
          <w:p w14:paraId="00D6B0B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ergi_makanan',</w:t>
            </w:r>
          </w:p>
          <w:p w14:paraId="4745F4D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ergi_obat',</w:t>
            </w:r>
          </w:p>
          <w:p w14:paraId="61CE6A7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keluhan',</w:t>
            </w:r>
          </w:p>
          <w:p w14:paraId="46D8444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gigi',</w:t>
            </w:r>
          </w:p>
          <w:p w14:paraId="71C0563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raft',</w:t>
            </w:r>
          </w:p>
          <w:p w14:paraId="7AB7A66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status_penginput',</w:t>
            </w:r>
          </w:p>
          <w:p w14:paraId="7277F9D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FB96687" w14:textId="77777777" w:rsidR="00AC75E4" w:rsidRPr="007567D5" w:rsidRDefault="00AC75E4" w:rsidP="0081212C">
            <w:pPr>
              <w:tabs>
                <w:tab w:val="left" w:pos="1340"/>
              </w:tabs>
              <w:rPr>
                <w:rFonts w:ascii="Consolas" w:hAnsi="Consolas" w:cs="Times New Roman"/>
                <w:sz w:val="14"/>
                <w:szCs w:val="14"/>
              </w:rPr>
            </w:pPr>
          </w:p>
          <w:p w14:paraId="069F41C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26AA549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F7B15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reservasi_rekam_medik')-&gt;get();</w:t>
            </w:r>
          </w:p>
          <w:p w14:paraId="5FE6F77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AAFA383" w14:textId="77777777" w:rsidR="00AC75E4" w:rsidRPr="007567D5" w:rsidRDefault="00AC75E4" w:rsidP="0081212C">
            <w:pPr>
              <w:tabs>
                <w:tab w:val="left" w:pos="1340"/>
              </w:tabs>
              <w:rPr>
                <w:rFonts w:ascii="Consolas" w:hAnsi="Consolas" w:cs="Times New Roman"/>
                <w:sz w:val="14"/>
                <w:szCs w:val="14"/>
              </w:rPr>
            </w:pPr>
          </w:p>
          <w:p w14:paraId="7F209CE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 xml:space="preserve">    public function pasien()</w:t>
            </w:r>
          </w:p>
          <w:p w14:paraId="2130FCC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F5D24B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Pasien::class, 'pasien_id');</w:t>
            </w:r>
          </w:p>
          <w:p w14:paraId="63559D6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68533A4" w14:textId="77777777" w:rsidR="00AC75E4" w:rsidRPr="007567D5" w:rsidRDefault="00AC75E4" w:rsidP="0081212C">
            <w:pPr>
              <w:tabs>
                <w:tab w:val="left" w:pos="1340"/>
              </w:tabs>
              <w:rPr>
                <w:rFonts w:ascii="Consolas" w:hAnsi="Consolas" w:cs="Times New Roman"/>
                <w:sz w:val="14"/>
                <w:szCs w:val="14"/>
              </w:rPr>
            </w:pPr>
          </w:p>
          <w:p w14:paraId="1F1AFAA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dokter()</w:t>
            </w:r>
          </w:p>
          <w:p w14:paraId="690E13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C1AC8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Dokter::class, 'dokter_id');</w:t>
            </w:r>
          </w:p>
          <w:p w14:paraId="0A969A8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EB2BAAE" w14:textId="77777777" w:rsidR="00AC75E4" w:rsidRPr="007567D5" w:rsidRDefault="00AC75E4" w:rsidP="0081212C">
            <w:pPr>
              <w:tabs>
                <w:tab w:val="left" w:pos="1340"/>
              </w:tabs>
              <w:rPr>
                <w:rFonts w:ascii="Consolas" w:hAnsi="Consolas" w:cs="Times New Roman"/>
                <w:sz w:val="14"/>
                <w:szCs w:val="14"/>
              </w:rPr>
            </w:pPr>
          </w:p>
          <w:p w14:paraId="39B0814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lokasi()</w:t>
            </w:r>
          </w:p>
          <w:p w14:paraId="435D238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7284FC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Lokasi::class, 'lokasi_id');</w:t>
            </w:r>
          </w:p>
          <w:p w14:paraId="108A44F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3838062" w14:textId="77777777" w:rsidR="00AC75E4" w:rsidRPr="007567D5" w:rsidRDefault="00AC75E4" w:rsidP="0081212C">
            <w:pPr>
              <w:tabs>
                <w:tab w:val="left" w:pos="1340"/>
              </w:tabs>
              <w:rPr>
                <w:rFonts w:ascii="Consolas" w:hAnsi="Consolas" w:cs="Times New Roman"/>
                <w:sz w:val="14"/>
                <w:szCs w:val="14"/>
              </w:rPr>
            </w:pPr>
          </w:p>
          <w:p w14:paraId="06E0F73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rawatan()</w:t>
            </w:r>
          </w:p>
          <w:p w14:paraId="7F7985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3F5E02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Many(Perawatan::class, 'perawatan_reservasi', 'reservasi_id', 'perawatan_id')</w:t>
            </w:r>
          </w:p>
          <w:p w14:paraId="3AA591A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gt;withPivot('harga', 'estimasi_waktu_perawatan');</w:t>
            </w:r>
          </w:p>
          <w:p w14:paraId="7CD2CC1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DECE001" w14:textId="77777777" w:rsidR="00AC75E4" w:rsidRPr="007567D5" w:rsidRDefault="00AC75E4" w:rsidP="0081212C">
            <w:pPr>
              <w:tabs>
                <w:tab w:val="left" w:pos="1340"/>
              </w:tabs>
              <w:rPr>
                <w:rFonts w:ascii="Consolas" w:hAnsi="Consolas" w:cs="Times New Roman"/>
                <w:sz w:val="14"/>
                <w:szCs w:val="14"/>
              </w:rPr>
            </w:pPr>
          </w:p>
          <w:p w14:paraId="435A693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 Metode untuk menghitung total harga perawatan</w:t>
            </w:r>
          </w:p>
          <w:p w14:paraId="7E826D0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getTotalHargaPerawatanAttribute()</w:t>
            </w:r>
          </w:p>
          <w:p w14:paraId="6C9E1C9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8BB550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perawatan-&gt;sum('pivot.harga');</w:t>
            </w:r>
          </w:p>
          <w:p w14:paraId="15B9996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C3DDBAF" w14:textId="77777777" w:rsidR="00AC75E4" w:rsidRPr="007567D5" w:rsidRDefault="00AC75E4" w:rsidP="0081212C">
            <w:pPr>
              <w:tabs>
                <w:tab w:val="left" w:pos="1340"/>
              </w:tabs>
              <w:rPr>
                <w:rFonts w:ascii="Consolas" w:hAnsi="Consolas" w:cs="Times New Roman"/>
                <w:sz w:val="14"/>
                <w:szCs w:val="14"/>
              </w:rPr>
            </w:pPr>
          </w:p>
          <w:p w14:paraId="3C2179F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user()</w:t>
            </w:r>
          </w:p>
          <w:p w14:paraId="6B50540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3B3F7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Admin::class, 'id');</w:t>
            </w:r>
          </w:p>
          <w:p w14:paraId="2A1D0A4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71F21DA" w14:textId="77777777" w:rsidR="00AC75E4" w:rsidRPr="007567D5" w:rsidRDefault="00AC75E4" w:rsidP="0081212C">
            <w:pPr>
              <w:tabs>
                <w:tab w:val="left" w:pos="1340"/>
              </w:tabs>
              <w:rPr>
                <w:rFonts w:ascii="Consolas" w:hAnsi="Consolas" w:cs="Times New Roman"/>
                <w:sz w:val="14"/>
                <w:szCs w:val="14"/>
              </w:rPr>
            </w:pPr>
          </w:p>
          <w:p w14:paraId="4062718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kamMedik()</w:t>
            </w:r>
          </w:p>
          <w:p w14:paraId="1BAB016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A614AF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One(RekamMedik::class, 'reservasi_id', 'reservasi_id');</w:t>
            </w:r>
          </w:p>
          <w:p w14:paraId="5186E12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E7901DE" w14:textId="77777777" w:rsidR="00AC75E4" w:rsidRPr="007567D5" w:rsidRDefault="00AC75E4" w:rsidP="0081212C">
            <w:pPr>
              <w:tabs>
                <w:tab w:val="left" w:pos="1340"/>
              </w:tabs>
              <w:rPr>
                <w:rFonts w:ascii="Consolas" w:hAnsi="Consolas" w:cs="Times New Roman"/>
                <w:sz w:val="14"/>
                <w:szCs w:val="14"/>
              </w:rPr>
            </w:pPr>
          </w:p>
          <w:p w14:paraId="434973E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rawatan_reservasi()</w:t>
            </w:r>
          </w:p>
          <w:p w14:paraId="73F0E9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C2D040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PerawatanReservasi::class, 'reservasi_id', 'reservasi_id');</w:t>
            </w:r>
          </w:p>
          <w:p w14:paraId="6601A88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8AC728E" w14:textId="77777777" w:rsidR="00AC75E4" w:rsidRPr="007567D5" w:rsidRDefault="00AC75E4" w:rsidP="0081212C">
            <w:pPr>
              <w:tabs>
                <w:tab w:val="left" w:pos="1340"/>
              </w:tabs>
              <w:rPr>
                <w:rFonts w:ascii="Consolas" w:hAnsi="Consolas" w:cs="Times New Roman"/>
                <w:sz w:val="14"/>
                <w:szCs w:val="14"/>
              </w:rPr>
            </w:pPr>
          </w:p>
          <w:p w14:paraId="3AB38E0C" w14:textId="77777777" w:rsidR="00AC75E4" w:rsidRPr="007567D5" w:rsidRDefault="00AC75E4" w:rsidP="0081212C">
            <w:pPr>
              <w:tabs>
                <w:tab w:val="left" w:pos="1340"/>
              </w:tabs>
              <w:rPr>
                <w:rFonts w:ascii="Consolas" w:hAnsi="Consolas" w:cs="Times New Roman"/>
                <w:sz w:val="14"/>
                <w:szCs w:val="14"/>
              </w:rPr>
            </w:pPr>
          </w:p>
          <w:p w14:paraId="155D41B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35AFF8A1" w14:textId="77777777" w:rsidR="00AC75E4" w:rsidRPr="00D10282" w:rsidRDefault="00AC75E4" w:rsidP="0081212C">
            <w:pPr>
              <w:tabs>
                <w:tab w:val="left" w:pos="1340"/>
              </w:tabs>
              <w:rPr>
                <w:rFonts w:ascii="Consolas" w:hAnsi="Consolas" w:cs="Times New Roman"/>
                <w:sz w:val="14"/>
                <w:szCs w:val="14"/>
              </w:rPr>
            </w:pPr>
          </w:p>
        </w:tc>
      </w:tr>
    </w:tbl>
    <w:p w14:paraId="0E1F6F9B"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User</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44EECE68" w14:textId="77777777" w:rsidTr="0081212C">
        <w:tc>
          <w:tcPr>
            <w:tcW w:w="8570" w:type="dxa"/>
          </w:tcPr>
          <w:p w14:paraId="67093AA3" w14:textId="77777777" w:rsidR="00AC75E4" w:rsidRPr="007567D5" w:rsidRDefault="00AC75E4" w:rsidP="0081212C">
            <w:pPr>
              <w:tabs>
                <w:tab w:val="left" w:pos="1209"/>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681B7B4B" w14:textId="77777777" w:rsidR="00AC75E4" w:rsidRPr="007567D5" w:rsidRDefault="00AC75E4" w:rsidP="0081212C">
            <w:pPr>
              <w:tabs>
                <w:tab w:val="left" w:pos="1209"/>
              </w:tabs>
              <w:rPr>
                <w:rFonts w:ascii="Consolas" w:hAnsi="Consolas" w:cs="Times New Roman"/>
                <w:sz w:val="14"/>
                <w:szCs w:val="14"/>
              </w:rPr>
            </w:pPr>
          </w:p>
          <w:p w14:paraId="0155E4A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namespace App\Models;</w:t>
            </w:r>
          </w:p>
          <w:p w14:paraId="5731D6E6" w14:textId="77777777" w:rsidR="00AC75E4" w:rsidRPr="007567D5" w:rsidRDefault="00AC75E4" w:rsidP="0081212C">
            <w:pPr>
              <w:tabs>
                <w:tab w:val="left" w:pos="1209"/>
              </w:tabs>
              <w:rPr>
                <w:rFonts w:ascii="Consolas" w:hAnsi="Consolas" w:cs="Times New Roman"/>
                <w:sz w:val="14"/>
                <w:szCs w:val="14"/>
              </w:rPr>
            </w:pPr>
          </w:p>
          <w:p w14:paraId="2E0E158A"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use Illuminate\Contracts\Auth\MustVerifyEmail;</w:t>
            </w:r>
          </w:p>
          <w:p w14:paraId="6D5D2838"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Support\Facades\DB;</w:t>
            </w:r>
          </w:p>
          <w:p w14:paraId="29DCEB6C"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Notifications\Notifiable;</w:t>
            </w:r>
          </w:p>
          <w:p w14:paraId="1B406A7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11416E70"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Foundation\Auth\User as Authenticatable;</w:t>
            </w:r>
          </w:p>
          <w:p w14:paraId="1636874C" w14:textId="77777777" w:rsidR="00AC75E4" w:rsidRPr="007567D5" w:rsidRDefault="00AC75E4" w:rsidP="0081212C">
            <w:pPr>
              <w:tabs>
                <w:tab w:val="left" w:pos="1209"/>
              </w:tabs>
              <w:rPr>
                <w:rFonts w:ascii="Consolas" w:hAnsi="Consolas" w:cs="Times New Roman"/>
                <w:sz w:val="14"/>
                <w:szCs w:val="14"/>
              </w:rPr>
            </w:pPr>
          </w:p>
          <w:p w14:paraId="44F1227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class User extends Authenticatable</w:t>
            </w:r>
          </w:p>
          <w:p w14:paraId="71C3D704"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w:t>
            </w:r>
          </w:p>
          <w:p w14:paraId="011C9F9B"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use HasFactory, Notifiable;</w:t>
            </w:r>
          </w:p>
          <w:p w14:paraId="4223A732" w14:textId="77777777" w:rsidR="00AC75E4" w:rsidRPr="007567D5" w:rsidRDefault="00AC75E4" w:rsidP="0081212C">
            <w:pPr>
              <w:tabs>
                <w:tab w:val="left" w:pos="1209"/>
              </w:tabs>
              <w:rPr>
                <w:rFonts w:ascii="Consolas" w:hAnsi="Consolas" w:cs="Times New Roman"/>
                <w:sz w:val="14"/>
                <w:szCs w:val="14"/>
              </w:rPr>
            </w:pPr>
          </w:p>
          <w:p w14:paraId="6CD1F13E"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4D20D92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The attributes that are mass assignable.</w:t>
            </w:r>
          </w:p>
          <w:p w14:paraId="003769F0"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68E7DB93"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var array&lt;int, string&gt;</w:t>
            </w:r>
          </w:p>
          <w:p w14:paraId="21DF89DF"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17B8EE5B"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rotected $fillable = [</w:t>
            </w:r>
          </w:p>
          <w:p w14:paraId="2C9CD15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ole',</w:t>
            </w:r>
          </w:p>
          <w:p w14:paraId="17176D2B"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name',</w:t>
            </w:r>
          </w:p>
          <w:p w14:paraId="78C3C271"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email',</w:t>
            </w:r>
          </w:p>
          <w:p w14:paraId="09074F42"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assword',</w:t>
            </w:r>
          </w:p>
          <w:p w14:paraId="78784128"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3868A5DA" w14:textId="77777777" w:rsidR="00AC75E4" w:rsidRPr="007567D5" w:rsidRDefault="00AC75E4" w:rsidP="0081212C">
            <w:pPr>
              <w:tabs>
                <w:tab w:val="left" w:pos="1209"/>
              </w:tabs>
              <w:rPr>
                <w:rFonts w:ascii="Consolas" w:hAnsi="Consolas" w:cs="Times New Roman"/>
                <w:sz w:val="14"/>
                <w:szCs w:val="14"/>
              </w:rPr>
            </w:pPr>
          </w:p>
          <w:p w14:paraId="21AF5BA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5F5C367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The attributes that should be hidden for serialization.</w:t>
            </w:r>
          </w:p>
          <w:p w14:paraId="6FA2456D"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3F4E4A6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var array&lt;int, string&gt;</w:t>
            </w:r>
          </w:p>
          <w:p w14:paraId="3989292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5DFCD84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rotected $hidden = [</w:t>
            </w:r>
          </w:p>
          <w:p w14:paraId="4801A8C1"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lastRenderedPageBreak/>
              <w:t xml:space="preserve">        'password',</w:t>
            </w:r>
          </w:p>
          <w:p w14:paraId="02B3DE3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member_token',</w:t>
            </w:r>
          </w:p>
          <w:p w14:paraId="49609F40"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1ACA27BB" w14:textId="77777777" w:rsidR="00AC75E4" w:rsidRPr="007567D5" w:rsidRDefault="00AC75E4" w:rsidP="0081212C">
            <w:pPr>
              <w:tabs>
                <w:tab w:val="left" w:pos="1209"/>
              </w:tabs>
              <w:rPr>
                <w:rFonts w:ascii="Consolas" w:hAnsi="Consolas" w:cs="Times New Roman"/>
                <w:sz w:val="14"/>
                <w:szCs w:val="14"/>
              </w:rPr>
            </w:pPr>
          </w:p>
          <w:p w14:paraId="5862F45E"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6745A64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Get the attributes that should be cast.</w:t>
            </w:r>
          </w:p>
          <w:p w14:paraId="7608830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3F9774D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return array&lt;string, string&gt;</w:t>
            </w:r>
          </w:p>
          <w:p w14:paraId="306A3918"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761D112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rotected function casts(): array</w:t>
            </w:r>
          </w:p>
          <w:p w14:paraId="5427F14A"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1B6081EC"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turn [</w:t>
            </w:r>
          </w:p>
          <w:p w14:paraId="6064ECA3"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email_verified_at' =&gt; 'datetime',</w:t>
            </w:r>
          </w:p>
          <w:p w14:paraId="1AD70202"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assword' =&gt; 'hashed',</w:t>
            </w:r>
          </w:p>
          <w:p w14:paraId="4574C391"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2B7F7E6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5520D809" w14:textId="77777777" w:rsidR="00AC75E4" w:rsidRPr="007567D5" w:rsidRDefault="00AC75E4" w:rsidP="0081212C">
            <w:pPr>
              <w:tabs>
                <w:tab w:val="left" w:pos="1209"/>
              </w:tabs>
              <w:rPr>
                <w:rFonts w:ascii="Consolas" w:hAnsi="Consolas" w:cs="Times New Roman"/>
                <w:sz w:val="14"/>
                <w:szCs w:val="14"/>
              </w:rPr>
            </w:pPr>
          </w:p>
          <w:p w14:paraId="680CA7F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ublic function allData()</w:t>
            </w:r>
          </w:p>
          <w:p w14:paraId="4894684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00713274"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turn DB::table('users')-&gt;get();</w:t>
            </w:r>
          </w:p>
          <w:p w14:paraId="11A94AA2"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26A0EF10" w14:textId="77777777" w:rsidR="00AC75E4" w:rsidRPr="007567D5" w:rsidRDefault="00AC75E4" w:rsidP="0081212C">
            <w:pPr>
              <w:tabs>
                <w:tab w:val="left" w:pos="1209"/>
              </w:tabs>
              <w:rPr>
                <w:rFonts w:ascii="Consolas" w:hAnsi="Consolas" w:cs="Times New Roman"/>
                <w:sz w:val="14"/>
                <w:szCs w:val="14"/>
              </w:rPr>
            </w:pPr>
          </w:p>
          <w:p w14:paraId="06FFFF5C" w14:textId="77777777" w:rsidR="00AC75E4" w:rsidRPr="007567D5" w:rsidRDefault="00AC75E4" w:rsidP="0081212C">
            <w:pPr>
              <w:tabs>
                <w:tab w:val="left" w:pos="1209"/>
              </w:tabs>
              <w:rPr>
                <w:rFonts w:ascii="Consolas" w:hAnsi="Consolas" w:cs="Times New Roman"/>
                <w:sz w:val="14"/>
                <w:szCs w:val="14"/>
              </w:rPr>
            </w:pPr>
          </w:p>
          <w:p w14:paraId="25F433A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246DFA2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2A2264A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user = User::create($data);</w:t>
            </w:r>
          </w:p>
          <w:p w14:paraId="047C188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turn $user-&gt;id;</w:t>
            </w:r>
          </w:p>
          <w:p w14:paraId="27C59134"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616042C8" w14:textId="77777777" w:rsidR="00AC75E4" w:rsidRPr="00D10282"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w:t>
            </w:r>
          </w:p>
        </w:tc>
      </w:tr>
    </w:tbl>
    <w:p w14:paraId="66E84191" w14:textId="1871428D" w:rsidR="00AC75E4" w:rsidRDefault="00AC75E4" w:rsidP="00AC75E4">
      <w:pPr>
        <w:tabs>
          <w:tab w:val="left" w:pos="6228"/>
        </w:tabs>
        <w:rPr>
          <w:rFonts w:ascii="Times New Roman" w:hAnsi="Times New Roman" w:cs="Times New Roman"/>
          <w:sz w:val="24"/>
          <w:szCs w:val="24"/>
        </w:rPr>
      </w:pPr>
    </w:p>
    <w:p w14:paraId="096C8D9F" w14:textId="64929843" w:rsidR="00E94826" w:rsidRDefault="00E94826" w:rsidP="00E94826">
      <w:pPr>
        <w:tabs>
          <w:tab w:val="left" w:pos="4972"/>
        </w:tabs>
        <w:rPr>
          <w:rFonts w:ascii="Times New Roman" w:hAnsi="Times New Roman" w:cs="Times New Roman"/>
          <w:sz w:val="24"/>
          <w:szCs w:val="24"/>
        </w:rPr>
      </w:pPr>
      <w:r w:rsidRPr="00AC75E4">
        <w:rPr>
          <w:rFonts w:ascii="Times New Roman" w:hAnsi="Times New Roman" w:cs="Times New Roman"/>
          <w:sz w:val="24"/>
          <w:szCs w:val="24"/>
        </w:rPr>
        <w:br w:type="column"/>
      </w:r>
    </w:p>
    <w:p w14:paraId="2481D1D9" w14:textId="77777777" w:rsidR="00E94826" w:rsidRDefault="00E94826" w:rsidP="00E94826">
      <w:pPr>
        <w:tabs>
          <w:tab w:val="left" w:pos="4972"/>
        </w:tabs>
        <w:rPr>
          <w:rFonts w:ascii="Times New Roman" w:hAnsi="Times New Roman" w:cs="Times New Roman"/>
          <w:sz w:val="24"/>
          <w:szCs w:val="24"/>
        </w:rPr>
      </w:pPr>
    </w:p>
    <w:p w14:paraId="235C3771" w14:textId="77777777" w:rsidR="00E94826" w:rsidRDefault="00E94826" w:rsidP="00E94826">
      <w:pPr>
        <w:tabs>
          <w:tab w:val="left" w:pos="4972"/>
        </w:tabs>
        <w:rPr>
          <w:rFonts w:ascii="Times New Roman" w:hAnsi="Times New Roman" w:cs="Times New Roman"/>
          <w:sz w:val="24"/>
          <w:szCs w:val="24"/>
        </w:rPr>
      </w:pPr>
    </w:p>
    <w:p w14:paraId="23C7BA14" w14:textId="77777777" w:rsidR="00E94826" w:rsidRDefault="00E94826" w:rsidP="00E94826">
      <w:pPr>
        <w:tabs>
          <w:tab w:val="left" w:pos="4972"/>
        </w:tabs>
        <w:rPr>
          <w:rFonts w:ascii="Times New Roman" w:hAnsi="Times New Roman" w:cs="Times New Roman"/>
          <w:sz w:val="24"/>
          <w:szCs w:val="24"/>
        </w:rPr>
      </w:pPr>
    </w:p>
    <w:p w14:paraId="403A4471" w14:textId="77777777" w:rsidR="00E94826" w:rsidRDefault="00E94826" w:rsidP="00E94826">
      <w:pPr>
        <w:tabs>
          <w:tab w:val="left" w:pos="4972"/>
        </w:tabs>
        <w:rPr>
          <w:rFonts w:ascii="Times New Roman" w:hAnsi="Times New Roman" w:cs="Times New Roman"/>
          <w:sz w:val="24"/>
          <w:szCs w:val="24"/>
        </w:rPr>
      </w:pPr>
    </w:p>
    <w:p w14:paraId="16607F37" w14:textId="77777777" w:rsidR="00E94826" w:rsidRDefault="00E94826" w:rsidP="00E94826">
      <w:pPr>
        <w:tabs>
          <w:tab w:val="left" w:pos="4972"/>
        </w:tabs>
        <w:rPr>
          <w:rFonts w:ascii="Times New Roman" w:hAnsi="Times New Roman" w:cs="Times New Roman"/>
          <w:sz w:val="24"/>
          <w:szCs w:val="24"/>
        </w:rPr>
      </w:pPr>
    </w:p>
    <w:p w14:paraId="0EFD247F" w14:textId="77777777" w:rsidR="00E94826" w:rsidRDefault="00E94826" w:rsidP="00E94826">
      <w:pPr>
        <w:tabs>
          <w:tab w:val="left" w:pos="4972"/>
        </w:tabs>
        <w:rPr>
          <w:rFonts w:ascii="Times New Roman" w:hAnsi="Times New Roman" w:cs="Times New Roman"/>
          <w:sz w:val="24"/>
          <w:szCs w:val="24"/>
        </w:rPr>
      </w:pPr>
    </w:p>
    <w:p w14:paraId="206DC281" w14:textId="77777777" w:rsidR="00E94826" w:rsidRDefault="00E94826" w:rsidP="00E94826">
      <w:pPr>
        <w:tabs>
          <w:tab w:val="left" w:pos="4972"/>
        </w:tabs>
        <w:rPr>
          <w:rFonts w:ascii="Times New Roman" w:hAnsi="Times New Roman" w:cs="Times New Roman"/>
          <w:sz w:val="24"/>
          <w:szCs w:val="24"/>
        </w:rPr>
      </w:pPr>
    </w:p>
    <w:p w14:paraId="2DCB8257" w14:textId="77777777" w:rsidR="00E94826" w:rsidRDefault="00E94826" w:rsidP="00E94826">
      <w:pPr>
        <w:tabs>
          <w:tab w:val="left" w:pos="4972"/>
        </w:tabs>
        <w:rPr>
          <w:rFonts w:ascii="Times New Roman" w:hAnsi="Times New Roman" w:cs="Times New Roman"/>
          <w:sz w:val="24"/>
          <w:szCs w:val="24"/>
        </w:rPr>
      </w:pPr>
    </w:p>
    <w:p w14:paraId="73541546" w14:textId="77777777" w:rsidR="00E94826" w:rsidRDefault="00E94826" w:rsidP="00E94826">
      <w:pPr>
        <w:tabs>
          <w:tab w:val="left" w:pos="4972"/>
        </w:tabs>
        <w:rPr>
          <w:rFonts w:ascii="Times New Roman" w:hAnsi="Times New Roman" w:cs="Times New Roman"/>
          <w:sz w:val="24"/>
          <w:szCs w:val="24"/>
        </w:rPr>
      </w:pPr>
    </w:p>
    <w:p w14:paraId="7BC11E2E" w14:textId="77777777" w:rsidR="00E94826" w:rsidRDefault="00E94826" w:rsidP="00E94826">
      <w:pPr>
        <w:tabs>
          <w:tab w:val="left" w:pos="4972"/>
        </w:tabs>
        <w:rPr>
          <w:rFonts w:ascii="Times New Roman" w:hAnsi="Times New Roman" w:cs="Times New Roman"/>
          <w:sz w:val="24"/>
          <w:szCs w:val="24"/>
        </w:rPr>
      </w:pPr>
    </w:p>
    <w:p w14:paraId="3AAFBF60" w14:textId="77777777" w:rsidR="00E94826" w:rsidRDefault="00E94826" w:rsidP="00E94826">
      <w:pPr>
        <w:rPr>
          <w:rFonts w:ascii="Times New Roman" w:hAnsi="Times New Roman" w:cs="Times New Roman"/>
          <w:b/>
          <w:bCs/>
          <w:sz w:val="24"/>
          <w:szCs w:val="24"/>
        </w:rPr>
      </w:pPr>
    </w:p>
    <w:p w14:paraId="034D98AD" w14:textId="11EAB046" w:rsidR="00E94826" w:rsidRPr="00E4008D" w:rsidRDefault="00E94826" w:rsidP="000837A8">
      <w:pPr>
        <w:pStyle w:val="Heading1"/>
      </w:pPr>
      <w:bookmarkStart w:id="326" w:name="_Toc178772380"/>
      <w:r w:rsidRPr="00F33783">
        <w:t xml:space="preserve">LAMPIRAN  </w:t>
      </w:r>
      <w:r w:rsidR="00E4008D">
        <w:t>F</w:t>
      </w:r>
      <w:bookmarkEnd w:id="326"/>
    </w:p>
    <w:p w14:paraId="193F5587" w14:textId="77777777" w:rsidR="000837A8" w:rsidRDefault="00E94826" w:rsidP="00E94826">
      <w:pPr>
        <w:jc w:val="center"/>
        <w:rPr>
          <w:rFonts w:ascii="Times New Roman" w:hAnsi="Times New Roman" w:cs="Times New Roman"/>
          <w:b/>
          <w:bCs/>
          <w:sz w:val="24"/>
          <w:szCs w:val="24"/>
        </w:rPr>
      </w:pPr>
      <w:r w:rsidRPr="00560CB4">
        <w:rPr>
          <w:rFonts w:ascii="Times New Roman" w:hAnsi="Times New Roman" w:cs="Times New Roman"/>
          <w:b/>
          <w:bCs/>
          <w:sz w:val="24"/>
          <w:szCs w:val="24"/>
        </w:rPr>
        <w:t>PENGUJIAN SISTEM</w:t>
      </w:r>
      <w:r>
        <w:rPr>
          <w:rFonts w:ascii="Times New Roman" w:hAnsi="Times New Roman" w:cs="Times New Roman"/>
          <w:b/>
          <w:bCs/>
          <w:sz w:val="24"/>
          <w:szCs w:val="24"/>
        </w:rPr>
        <w:t xml:space="preserve"> </w:t>
      </w:r>
    </w:p>
    <w:p w14:paraId="52E6CD4F" w14:textId="32238F5B" w:rsidR="00E94826" w:rsidRPr="00560CB4" w:rsidRDefault="00E94826" w:rsidP="00E94826">
      <w:pPr>
        <w:jc w:val="center"/>
        <w:rPr>
          <w:rFonts w:ascii="Times New Roman" w:hAnsi="Times New Roman" w:cs="Times New Roman"/>
          <w:b/>
          <w:bCs/>
          <w:sz w:val="24"/>
          <w:szCs w:val="24"/>
        </w:rPr>
      </w:pPr>
      <w:r>
        <w:rPr>
          <w:rFonts w:ascii="Times New Roman" w:hAnsi="Times New Roman" w:cs="Times New Roman"/>
          <w:b/>
          <w:bCs/>
          <w:sz w:val="24"/>
          <w:szCs w:val="24"/>
        </w:rPr>
        <w:t>(LANJUTAN)</w:t>
      </w:r>
    </w:p>
    <w:p w14:paraId="736C87BB" w14:textId="225C4B94" w:rsidR="00E94826" w:rsidRPr="003B75D7" w:rsidRDefault="003B75D7" w:rsidP="003B75D7">
      <w:pPr>
        <w:pStyle w:val="ListParagraph"/>
        <w:numPr>
          <w:ilvl w:val="0"/>
          <w:numId w:val="45"/>
        </w:numPr>
        <w:rPr>
          <w:rFonts w:ascii="Times New Roman" w:hAnsi="Times New Roman" w:cs="Times New Roman"/>
          <w:sz w:val="24"/>
          <w:szCs w:val="24"/>
        </w:rPr>
      </w:pPr>
      <w:r w:rsidRPr="003B75D7">
        <w:rPr>
          <w:rFonts w:ascii="Times New Roman" w:hAnsi="Times New Roman" w:cs="Times New Roman"/>
          <w:b/>
          <w:bCs/>
          <w:sz w:val="24"/>
          <w:szCs w:val="24"/>
        </w:rPr>
        <w:br w:type="column"/>
      </w:r>
      <w:r w:rsidRPr="003B75D7">
        <w:rPr>
          <w:rFonts w:ascii="Times New Roman" w:hAnsi="Times New Roman" w:cs="Times New Roman"/>
          <w:sz w:val="24"/>
          <w:szCs w:val="24"/>
          <w:lang w:val="en-US"/>
        </w:rPr>
        <w:lastRenderedPageBreak/>
        <w:t>A</w:t>
      </w:r>
      <w:r>
        <w:rPr>
          <w:rFonts w:ascii="Times New Roman" w:hAnsi="Times New Roman" w:cs="Times New Roman"/>
          <w:sz w:val="24"/>
          <w:szCs w:val="24"/>
          <w:lang w:val="en-US"/>
        </w:rPr>
        <w:t>dmin</w:t>
      </w:r>
    </w:p>
    <w:p w14:paraId="0EED06C9" w14:textId="77777777"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952F9E" wp14:editId="2E422A31">
            <wp:extent cx="5036185" cy="6564573"/>
            <wp:effectExtent l="0" t="0" r="0" b="8255"/>
            <wp:docPr id="1117201819" name="Picture 111720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7">
                      <a:extLst>
                        <a:ext uri="{28A0092B-C50C-407E-A947-70E740481C1C}">
                          <a14:useLocalDpi xmlns:a14="http://schemas.microsoft.com/office/drawing/2010/main" val="0"/>
                        </a:ext>
                      </a:extLst>
                    </a:blip>
                    <a:srcRect b="4562"/>
                    <a:stretch/>
                  </pic:blipFill>
                  <pic:spPr bwMode="auto">
                    <a:xfrm>
                      <a:off x="0" y="0"/>
                      <a:ext cx="5036185" cy="6564573"/>
                    </a:xfrm>
                    <a:prstGeom prst="rect">
                      <a:avLst/>
                    </a:prstGeom>
                    <a:noFill/>
                    <a:ln>
                      <a:noFill/>
                    </a:ln>
                    <a:extLst>
                      <a:ext uri="{53640926-AAD7-44D8-BBD7-CCE9431645EC}">
                        <a14:shadowObscured xmlns:a14="http://schemas.microsoft.com/office/drawing/2010/main"/>
                      </a:ext>
                    </a:extLst>
                  </pic:spPr>
                </pic:pic>
              </a:graphicData>
            </a:graphic>
          </wp:inline>
        </w:drawing>
      </w:r>
    </w:p>
    <w:p w14:paraId="49CC3200" w14:textId="0F6A8A18"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F48E00" wp14:editId="50D86A51">
            <wp:extent cx="5036185" cy="6032311"/>
            <wp:effectExtent l="0" t="0" r="0" b="6985"/>
            <wp:docPr id="1117201820" name="Picture 1117201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8">
                      <a:extLst>
                        <a:ext uri="{28A0092B-C50C-407E-A947-70E740481C1C}">
                          <a14:useLocalDpi xmlns:a14="http://schemas.microsoft.com/office/drawing/2010/main" val="0"/>
                        </a:ext>
                      </a:extLst>
                    </a:blip>
                    <a:srcRect b="12647"/>
                    <a:stretch/>
                  </pic:blipFill>
                  <pic:spPr bwMode="auto">
                    <a:xfrm>
                      <a:off x="0" y="0"/>
                      <a:ext cx="5036185" cy="6032311"/>
                    </a:xfrm>
                    <a:prstGeom prst="rect">
                      <a:avLst/>
                    </a:prstGeom>
                    <a:noFill/>
                    <a:ln>
                      <a:noFill/>
                    </a:ln>
                    <a:extLst>
                      <a:ext uri="{53640926-AAD7-44D8-BBD7-CCE9431645EC}">
                        <a14:shadowObscured xmlns:a14="http://schemas.microsoft.com/office/drawing/2010/main"/>
                      </a:ext>
                    </a:extLst>
                  </pic:spPr>
                </pic:pic>
              </a:graphicData>
            </a:graphic>
          </wp:inline>
        </w:drawing>
      </w:r>
    </w:p>
    <w:p w14:paraId="05407EFB" w14:textId="3240D62D" w:rsidR="003B75D7" w:rsidRDefault="003B75D7" w:rsidP="003B75D7">
      <w:pPr>
        <w:rPr>
          <w:rFonts w:ascii="Times New Roman" w:hAnsi="Times New Roman" w:cs="Times New Roman"/>
          <w:sz w:val="24"/>
          <w:szCs w:val="24"/>
        </w:rPr>
      </w:pPr>
    </w:p>
    <w:p w14:paraId="7C653C55" w14:textId="52C88DBA" w:rsidR="003B75D7" w:rsidRDefault="003B75D7" w:rsidP="003B75D7">
      <w:pPr>
        <w:rPr>
          <w:rFonts w:ascii="Times New Roman" w:hAnsi="Times New Roman" w:cs="Times New Roman"/>
          <w:sz w:val="24"/>
          <w:szCs w:val="24"/>
        </w:rPr>
      </w:pPr>
    </w:p>
    <w:p w14:paraId="72F1F45B" w14:textId="47383474" w:rsidR="003B75D7" w:rsidRDefault="003B75D7" w:rsidP="003B75D7">
      <w:pPr>
        <w:rPr>
          <w:rFonts w:ascii="Times New Roman" w:hAnsi="Times New Roman" w:cs="Times New Roman"/>
          <w:sz w:val="24"/>
          <w:szCs w:val="24"/>
        </w:rPr>
      </w:pPr>
    </w:p>
    <w:p w14:paraId="52412779" w14:textId="289424ED" w:rsidR="003B75D7" w:rsidRDefault="003B75D7" w:rsidP="003B75D7">
      <w:pPr>
        <w:rPr>
          <w:rFonts w:ascii="Times New Roman" w:hAnsi="Times New Roman" w:cs="Times New Roman"/>
          <w:sz w:val="24"/>
          <w:szCs w:val="24"/>
        </w:rPr>
      </w:pPr>
    </w:p>
    <w:p w14:paraId="56595503" w14:textId="3C1F47C8" w:rsidR="003B75D7" w:rsidRDefault="003B75D7" w:rsidP="003B75D7">
      <w:pPr>
        <w:rPr>
          <w:rFonts w:ascii="Times New Roman" w:hAnsi="Times New Roman" w:cs="Times New Roman"/>
          <w:sz w:val="24"/>
          <w:szCs w:val="24"/>
        </w:rPr>
      </w:pPr>
    </w:p>
    <w:p w14:paraId="17118885" w14:textId="16AF0706" w:rsidR="003B75D7" w:rsidRDefault="003B75D7" w:rsidP="003B75D7">
      <w:pPr>
        <w:rPr>
          <w:rFonts w:ascii="Times New Roman" w:hAnsi="Times New Roman" w:cs="Times New Roman"/>
          <w:sz w:val="24"/>
          <w:szCs w:val="24"/>
        </w:rPr>
      </w:pPr>
    </w:p>
    <w:p w14:paraId="53AD2734" w14:textId="34C5CE4F" w:rsidR="003B75D7" w:rsidRDefault="003B75D7" w:rsidP="003B75D7">
      <w:pPr>
        <w:rPr>
          <w:rFonts w:ascii="Times New Roman" w:hAnsi="Times New Roman" w:cs="Times New Roman"/>
          <w:sz w:val="24"/>
          <w:szCs w:val="24"/>
        </w:rPr>
      </w:pPr>
    </w:p>
    <w:p w14:paraId="23886D11" w14:textId="77777777" w:rsidR="003B75D7" w:rsidRPr="003B75D7" w:rsidRDefault="003B75D7" w:rsidP="003B75D7">
      <w:pPr>
        <w:rPr>
          <w:rFonts w:ascii="Times New Roman" w:hAnsi="Times New Roman" w:cs="Times New Roman"/>
          <w:sz w:val="24"/>
          <w:szCs w:val="24"/>
        </w:rPr>
      </w:pPr>
    </w:p>
    <w:p w14:paraId="35E9F889" w14:textId="3B596974" w:rsidR="003B75D7" w:rsidRPr="003B75D7" w:rsidRDefault="003B75D7" w:rsidP="003B75D7">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lang w:val="en-US"/>
        </w:rPr>
        <w:lastRenderedPageBreak/>
        <w:t>Owner</w:t>
      </w:r>
    </w:p>
    <w:p w14:paraId="24CB6E67" w14:textId="77777777"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F6A002" wp14:editId="5988FE92">
            <wp:extent cx="5036185" cy="6687403"/>
            <wp:effectExtent l="0" t="0" r="0" b="0"/>
            <wp:docPr id="1117201821" name="Picture 1117201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9">
                      <a:extLst>
                        <a:ext uri="{28A0092B-C50C-407E-A947-70E740481C1C}">
                          <a14:useLocalDpi xmlns:a14="http://schemas.microsoft.com/office/drawing/2010/main" val="0"/>
                        </a:ext>
                      </a:extLst>
                    </a:blip>
                    <a:srcRect b="2388"/>
                    <a:stretch/>
                  </pic:blipFill>
                  <pic:spPr bwMode="auto">
                    <a:xfrm>
                      <a:off x="0" y="0"/>
                      <a:ext cx="5036185" cy="6687403"/>
                    </a:xfrm>
                    <a:prstGeom prst="rect">
                      <a:avLst/>
                    </a:prstGeom>
                    <a:noFill/>
                    <a:ln>
                      <a:noFill/>
                    </a:ln>
                    <a:extLst>
                      <a:ext uri="{53640926-AAD7-44D8-BBD7-CCE9431645EC}">
                        <a14:shadowObscured xmlns:a14="http://schemas.microsoft.com/office/drawing/2010/main"/>
                      </a:ext>
                    </a:extLst>
                  </pic:spPr>
                </pic:pic>
              </a:graphicData>
            </a:graphic>
          </wp:inline>
        </w:drawing>
      </w:r>
    </w:p>
    <w:p w14:paraId="702F4B79" w14:textId="12A9F2C2"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65BC5" wp14:editId="13D622E0">
            <wp:extent cx="5036185" cy="6496334"/>
            <wp:effectExtent l="0" t="0" r="0" b="0"/>
            <wp:docPr id="1117201822" name="Picture 111720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0">
                      <a:extLst>
                        <a:ext uri="{28A0092B-C50C-407E-A947-70E740481C1C}">
                          <a14:useLocalDpi xmlns:a14="http://schemas.microsoft.com/office/drawing/2010/main" val="0"/>
                        </a:ext>
                      </a:extLst>
                    </a:blip>
                    <a:srcRect b="5553"/>
                    <a:stretch/>
                  </pic:blipFill>
                  <pic:spPr bwMode="auto">
                    <a:xfrm>
                      <a:off x="0" y="0"/>
                      <a:ext cx="5036185" cy="6496334"/>
                    </a:xfrm>
                    <a:prstGeom prst="rect">
                      <a:avLst/>
                    </a:prstGeom>
                    <a:noFill/>
                    <a:ln>
                      <a:noFill/>
                    </a:ln>
                    <a:extLst>
                      <a:ext uri="{53640926-AAD7-44D8-BBD7-CCE9431645EC}">
                        <a14:shadowObscured xmlns:a14="http://schemas.microsoft.com/office/drawing/2010/main"/>
                      </a:ext>
                    </a:extLst>
                  </pic:spPr>
                </pic:pic>
              </a:graphicData>
            </a:graphic>
          </wp:inline>
        </w:drawing>
      </w:r>
    </w:p>
    <w:p w14:paraId="1CD2C6E2" w14:textId="5D248DBD" w:rsidR="00B858AB" w:rsidRDefault="00B858AB" w:rsidP="003B75D7">
      <w:pPr>
        <w:rPr>
          <w:rFonts w:ascii="Times New Roman" w:hAnsi="Times New Roman" w:cs="Times New Roman"/>
          <w:sz w:val="24"/>
          <w:szCs w:val="24"/>
        </w:rPr>
      </w:pPr>
    </w:p>
    <w:p w14:paraId="5E5E69FE" w14:textId="67152969" w:rsidR="00B858AB" w:rsidRDefault="00B858AB" w:rsidP="003B75D7">
      <w:pPr>
        <w:rPr>
          <w:rFonts w:ascii="Times New Roman" w:hAnsi="Times New Roman" w:cs="Times New Roman"/>
          <w:sz w:val="24"/>
          <w:szCs w:val="24"/>
        </w:rPr>
      </w:pPr>
    </w:p>
    <w:p w14:paraId="31E28FD1" w14:textId="5BB40344" w:rsidR="00B858AB" w:rsidRDefault="00B858AB" w:rsidP="003B75D7">
      <w:pPr>
        <w:rPr>
          <w:rFonts w:ascii="Times New Roman" w:hAnsi="Times New Roman" w:cs="Times New Roman"/>
          <w:sz w:val="24"/>
          <w:szCs w:val="24"/>
        </w:rPr>
      </w:pPr>
    </w:p>
    <w:p w14:paraId="23EE2657" w14:textId="02419AE5" w:rsidR="00B858AB" w:rsidRDefault="00B858AB" w:rsidP="003B75D7">
      <w:pPr>
        <w:rPr>
          <w:rFonts w:ascii="Times New Roman" w:hAnsi="Times New Roman" w:cs="Times New Roman"/>
          <w:sz w:val="24"/>
          <w:szCs w:val="24"/>
        </w:rPr>
      </w:pPr>
    </w:p>
    <w:p w14:paraId="29DFFB04" w14:textId="10AD884C" w:rsidR="00B858AB" w:rsidRDefault="00B858AB" w:rsidP="003B75D7">
      <w:pPr>
        <w:rPr>
          <w:rFonts w:ascii="Times New Roman" w:hAnsi="Times New Roman" w:cs="Times New Roman"/>
          <w:sz w:val="24"/>
          <w:szCs w:val="24"/>
        </w:rPr>
      </w:pPr>
    </w:p>
    <w:p w14:paraId="6C528CCB" w14:textId="35F04900" w:rsidR="00B858AB" w:rsidRDefault="00B858AB" w:rsidP="003B75D7">
      <w:pPr>
        <w:rPr>
          <w:rFonts w:ascii="Times New Roman" w:hAnsi="Times New Roman" w:cs="Times New Roman"/>
          <w:sz w:val="24"/>
          <w:szCs w:val="24"/>
        </w:rPr>
      </w:pPr>
    </w:p>
    <w:p w14:paraId="5E2D4536" w14:textId="77777777" w:rsidR="00B858AB" w:rsidRPr="003B75D7" w:rsidRDefault="00B858AB" w:rsidP="003B75D7">
      <w:pPr>
        <w:rPr>
          <w:rFonts w:ascii="Times New Roman" w:hAnsi="Times New Roman" w:cs="Times New Roman"/>
          <w:sz w:val="24"/>
          <w:szCs w:val="24"/>
        </w:rPr>
      </w:pPr>
    </w:p>
    <w:p w14:paraId="0176ED60" w14:textId="58A3898D" w:rsidR="003B75D7" w:rsidRPr="00B858AB" w:rsidRDefault="003B75D7" w:rsidP="003B75D7">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lang w:val="en-US"/>
        </w:rPr>
        <w:lastRenderedPageBreak/>
        <w:t>Dokter</w:t>
      </w:r>
    </w:p>
    <w:p w14:paraId="14E0CA1B" w14:textId="09C51C03" w:rsidR="00B858AB" w:rsidRDefault="00B858AB" w:rsidP="00B858A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F2A03" wp14:editId="64E87BA5">
            <wp:extent cx="5036185" cy="6728346"/>
            <wp:effectExtent l="0" t="0" r="0" b="0"/>
            <wp:docPr id="1117201823" name="Picture 1117201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1">
                      <a:extLst>
                        <a:ext uri="{28A0092B-C50C-407E-A947-70E740481C1C}">
                          <a14:useLocalDpi xmlns:a14="http://schemas.microsoft.com/office/drawing/2010/main" val="0"/>
                        </a:ext>
                      </a:extLst>
                    </a:blip>
                    <a:srcRect b="2180"/>
                    <a:stretch/>
                  </pic:blipFill>
                  <pic:spPr bwMode="auto">
                    <a:xfrm>
                      <a:off x="0" y="0"/>
                      <a:ext cx="5036185" cy="6728346"/>
                    </a:xfrm>
                    <a:prstGeom prst="rect">
                      <a:avLst/>
                    </a:prstGeom>
                    <a:noFill/>
                    <a:ln>
                      <a:noFill/>
                    </a:ln>
                    <a:extLst>
                      <a:ext uri="{53640926-AAD7-44D8-BBD7-CCE9431645EC}">
                        <a14:shadowObscured xmlns:a14="http://schemas.microsoft.com/office/drawing/2010/main"/>
                      </a:ext>
                    </a:extLst>
                  </pic:spPr>
                </pic:pic>
              </a:graphicData>
            </a:graphic>
          </wp:inline>
        </w:drawing>
      </w:r>
    </w:p>
    <w:p w14:paraId="69D04813" w14:textId="674D2649" w:rsidR="00B858AB" w:rsidRDefault="00B858AB" w:rsidP="00B858AB">
      <w:pPr>
        <w:rPr>
          <w:rFonts w:ascii="Times New Roman" w:hAnsi="Times New Roman" w:cs="Times New Roman"/>
          <w:sz w:val="24"/>
          <w:szCs w:val="24"/>
        </w:rPr>
      </w:pPr>
    </w:p>
    <w:p w14:paraId="15C2B43C" w14:textId="698922FB" w:rsidR="00B858AB" w:rsidRDefault="00B858AB" w:rsidP="00B858AB">
      <w:pPr>
        <w:rPr>
          <w:rFonts w:ascii="Times New Roman" w:hAnsi="Times New Roman" w:cs="Times New Roman"/>
          <w:sz w:val="24"/>
          <w:szCs w:val="24"/>
        </w:rPr>
      </w:pPr>
    </w:p>
    <w:p w14:paraId="4D0FF86F" w14:textId="45DC5836" w:rsidR="00B858AB" w:rsidRDefault="00B858AB" w:rsidP="00B858AB">
      <w:pPr>
        <w:rPr>
          <w:rFonts w:ascii="Times New Roman" w:hAnsi="Times New Roman" w:cs="Times New Roman"/>
          <w:sz w:val="24"/>
          <w:szCs w:val="24"/>
        </w:rPr>
      </w:pPr>
    </w:p>
    <w:p w14:paraId="3130DF58" w14:textId="77777777" w:rsidR="00B858AB" w:rsidRDefault="00B858AB" w:rsidP="00B858AB">
      <w:pPr>
        <w:rPr>
          <w:rFonts w:ascii="Times New Roman" w:hAnsi="Times New Roman" w:cs="Times New Roman"/>
          <w:sz w:val="24"/>
          <w:szCs w:val="24"/>
        </w:rPr>
      </w:pPr>
    </w:p>
    <w:p w14:paraId="2AB8AB13" w14:textId="11F61F67" w:rsidR="00B858AB" w:rsidRPr="00B858AB" w:rsidRDefault="00B858AB" w:rsidP="00B858AB">
      <w:pPr>
        <w:rPr>
          <w:rFonts w:ascii="Times New Roman" w:hAnsi="Times New Roman" w:cs="Times New Roman"/>
          <w:sz w:val="24"/>
          <w:szCs w:val="24"/>
        </w:rPr>
      </w:pPr>
    </w:p>
    <w:p w14:paraId="09659B37" w14:textId="2A1F739B" w:rsidR="003B75D7" w:rsidRPr="00B858AB" w:rsidRDefault="003B75D7" w:rsidP="003B75D7">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lang w:val="en-US"/>
        </w:rPr>
        <w:lastRenderedPageBreak/>
        <w:t>Pasien</w:t>
      </w:r>
    </w:p>
    <w:p w14:paraId="13A2DC33" w14:textId="4FA9387E" w:rsidR="00B858AB" w:rsidRPr="00B858AB" w:rsidRDefault="00B858AB" w:rsidP="00B858AB">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E914F6" wp14:editId="1AD86111">
            <wp:extent cx="5036185" cy="6482687"/>
            <wp:effectExtent l="0" t="0" r="0" b="0"/>
            <wp:docPr id="1117201824" name="Picture 111720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2">
                      <a:extLst>
                        <a:ext uri="{28A0092B-C50C-407E-A947-70E740481C1C}">
                          <a14:useLocalDpi xmlns:a14="http://schemas.microsoft.com/office/drawing/2010/main" val="0"/>
                        </a:ext>
                      </a:extLst>
                    </a:blip>
                    <a:srcRect b="5569"/>
                    <a:stretch/>
                  </pic:blipFill>
                  <pic:spPr bwMode="auto">
                    <a:xfrm>
                      <a:off x="0" y="0"/>
                      <a:ext cx="5036185" cy="6482687"/>
                    </a:xfrm>
                    <a:prstGeom prst="rect">
                      <a:avLst/>
                    </a:prstGeom>
                    <a:noFill/>
                    <a:ln>
                      <a:noFill/>
                    </a:ln>
                    <a:extLst>
                      <a:ext uri="{53640926-AAD7-44D8-BBD7-CCE9431645EC}">
                        <a14:shadowObscured xmlns:a14="http://schemas.microsoft.com/office/drawing/2010/main"/>
                      </a:ext>
                    </a:extLst>
                  </pic:spPr>
                </pic:pic>
              </a:graphicData>
            </a:graphic>
          </wp:inline>
        </w:drawing>
      </w:r>
    </w:p>
    <w:p w14:paraId="0D47F61F" w14:textId="77777777" w:rsidR="00E94826" w:rsidRDefault="00E94826" w:rsidP="00E94826">
      <w:pPr>
        <w:jc w:val="center"/>
        <w:rPr>
          <w:rFonts w:ascii="Times New Roman" w:hAnsi="Times New Roman" w:cs="Times New Roman"/>
          <w:b/>
          <w:bCs/>
          <w:sz w:val="24"/>
          <w:szCs w:val="24"/>
        </w:rPr>
      </w:pPr>
    </w:p>
    <w:p w14:paraId="1CB9B7CA" w14:textId="34887D59" w:rsidR="00E94826" w:rsidRDefault="00E94826" w:rsidP="00E94826">
      <w:pPr>
        <w:jc w:val="center"/>
        <w:rPr>
          <w:rFonts w:ascii="Times New Roman" w:hAnsi="Times New Roman" w:cs="Times New Roman"/>
          <w:b/>
          <w:bCs/>
          <w:sz w:val="24"/>
          <w:szCs w:val="24"/>
        </w:rPr>
      </w:pPr>
    </w:p>
    <w:p w14:paraId="733D9F2A" w14:textId="1E0FF450" w:rsidR="003B75D7" w:rsidRDefault="003B75D7" w:rsidP="00E94826">
      <w:pPr>
        <w:jc w:val="center"/>
        <w:rPr>
          <w:rFonts w:ascii="Times New Roman" w:hAnsi="Times New Roman" w:cs="Times New Roman"/>
          <w:b/>
          <w:bCs/>
          <w:sz w:val="24"/>
          <w:szCs w:val="24"/>
        </w:rPr>
      </w:pPr>
    </w:p>
    <w:p w14:paraId="651C63D2" w14:textId="0D2E696D" w:rsidR="003B75D7" w:rsidRDefault="003B75D7" w:rsidP="00E94826">
      <w:pPr>
        <w:jc w:val="center"/>
        <w:rPr>
          <w:rFonts w:ascii="Times New Roman" w:hAnsi="Times New Roman" w:cs="Times New Roman"/>
          <w:b/>
          <w:bCs/>
          <w:sz w:val="24"/>
          <w:szCs w:val="24"/>
        </w:rPr>
      </w:pPr>
    </w:p>
    <w:p w14:paraId="488F30EC" w14:textId="38549BA9" w:rsidR="003B75D7" w:rsidRDefault="003B75D7" w:rsidP="00E94826">
      <w:pPr>
        <w:jc w:val="center"/>
        <w:rPr>
          <w:rFonts w:ascii="Times New Roman" w:hAnsi="Times New Roman" w:cs="Times New Roman"/>
          <w:b/>
          <w:bCs/>
          <w:sz w:val="24"/>
          <w:szCs w:val="24"/>
        </w:rPr>
      </w:pPr>
    </w:p>
    <w:p w14:paraId="20E478A4" w14:textId="77F4E1AC" w:rsidR="003B75D7" w:rsidRDefault="003B75D7" w:rsidP="00E94826">
      <w:pPr>
        <w:jc w:val="center"/>
        <w:rPr>
          <w:rFonts w:ascii="Times New Roman" w:hAnsi="Times New Roman" w:cs="Times New Roman"/>
          <w:b/>
          <w:bCs/>
          <w:sz w:val="24"/>
          <w:szCs w:val="24"/>
        </w:rPr>
      </w:pPr>
    </w:p>
    <w:p w14:paraId="0882893C" w14:textId="12D77F1E" w:rsidR="003B75D7" w:rsidRDefault="003B75D7" w:rsidP="00E94826">
      <w:pPr>
        <w:jc w:val="center"/>
        <w:rPr>
          <w:rFonts w:ascii="Times New Roman" w:hAnsi="Times New Roman" w:cs="Times New Roman"/>
          <w:b/>
          <w:bCs/>
          <w:sz w:val="24"/>
          <w:szCs w:val="24"/>
        </w:rPr>
      </w:pPr>
    </w:p>
    <w:p w14:paraId="70345DD7" w14:textId="2400E6EF" w:rsidR="003B75D7" w:rsidRDefault="003B75D7" w:rsidP="00E94826">
      <w:pPr>
        <w:jc w:val="center"/>
        <w:rPr>
          <w:rFonts w:ascii="Times New Roman" w:hAnsi="Times New Roman" w:cs="Times New Roman"/>
          <w:b/>
          <w:bCs/>
          <w:sz w:val="24"/>
          <w:szCs w:val="24"/>
        </w:rPr>
      </w:pPr>
    </w:p>
    <w:p w14:paraId="51A832F8" w14:textId="3CB82D42" w:rsidR="003B75D7" w:rsidRDefault="003B75D7" w:rsidP="00E94826">
      <w:pPr>
        <w:jc w:val="center"/>
        <w:rPr>
          <w:rFonts w:ascii="Times New Roman" w:hAnsi="Times New Roman" w:cs="Times New Roman"/>
          <w:b/>
          <w:bCs/>
          <w:sz w:val="24"/>
          <w:szCs w:val="24"/>
        </w:rPr>
      </w:pPr>
    </w:p>
    <w:p w14:paraId="00AD1CAA" w14:textId="0C315784" w:rsidR="003B75D7" w:rsidRDefault="003B75D7" w:rsidP="00E94826">
      <w:pPr>
        <w:jc w:val="center"/>
        <w:rPr>
          <w:rFonts w:ascii="Times New Roman" w:hAnsi="Times New Roman" w:cs="Times New Roman"/>
          <w:b/>
          <w:bCs/>
          <w:sz w:val="24"/>
          <w:szCs w:val="24"/>
        </w:rPr>
      </w:pPr>
    </w:p>
    <w:p w14:paraId="5BF70771" w14:textId="2EE57100" w:rsidR="003B75D7" w:rsidRDefault="003B75D7" w:rsidP="00E94826">
      <w:pPr>
        <w:jc w:val="center"/>
        <w:rPr>
          <w:rFonts w:ascii="Times New Roman" w:hAnsi="Times New Roman" w:cs="Times New Roman"/>
          <w:b/>
          <w:bCs/>
          <w:sz w:val="24"/>
          <w:szCs w:val="24"/>
        </w:rPr>
      </w:pPr>
    </w:p>
    <w:p w14:paraId="332CE138" w14:textId="5BC9017A" w:rsidR="003B75D7" w:rsidRDefault="003B75D7" w:rsidP="00E94826">
      <w:pPr>
        <w:jc w:val="center"/>
        <w:rPr>
          <w:rFonts w:ascii="Times New Roman" w:hAnsi="Times New Roman" w:cs="Times New Roman"/>
          <w:b/>
          <w:bCs/>
          <w:sz w:val="24"/>
          <w:szCs w:val="24"/>
        </w:rPr>
      </w:pPr>
    </w:p>
    <w:p w14:paraId="494A80E2" w14:textId="4A3F3697" w:rsidR="003B75D7" w:rsidRDefault="003B75D7" w:rsidP="00E94826">
      <w:pPr>
        <w:jc w:val="center"/>
        <w:rPr>
          <w:rFonts w:ascii="Times New Roman" w:hAnsi="Times New Roman" w:cs="Times New Roman"/>
          <w:b/>
          <w:bCs/>
          <w:sz w:val="24"/>
          <w:szCs w:val="24"/>
        </w:rPr>
      </w:pPr>
    </w:p>
    <w:p w14:paraId="325CA36C" w14:textId="77777777" w:rsidR="003B75D7" w:rsidRDefault="003B75D7" w:rsidP="003B75D7">
      <w:pPr>
        <w:jc w:val="center"/>
        <w:rPr>
          <w:rFonts w:ascii="Times New Roman" w:hAnsi="Times New Roman" w:cs="Times New Roman"/>
          <w:b/>
          <w:bCs/>
          <w:sz w:val="32"/>
          <w:szCs w:val="32"/>
        </w:rPr>
      </w:pPr>
    </w:p>
    <w:p w14:paraId="4FBD0DCF" w14:textId="77777777" w:rsidR="003B75D7" w:rsidRDefault="003B75D7" w:rsidP="003B75D7">
      <w:pPr>
        <w:jc w:val="center"/>
        <w:rPr>
          <w:rFonts w:ascii="Times New Roman" w:hAnsi="Times New Roman" w:cs="Times New Roman"/>
          <w:b/>
          <w:bCs/>
          <w:sz w:val="32"/>
          <w:szCs w:val="32"/>
        </w:rPr>
      </w:pPr>
    </w:p>
    <w:p w14:paraId="5C407EE7" w14:textId="77777777" w:rsidR="003B75D7" w:rsidRDefault="003B75D7" w:rsidP="003B75D7">
      <w:pPr>
        <w:jc w:val="center"/>
        <w:rPr>
          <w:rFonts w:ascii="Times New Roman" w:hAnsi="Times New Roman" w:cs="Times New Roman"/>
          <w:b/>
          <w:bCs/>
          <w:sz w:val="32"/>
          <w:szCs w:val="32"/>
        </w:rPr>
      </w:pPr>
    </w:p>
    <w:p w14:paraId="1450B1F0" w14:textId="77777777" w:rsidR="003B75D7" w:rsidRDefault="003B75D7" w:rsidP="003B75D7">
      <w:pPr>
        <w:jc w:val="center"/>
        <w:rPr>
          <w:rFonts w:ascii="Times New Roman" w:hAnsi="Times New Roman" w:cs="Times New Roman"/>
          <w:b/>
          <w:bCs/>
          <w:sz w:val="32"/>
          <w:szCs w:val="32"/>
        </w:rPr>
      </w:pPr>
    </w:p>
    <w:p w14:paraId="44C6ACC1" w14:textId="7403CDF0" w:rsidR="003B75D7" w:rsidRPr="000837A8" w:rsidRDefault="003B75D7" w:rsidP="000837A8">
      <w:pPr>
        <w:pStyle w:val="Heading1"/>
      </w:pPr>
      <w:bookmarkStart w:id="327" w:name="_Toc178772381"/>
      <w:r w:rsidRPr="000837A8">
        <w:t>LAMPIRAN  G</w:t>
      </w:r>
      <w:bookmarkEnd w:id="327"/>
    </w:p>
    <w:p w14:paraId="2FC58618" w14:textId="2CB5E783" w:rsidR="00B858AB" w:rsidRPr="000837A8" w:rsidRDefault="003B75D7" w:rsidP="000837A8">
      <w:pPr>
        <w:jc w:val="center"/>
        <w:rPr>
          <w:rFonts w:ascii="Times New Roman" w:hAnsi="Times New Roman" w:cs="Times New Roman"/>
          <w:b/>
          <w:bCs/>
          <w:sz w:val="24"/>
          <w:szCs w:val="24"/>
        </w:rPr>
      </w:pPr>
      <w:r w:rsidRPr="000837A8">
        <w:rPr>
          <w:rFonts w:ascii="Times New Roman" w:hAnsi="Times New Roman" w:cs="Times New Roman"/>
          <w:b/>
          <w:bCs/>
          <w:sz w:val="24"/>
          <w:szCs w:val="24"/>
        </w:rPr>
        <w:t>DATA DOKUMEN</w:t>
      </w:r>
    </w:p>
    <w:p w14:paraId="03A3ED82" w14:textId="43987670" w:rsid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b/>
          <w:bCs/>
          <w:sz w:val="24"/>
          <w:szCs w:val="24"/>
          <w:lang w:val="en-US"/>
        </w:rPr>
        <w:br w:type="column"/>
      </w:r>
      <w:r w:rsidRPr="00B858AB">
        <w:rPr>
          <w:rFonts w:ascii="Times New Roman" w:hAnsi="Times New Roman" w:cs="Times New Roman"/>
          <w:sz w:val="24"/>
          <w:szCs w:val="24"/>
          <w:lang w:val="en-US"/>
        </w:rPr>
        <w:lastRenderedPageBreak/>
        <w:t>B</w:t>
      </w:r>
      <w:r>
        <w:rPr>
          <w:rFonts w:ascii="Times New Roman" w:hAnsi="Times New Roman" w:cs="Times New Roman"/>
          <w:sz w:val="24"/>
          <w:szCs w:val="24"/>
          <w:lang w:val="en-US"/>
        </w:rPr>
        <w:t>erita Acara Wawancara</w:t>
      </w:r>
    </w:p>
    <w:p w14:paraId="7CDD7FDD" w14:textId="77777777"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DFC7BB" wp14:editId="59063F1D">
            <wp:extent cx="5036185" cy="6741994"/>
            <wp:effectExtent l="0" t="0" r="0" b="1905"/>
            <wp:docPr id="1117201825" name="Picture 111720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3">
                      <a:extLst>
                        <a:ext uri="{28A0092B-C50C-407E-A947-70E740481C1C}">
                          <a14:useLocalDpi xmlns:a14="http://schemas.microsoft.com/office/drawing/2010/main" val="0"/>
                        </a:ext>
                      </a:extLst>
                    </a:blip>
                    <a:srcRect b="1982"/>
                    <a:stretch/>
                  </pic:blipFill>
                  <pic:spPr bwMode="auto">
                    <a:xfrm>
                      <a:off x="0" y="0"/>
                      <a:ext cx="5036185" cy="6741994"/>
                    </a:xfrm>
                    <a:prstGeom prst="rect">
                      <a:avLst/>
                    </a:prstGeom>
                    <a:noFill/>
                    <a:ln>
                      <a:noFill/>
                    </a:ln>
                    <a:extLst>
                      <a:ext uri="{53640926-AAD7-44D8-BBD7-CCE9431645EC}">
                        <a14:shadowObscured xmlns:a14="http://schemas.microsoft.com/office/drawing/2010/main"/>
                      </a:ext>
                    </a:extLst>
                  </pic:spPr>
                </pic:pic>
              </a:graphicData>
            </a:graphic>
          </wp:inline>
        </w:drawing>
      </w:r>
    </w:p>
    <w:p w14:paraId="4B046D7F" w14:textId="0599909E"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B763EB8" wp14:editId="282F274F">
            <wp:extent cx="5036185" cy="6646460"/>
            <wp:effectExtent l="0" t="0" r="0" b="2540"/>
            <wp:docPr id="1117201826" name="Picture 111720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4">
                      <a:extLst>
                        <a:ext uri="{28A0092B-C50C-407E-A947-70E740481C1C}">
                          <a14:useLocalDpi xmlns:a14="http://schemas.microsoft.com/office/drawing/2010/main" val="0"/>
                        </a:ext>
                      </a:extLst>
                    </a:blip>
                    <a:srcRect b="2986"/>
                    <a:stretch/>
                  </pic:blipFill>
                  <pic:spPr bwMode="auto">
                    <a:xfrm>
                      <a:off x="0" y="0"/>
                      <a:ext cx="5036185" cy="6646460"/>
                    </a:xfrm>
                    <a:prstGeom prst="rect">
                      <a:avLst/>
                    </a:prstGeom>
                    <a:noFill/>
                    <a:ln>
                      <a:noFill/>
                    </a:ln>
                    <a:extLst>
                      <a:ext uri="{53640926-AAD7-44D8-BBD7-CCE9431645EC}">
                        <a14:shadowObscured xmlns:a14="http://schemas.microsoft.com/office/drawing/2010/main"/>
                      </a:ext>
                    </a:extLst>
                  </pic:spPr>
                </pic:pic>
              </a:graphicData>
            </a:graphic>
          </wp:inline>
        </w:drawing>
      </w:r>
    </w:p>
    <w:p w14:paraId="6F4DB3A5" w14:textId="3071601E" w:rsidR="00B858AB" w:rsidRDefault="00B858AB" w:rsidP="00B858AB">
      <w:pPr>
        <w:rPr>
          <w:rFonts w:ascii="Times New Roman" w:hAnsi="Times New Roman" w:cs="Times New Roman"/>
          <w:sz w:val="24"/>
          <w:szCs w:val="24"/>
          <w:lang w:val="en-US"/>
        </w:rPr>
      </w:pPr>
    </w:p>
    <w:p w14:paraId="08813033" w14:textId="5F22CB13" w:rsidR="00B858AB" w:rsidRDefault="00B858AB" w:rsidP="00B858AB">
      <w:pPr>
        <w:rPr>
          <w:rFonts w:ascii="Times New Roman" w:hAnsi="Times New Roman" w:cs="Times New Roman"/>
          <w:sz w:val="24"/>
          <w:szCs w:val="24"/>
          <w:lang w:val="en-US"/>
        </w:rPr>
      </w:pPr>
    </w:p>
    <w:p w14:paraId="54D57ABB" w14:textId="1CD2482E" w:rsidR="00B858AB" w:rsidRDefault="00B858AB" w:rsidP="00B858AB">
      <w:pPr>
        <w:rPr>
          <w:rFonts w:ascii="Times New Roman" w:hAnsi="Times New Roman" w:cs="Times New Roman"/>
          <w:sz w:val="24"/>
          <w:szCs w:val="24"/>
          <w:lang w:val="en-US"/>
        </w:rPr>
      </w:pPr>
    </w:p>
    <w:p w14:paraId="4A27C3EF" w14:textId="72947CA4" w:rsidR="00B858AB" w:rsidRDefault="00B858AB" w:rsidP="00B858AB">
      <w:pPr>
        <w:rPr>
          <w:rFonts w:ascii="Times New Roman" w:hAnsi="Times New Roman" w:cs="Times New Roman"/>
          <w:sz w:val="24"/>
          <w:szCs w:val="24"/>
          <w:lang w:val="en-US"/>
        </w:rPr>
      </w:pPr>
    </w:p>
    <w:p w14:paraId="457E9118" w14:textId="239126C1" w:rsidR="00B858AB" w:rsidRDefault="00B858AB" w:rsidP="00B858AB">
      <w:pPr>
        <w:rPr>
          <w:rFonts w:ascii="Times New Roman" w:hAnsi="Times New Roman" w:cs="Times New Roman"/>
          <w:sz w:val="24"/>
          <w:szCs w:val="24"/>
          <w:lang w:val="en-US"/>
        </w:rPr>
      </w:pPr>
    </w:p>
    <w:p w14:paraId="12887635" w14:textId="77777777" w:rsidR="00B858AB" w:rsidRPr="00B858AB" w:rsidRDefault="00B858AB" w:rsidP="00B858AB">
      <w:pPr>
        <w:rPr>
          <w:rFonts w:ascii="Times New Roman" w:hAnsi="Times New Roman" w:cs="Times New Roman"/>
          <w:sz w:val="24"/>
          <w:szCs w:val="24"/>
          <w:lang w:val="en-US"/>
        </w:rPr>
      </w:pPr>
    </w:p>
    <w:p w14:paraId="5C25A4DB" w14:textId="6B41E379" w:rsidR="00B858AB" w:rsidRP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sz w:val="24"/>
          <w:szCs w:val="24"/>
          <w:lang w:val="en-US"/>
        </w:rPr>
        <w:lastRenderedPageBreak/>
        <w:t xml:space="preserve">Surat </w:t>
      </w:r>
      <w:r>
        <w:rPr>
          <w:rFonts w:ascii="Times New Roman" w:hAnsi="Times New Roman" w:cs="Times New Roman"/>
          <w:sz w:val="24"/>
          <w:szCs w:val="24"/>
          <w:lang w:val="en-US"/>
        </w:rPr>
        <w:t>Pernyataan Owner</w:t>
      </w:r>
    </w:p>
    <w:p w14:paraId="466E4769" w14:textId="59C094E4"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E1EE48A" wp14:editId="067805B5">
            <wp:extent cx="5036185" cy="6701051"/>
            <wp:effectExtent l="0" t="0" r="0" b="5080"/>
            <wp:docPr id="1117201828" name="Picture 111720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85">
                      <a:extLst>
                        <a:ext uri="{28A0092B-C50C-407E-A947-70E740481C1C}">
                          <a14:useLocalDpi xmlns:a14="http://schemas.microsoft.com/office/drawing/2010/main" val="0"/>
                        </a:ext>
                      </a:extLst>
                    </a:blip>
                    <a:srcRect b="2775"/>
                    <a:stretch/>
                  </pic:blipFill>
                  <pic:spPr bwMode="auto">
                    <a:xfrm>
                      <a:off x="0" y="0"/>
                      <a:ext cx="5036185" cy="6701051"/>
                    </a:xfrm>
                    <a:prstGeom prst="rect">
                      <a:avLst/>
                    </a:prstGeom>
                    <a:noFill/>
                    <a:ln>
                      <a:noFill/>
                    </a:ln>
                    <a:extLst>
                      <a:ext uri="{53640926-AAD7-44D8-BBD7-CCE9431645EC}">
                        <a14:shadowObscured xmlns:a14="http://schemas.microsoft.com/office/drawing/2010/main"/>
                      </a:ext>
                    </a:extLst>
                  </pic:spPr>
                </pic:pic>
              </a:graphicData>
            </a:graphic>
          </wp:inline>
        </w:drawing>
      </w:r>
    </w:p>
    <w:p w14:paraId="4C1CCA04" w14:textId="42C013F2" w:rsidR="00B858AB" w:rsidRDefault="00B858AB" w:rsidP="00B858AB">
      <w:pPr>
        <w:rPr>
          <w:rFonts w:ascii="Times New Roman" w:hAnsi="Times New Roman" w:cs="Times New Roman"/>
          <w:sz w:val="24"/>
          <w:szCs w:val="24"/>
          <w:lang w:val="en-US"/>
        </w:rPr>
      </w:pPr>
    </w:p>
    <w:p w14:paraId="5DCA03B4" w14:textId="29FCF399" w:rsidR="00B858AB" w:rsidRDefault="00B858AB" w:rsidP="00B858AB">
      <w:pPr>
        <w:rPr>
          <w:rFonts w:ascii="Times New Roman" w:hAnsi="Times New Roman" w:cs="Times New Roman"/>
          <w:sz w:val="24"/>
          <w:szCs w:val="24"/>
          <w:lang w:val="en-US"/>
        </w:rPr>
      </w:pPr>
    </w:p>
    <w:p w14:paraId="6819FAF0" w14:textId="47BCB888" w:rsidR="00B858AB" w:rsidRDefault="00B858AB" w:rsidP="00B858AB">
      <w:pPr>
        <w:rPr>
          <w:rFonts w:ascii="Times New Roman" w:hAnsi="Times New Roman" w:cs="Times New Roman"/>
          <w:sz w:val="24"/>
          <w:szCs w:val="24"/>
          <w:lang w:val="en-US"/>
        </w:rPr>
      </w:pPr>
    </w:p>
    <w:p w14:paraId="2E00101A" w14:textId="53766EFD" w:rsidR="00B858AB" w:rsidRDefault="00B858AB" w:rsidP="00B858AB">
      <w:pPr>
        <w:rPr>
          <w:rFonts w:ascii="Times New Roman" w:hAnsi="Times New Roman" w:cs="Times New Roman"/>
          <w:sz w:val="24"/>
          <w:szCs w:val="24"/>
          <w:lang w:val="en-US"/>
        </w:rPr>
      </w:pPr>
    </w:p>
    <w:p w14:paraId="15578E7B" w14:textId="77777777" w:rsidR="00B858AB" w:rsidRPr="00B858AB" w:rsidRDefault="00B858AB" w:rsidP="00B858AB">
      <w:pPr>
        <w:rPr>
          <w:rFonts w:ascii="Times New Roman" w:hAnsi="Times New Roman" w:cs="Times New Roman"/>
          <w:sz w:val="24"/>
          <w:szCs w:val="24"/>
          <w:lang w:val="en-US"/>
        </w:rPr>
      </w:pPr>
    </w:p>
    <w:p w14:paraId="75D968E7" w14:textId="6ECD2686" w:rsid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sz w:val="24"/>
          <w:szCs w:val="24"/>
          <w:lang w:val="en-US"/>
        </w:rPr>
        <w:lastRenderedPageBreak/>
        <w:t xml:space="preserve">Surat </w:t>
      </w:r>
      <w:r>
        <w:rPr>
          <w:rFonts w:ascii="Times New Roman" w:hAnsi="Times New Roman" w:cs="Times New Roman"/>
          <w:sz w:val="24"/>
          <w:szCs w:val="24"/>
          <w:lang w:val="en-US"/>
        </w:rPr>
        <w:t>Pernyataan Admin</w:t>
      </w:r>
    </w:p>
    <w:p w14:paraId="4F4BDA6A" w14:textId="3B76A5C8"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D6E93D0" wp14:editId="56297923">
            <wp:extent cx="5036185" cy="6673755"/>
            <wp:effectExtent l="0" t="0" r="0" b="0"/>
            <wp:docPr id="1117201829" name="Picture 111720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86">
                      <a:extLst>
                        <a:ext uri="{28A0092B-C50C-407E-A947-70E740481C1C}">
                          <a14:useLocalDpi xmlns:a14="http://schemas.microsoft.com/office/drawing/2010/main" val="0"/>
                        </a:ext>
                      </a:extLst>
                    </a:blip>
                    <a:srcRect b="2974"/>
                    <a:stretch/>
                  </pic:blipFill>
                  <pic:spPr bwMode="auto">
                    <a:xfrm>
                      <a:off x="0" y="0"/>
                      <a:ext cx="5036185" cy="6673755"/>
                    </a:xfrm>
                    <a:prstGeom prst="rect">
                      <a:avLst/>
                    </a:prstGeom>
                    <a:noFill/>
                    <a:ln>
                      <a:noFill/>
                    </a:ln>
                    <a:extLst>
                      <a:ext uri="{53640926-AAD7-44D8-BBD7-CCE9431645EC}">
                        <a14:shadowObscured xmlns:a14="http://schemas.microsoft.com/office/drawing/2010/main"/>
                      </a:ext>
                    </a:extLst>
                  </pic:spPr>
                </pic:pic>
              </a:graphicData>
            </a:graphic>
          </wp:inline>
        </w:drawing>
      </w:r>
    </w:p>
    <w:p w14:paraId="51C2C73E" w14:textId="1FC812D5" w:rsidR="00B858AB" w:rsidRDefault="00B858AB" w:rsidP="00B858AB">
      <w:pPr>
        <w:rPr>
          <w:rFonts w:ascii="Times New Roman" w:hAnsi="Times New Roman" w:cs="Times New Roman"/>
          <w:sz w:val="24"/>
          <w:szCs w:val="24"/>
          <w:lang w:val="en-US"/>
        </w:rPr>
      </w:pPr>
    </w:p>
    <w:p w14:paraId="598746E6" w14:textId="35B7D75F" w:rsidR="00B858AB" w:rsidRDefault="00B858AB" w:rsidP="00B858AB">
      <w:pPr>
        <w:rPr>
          <w:rFonts w:ascii="Times New Roman" w:hAnsi="Times New Roman" w:cs="Times New Roman"/>
          <w:sz w:val="24"/>
          <w:szCs w:val="24"/>
          <w:lang w:val="en-US"/>
        </w:rPr>
      </w:pPr>
    </w:p>
    <w:p w14:paraId="68CE2DFA" w14:textId="48C6C130" w:rsidR="00B858AB" w:rsidRDefault="00B858AB" w:rsidP="00B858AB">
      <w:pPr>
        <w:rPr>
          <w:rFonts w:ascii="Times New Roman" w:hAnsi="Times New Roman" w:cs="Times New Roman"/>
          <w:sz w:val="24"/>
          <w:szCs w:val="24"/>
          <w:lang w:val="en-US"/>
        </w:rPr>
      </w:pPr>
    </w:p>
    <w:p w14:paraId="0BEE2176" w14:textId="4986693C" w:rsidR="00B858AB" w:rsidRDefault="00B858AB" w:rsidP="00B858AB">
      <w:pPr>
        <w:rPr>
          <w:rFonts w:ascii="Times New Roman" w:hAnsi="Times New Roman" w:cs="Times New Roman"/>
          <w:sz w:val="24"/>
          <w:szCs w:val="24"/>
          <w:lang w:val="en-US"/>
        </w:rPr>
      </w:pPr>
    </w:p>
    <w:p w14:paraId="447FF392" w14:textId="77777777" w:rsidR="00B858AB" w:rsidRPr="00B858AB" w:rsidRDefault="00B858AB" w:rsidP="00B858AB">
      <w:pPr>
        <w:rPr>
          <w:rFonts w:ascii="Times New Roman" w:hAnsi="Times New Roman" w:cs="Times New Roman"/>
          <w:sz w:val="24"/>
          <w:szCs w:val="24"/>
          <w:lang w:val="en-US"/>
        </w:rPr>
      </w:pPr>
    </w:p>
    <w:p w14:paraId="06C70A02" w14:textId="681152B3" w:rsid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sz w:val="24"/>
          <w:szCs w:val="24"/>
          <w:lang w:val="en-US"/>
        </w:rPr>
        <w:lastRenderedPageBreak/>
        <w:t xml:space="preserve">Surat </w:t>
      </w:r>
      <w:r>
        <w:rPr>
          <w:rFonts w:ascii="Times New Roman" w:hAnsi="Times New Roman" w:cs="Times New Roman"/>
          <w:sz w:val="24"/>
          <w:szCs w:val="24"/>
          <w:lang w:val="en-US"/>
        </w:rPr>
        <w:t>Pernyataan Dokter</w:t>
      </w:r>
    </w:p>
    <w:p w14:paraId="7B9E9DAD" w14:textId="70EF45C4"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35655C9" wp14:editId="6225D151">
            <wp:extent cx="5036185" cy="6728346"/>
            <wp:effectExtent l="0" t="0" r="0" b="0"/>
            <wp:docPr id="1117201830" name="Picture 111720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7">
                      <a:extLst>
                        <a:ext uri="{28A0092B-C50C-407E-A947-70E740481C1C}">
                          <a14:useLocalDpi xmlns:a14="http://schemas.microsoft.com/office/drawing/2010/main" val="0"/>
                        </a:ext>
                      </a:extLst>
                    </a:blip>
                    <a:srcRect b="2180"/>
                    <a:stretch/>
                  </pic:blipFill>
                  <pic:spPr bwMode="auto">
                    <a:xfrm>
                      <a:off x="0" y="0"/>
                      <a:ext cx="5036185" cy="6728346"/>
                    </a:xfrm>
                    <a:prstGeom prst="rect">
                      <a:avLst/>
                    </a:prstGeom>
                    <a:noFill/>
                    <a:ln>
                      <a:noFill/>
                    </a:ln>
                    <a:extLst>
                      <a:ext uri="{53640926-AAD7-44D8-BBD7-CCE9431645EC}">
                        <a14:shadowObscured xmlns:a14="http://schemas.microsoft.com/office/drawing/2010/main"/>
                      </a:ext>
                    </a:extLst>
                  </pic:spPr>
                </pic:pic>
              </a:graphicData>
            </a:graphic>
          </wp:inline>
        </w:drawing>
      </w:r>
    </w:p>
    <w:p w14:paraId="26545402" w14:textId="0C27A879" w:rsidR="00AC65BC" w:rsidRDefault="00AC65BC" w:rsidP="00B858AB">
      <w:pPr>
        <w:rPr>
          <w:rFonts w:ascii="Times New Roman" w:hAnsi="Times New Roman" w:cs="Times New Roman"/>
          <w:sz w:val="24"/>
          <w:szCs w:val="24"/>
          <w:lang w:val="en-US"/>
        </w:rPr>
      </w:pPr>
    </w:p>
    <w:p w14:paraId="6876D1F7" w14:textId="3161F0C9" w:rsidR="00AC65BC" w:rsidRDefault="00AC65BC" w:rsidP="00B858AB">
      <w:pPr>
        <w:rPr>
          <w:rFonts w:ascii="Times New Roman" w:hAnsi="Times New Roman" w:cs="Times New Roman"/>
          <w:sz w:val="24"/>
          <w:szCs w:val="24"/>
          <w:lang w:val="en-US"/>
        </w:rPr>
      </w:pPr>
    </w:p>
    <w:p w14:paraId="155F12C2" w14:textId="7B5F57BE" w:rsidR="00AC65BC" w:rsidRDefault="00AC65BC" w:rsidP="00B858AB">
      <w:pPr>
        <w:rPr>
          <w:rFonts w:ascii="Times New Roman" w:hAnsi="Times New Roman" w:cs="Times New Roman"/>
          <w:sz w:val="24"/>
          <w:szCs w:val="24"/>
          <w:lang w:val="en-US"/>
        </w:rPr>
      </w:pPr>
    </w:p>
    <w:p w14:paraId="13B607DE" w14:textId="49587C3B" w:rsidR="00AC65BC" w:rsidRDefault="00AC65BC" w:rsidP="00B858AB">
      <w:pPr>
        <w:rPr>
          <w:rFonts w:ascii="Times New Roman" w:hAnsi="Times New Roman" w:cs="Times New Roman"/>
          <w:sz w:val="24"/>
          <w:szCs w:val="24"/>
          <w:lang w:val="en-US"/>
        </w:rPr>
      </w:pPr>
    </w:p>
    <w:p w14:paraId="62A2C031" w14:textId="77777777" w:rsidR="00AC65BC" w:rsidRDefault="00AC65BC" w:rsidP="00B858AB">
      <w:pPr>
        <w:rPr>
          <w:rFonts w:ascii="Times New Roman" w:hAnsi="Times New Roman" w:cs="Times New Roman"/>
          <w:sz w:val="24"/>
          <w:szCs w:val="24"/>
          <w:lang w:val="en-US"/>
        </w:rPr>
      </w:pPr>
    </w:p>
    <w:p w14:paraId="681645DB" w14:textId="6EF08282" w:rsidR="00AC65BC" w:rsidRPr="00AC65BC" w:rsidRDefault="00AC65BC" w:rsidP="00AC65BC">
      <w:pPr>
        <w:pStyle w:val="ListParagraph"/>
        <w:numPr>
          <w:ilvl w:val="0"/>
          <w:numId w:val="46"/>
        </w:numPr>
        <w:rPr>
          <w:rFonts w:ascii="Times New Roman" w:hAnsi="Times New Roman" w:cs="Times New Roman"/>
          <w:sz w:val="24"/>
          <w:szCs w:val="24"/>
          <w:lang w:val="en-US"/>
        </w:rPr>
      </w:pPr>
      <w:r w:rsidRPr="00AC65BC">
        <w:rPr>
          <w:rFonts w:ascii="Times New Roman" w:hAnsi="Times New Roman" w:cs="Times New Roman"/>
          <w:sz w:val="24"/>
          <w:szCs w:val="24"/>
          <w:lang w:val="en-US"/>
        </w:rPr>
        <w:lastRenderedPageBreak/>
        <w:t>Surat Pernyataan Pasien</w:t>
      </w:r>
    </w:p>
    <w:p w14:paraId="3982CB16" w14:textId="308BD5E0" w:rsidR="00AC65BC" w:rsidRDefault="00AC65BC" w:rsidP="00AC65BC">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9B5CD60" wp14:editId="7E94D987">
            <wp:extent cx="5036185" cy="6741994"/>
            <wp:effectExtent l="0" t="0" r="0" b="1905"/>
            <wp:docPr id="1117201831" name="Picture 111720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88">
                      <a:extLst>
                        <a:ext uri="{28A0092B-C50C-407E-A947-70E740481C1C}">
                          <a14:useLocalDpi xmlns:a14="http://schemas.microsoft.com/office/drawing/2010/main" val="0"/>
                        </a:ext>
                      </a:extLst>
                    </a:blip>
                    <a:srcRect b="1982"/>
                    <a:stretch/>
                  </pic:blipFill>
                  <pic:spPr bwMode="auto">
                    <a:xfrm>
                      <a:off x="0" y="0"/>
                      <a:ext cx="5036185" cy="6741994"/>
                    </a:xfrm>
                    <a:prstGeom prst="rect">
                      <a:avLst/>
                    </a:prstGeom>
                    <a:noFill/>
                    <a:ln>
                      <a:noFill/>
                    </a:ln>
                    <a:extLst>
                      <a:ext uri="{53640926-AAD7-44D8-BBD7-CCE9431645EC}">
                        <a14:shadowObscured xmlns:a14="http://schemas.microsoft.com/office/drawing/2010/main"/>
                      </a:ext>
                    </a:extLst>
                  </pic:spPr>
                </pic:pic>
              </a:graphicData>
            </a:graphic>
          </wp:inline>
        </w:drawing>
      </w:r>
    </w:p>
    <w:p w14:paraId="4F4BF892" w14:textId="31DA4974" w:rsidR="00AC65BC" w:rsidRPr="00B858AB" w:rsidRDefault="00AC65BC" w:rsidP="00AC65BC">
      <w:pPr>
        <w:rPr>
          <w:rFonts w:ascii="Times New Roman" w:hAnsi="Times New Roman" w:cs="Times New Roman"/>
          <w:sz w:val="24"/>
          <w:szCs w:val="24"/>
          <w:lang w:val="en-US"/>
        </w:rPr>
      </w:pPr>
    </w:p>
    <w:p w14:paraId="7CBFE08C" w14:textId="77777777" w:rsidR="00AC65BC" w:rsidRDefault="00AC65BC" w:rsidP="00B858AB">
      <w:pPr>
        <w:rPr>
          <w:rFonts w:ascii="Times New Roman" w:hAnsi="Times New Roman" w:cs="Times New Roman"/>
          <w:sz w:val="24"/>
          <w:szCs w:val="24"/>
          <w:lang w:val="en-US"/>
        </w:rPr>
      </w:pPr>
    </w:p>
    <w:p w14:paraId="0FD6E447" w14:textId="1E40C6AD" w:rsidR="006D64D6" w:rsidRPr="00AC65BC"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br w:type="column"/>
      </w:r>
      <w:r w:rsidR="006D64D6">
        <w:rPr>
          <w:rFonts w:ascii="Times New Roman" w:hAnsi="Times New Roman" w:cs="Times New Roman"/>
          <w:sz w:val="24"/>
          <w:szCs w:val="24"/>
          <w:lang w:val="en-US"/>
        </w:rPr>
        <w:lastRenderedPageBreak/>
        <w:t xml:space="preserve">Bukti hasil </w:t>
      </w:r>
      <w:r w:rsidR="006D64D6" w:rsidRPr="006D64D6">
        <w:rPr>
          <w:rFonts w:ascii="Times New Roman" w:hAnsi="Times New Roman" w:cs="Times New Roman"/>
          <w:i/>
          <w:iCs/>
          <w:sz w:val="24"/>
          <w:szCs w:val="24"/>
          <w:lang w:val="en-US"/>
        </w:rPr>
        <w:t>brainstorming</w:t>
      </w:r>
    </w:p>
    <w:p w14:paraId="7D76C8A8" w14:textId="2BFBF6B3" w:rsidR="00AC65BC" w:rsidRPr="00AC65BC" w:rsidRDefault="00AC65BC" w:rsidP="00AC65BC">
      <w:pPr>
        <w:ind w:left="3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3A4722F" wp14:editId="1D23FD5F">
            <wp:extent cx="2417352" cy="8108830"/>
            <wp:effectExtent l="0" t="0" r="2540" b="6985"/>
            <wp:docPr id="1117201832" name="Picture 111720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420593" cy="8119701"/>
                    </a:xfrm>
                    <a:prstGeom prst="rect">
                      <a:avLst/>
                    </a:prstGeom>
                    <a:noFill/>
                    <a:ln>
                      <a:noFill/>
                    </a:ln>
                  </pic:spPr>
                </pic:pic>
              </a:graphicData>
            </a:graphic>
          </wp:inline>
        </w:drawing>
      </w:r>
    </w:p>
    <w:p w14:paraId="722082BD" w14:textId="2DB33361" w:rsidR="006D64D6"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Buku Pengeluaran</w:t>
      </w:r>
    </w:p>
    <w:p w14:paraId="2351283E" w14:textId="08BBE80D" w:rsidR="00AC65BC" w:rsidRDefault="00AC65BC" w:rsidP="00AC65BC">
      <w:pPr>
        <w:ind w:left="360"/>
        <w:rPr>
          <w:rFonts w:ascii="Times New Roman" w:hAnsi="Times New Roman" w:cs="Times New Roman"/>
          <w:sz w:val="24"/>
          <w:szCs w:val="24"/>
          <w:lang w:val="en-US"/>
        </w:rPr>
      </w:pPr>
      <w:r>
        <w:rPr>
          <w:noProof/>
        </w:rPr>
        <w:drawing>
          <wp:inline distT="0" distB="0" distL="0" distR="0" wp14:anchorId="6C4CAA14" wp14:editId="5425A4B2">
            <wp:extent cx="5029200" cy="6702425"/>
            <wp:effectExtent l="0" t="0" r="0" b="3175"/>
            <wp:docPr id="1117201834" name="Picture 111720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029200" cy="6702425"/>
                    </a:xfrm>
                    <a:prstGeom prst="rect">
                      <a:avLst/>
                    </a:prstGeom>
                    <a:noFill/>
                    <a:ln>
                      <a:noFill/>
                    </a:ln>
                  </pic:spPr>
                </pic:pic>
              </a:graphicData>
            </a:graphic>
          </wp:inline>
        </w:drawing>
      </w:r>
    </w:p>
    <w:p w14:paraId="2BC1F997" w14:textId="77DE2B6B" w:rsidR="00AC65BC" w:rsidRDefault="00AC65BC" w:rsidP="00AC65BC">
      <w:pPr>
        <w:ind w:left="360"/>
        <w:rPr>
          <w:rFonts w:ascii="Times New Roman" w:hAnsi="Times New Roman" w:cs="Times New Roman"/>
          <w:sz w:val="24"/>
          <w:szCs w:val="24"/>
          <w:lang w:val="en-US"/>
        </w:rPr>
      </w:pPr>
    </w:p>
    <w:p w14:paraId="2134A800" w14:textId="7C1DD2DA" w:rsidR="00AC65BC" w:rsidRDefault="00AC65BC" w:rsidP="00AC65BC">
      <w:pPr>
        <w:ind w:left="360"/>
        <w:rPr>
          <w:rFonts w:ascii="Times New Roman" w:hAnsi="Times New Roman" w:cs="Times New Roman"/>
          <w:sz w:val="24"/>
          <w:szCs w:val="24"/>
          <w:lang w:val="en-US"/>
        </w:rPr>
      </w:pPr>
    </w:p>
    <w:p w14:paraId="1F2EE0A5" w14:textId="646CDFB3" w:rsidR="00AC65BC" w:rsidRDefault="00AC65BC" w:rsidP="00AC65BC">
      <w:pPr>
        <w:ind w:left="360"/>
        <w:rPr>
          <w:rFonts w:ascii="Times New Roman" w:hAnsi="Times New Roman" w:cs="Times New Roman"/>
          <w:sz w:val="24"/>
          <w:szCs w:val="24"/>
          <w:lang w:val="en-US"/>
        </w:rPr>
      </w:pPr>
    </w:p>
    <w:p w14:paraId="3FCEB3FD" w14:textId="77DBC234" w:rsidR="00AC65BC" w:rsidRDefault="00AC65BC" w:rsidP="00AC65BC">
      <w:pPr>
        <w:ind w:left="360"/>
        <w:rPr>
          <w:rFonts w:ascii="Times New Roman" w:hAnsi="Times New Roman" w:cs="Times New Roman"/>
          <w:sz w:val="24"/>
          <w:szCs w:val="24"/>
          <w:lang w:val="en-US"/>
        </w:rPr>
      </w:pPr>
    </w:p>
    <w:p w14:paraId="44B6482A" w14:textId="77777777" w:rsidR="00AC65BC" w:rsidRPr="00AC65BC" w:rsidRDefault="00AC65BC" w:rsidP="00AC65BC">
      <w:pPr>
        <w:ind w:left="360"/>
        <w:rPr>
          <w:rFonts w:ascii="Times New Roman" w:hAnsi="Times New Roman" w:cs="Times New Roman"/>
          <w:sz w:val="24"/>
          <w:szCs w:val="24"/>
          <w:lang w:val="en-US"/>
        </w:rPr>
      </w:pPr>
    </w:p>
    <w:p w14:paraId="272431C2" w14:textId="4D5F4AD0" w:rsidR="006D64D6"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Excel Pemasukan</w:t>
      </w:r>
    </w:p>
    <w:p w14:paraId="7FE81499" w14:textId="6F60D525" w:rsidR="00AC65BC" w:rsidRDefault="00AC65BC" w:rsidP="00AC65BC">
      <w:pPr>
        <w:pStyle w:val="ListParagraph"/>
        <w:rPr>
          <w:rFonts w:ascii="Times New Roman" w:hAnsi="Times New Roman" w:cs="Times New Roman"/>
          <w:sz w:val="24"/>
          <w:szCs w:val="24"/>
          <w:lang w:val="en-US"/>
        </w:rPr>
      </w:pPr>
      <w:r>
        <w:rPr>
          <w:noProof/>
        </w:rPr>
        <w:drawing>
          <wp:inline distT="0" distB="0" distL="0" distR="0" wp14:anchorId="79931E18" wp14:editId="235E2B46">
            <wp:extent cx="5039995" cy="3780155"/>
            <wp:effectExtent l="0" t="0" r="8255" b="0"/>
            <wp:docPr id="1117201833" name="Picture 111720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039995" cy="3780155"/>
                    </a:xfrm>
                    <a:prstGeom prst="rect">
                      <a:avLst/>
                    </a:prstGeom>
                  </pic:spPr>
                </pic:pic>
              </a:graphicData>
            </a:graphic>
          </wp:inline>
        </w:drawing>
      </w:r>
    </w:p>
    <w:p w14:paraId="70DDE3B9" w14:textId="485B3163" w:rsidR="00AC65BC" w:rsidRDefault="00AC65BC" w:rsidP="00AC65BC">
      <w:pPr>
        <w:pStyle w:val="ListParagraph"/>
        <w:rPr>
          <w:rFonts w:ascii="Times New Roman" w:hAnsi="Times New Roman" w:cs="Times New Roman"/>
          <w:sz w:val="24"/>
          <w:szCs w:val="24"/>
          <w:lang w:val="en-US"/>
        </w:rPr>
      </w:pPr>
    </w:p>
    <w:p w14:paraId="6D826C18" w14:textId="77777777" w:rsidR="00AC65BC" w:rsidRDefault="00AC65BC" w:rsidP="00AC65BC">
      <w:pPr>
        <w:pStyle w:val="ListParagraph"/>
        <w:rPr>
          <w:rFonts w:ascii="Times New Roman" w:hAnsi="Times New Roman" w:cs="Times New Roman"/>
          <w:sz w:val="24"/>
          <w:szCs w:val="24"/>
          <w:lang w:val="en-US"/>
        </w:rPr>
      </w:pPr>
    </w:p>
    <w:p w14:paraId="27F799AE" w14:textId="3F4E71EF" w:rsidR="00AC65BC" w:rsidRPr="00AC65BC" w:rsidRDefault="00AC65BC" w:rsidP="00AC65BC">
      <w:pPr>
        <w:rPr>
          <w:rFonts w:ascii="Times New Roman" w:hAnsi="Times New Roman" w:cs="Times New Roman"/>
          <w:sz w:val="24"/>
          <w:szCs w:val="24"/>
          <w:lang w:val="en-US"/>
        </w:rPr>
      </w:pPr>
    </w:p>
    <w:p w14:paraId="0C9F83EA" w14:textId="3F79B959" w:rsidR="00AC65BC"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br w:type="column"/>
      </w:r>
      <w:r>
        <w:rPr>
          <w:rFonts w:ascii="Times New Roman" w:hAnsi="Times New Roman" w:cs="Times New Roman"/>
          <w:sz w:val="24"/>
          <w:szCs w:val="24"/>
          <w:lang w:val="en-US"/>
        </w:rPr>
        <w:lastRenderedPageBreak/>
        <w:t>Rekam Medik</w:t>
      </w:r>
    </w:p>
    <w:p w14:paraId="499905EC" w14:textId="1F294DA7" w:rsidR="006D64D6" w:rsidRPr="00AC65BC" w:rsidRDefault="00AC65BC" w:rsidP="00AC65BC">
      <w:pPr>
        <w:ind w:left="360"/>
        <w:jc w:val="center"/>
        <w:rPr>
          <w:rFonts w:ascii="Times New Roman" w:hAnsi="Times New Roman" w:cs="Times New Roman"/>
          <w:sz w:val="24"/>
          <w:szCs w:val="24"/>
          <w:lang w:val="en-US"/>
        </w:rPr>
      </w:pPr>
      <w:r>
        <w:rPr>
          <w:noProof/>
          <w:lang w:val="en-US"/>
        </w:rPr>
        <w:drawing>
          <wp:inline distT="0" distB="0" distL="0" distR="0" wp14:anchorId="6C07F561" wp14:editId="521E4C45">
            <wp:extent cx="2666824" cy="3554083"/>
            <wp:effectExtent l="0" t="0" r="635" b="8890"/>
            <wp:docPr id="1117201835" name="Picture 111720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674628" cy="3564484"/>
                    </a:xfrm>
                    <a:prstGeom prst="rect">
                      <a:avLst/>
                    </a:prstGeom>
                    <a:noFill/>
                    <a:ln>
                      <a:noFill/>
                    </a:ln>
                  </pic:spPr>
                </pic:pic>
              </a:graphicData>
            </a:graphic>
          </wp:inline>
        </w:drawing>
      </w:r>
      <w:r>
        <w:rPr>
          <w:noProof/>
          <w:lang w:val="en-US"/>
        </w:rPr>
        <w:drawing>
          <wp:inline distT="0" distB="0" distL="0" distR="0" wp14:anchorId="3E56F1DA" wp14:editId="48466302">
            <wp:extent cx="2691442" cy="3586891"/>
            <wp:effectExtent l="0" t="0" r="0" b="0"/>
            <wp:docPr id="1117201836" name="Picture 111720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98605" cy="3596437"/>
                    </a:xfrm>
                    <a:prstGeom prst="rect">
                      <a:avLst/>
                    </a:prstGeom>
                    <a:noFill/>
                    <a:ln>
                      <a:noFill/>
                    </a:ln>
                  </pic:spPr>
                </pic:pic>
              </a:graphicData>
            </a:graphic>
          </wp:inline>
        </w:drawing>
      </w:r>
    </w:p>
    <w:p w14:paraId="292B3316" w14:textId="517D1137" w:rsidR="00B858AB" w:rsidRDefault="00B858AB" w:rsidP="00B858AB">
      <w:pPr>
        <w:rPr>
          <w:rFonts w:ascii="Times New Roman" w:hAnsi="Times New Roman" w:cs="Times New Roman"/>
          <w:sz w:val="24"/>
          <w:szCs w:val="24"/>
          <w:lang w:val="en-US"/>
        </w:rPr>
      </w:pPr>
    </w:p>
    <w:p w14:paraId="460A4BDD" w14:textId="140D31CF" w:rsidR="00B858AB" w:rsidRDefault="00B858AB" w:rsidP="00B858AB">
      <w:pPr>
        <w:rPr>
          <w:rFonts w:ascii="Times New Roman" w:hAnsi="Times New Roman" w:cs="Times New Roman"/>
          <w:sz w:val="24"/>
          <w:szCs w:val="24"/>
          <w:lang w:val="en-US"/>
        </w:rPr>
      </w:pPr>
    </w:p>
    <w:p w14:paraId="0CAA902D" w14:textId="77777777" w:rsidR="00E94826" w:rsidRDefault="00E94826" w:rsidP="002D76CB">
      <w:pPr>
        <w:rPr>
          <w:rFonts w:ascii="Times New Roman" w:hAnsi="Times New Roman" w:cs="Times New Roman"/>
          <w:b/>
          <w:bCs/>
          <w:i/>
          <w:iCs/>
          <w:sz w:val="24"/>
          <w:szCs w:val="24"/>
        </w:rPr>
      </w:pPr>
    </w:p>
    <w:sectPr w:rsidR="00E94826" w:rsidSect="007E4E45">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08A03" w14:textId="77777777" w:rsidR="00B82C0B" w:rsidRDefault="00B82C0B">
      <w:pPr>
        <w:spacing w:after="0" w:line="240" w:lineRule="auto"/>
      </w:pPr>
      <w:r>
        <w:separator/>
      </w:r>
    </w:p>
    <w:p w14:paraId="025B68A4" w14:textId="77777777" w:rsidR="00B82C0B" w:rsidRDefault="00B82C0B"/>
    <w:p w14:paraId="07C9FD00" w14:textId="77777777" w:rsidR="00B82C0B" w:rsidRDefault="00B82C0B"/>
  </w:endnote>
  <w:endnote w:type="continuationSeparator" w:id="0">
    <w:p w14:paraId="51C01C36" w14:textId="77777777" w:rsidR="00B82C0B" w:rsidRDefault="00B82C0B">
      <w:pPr>
        <w:spacing w:after="0" w:line="240" w:lineRule="auto"/>
      </w:pPr>
      <w:r>
        <w:continuationSeparator/>
      </w:r>
    </w:p>
    <w:p w14:paraId="5207125E" w14:textId="77777777" w:rsidR="00B82C0B" w:rsidRDefault="00B82C0B"/>
    <w:p w14:paraId="74587650" w14:textId="77777777" w:rsidR="00B82C0B" w:rsidRDefault="00B82C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2859612"/>
      <w:docPartObj>
        <w:docPartGallery w:val="Page Numbers (Bottom of Page)"/>
        <w:docPartUnique/>
      </w:docPartObj>
    </w:sdtPr>
    <w:sdtEndPr>
      <w:rPr>
        <w:noProof/>
      </w:rPr>
    </w:sdtEndPr>
    <w:sdtContent>
      <w:p w14:paraId="3F2A4ABD" w14:textId="1B1D0590" w:rsidR="008A686A" w:rsidRDefault="008A6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CC971E" w14:textId="7C8BF2F3" w:rsidR="00B8123E" w:rsidRDefault="00B82C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C7DEC" w14:textId="77777777" w:rsidR="00B82C0B" w:rsidRDefault="00B82C0B">
      <w:pPr>
        <w:spacing w:after="0" w:line="240" w:lineRule="auto"/>
      </w:pPr>
      <w:r>
        <w:separator/>
      </w:r>
    </w:p>
    <w:p w14:paraId="2D37BFAC" w14:textId="77777777" w:rsidR="00B82C0B" w:rsidRDefault="00B82C0B"/>
    <w:p w14:paraId="4EC0E38E" w14:textId="77777777" w:rsidR="00B82C0B" w:rsidRDefault="00B82C0B"/>
  </w:footnote>
  <w:footnote w:type="continuationSeparator" w:id="0">
    <w:p w14:paraId="20220E67" w14:textId="77777777" w:rsidR="00B82C0B" w:rsidRDefault="00B82C0B">
      <w:pPr>
        <w:spacing w:after="0" w:line="240" w:lineRule="auto"/>
      </w:pPr>
      <w:r>
        <w:continuationSeparator/>
      </w:r>
    </w:p>
    <w:p w14:paraId="558F4E3F" w14:textId="77777777" w:rsidR="00B82C0B" w:rsidRDefault="00B82C0B"/>
    <w:p w14:paraId="75B9B601" w14:textId="77777777" w:rsidR="00B82C0B" w:rsidRDefault="00B82C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10268"/>
    <w:multiLevelType w:val="hybridMultilevel"/>
    <w:tmpl w:val="C742B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5930E4"/>
    <w:multiLevelType w:val="hybridMultilevel"/>
    <w:tmpl w:val="1A6ABD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AB35A1"/>
    <w:multiLevelType w:val="hybridMultilevel"/>
    <w:tmpl w:val="E2BCC8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6B0491"/>
    <w:multiLevelType w:val="multilevel"/>
    <w:tmpl w:val="244CEA7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B4453E"/>
    <w:multiLevelType w:val="multilevel"/>
    <w:tmpl w:val="2926F0B6"/>
    <w:lvl w:ilvl="0">
      <w:start w:val="5"/>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4"/>
      <w:numFmt w:val="decimal"/>
      <w:lvlText w:val="%1.%2.%3.%4"/>
      <w:lvlJc w:val="left"/>
      <w:pPr>
        <w:ind w:left="0" w:firstLine="0"/>
      </w:pPr>
      <w:rPr>
        <w:rFonts w:hint="default"/>
      </w:rPr>
    </w:lvl>
    <w:lvl w:ilvl="4">
      <w:start w:val="1"/>
      <w:numFmt w:val="decimal"/>
      <w:lvlText w:val="%1.%2.%3.%4.%5"/>
      <w:lvlJc w:val="left"/>
      <w:pPr>
        <w:ind w:left="294" w:hanging="294"/>
      </w:pPr>
      <w:rPr>
        <w:rFonts w:hint="default"/>
      </w:rPr>
    </w:lvl>
    <w:lvl w:ilvl="5">
      <w:start w:val="1"/>
      <w:numFmt w:val="decimal"/>
      <w:lvlText w:val="%1.%2.%3.%4.%5.%6"/>
      <w:lvlJc w:val="left"/>
      <w:pPr>
        <w:ind w:left="294" w:hanging="294"/>
      </w:pPr>
      <w:rPr>
        <w:rFonts w:hint="default"/>
      </w:rPr>
    </w:lvl>
    <w:lvl w:ilvl="6">
      <w:start w:val="1"/>
      <w:numFmt w:val="decimal"/>
      <w:lvlText w:val="%1.%2.%3.%4.%5.%6.%7"/>
      <w:lvlJc w:val="left"/>
      <w:pPr>
        <w:ind w:left="654" w:hanging="654"/>
      </w:pPr>
      <w:rPr>
        <w:rFonts w:hint="default"/>
      </w:rPr>
    </w:lvl>
    <w:lvl w:ilvl="7">
      <w:start w:val="1"/>
      <w:numFmt w:val="decimal"/>
      <w:lvlText w:val="%1.%2.%3.%4.%5.%6.%7.%8"/>
      <w:lvlJc w:val="left"/>
      <w:pPr>
        <w:ind w:left="654" w:hanging="654"/>
      </w:pPr>
      <w:rPr>
        <w:rFonts w:hint="default"/>
      </w:rPr>
    </w:lvl>
    <w:lvl w:ilvl="8">
      <w:start w:val="1"/>
      <w:numFmt w:val="decimal"/>
      <w:lvlText w:val="%1.%2.%3.%4.%5.%6.%7.%8.%9"/>
      <w:lvlJc w:val="left"/>
      <w:pPr>
        <w:ind w:left="1014" w:hanging="1014"/>
      </w:pPr>
      <w:rPr>
        <w:rFonts w:hint="default"/>
      </w:rPr>
    </w:lvl>
  </w:abstractNum>
  <w:abstractNum w:abstractNumId="5" w15:restartNumberingAfterBreak="0">
    <w:nsid w:val="0BC00017"/>
    <w:multiLevelType w:val="multilevel"/>
    <w:tmpl w:val="2AC887DE"/>
    <w:lvl w:ilvl="0">
      <w:start w:val="5"/>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4"/>
      <w:numFmt w:val="decimal"/>
      <w:lvlText w:val="%1.%2.%3.%4"/>
      <w:lvlJc w:val="left"/>
      <w:pPr>
        <w:ind w:left="0" w:firstLine="0"/>
      </w:pPr>
      <w:rPr>
        <w:rFonts w:hint="default"/>
      </w:rPr>
    </w:lvl>
    <w:lvl w:ilvl="4">
      <w:start w:val="1"/>
      <w:numFmt w:val="decimal"/>
      <w:lvlText w:val="%1.%2.%3.%4.%5"/>
      <w:lvlJc w:val="left"/>
      <w:pPr>
        <w:ind w:left="294" w:hanging="294"/>
      </w:pPr>
      <w:rPr>
        <w:rFonts w:hint="default"/>
      </w:rPr>
    </w:lvl>
    <w:lvl w:ilvl="5">
      <w:start w:val="1"/>
      <w:numFmt w:val="decimal"/>
      <w:lvlText w:val="%1.%2.%3.%4.%5.%6"/>
      <w:lvlJc w:val="left"/>
      <w:pPr>
        <w:ind w:left="294" w:hanging="294"/>
      </w:pPr>
      <w:rPr>
        <w:rFonts w:hint="default"/>
      </w:rPr>
    </w:lvl>
    <w:lvl w:ilvl="6">
      <w:start w:val="1"/>
      <w:numFmt w:val="decimal"/>
      <w:lvlText w:val="%1.%2.%3.%4.%5.%6.%7"/>
      <w:lvlJc w:val="left"/>
      <w:pPr>
        <w:ind w:left="654" w:hanging="654"/>
      </w:pPr>
      <w:rPr>
        <w:rFonts w:hint="default"/>
      </w:rPr>
    </w:lvl>
    <w:lvl w:ilvl="7">
      <w:start w:val="1"/>
      <w:numFmt w:val="decimal"/>
      <w:lvlText w:val="%1.%2.%3.%4.%5.%6.%7.%8"/>
      <w:lvlJc w:val="left"/>
      <w:pPr>
        <w:ind w:left="654" w:hanging="654"/>
      </w:pPr>
      <w:rPr>
        <w:rFonts w:hint="default"/>
      </w:rPr>
    </w:lvl>
    <w:lvl w:ilvl="8">
      <w:start w:val="1"/>
      <w:numFmt w:val="decimal"/>
      <w:lvlText w:val="%1.%2.%3.%4.%5.%6.%7.%8.%9"/>
      <w:lvlJc w:val="left"/>
      <w:pPr>
        <w:ind w:left="1014" w:hanging="1014"/>
      </w:pPr>
      <w:rPr>
        <w:rFonts w:hint="default"/>
      </w:rPr>
    </w:lvl>
  </w:abstractNum>
  <w:abstractNum w:abstractNumId="6" w15:restartNumberingAfterBreak="0">
    <w:nsid w:val="0DBF1D4C"/>
    <w:multiLevelType w:val="hybridMultilevel"/>
    <w:tmpl w:val="ECE6F0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CD5BEF"/>
    <w:multiLevelType w:val="multilevel"/>
    <w:tmpl w:val="5038EC5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93461B"/>
    <w:multiLevelType w:val="hybridMultilevel"/>
    <w:tmpl w:val="2886E5E6"/>
    <w:lvl w:ilvl="0" w:tplc="8FCC17B6">
      <w:start w:val="1"/>
      <w:numFmt w:val="decimal"/>
      <w:lvlText w:val="%1."/>
      <w:lvlJc w:val="left"/>
      <w:pPr>
        <w:ind w:left="770" w:hanging="360"/>
      </w:pPr>
      <w:rPr>
        <w:rFonts w:hint="default"/>
        <w:color w:val="000000"/>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9" w15:restartNumberingAfterBreak="0">
    <w:nsid w:val="1BCC0D87"/>
    <w:multiLevelType w:val="hybridMultilevel"/>
    <w:tmpl w:val="5ADAB79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C2D183D"/>
    <w:multiLevelType w:val="hybridMultilevel"/>
    <w:tmpl w:val="16ECC664"/>
    <w:lvl w:ilvl="0" w:tplc="01D81EE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1D8B15F5"/>
    <w:multiLevelType w:val="multilevel"/>
    <w:tmpl w:val="01822A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E77017B"/>
    <w:multiLevelType w:val="hybridMultilevel"/>
    <w:tmpl w:val="C11622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1B43A75"/>
    <w:multiLevelType w:val="hybridMultilevel"/>
    <w:tmpl w:val="1982F9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CE642F"/>
    <w:multiLevelType w:val="hybridMultilevel"/>
    <w:tmpl w:val="37DC85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F12E2D"/>
    <w:multiLevelType w:val="hybridMultilevel"/>
    <w:tmpl w:val="1A1E38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287534"/>
    <w:multiLevelType w:val="multilevel"/>
    <w:tmpl w:val="623ABA9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287B9D"/>
    <w:multiLevelType w:val="hybridMultilevel"/>
    <w:tmpl w:val="34307C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4952145"/>
    <w:multiLevelType w:val="multilevel"/>
    <w:tmpl w:val="179656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4DF28AF"/>
    <w:multiLevelType w:val="hybridMultilevel"/>
    <w:tmpl w:val="C928B6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99A2738"/>
    <w:multiLevelType w:val="multilevel"/>
    <w:tmpl w:val="754EC7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E31300"/>
    <w:multiLevelType w:val="hybridMultilevel"/>
    <w:tmpl w:val="BFF474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8922A5"/>
    <w:multiLevelType w:val="hybridMultilevel"/>
    <w:tmpl w:val="EE26DD8E"/>
    <w:lvl w:ilvl="0" w:tplc="36AA8236">
      <w:start w:val="1"/>
      <w:numFmt w:val="decimal"/>
      <w:lvlText w:val="%1."/>
      <w:lvlJc w:val="left"/>
      <w:pPr>
        <w:ind w:left="786" w:hanging="360"/>
      </w:pPr>
      <w:rPr>
        <w:rFonts w:hint="default"/>
        <w:i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30DA5253"/>
    <w:multiLevelType w:val="hybridMultilevel"/>
    <w:tmpl w:val="F84E7D7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3DE09D0"/>
    <w:multiLevelType w:val="multilevel"/>
    <w:tmpl w:val="5038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4BF30F8"/>
    <w:multiLevelType w:val="hybridMultilevel"/>
    <w:tmpl w:val="153E6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4C4089D"/>
    <w:multiLevelType w:val="hybridMultilevel"/>
    <w:tmpl w:val="53DA6A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6C4436F"/>
    <w:multiLevelType w:val="hybridMultilevel"/>
    <w:tmpl w:val="B4D25A10"/>
    <w:lvl w:ilvl="0" w:tplc="A1967E3E">
      <w:start w:val="1"/>
      <w:numFmt w:val="lowerLetter"/>
      <w:lvlText w:val="%1."/>
      <w:lvlJc w:val="left"/>
      <w:pPr>
        <w:ind w:left="1134" w:hanging="390"/>
      </w:pPr>
      <w:rPr>
        <w:rFonts w:hint="default"/>
        <w:color w:val="000000"/>
      </w:rPr>
    </w:lvl>
    <w:lvl w:ilvl="1" w:tplc="38090019" w:tentative="1">
      <w:start w:val="1"/>
      <w:numFmt w:val="lowerLetter"/>
      <w:lvlText w:val="%2."/>
      <w:lvlJc w:val="left"/>
      <w:pPr>
        <w:ind w:left="1824" w:hanging="360"/>
      </w:pPr>
    </w:lvl>
    <w:lvl w:ilvl="2" w:tplc="3809001B" w:tentative="1">
      <w:start w:val="1"/>
      <w:numFmt w:val="lowerRoman"/>
      <w:lvlText w:val="%3."/>
      <w:lvlJc w:val="right"/>
      <w:pPr>
        <w:ind w:left="2544" w:hanging="180"/>
      </w:pPr>
    </w:lvl>
    <w:lvl w:ilvl="3" w:tplc="3809000F" w:tentative="1">
      <w:start w:val="1"/>
      <w:numFmt w:val="decimal"/>
      <w:lvlText w:val="%4."/>
      <w:lvlJc w:val="left"/>
      <w:pPr>
        <w:ind w:left="3264" w:hanging="360"/>
      </w:pPr>
    </w:lvl>
    <w:lvl w:ilvl="4" w:tplc="38090019" w:tentative="1">
      <w:start w:val="1"/>
      <w:numFmt w:val="lowerLetter"/>
      <w:lvlText w:val="%5."/>
      <w:lvlJc w:val="left"/>
      <w:pPr>
        <w:ind w:left="3984" w:hanging="360"/>
      </w:pPr>
    </w:lvl>
    <w:lvl w:ilvl="5" w:tplc="3809001B" w:tentative="1">
      <w:start w:val="1"/>
      <w:numFmt w:val="lowerRoman"/>
      <w:lvlText w:val="%6."/>
      <w:lvlJc w:val="right"/>
      <w:pPr>
        <w:ind w:left="4704" w:hanging="180"/>
      </w:pPr>
    </w:lvl>
    <w:lvl w:ilvl="6" w:tplc="3809000F" w:tentative="1">
      <w:start w:val="1"/>
      <w:numFmt w:val="decimal"/>
      <w:lvlText w:val="%7."/>
      <w:lvlJc w:val="left"/>
      <w:pPr>
        <w:ind w:left="5424" w:hanging="360"/>
      </w:pPr>
    </w:lvl>
    <w:lvl w:ilvl="7" w:tplc="38090019" w:tentative="1">
      <w:start w:val="1"/>
      <w:numFmt w:val="lowerLetter"/>
      <w:lvlText w:val="%8."/>
      <w:lvlJc w:val="left"/>
      <w:pPr>
        <w:ind w:left="6144" w:hanging="360"/>
      </w:pPr>
    </w:lvl>
    <w:lvl w:ilvl="8" w:tplc="3809001B" w:tentative="1">
      <w:start w:val="1"/>
      <w:numFmt w:val="lowerRoman"/>
      <w:lvlText w:val="%9."/>
      <w:lvlJc w:val="right"/>
      <w:pPr>
        <w:ind w:left="6864" w:hanging="180"/>
      </w:pPr>
    </w:lvl>
  </w:abstractNum>
  <w:abstractNum w:abstractNumId="28" w15:restartNumberingAfterBreak="0">
    <w:nsid w:val="43CC1B57"/>
    <w:multiLevelType w:val="multilevel"/>
    <w:tmpl w:val="7D12B58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3"/>
      <w:numFmt w:val="decimal"/>
      <w:lvlText w:val="%3.2.1"/>
      <w:lvlJc w:val="left"/>
      <w:pPr>
        <w:ind w:left="144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5FC24D6"/>
    <w:multiLevelType w:val="hybridMultilevel"/>
    <w:tmpl w:val="5F2EE704"/>
    <w:lvl w:ilvl="0" w:tplc="3809000F">
      <w:start w:val="2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674015C"/>
    <w:multiLevelType w:val="hybridMultilevel"/>
    <w:tmpl w:val="5B8A3E40"/>
    <w:lvl w:ilvl="0" w:tplc="E32CC65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47F67B85"/>
    <w:multiLevelType w:val="hybridMultilevel"/>
    <w:tmpl w:val="DD2EC7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86F7C09"/>
    <w:multiLevelType w:val="hybridMultilevel"/>
    <w:tmpl w:val="96AE38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D5F7C80"/>
    <w:multiLevelType w:val="hybridMultilevel"/>
    <w:tmpl w:val="D63EBC62"/>
    <w:lvl w:ilvl="0" w:tplc="3F34286A">
      <w:start w:val="1"/>
      <w:numFmt w:val="decimal"/>
      <w:lvlText w:val="%1."/>
      <w:lvlJc w:val="left"/>
      <w:pPr>
        <w:ind w:left="786" w:hanging="360"/>
      </w:pPr>
      <w:rPr>
        <w:rFonts w:hint="default"/>
        <w:i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15:restartNumberingAfterBreak="0">
    <w:nsid w:val="51137949"/>
    <w:multiLevelType w:val="multilevel"/>
    <w:tmpl w:val="73C2441A"/>
    <w:lvl w:ilvl="0">
      <w:start w:val="5"/>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4"/>
      <w:numFmt w:val="decimal"/>
      <w:lvlText w:val="%1.%2.%3.%4"/>
      <w:lvlJc w:val="left"/>
      <w:pPr>
        <w:ind w:left="0" w:firstLine="0"/>
      </w:pPr>
      <w:rPr>
        <w:rFonts w:hint="default"/>
      </w:rPr>
    </w:lvl>
    <w:lvl w:ilvl="4">
      <w:start w:val="1"/>
      <w:numFmt w:val="decimal"/>
      <w:lvlText w:val="%1.%2.%3.%4.%5"/>
      <w:lvlJc w:val="left"/>
      <w:pPr>
        <w:ind w:left="294" w:hanging="294"/>
      </w:pPr>
      <w:rPr>
        <w:rFonts w:hint="default"/>
      </w:rPr>
    </w:lvl>
    <w:lvl w:ilvl="5">
      <w:start w:val="1"/>
      <w:numFmt w:val="decimal"/>
      <w:lvlText w:val="%1.%2.%3.%4.%5.%6"/>
      <w:lvlJc w:val="left"/>
      <w:pPr>
        <w:ind w:left="294" w:hanging="294"/>
      </w:pPr>
      <w:rPr>
        <w:rFonts w:hint="default"/>
      </w:rPr>
    </w:lvl>
    <w:lvl w:ilvl="6">
      <w:start w:val="1"/>
      <w:numFmt w:val="decimal"/>
      <w:lvlText w:val="%1.%2.%3.%4.%5.%6.%7"/>
      <w:lvlJc w:val="left"/>
      <w:pPr>
        <w:ind w:left="654" w:hanging="654"/>
      </w:pPr>
      <w:rPr>
        <w:rFonts w:hint="default"/>
      </w:rPr>
    </w:lvl>
    <w:lvl w:ilvl="7">
      <w:start w:val="1"/>
      <w:numFmt w:val="decimal"/>
      <w:lvlText w:val="%1.%2.%3.%4.%5.%6.%7.%8"/>
      <w:lvlJc w:val="left"/>
      <w:pPr>
        <w:ind w:left="654" w:hanging="654"/>
      </w:pPr>
      <w:rPr>
        <w:rFonts w:hint="default"/>
      </w:rPr>
    </w:lvl>
    <w:lvl w:ilvl="8">
      <w:start w:val="1"/>
      <w:numFmt w:val="decimal"/>
      <w:lvlText w:val="%1.%2.%3.%4.%5.%6.%7.%8.%9"/>
      <w:lvlJc w:val="left"/>
      <w:pPr>
        <w:ind w:left="1014" w:hanging="1014"/>
      </w:pPr>
      <w:rPr>
        <w:rFonts w:hint="default"/>
      </w:rPr>
    </w:lvl>
  </w:abstractNum>
  <w:abstractNum w:abstractNumId="35" w15:restartNumberingAfterBreak="0">
    <w:nsid w:val="53232CB2"/>
    <w:multiLevelType w:val="multilevel"/>
    <w:tmpl w:val="E10C0A3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73730B9"/>
    <w:multiLevelType w:val="multilevel"/>
    <w:tmpl w:val="02EC8BA8"/>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pStyle w:val="Heading5"/>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59933685"/>
    <w:multiLevelType w:val="hybridMultilevel"/>
    <w:tmpl w:val="153E6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B7A2C6E"/>
    <w:multiLevelType w:val="multilevel"/>
    <w:tmpl w:val="6E0890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CD46AE0"/>
    <w:multiLevelType w:val="multilevel"/>
    <w:tmpl w:val="C8EC9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CE17C22"/>
    <w:multiLevelType w:val="hybridMultilevel"/>
    <w:tmpl w:val="153E6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ACC68D1"/>
    <w:multiLevelType w:val="hybridMultilevel"/>
    <w:tmpl w:val="C11622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07A4C54"/>
    <w:multiLevelType w:val="hybridMultilevel"/>
    <w:tmpl w:val="E9248C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2002D9"/>
    <w:multiLevelType w:val="multilevel"/>
    <w:tmpl w:val="F73C51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2C00512"/>
    <w:multiLevelType w:val="hybridMultilevel"/>
    <w:tmpl w:val="506EDCCA"/>
    <w:lvl w:ilvl="0" w:tplc="08727F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5131A1B"/>
    <w:multiLevelType w:val="hybridMultilevel"/>
    <w:tmpl w:val="7B8634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7EA717AE"/>
    <w:multiLevelType w:val="hybridMultilevel"/>
    <w:tmpl w:val="ED7C75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3"/>
  </w:num>
  <w:num w:numId="3">
    <w:abstractNumId w:val="27"/>
  </w:num>
  <w:num w:numId="4">
    <w:abstractNumId w:val="8"/>
  </w:num>
  <w:num w:numId="5">
    <w:abstractNumId w:val="45"/>
  </w:num>
  <w:num w:numId="6">
    <w:abstractNumId w:val="31"/>
  </w:num>
  <w:num w:numId="7">
    <w:abstractNumId w:val="35"/>
  </w:num>
  <w:num w:numId="8">
    <w:abstractNumId w:val="20"/>
  </w:num>
  <w:num w:numId="9">
    <w:abstractNumId w:val="28"/>
  </w:num>
  <w:num w:numId="10">
    <w:abstractNumId w:val="25"/>
  </w:num>
  <w:num w:numId="11">
    <w:abstractNumId w:val="40"/>
  </w:num>
  <w:num w:numId="12">
    <w:abstractNumId w:val="14"/>
  </w:num>
  <w:num w:numId="13">
    <w:abstractNumId w:val="44"/>
  </w:num>
  <w:num w:numId="14">
    <w:abstractNumId w:val="9"/>
  </w:num>
  <w:num w:numId="15">
    <w:abstractNumId w:val="43"/>
  </w:num>
  <w:num w:numId="16">
    <w:abstractNumId w:val="39"/>
  </w:num>
  <w:num w:numId="17">
    <w:abstractNumId w:val="17"/>
  </w:num>
  <w:num w:numId="18">
    <w:abstractNumId w:val="16"/>
  </w:num>
  <w:num w:numId="19">
    <w:abstractNumId w:val="11"/>
  </w:num>
  <w:num w:numId="20">
    <w:abstractNumId w:val="36"/>
  </w:num>
  <w:num w:numId="21">
    <w:abstractNumId w:val="24"/>
  </w:num>
  <w:num w:numId="22">
    <w:abstractNumId w:val="7"/>
  </w:num>
  <w:num w:numId="23">
    <w:abstractNumId w:val="18"/>
  </w:num>
  <w:num w:numId="24">
    <w:abstractNumId w:val="30"/>
  </w:num>
  <w:num w:numId="25">
    <w:abstractNumId w:val="4"/>
  </w:num>
  <w:num w:numId="26">
    <w:abstractNumId w:val="34"/>
  </w:num>
  <w:num w:numId="27">
    <w:abstractNumId w:val="5"/>
  </w:num>
  <w:num w:numId="28">
    <w:abstractNumId w:val="37"/>
  </w:num>
  <w:num w:numId="29">
    <w:abstractNumId w:val="38"/>
  </w:num>
  <w:num w:numId="30">
    <w:abstractNumId w:val="42"/>
  </w:num>
  <w:num w:numId="31">
    <w:abstractNumId w:val="32"/>
  </w:num>
  <w:num w:numId="32">
    <w:abstractNumId w:val="26"/>
  </w:num>
  <w:num w:numId="33">
    <w:abstractNumId w:val="15"/>
  </w:num>
  <w:num w:numId="34">
    <w:abstractNumId w:val="29"/>
  </w:num>
  <w:num w:numId="35">
    <w:abstractNumId w:val="1"/>
  </w:num>
  <w:num w:numId="36">
    <w:abstractNumId w:val="33"/>
  </w:num>
  <w:num w:numId="37">
    <w:abstractNumId w:val="10"/>
  </w:num>
  <w:num w:numId="38">
    <w:abstractNumId w:val="0"/>
  </w:num>
  <w:num w:numId="39">
    <w:abstractNumId w:val="46"/>
  </w:num>
  <w:num w:numId="40">
    <w:abstractNumId w:val="22"/>
  </w:num>
  <w:num w:numId="41">
    <w:abstractNumId w:val="13"/>
  </w:num>
  <w:num w:numId="42">
    <w:abstractNumId w:val="6"/>
  </w:num>
  <w:num w:numId="43">
    <w:abstractNumId w:val="2"/>
  </w:num>
  <w:num w:numId="44">
    <w:abstractNumId w:val="21"/>
  </w:num>
  <w:num w:numId="45">
    <w:abstractNumId w:val="19"/>
  </w:num>
  <w:num w:numId="46">
    <w:abstractNumId w:val="12"/>
  </w:num>
  <w:num w:numId="47">
    <w:abstractNumId w:val="4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9F7"/>
    <w:rsid w:val="00001404"/>
    <w:rsid w:val="000029A4"/>
    <w:rsid w:val="00003C39"/>
    <w:rsid w:val="00004171"/>
    <w:rsid w:val="00007AD4"/>
    <w:rsid w:val="00007F68"/>
    <w:rsid w:val="00010A7A"/>
    <w:rsid w:val="00011A9F"/>
    <w:rsid w:val="0001381D"/>
    <w:rsid w:val="000156DF"/>
    <w:rsid w:val="000200B8"/>
    <w:rsid w:val="00021057"/>
    <w:rsid w:val="0002193D"/>
    <w:rsid w:val="000223D8"/>
    <w:rsid w:val="00024619"/>
    <w:rsid w:val="00024EE8"/>
    <w:rsid w:val="0002653A"/>
    <w:rsid w:val="00034B25"/>
    <w:rsid w:val="000366DA"/>
    <w:rsid w:val="0003743F"/>
    <w:rsid w:val="000379C0"/>
    <w:rsid w:val="000452AD"/>
    <w:rsid w:val="000463D1"/>
    <w:rsid w:val="00046620"/>
    <w:rsid w:val="00046D0B"/>
    <w:rsid w:val="000522E9"/>
    <w:rsid w:val="00056067"/>
    <w:rsid w:val="000564F3"/>
    <w:rsid w:val="000600E8"/>
    <w:rsid w:val="000631A4"/>
    <w:rsid w:val="00063A5B"/>
    <w:rsid w:val="00066B77"/>
    <w:rsid w:val="0007135B"/>
    <w:rsid w:val="00071F49"/>
    <w:rsid w:val="00075A8B"/>
    <w:rsid w:val="00075DD5"/>
    <w:rsid w:val="000772AB"/>
    <w:rsid w:val="000837A8"/>
    <w:rsid w:val="000844DD"/>
    <w:rsid w:val="00084816"/>
    <w:rsid w:val="00087339"/>
    <w:rsid w:val="0009217E"/>
    <w:rsid w:val="00092B59"/>
    <w:rsid w:val="00093215"/>
    <w:rsid w:val="00095304"/>
    <w:rsid w:val="00096D79"/>
    <w:rsid w:val="000A1C24"/>
    <w:rsid w:val="000A2D1C"/>
    <w:rsid w:val="000B0D93"/>
    <w:rsid w:val="000B1AAE"/>
    <w:rsid w:val="000B1F2B"/>
    <w:rsid w:val="000B2522"/>
    <w:rsid w:val="000B46B2"/>
    <w:rsid w:val="000C42BB"/>
    <w:rsid w:val="000C7894"/>
    <w:rsid w:val="000C7A0C"/>
    <w:rsid w:val="000D4EDC"/>
    <w:rsid w:val="000E0B80"/>
    <w:rsid w:val="000E37EA"/>
    <w:rsid w:val="000E5ABA"/>
    <w:rsid w:val="000F1129"/>
    <w:rsid w:val="000F154F"/>
    <w:rsid w:val="000F287B"/>
    <w:rsid w:val="000F52B2"/>
    <w:rsid w:val="00100D1B"/>
    <w:rsid w:val="0010307B"/>
    <w:rsid w:val="001034BF"/>
    <w:rsid w:val="0010393E"/>
    <w:rsid w:val="00104B48"/>
    <w:rsid w:val="0010595B"/>
    <w:rsid w:val="00105F8F"/>
    <w:rsid w:val="00107747"/>
    <w:rsid w:val="001112AC"/>
    <w:rsid w:val="001114C9"/>
    <w:rsid w:val="00114250"/>
    <w:rsid w:val="00114BFE"/>
    <w:rsid w:val="00115406"/>
    <w:rsid w:val="00116622"/>
    <w:rsid w:val="00123414"/>
    <w:rsid w:val="001240AC"/>
    <w:rsid w:val="00126C75"/>
    <w:rsid w:val="00126E6F"/>
    <w:rsid w:val="001278F4"/>
    <w:rsid w:val="00130F09"/>
    <w:rsid w:val="00136124"/>
    <w:rsid w:val="00140D4E"/>
    <w:rsid w:val="001419C8"/>
    <w:rsid w:val="00143DFA"/>
    <w:rsid w:val="00147897"/>
    <w:rsid w:val="00157303"/>
    <w:rsid w:val="00157B87"/>
    <w:rsid w:val="00157F3F"/>
    <w:rsid w:val="00160313"/>
    <w:rsid w:val="00161609"/>
    <w:rsid w:val="00162054"/>
    <w:rsid w:val="001630F8"/>
    <w:rsid w:val="00164156"/>
    <w:rsid w:val="001712A4"/>
    <w:rsid w:val="00172AEF"/>
    <w:rsid w:val="001730DE"/>
    <w:rsid w:val="00176F4C"/>
    <w:rsid w:val="0017752D"/>
    <w:rsid w:val="001776DC"/>
    <w:rsid w:val="0018014C"/>
    <w:rsid w:val="00184D5B"/>
    <w:rsid w:val="00187613"/>
    <w:rsid w:val="001909D1"/>
    <w:rsid w:val="00193A96"/>
    <w:rsid w:val="001943E5"/>
    <w:rsid w:val="00194DC7"/>
    <w:rsid w:val="00195556"/>
    <w:rsid w:val="00197985"/>
    <w:rsid w:val="001A6AE3"/>
    <w:rsid w:val="001A709E"/>
    <w:rsid w:val="001B1C5B"/>
    <w:rsid w:val="001B3A94"/>
    <w:rsid w:val="001B4D8F"/>
    <w:rsid w:val="001B56EB"/>
    <w:rsid w:val="001B6A2B"/>
    <w:rsid w:val="001C0DC3"/>
    <w:rsid w:val="001C2112"/>
    <w:rsid w:val="001C43E4"/>
    <w:rsid w:val="001D097E"/>
    <w:rsid w:val="001D0B71"/>
    <w:rsid w:val="001D23A5"/>
    <w:rsid w:val="001D4389"/>
    <w:rsid w:val="001D4D04"/>
    <w:rsid w:val="001D560C"/>
    <w:rsid w:val="001E2623"/>
    <w:rsid w:val="001E3D59"/>
    <w:rsid w:val="001E3E1A"/>
    <w:rsid w:val="002035D6"/>
    <w:rsid w:val="0021469C"/>
    <w:rsid w:val="00214D37"/>
    <w:rsid w:val="00217B2B"/>
    <w:rsid w:val="00220284"/>
    <w:rsid w:val="00220E9D"/>
    <w:rsid w:val="00221470"/>
    <w:rsid w:val="00221FFA"/>
    <w:rsid w:val="00222C64"/>
    <w:rsid w:val="0022570E"/>
    <w:rsid w:val="002270D2"/>
    <w:rsid w:val="00231A92"/>
    <w:rsid w:val="00241790"/>
    <w:rsid w:val="00242F11"/>
    <w:rsid w:val="0024780C"/>
    <w:rsid w:val="002500A8"/>
    <w:rsid w:val="002500BE"/>
    <w:rsid w:val="002507E7"/>
    <w:rsid w:val="002523DD"/>
    <w:rsid w:val="00252797"/>
    <w:rsid w:val="002549E9"/>
    <w:rsid w:val="00254F8B"/>
    <w:rsid w:val="00255A1D"/>
    <w:rsid w:val="0025736E"/>
    <w:rsid w:val="00260626"/>
    <w:rsid w:val="002612F7"/>
    <w:rsid w:val="002619F9"/>
    <w:rsid w:val="00262093"/>
    <w:rsid w:val="002627DA"/>
    <w:rsid w:val="002633F1"/>
    <w:rsid w:val="00274BE3"/>
    <w:rsid w:val="0028036E"/>
    <w:rsid w:val="00280A5E"/>
    <w:rsid w:val="00285F5D"/>
    <w:rsid w:val="0028684C"/>
    <w:rsid w:val="0028749B"/>
    <w:rsid w:val="00287C54"/>
    <w:rsid w:val="002940D1"/>
    <w:rsid w:val="002970EA"/>
    <w:rsid w:val="00297AAC"/>
    <w:rsid w:val="002A0291"/>
    <w:rsid w:val="002A1251"/>
    <w:rsid w:val="002A1BBC"/>
    <w:rsid w:val="002A7CD5"/>
    <w:rsid w:val="002B14F9"/>
    <w:rsid w:val="002B1D07"/>
    <w:rsid w:val="002B2732"/>
    <w:rsid w:val="002B2CC1"/>
    <w:rsid w:val="002B3165"/>
    <w:rsid w:val="002B35AE"/>
    <w:rsid w:val="002B57BB"/>
    <w:rsid w:val="002B5D03"/>
    <w:rsid w:val="002B6FE9"/>
    <w:rsid w:val="002C07DB"/>
    <w:rsid w:val="002C4816"/>
    <w:rsid w:val="002C7E1D"/>
    <w:rsid w:val="002D1BF1"/>
    <w:rsid w:val="002D25BE"/>
    <w:rsid w:val="002D76CB"/>
    <w:rsid w:val="002E0134"/>
    <w:rsid w:val="002E1DB7"/>
    <w:rsid w:val="002E24A7"/>
    <w:rsid w:val="002E2963"/>
    <w:rsid w:val="002E3297"/>
    <w:rsid w:val="002E51CF"/>
    <w:rsid w:val="002E5783"/>
    <w:rsid w:val="002E68A6"/>
    <w:rsid w:val="002E69BB"/>
    <w:rsid w:val="002E741B"/>
    <w:rsid w:val="002E7868"/>
    <w:rsid w:val="002F71F2"/>
    <w:rsid w:val="003010BB"/>
    <w:rsid w:val="00302102"/>
    <w:rsid w:val="00302D40"/>
    <w:rsid w:val="00304EBC"/>
    <w:rsid w:val="00305A29"/>
    <w:rsid w:val="003069EF"/>
    <w:rsid w:val="00306FA7"/>
    <w:rsid w:val="00310659"/>
    <w:rsid w:val="00310979"/>
    <w:rsid w:val="003138B4"/>
    <w:rsid w:val="00314E36"/>
    <w:rsid w:val="00322F6A"/>
    <w:rsid w:val="003301C9"/>
    <w:rsid w:val="003302A4"/>
    <w:rsid w:val="003306BD"/>
    <w:rsid w:val="003312FD"/>
    <w:rsid w:val="00332E96"/>
    <w:rsid w:val="00336915"/>
    <w:rsid w:val="00336AF9"/>
    <w:rsid w:val="0033731A"/>
    <w:rsid w:val="0034045E"/>
    <w:rsid w:val="0034097C"/>
    <w:rsid w:val="00340A02"/>
    <w:rsid w:val="00341933"/>
    <w:rsid w:val="00343724"/>
    <w:rsid w:val="003471B4"/>
    <w:rsid w:val="003474D3"/>
    <w:rsid w:val="0035008A"/>
    <w:rsid w:val="00352926"/>
    <w:rsid w:val="003540C0"/>
    <w:rsid w:val="003568F0"/>
    <w:rsid w:val="00360452"/>
    <w:rsid w:val="003611F0"/>
    <w:rsid w:val="00362D99"/>
    <w:rsid w:val="00363F9C"/>
    <w:rsid w:val="00364FE7"/>
    <w:rsid w:val="003718E8"/>
    <w:rsid w:val="0037201E"/>
    <w:rsid w:val="00372045"/>
    <w:rsid w:val="00372133"/>
    <w:rsid w:val="003726A9"/>
    <w:rsid w:val="00387FAF"/>
    <w:rsid w:val="00395129"/>
    <w:rsid w:val="003A0C5D"/>
    <w:rsid w:val="003A0EA8"/>
    <w:rsid w:val="003A1968"/>
    <w:rsid w:val="003A2695"/>
    <w:rsid w:val="003A58A9"/>
    <w:rsid w:val="003A61B2"/>
    <w:rsid w:val="003A75D8"/>
    <w:rsid w:val="003B699F"/>
    <w:rsid w:val="003B6AF3"/>
    <w:rsid w:val="003B70FF"/>
    <w:rsid w:val="003B75D7"/>
    <w:rsid w:val="003C2FA9"/>
    <w:rsid w:val="003C3049"/>
    <w:rsid w:val="003C5C83"/>
    <w:rsid w:val="003C773D"/>
    <w:rsid w:val="003D545D"/>
    <w:rsid w:val="003E2814"/>
    <w:rsid w:val="003E4146"/>
    <w:rsid w:val="003E42EA"/>
    <w:rsid w:val="003E5FAA"/>
    <w:rsid w:val="003E65DC"/>
    <w:rsid w:val="003E68F8"/>
    <w:rsid w:val="003F2A66"/>
    <w:rsid w:val="003F472E"/>
    <w:rsid w:val="003F4AA9"/>
    <w:rsid w:val="003F78F0"/>
    <w:rsid w:val="003F7AF4"/>
    <w:rsid w:val="004001B3"/>
    <w:rsid w:val="004023EB"/>
    <w:rsid w:val="00402FFB"/>
    <w:rsid w:val="00403968"/>
    <w:rsid w:val="00403CDB"/>
    <w:rsid w:val="00404C7D"/>
    <w:rsid w:val="00407457"/>
    <w:rsid w:val="00407CE7"/>
    <w:rsid w:val="00410C99"/>
    <w:rsid w:val="00411286"/>
    <w:rsid w:val="00412159"/>
    <w:rsid w:val="00414796"/>
    <w:rsid w:val="0041494F"/>
    <w:rsid w:val="0042587E"/>
    <w:rsid w:val="00426EA6"/>
    <w:rsid w:val="0043196F"/>
    <w:rsid w:val="00432729"/>
    <w:rsid w:val="00433692"/>
    <w:rsid w:val="00434D05"/>
    <w:rsid w:val="004379E7"/>
    <w:rsid w:val="00445963"/>
    <w:rsid w:val="00450EA6"/>
    <w:rsid w:val="0045230A"/>
    <w:rsid w:val="00452858"/>
    <w:rsid w:val="00454BEF"/>
    <w:rsid w:val="00455C5F"/>
    <w:rsid w:val="0045742F"/>
    <w:rsid w:val="0046201B"/>
    <w:rsid w:val="00463C9C"/>
    <w:rsid w:val="00465E3E"/>
    <w:rsid w:val="00471179"/>
    <w:rsid w:val="004729CE"/>
    <w:rsid w:val="00474A90"/>
    <w:rsid w:val="00482F04"/>
    <w:rsid w:val="00486813"/>
    <w:rsid w:val="00487FE4"/>
    <w:rsid w:val="00490DF5"/>
    <w:rsid w:val="00490F1A"/>
    <w:rsid w:val="004A09EF"/>
    <w:rsid w:val="004A0B3D"/>
    <w:rsid w:val="004A0BA5"/>
    <w:rsid w:val="004A1BA0"/>
    <w:rsid w:val="004A1DBD"/>
    <w:rsid w:val="004A3953"/>
    <w:rsid w:val="004A3B8A"/>
    <w:rsid w:val="004B1863"/>
    <w:rsid w:val="004B3533"/>
    <w:rsid w:val="004B3DE2"/>
    <w:rsid w:val="004B67AB"/>
    <w:rsid w:val="004B6DA8"/>
    <w:rsid w:val="004C1F2D"/>
    <w:rsid w:val="004C2645"/>
    <w:rsid w:val="004C7935"/>
    <w:rsid w:val="004C7EDF"/>
    <w:rsid w:val="004D003E"/>
    <w:rsid w:val="004D0CA6"/>
    <w:rsid w:val="004D22C7"/>
    <w:rsid w:val="004D6AB8"/>
    <w:rsid w:val="004E6E8A"/>
    <w:rsid w:val="004F30BF"/>
    <w:rsid w:val="004F344E"/>
    <w:rsid w:val="004F6D3A"/>
    <w:rsid w:val="004F73DB"/>
    <w:rsid w:val="00500FD5"/>
    <w:rsid w:val="0050275F"/>
    <w:rsid w:val="0050342B"/>
    <w:rsid w:val="00511B9F"/>
    <w:rsid w:val="00511E7F"/>
    <w:rsid w:val="0051219C"/>
    <w:rsid w:val="00513AB7"/>
    <w:rsid w:val="00517EB9"/>
    <w:rsid w:val="00521593"/>
    <w:rsid w:val="0054092D"/>
    <w:rsid w:val="005425C8"/>
    <w:rsid w:val="00545389"/>
    <w:rsid w:val="0055120E"/>
    <w:rsid w:val="0055307C"/>
    <w:rsid w:val="00553DEE"/>
    <w:rsid w:val="0055707C"/>
    <w:rsid w:val="00561C68"/>
    <w:rsid w:val="0056400B"/>
    <w:rsid w:val="00565BF0"/>
    <w:rsid w:val="00570855"/>
    <w:rsid w:val="005714BD"/>
    <w:rsid w:val="00574537"/>
    <w:rsid w:val="00574578"/>
    <w:rsid w:val="005772F9"/>
    <w:rsid w:val="0057766F"/>
    <w:rsid w:val="00581896"/>
    <w:rsid w:val="005818A0"/>
    <w:rsid w:val="00584171"/>
    <w:rsid w:val="005858A6"/>
    <w:rsid w:val="0059004D"/>
    <w:rsid w:val="00591A6C"/>
    <w:rsid w:val="005923B7"/>
    <w:rsid w:val="00594155"/>
    <w:rsid w:val="00597408"/>
    <w:rsid w:val="00597812"/>
    <w:rsid w:val="00597C55"/>
    <w:rsid w:val="005A4BC6"/>
    <w:rsid w:val="005B1646"/>
    <w:rsid w:val="005B60D0"/>
    <w:rsid w:val="005B70CA"/>
    <w:rsid w:val="005B754B"/>
    <w:rsid w:val="005C032E"/>
    <w:rsid w:val="005C0B20"/>
    <w:rsid w:val="005C0F21"/>
    <w:rsid w:val="005C313E"/>
    <w:rsid w:val="005C718E"/>
    <w:rsid w:val="005D0203"/>
    <w:rsid w:val="005D1955"/>
    <w:rsid w:val="005D37DF"/>
    <w:rsid w:val="005E0120"/>
    <w:rsid w:val="005E0BBB"/>
    <w:rsid w:val="005E740A"/>
    <w:rsid w:val="005F700B"/>
    <w:rsid w:val="00600ABF"/>
    <w:rsid w:val="006023EE"/>
    <w:rsid w:val="00603A3A"/>
    <w:rsid w:val="0060408C"/>
    <w:rsid w:val="00604BC1"/>
    <w:rsid w:val="0060650E"/>
    <w:rsid w:val="00607141"/>
    <w:rsid w:val="00607C1E"/>
    <w:rsid w:val="00611420"/>
    <w:rsid w:val="00611B70"/>
    <w:rsid w:val="00615204"/>
    <w:rsid w:val="00621209"/>
    <w:rsid w:val="00623E35"/>
    <w:rsid w:val="00625340"/>
    <w:rsid w:val="00630B73"/>
    <w:rsid w:val="0063203F"/>
    <w:rsid w:val="006378D1"/>
    <w:rsid w:val="00637C52"/>
    <w:rsid w:val="00646E48"/>
    <w:rsid w:val="00650C2D"/>
    <w:rsid w:val="0066082D"/>
    <w:rsid w:val="00663016"/>
    <w:rsid w:val="00664241"/>
    <w:rsid w:val="006648D6"/>
    <w:rsid w:val="00665794"/>
    <w:rsid w:val="00676871"/>
    <w:rsid w:val="00676EEF"/>
    <w:rsid w:val="006878BC"/>
    <w:rsid w:val="0069067B"/>
    <w:rsid w:val="00690918"/>
    <w:rsid w:val="00693C68"/>
    <w:rsid w:val="00695855"/>
    <w:rsid w:val="0069652F"/>
    <w:rsid w:val="006A1DAD"/>
    <w:rsid w:val="006A703F"/>
    <w:rsid w:val="006B08DF"/>
    <w:rsid w:val="006B1337"/>
    <w:rsid w:val="006B3954"/>
    <w:rsid w:val="006B438D"/>
    <w:rsid w:val="006B6108"/>
    <w:rsid w:val="006C16EF"/>
    <w:rsid w:val="006C1B6F"/>
    <w:rsid w:val="006C4E4D"/>
    <w:rsid w:val="006C797B"/>
    <w:rsid w:val="006D5A66"/>
    <w:rsid w:val="006D64D6"/>
    <w:rsid w:val="006D7DAF"/>
    <w:rsid w:val="006E04BC"/>
    <w:rsid w:val="006E2ADB"/>
    <w:rsid w:val="006E44A3"/>
    <w:rsid w:val="006E512A"/>
    <w:rsid w:val="006E65F2"/>
    <w:rsid w:val="006E6B1C"/>
    <w:rsid w:val="006E7EB7"/>
    <w:rsid w:val="006F29BA"/>
    <w:rsid w:val="006F52D1"/>
    <w:rsid w:val="006F6F22"/>
    <w:rsid w:val="00705F6D"/>
    <w:rsid w:val="00706065"/>
    <w:rsid w:val="00706A24"/>
    <w:rsid w:val="00710B68"/>
    <w:rsid w:val="00715788"/>
    <w:rsid w:val="007209F9"/>
    <w:rsid w:val="007316AE"/>
    <w:rsid w:val="00732C01"/>
    <w:rsid w:val="00734CAC"/>
    <w:rsid w:val="00734F3C"/>
    <w:rsid w:val="007376FF"/>
    <w:rsid w:val="0074488E"/>
    <w:rsid w:val="00750065"/>
    <w:rsid w:val="00751EEA"/>
    <w:rsid w:val="007554CE"/>
    <w:rsid w:val="007578F8"/>
    <w:rsid w:val="00760596"/>
    <w:rsid w:val="00771D04"/>
    <w:rsid w:val="00774A06"/>
    <w:rsid w:val="00775127"/>
    <w:rsid w:val="00776219"/>
    <w:rsid w:val="00777E38"/>
    <w:rsid w:val="00777E5A"/>
    <w:rsid w:val="00780763"/>
    <w:rsid w:val="00784C18"/>
    <w:rsid w:val="00785095"/>
    <w:rsid w:val="00793DFB"/>
    <w:rsid w:val="007971F9"/>
    <w:rsid w:val="007A0683"/>
    <w:rsid w:val="007A0C45"/>
    <w:rsid w:val="007A2E9A"/>
    <w:rsid w:val="007A4182"/>
    <w:rsid w:val="007A47F8"/>
    <w:rsid w:val="007A5A71"/>
    <w:rsid w:val="007B1EE2"/>
    <w:rsid w:val="007B2A3A"/>
    <w:rsid w:val="007B37E7"/>
    <w:rsid w:val="007B39B6"/>
    <w:rsid w:val="007B510C"/>
    <w:rsid w:val="007B6683"/>
    <w:rsid w:val="007C0D51"/>
    <w:rsid w:val="007C3B4C"/>
    <w:rsid w:val="007C71AA"/>
    <w:rsid w:val="007D7027"/>
    <w:rsid w:val="007D7619"/>
    <w:rsid w:val="007D7F57"/>
    <w:rsid w:val="007E213C"/>
    <w:rsid w:val="007E4E45"/>
    <w:rsid w:val="007E6FC8"/>
    <w:rsid w:val="007F039E"/>
    <w:rsid w:val="007F2AEE"/>
    <w:rsid w:val="007F643A"/>
    <w:rsid w:val="00800F70"/>
    <w:rsid w:val="00802FA7"/>
    <w:rsid w:val="00804E5F"/>
    <w:rsid w:val="008148DD"/>
    <w:rsid w:val="0082105B"/>
    <w:rsid w:val="00822631"/>
    <w:rsid w:val="0082439F"/>
    <w:rsid w:val="00825EB9"/>
    <w:rsid w:val="00834983"/>
    <w:rsid w:val="008359F1"/>
    <w:rsid w:val="00836012"/>
    <w:rsid w:val="00837B5E"/>
    <w:rsid w:val="00842778"/>
    <w:rsid w:val="008474EA"/>
    <w:rsid w:val="008509F7"/>
    <w:rsid w:val="008535ED"/>
    <w:rsid w:val="0085713D"/>
    <w:rsid w:val="00857921"/>
    <w:rsid w:val="00862113"/>
    <w:rsid w:val="008630CA"/>
    <w:rsid w:val="00873546"/>
    <w:rsid w:val="00875471"/>
    <w:rsid w:val="00883FFA"/>
    <w:rsid w:val="00884322"/>
    <w:rsid w:val="00885825"/>
    <w:rsid w:val="00893433"/>
    <w:rsid w:val="0089499C"/>
    <w:rsid w:val="00897F1F"/>
    <w:rsid w:val="008A0572"/>
    <w:rsid w:val="008A20E7"/>
    <w:rsid w:val="008A657C"/>
    <w:rsid w:val="008A686A"/>
    <w:rsid w:val="008B3A3F"/>
    <w:rsid w:val="008B3E23"/>
    <w:rsid w:val="008B4347"/>
    <w:rsid w:val="008B45D0"/>
    <w:rsid w:val="008B5AFA"/>
    <w:rsid w:val="008B68DD"/>
    <w:rsid w:val="008C04DD"/>
    <w:rsid w:val="008C4775"/>
    <w:rsid w:val="008D04B0"/>
    <w:rsid w:val="008D0EF1"/>
    <w:rsid w:val="008D3034"/>
    <w:rsid w:val="008D3E92"/>
    <w:rsid w:val="008D473C"/>
    <w:rsid w:val="008D48DA"/>
    <w:rsid w:val="008D4A24"/>
    <w:rsid w:val="008E1ED8"/>
    <w:rsid w:val="008E3B4F"/>
    <w:rsid w:val="008E6A29"/>
    <w:rsid w:val="008E6BC4"/>
    <w:rsid w:val="008F1B97"/>
    <w:rsid w:val="008F5935"/>
    <w:rsid w:val="008F5ECF"/>
    <w:rsid w:val="0090211F"/>
    <w:rsid w:val="00902444"/>
    <w:rsid w:val="00903196"/>
    <w:rsid w:val="00911805"/>
    <w:rsid w:val="009124D7"/>
    <w:rsid w:val="0091639D"/>
    <w:rsid w:val="0092016C"/>
    <w:rsid w:val="00922E31"/>
    <w:rsid w:val="00922E88"/>
    <w:rsid w:val="00936160"/>
    <w:rsid w:val="00940C16"/>
    <w:rsid w:val="00943267"/>
    <w:rsid w:val="00943808"/>
    <w:rsid w:val="009446E4"/>
    <w:rsid w:val="0094764F"/>
    <w:rsid w:val="00950EB4"/>
    <w:rsid w:val="00955B59"/>
    <w:rsid w:val="00956DB4"/>
    <w:rsid w:val="009636A1"/>
    <w:rsid w:val="009664C9"/>
    <w:rsid w:val="00967CFE"/>
    <w:rsid w:val="00971336"/>
    <w:rsid w:val="00976931"/>
    <w:rsid w:val="00981782"/>
    <w:rsid w:val="00981B01"/>
    <w:rsid w:val="00981B08"/>
    <w:rsid w:val="00983F7C"/>
    <w:rsid w:val="00990312"/>
    <w:rsid w:val="00991EF2"/>
    <w:rsid w:val="00993025"/>
    <w:rsid w:val="0099676E"/>
    <w:rsid w:val="009A1432"/>
    <w:rsid w:val="009A1759"/>
    <w:rsid w:val="009B52A4"/>
    <w:rsid w:val="009B5854"/>
    <w:rsid w:val="009C0CC4"/>
    <w:rsid w:val="009C7DAB"/>
    <w:rsid w:val="009D3B60"/>
    <w:rsid w:val="009D3E45"/>
    <w:rsid w:val="009D5C57"/>
    <w:rsid w:val="009E66D8"/>
    <w:rsid w:val="009F575F"/>
    <w:rsid w:val="009F7079"/>
    <w:rsid w:val="00A006B3"/>
    <w:rsid w:val="00A01A39"/>
    <w:rsid w:val="00A01DB4"/>
    <w:rsid w:val="00A0719C"/>
    <w:rsid w:val="00A07502"/>
    <w:rsid w:val="00A1557A"/>
    <w:rsid w:val="00A16992"/>
    <w:rsid w:val="00A17C70"/>
    <w:rsid w:val="00A2037B"/>
    <w:rsid w:val="00A20443"/>
    <w:rsid w:val="00A23C6F"/>
    <w:rsid w:val="00A26040"/>
    <w:rsid w:val="00A27612"/>
    <w:rsid w:val="00A31F93"/>
    <w:rsid w:val="00A41041"/>
    <w:rsid w:val="00A42F29"/>
    <w:rsid w:val="00A44ED0"/>
    <w:rsid w:val="00A53763"/>
    <w:rsid w:val="00A53841"/>
    <w:rsid w:val="00A54868"/>
    <w:rsid w:val="00A600BA"/>
    <w:rsid w:val="00A611F9"/>
    <w:rsid w:val="00A61A65"/>
    <w:rsid w:val="00A62138"/>
    <w:rsid w:val="00A62807"/>
    <w:rsid w:val="00A635E5"/>
    <w:rsid w:val="00A6720F"/>
    <w:rsid w:val="00A70E80"/>
    <w:rsid w:val="00A74A6C"/>
    <w:rsid w:val="00A82C59"/>
    <w:rsid w:val="00A86D5E"/>
    <w:rsid w:val="00A9032D"/>
    <w:rsid w:val="00A91787"/>
    <w:rsid w:val="00A94209"/>
    <w:rsid w:val="00A96EFF"/>
    <w:rsid w:val="00AA30BC"/>
    <w:rsid w:val="00AA59D3"/>
    <w:rsid w:val="00AA59F0"/>
    <w:rsid w:val="00AA721A"/>
    <w:rsid w:val="00AB1931"/>
    <w:rsid w:val="00AB2A44"/>
    <w:rsid w:val="00AB4FBD"/>
    <w:rsid w:val="00AB67BE"/>
    <w:rsid w:val="00AC089B"/>
    <w:rsid w:val="00AC2C73"/>
    <w:rsid w:val="00AC528E"/>
    <w:rsid w:val="00AC5A40"/>
    <w:rsid w:val="00AC5D9E"/>
    <w:rsid w:val="00AC65BC"/>
    <w:rsid w:val="00AC75E4"/>
    <w:rsid w:val="00AD01DD"/>
    <w:rsid w:val="00AD179E"/>
    <w:rsid w:val="00AD29F4"/>
    <w:rsid w:val="00AD6E10"/>
    <w:rsid w:val="00AE3495"/>
    <w:rsid w:val="00AE3D0C"/>
    <w:rsid w:val="00AF44E9"/>
    <w:rsid w:val="00B0257F"/>
    <w:rsid w:val="00B026D0"/>
    <w:rsid w:val="00B03A2E"/>
    <w:rsid w:val="00B07A24"/>
    <w:rsid w:val="00B12B53"/>
    <w:rsid w:val="00B1537E"/>
    <w:rsid w:val="00B15CAF"/>
    <w:rsid w:val="00B21FF6"/>
    <w:rsid w:val="00B23775"/>
    <w:rsid w:val="00B25765"/>
    <w:rsid w:val="00B31502"/>
    <w:rsid w:val="00B3490C"/>
    <w:rsid w:val="00B36548"/>
    <w:rsid w:val="00B37B36"/>
    <w:rsid w:val="00B42A52"/>
    <w:rsid w:val="00B45142"/>
    <w:rsid w:val="00B47436"/>
    <w:rsid w:val="00B47CDB"/>
    <w:rsid w:val="00B508C9"/>
    <w:rsid w:val="00B533F4"/>
    <w:rsid w:val="00B537C6"/>
    <w:rsid w:val="00B54FF9"/>
    <w:rsid w:val="00B559A9"/>
    <w:rsid w:val="00B62231"/>
    <w:rsid w:val="00B67156"/>
    <w:rsid w:val="00B7111A"/>
    <w:rsid w:val="00B749B5"/>
    <w:rsid w:val="00B80466"/>
    <w:rsid w:val="00B80CD9"/>
    <w:rsid w:val="00B80DDF"/>
    <w:rsid w:val="00B8124B"/>
    <w:rsid w:val="00B81454"/>
    <w:rsid w:val="00B8230C"/>
    <w:rsid w:val="00B82C0B"/>
    <w:rsid w:val="00B83B18"/>
    <w:rsid w:val="00B858AB"/>
    <w:rsid w:val="00B93295"/>
    <w:rsid w:val="00B96A00"/>
    <w:rsid w:val="00BA102B"/>
    <w:rsid w:val="00BA3277"/>
    <w:rsid w:val="00BA3473"/>
    <w:rsid w:val="00BA3A27"/>
    <w:rsid w:val="00BA684D"/>
    <w:rsid w:val="00BB16E8"/>
    <w:rsid w:val="00BC2560"/>
    <w:rsid w:val="00BC3AA9"/>
    <w:rsid w:val="00BC624C"/>
    <w:rsid w:val="00BC6BC7"/>
    <w:rsid w:val="00BC7F95"/>
    <w:rsid w:val="00BD4969"/>
    <w:rsid w:val="00BE1293"/>
    <w:rsid w:val="00BE186E"/>
    <w:rsid w:val="00BE6103"/>
    <w:rsid w:val="00BE660C"/>
    <w:rsid w:val="00BE6D27"/>
    <w:rsid w:val="00BF09B2"/>
    <w:rsid w:val="00BF2737"/>
    <w:rsid w:val="00BF3F77"/>
    <w:rsid w:val="00C012FD"/>
    <w:rsid w:val="00C01A4B"/>
    <w:rsid w:val="00C0571D"/>
    <w:rsid w:val="00C138E8"/>
    <w:rsid w:val="00C160DB"/>
    <w:rsid w:val="00C16FCE"/>
    <w:rsid w:val="00C179D6"/>
    <w:rsid w:val="00C21C97"/>
    <w:rsid w:val="00C21D41"/>
    <w:rsid w:val="00C248FE"/>
    <w:rsid w:val="00C25AF8"/>
    <w:rsid w:val="00C323DD"/>
    <w:rsid w:val="00C343C3"/>
    <w:rsid w:val="00C378A2"/>
    <w:rsid w:val="00C402B7"/>
    <w:rsid w:val="00C41D40"/>
    <w:rsid w:val="00C4396F"/>
    <w:rsid w:val="00C442F4"/>
    <w:rsid w:val="00C44E99"/>
    <w:rsid w:val="00C47886"/>
    <w:rsid w:val="00C51A67"/>
    <w:rsid w:val="00C557B4"/>
    <w:rsid w:val="00C61DA3"/>
    <w:rsid w:val="00C65B1D"/>
    <w:rsid w:val="00C7221A"/>
    <w:rsid w:val="00C7347F"/>
    <w:rsid w:val="00C747F4"/>
    <w:rsid w:val="00C749DA"/>
    <w:rsid w:val="00C7550F"/>
    <w:rsid w:val="00C75EF6"/>
    <w:rsid w:val="00C77FBD"/>
    <w:rsid w:val="00C801BF"/>
    <w:rsid w:val="00C87F68"/>
    <w:rsid w:val="00C92D21"/>
    <w:rsid w:val="00C963C7"/>
    <w:rsid w:val="00CA1184"/>
    <w:rsid w:val="00CA2CE9"/>
    <w:rsid w:val="00CA3439"/>
    <w:rsid w:val="00CA5E0D"/>
    <w:rsid w:val="00CB2EF0"/>
    <w:rsid w:val="00CB416B"/>
    <w:rsid w:val="00CC1AA7"/>
    <w:rsid w:val="00CC60E1"/>
    <w:rsid w:val="00CD0A66"/>
    <w:rsid w:val="00CD5197"/>
    <w:rsid w:val="00CD5375"/>
    <w:rsid w:val="00CE1398"/>
    <w:rsid w:val="00CF1EF0"/>
    <w:rsid w:val="00CF2067"/>
    <w:rsid w:val="00CF41A4"/>
    <w:rsid w:val="00D00983"/>
    <w:rsid w:val="00D00A16"/>
    <w:rsid w:val="00D01B59"/>
    <w:rsid w:val="00D031F0"/>
    <w:rsid w:val="00D03D13"/>
    <w:rsid w:val="00D059AB"/>
    <w:rsid w:val="00D06F0C"/>
    <w:rsid w:val="00D06FFA"/>
    <w:rsid w:val="00D115B7"/>
    <w:rsid w:val="00D1685E"/>
    <w:rsid w:val="00D178AB"/>
    <w:rsid w:val="00D206A2"/>
    <w:rsid w:val="00D222BE"/>
    <w:rsid w:val="00D25FCC"/>
    <w:rsid w:val="00D26B41"/>
    <w:rsid w:val="00D27211"/>
    <w:rsid w:val="00D27996"/>
    <w:rsid w:val="00D308DA"/>
    <w:rsid w:val="00D327A7"/>
    <w:rsid w:val="00D35915"/>
    <w:rsid w:val="00D35EAE"/>
    <w:rsid w:val="00D36ED9"/>
    <w:rsid w:val="00D3711F"/>
    <w:rsid w:val="00D3745F"/>
    <w:rsid w:val="00D4058B"/>
    <w:rsid w:val="00D40DA4"/>
    <w:rsid w:val="00D41BA0"/>
    <w:rsid w:val="00D43D45"/>
    <w:rsid w:val="00D47F2C"/>
    <w:rsid w:val="00D51FC1"/>
    <w:rsid w:val="00D575C3"/>
    <w:rsid w:val="00D63FBE"/>
    <w:rsid w:val="00D6466B"/>
    <w:rsid w:val="00D67963"/>
    <w:rsid w:val="00D7173A"/>
    <w:rsid w:val="00D730D1"/>
    <w:rsid w:val="00D766F3"/>
    <w:rsid w:val="00D82C4C"/>
    <w:rsid w:val="00D844AF"/>
    <w:rsid w:val="00D92954"/>
    <w:rsid w:val="00D9786B"/>
    <w:rsid w:val="00DA25B2"/>
    <w:rsid w:val="00DA537E"/>
    <w:rsid w:val="00DA696F"/>
    <w:rsid w:val="00DA7185"/>
    <w:rsid w:val="00DB27A3"/>
    <w:rsid w:val="00DB69CA"/>
    <w:rsid w:val="00DC0129"/>
    <w:rsid w:val="00DC0194"/>
    <w:rsid w:val="00DC24FF"/>
    <w:rsid w:val="00DC3649"/>
    <w:rsid w:val="00DC3B07"/>
    <w:rsid w:val="00DC3E6C"/>
    <w:rsid w:val="00DD289C"/>
    <w:rsid w:val="00DD3DAD"/>
    <w:rsid w:val="00DD49AC"/>
    <w:rsid w:val="00DD53AC"/>
    <w:rsid w:val="00DD5709"/>
    <w:rsid w:val="00DE1C69"/>
    <w:rsid w:val="00DE4555"/>
    <w:rsid w:val="00DE650A"/>
    <w:rsid w:val="00DF0F72"/>
    <w:rsid w:val="00DF1E38"/>
    <w:rsid w:val="00E047DE"/>
    <w:rsid w:val="00E05B89"/>
    <w:rsid w:val="00E070B5"/>
    <w:rsid w:val="00E119F6"/>
    <w:rsid w:val="00E17F16"/>
    <w:rsid w:val="00E21202"/>
    <w:rsid w:val="00E21577"/>
    <w:rsid w:val="00E25304"/>
    <w:rsid w:val="00E31538"/>
    <w:rsid w:val="00E32D30"/>
    <w:rsid w:val="00E33C5F"/>
    <w:rsid w:val="00E3601D"/>
    <w:rsid w:val="00E4008D"/>
    <w:rsid w:val="00E4022C"/>
    <w:rsid w:val="00E43CF6"/>
    <w:rsid w:val="00E4623D"/>
    <w:rsid w:val="00E46B32"/>
    <w:rsid w:val="00E47C1F"/>
    <w:rsid w:val="00E52D9F"/>
    <w:rsid w:val="00E53198"/>
    <w:rsid w:val="00E552F8"/>
    <w:rsid w:val="00E5636C"/>
    <w:rsid w:val="00E5668B"/>
    <w:rsid w:val="00E5701C"/>
    <w:rsid w:val="00E6248B"/>
    <w:rsid w:val="00E63648"/>
    <w:rsid w:val="00E63DE5"/>
    <w:rsid w:val="00E63FF0"/>
    <w:rsid w:val="00E645F3"/>
    <w:rsid w:val="00E67146"/>
    <w:rsid w:val="00E672C1"/>
    <w:rsid w:val="00E70754"/>
    <w:rsid w:val="00E70B0D"/>
    <w:rsid w:val="00E73950"/>
    <w:rsid w:val="00E76380"/>
    <w:rsid w:val="00E77FE2"/>
    <w:rsid w:val="00E81C71"/>
    <w:rsid w:val="00E86FC7"/>
    <w:rsid w:val="00E93BC8"/>
    <w:rsid w:val="00E94826"/>
    <w:rsid w:val="00E9525B"/>
    <w:rsid w:val="00E968DD"/>
    <w:rsid w:val="00E9797A"/>
    <w:rsid w:val="00E97E73"/>
    <w:rsid w:val="00EA4B0E"/>
    <w:rsid w:val="00EB3FFC"/>
    <w:rsid w:val="00EC0766"/>
    <w:rsid w:val="00EC122C"/>
    <w:rsid w:val="00EC2E15"/>
    <w:rsid w:val="00EC53B2"/>
    <w:rsid w:val="00ED1E4F"/>
    <w:rsid w:val="00ED22B0"/>
    <w:rsid w:val="00ED2E36"/>
    <w:rsid w:val="00ED7365"/>
    <w:rsid w:val="00ED73EF"/>
    <w:rsid w:val="00ED7F3A"/>
    <w:rsid w:val="00EE0FFA"/>
    <w:rsid w:val="00EE2822"/>
    <w:rsid w:val="00EE2CC4"/>
    <w:rsid w:val="00EE3B8B"/>
    <w:rsid w:val="00EE64ED"/>
    <w:rsid w:val="00EE7885"/>
    <w:rsid w:val="00EF3D85"/>
    <w:rsid w:val="00EF457D"/>
    <w:rsid w:val="00EF5C9B"/>
    <w:rsid w:val="00EF6DBC"/>
    <w:rsid w:val="00F06265"/>
    <w:rsid w:val="00F105B0"/>
    <w:rsid w:val="00F22F16"/>
    <w:rsid w:val="00F2404C"/>
    <w:rsid w:val="00F30FCF"/>
    <w:rsid w:val="00F35090"/>
    <w:rsid w:val="00F37EB6"/>
    <w:rsid w:val="00F40CBA"/>
    <w:rsid w:val="00F44B1A"/>
    <w:rsid w:val="00F46A1B"/>
    <w:rsid w:val="00F5015F"/>
    <w:rsid w:val="00F51DF3"/>
    <w:rsid w:val="00F52DBC"/>
    <w:rsid w:val="00F54AA3"/>
    <w:rsid w:val="00F6087B"/>
    <w:rsid w:val="00F61177"/>
    <w:rsid w:val="00F61593"/>
    <w:rsid w:val="00F622BB"/>
    <w:rsid w:val="00F63A8E"/>
    <w:rsid w:val="00F64A25"/>
    <w:rsid w:val="00F654EF"/>
    <w:rsid w:val="00F67D0E"/>
    <w:rsid w:val="00F72DCE"/>
    <w:rsid w:val="00F73692"/>
    <w:rsid w:val="00F766A1"/>
    <w:rsid w:val="00F76FB4"/>
    <w:rsid w:val="00F82515"/>
    <w:rsid w:val="00F85D5E"/>
    <w:rsid w:val="00F8774A"/>
    <w:rsid w:val="00F87956"/>
    <w:rsid w:val="00F90ECC"/>
    <w:rsid w:val="00F91F00"/>
    <w:rsid w:val="00F9223D"/>
    <w:rsid w:val="00F94A83"/>
    <w:rsid w:val="00FA22B9"/>
    <w:rsid w:val="00FA3143"/>
    <w:rsid w:val="00FA68C2"/>
    <w:rsid w:val="00FB179A"/>
    <w:rsid w:val="00FB18FB"/>
    <w:rsid w:val="00FB26AD"/>
    <w:rsid w:val="00FB349F"/>
    <w:rsid w:val="00FB6E95"/>
    <w:rsid w:val="00FC35F2"/>
    <w:rsid w:val="00FD2CA5"/>
    <w:rsid w:val="00FD311B"/>
    <w:rsid w:val="00FD32B7"/>
    <w:rsid w:val="00FD436D"/>
    <w:rsid w:val="00FD4B70"/>
    <w:rsid w:val="00FD760B"/>
    <w:rsid w:val="00FE0ADB"/>
    <w:rsid w:val="00FE0FD6"/>
    <w:rsid w:val="00FE1BA0"/>
    <w:rsid w:val="00FE29F7"/>
    <w:rsid w:val="00FE2A92"/>
    <w:rsid w:val="00FE2D5D"/>
    <w:rsid w:val="00FE4978"/>
    <w:rsid w:val="00FF629B"/>
    <w:rsid w:val="00FF6FCC"/>
    <w:rsid w:val="00FF6F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9C129A"/>
  <w14:defaultImageDpi w14:val="32767"/>
  <w15:chartTrackingRefBased/>
  <w15:docId w15:val="{1BF403C0-48C7-470E-A4A1-A917A179F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5D7"/>
    <w:rPr>
      <w:rFonts w:ascii="Calibri" w:eastAsia="Calibri" w:hAnsi="Calibri" w:cs="Calibri"/>
      <w:lang w:val="id-ID" w:eastAsia="id-ID"/>
    </w:rPr>
  </w:style>
  <w:style w:type="paragraph" w:styleId="Heading1">
    <w:name w:val="heading 1"/>
    <w:basedOn w:val="Normal"/>
    <w:next w:val="Normal"/>
    <w:link w:val="Heading1Char"/>
    <w:uiPriority w:val="9"/>
    <w:qFormat/>
    <w:rsid w:val="00574578"/>
    <w:pPr>
      <w:spacing w:line="360" w:lineRule="auto"/>
      <w:jc w:val="center"/>
      <w:outlineLvl w:val="0"/>
    </w:pPr>
    <w:rPr>
      <w:rFonts w:ascii="Times New Roman" w:eastAsia="Times New Roman" w:hAnsi="Times New Roman" w:cs="Times New Roman"/>
      <w:b/>
      <w:bCs/>
      <w:color w:val="000000" w:themeColor="text1"/>
      <w:sz w:val="24"/>
      <w:szCs w:val="24"/>
      <w:lang w:val="en-US"/>
    </w:rPr>
  </w:style>
  <w:style w:type="paragraph" w:styleId="Heading2">
    <w:name w:val="heading 2"/>
    <w:basedOn w:val="Normal"/>
    <w:next w:val="Normal"/>
    <w:link w:val="Heading2Char"/>
    <w:uiPriority w:val="9"/>
    <w:unhideWhenUsed/>
    <w:qFormat/>
    <w:rsid w:val="000E5ABA"/>
    <w:pPr>
      <w:spacing w:line="360" w:lineRule="auto"/>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5C0F21"/>
    <w:pPr>
      <w:spacing w:line="360" w:lineRule="auto"/>
      <w:jc w:val="center"/>
      <w:outlineLvl w:val="2"/>
    </w:pPr>
    <w:rPr>
      <w:rFonts w:ascii="Times New Roman" w:hAnsi="Times New Roman" w:cs="Times New Roman"/>
      <w:sz w:val="24"/>
      <w:szCs w:val="24"/>
      <w:lang w:val="en-US"/>
    </w:rPr>
  </w:style>
  <w:style w:type="paragraph" w:styleId="Heading4">
    <w:name w:val="heading 4"/>
    <w:basedOn w:val="Normal"/>
    <w:next w:val="Normal"/>
    <w:link w:val="Heading4Char"/>
    <w:uiPriority w:val="9"/>
    <w:unhideWhenUsed/>
    <w:qFormat/>
    <w:rsid w:val="00280A5E"/>
    <w:pPr>
      <w:spacing w:line="360" w:lineRule="auto"/>
      <w:jc w:val="center"/>
      <w:outlineLvl w:val="3"/>
    </w:pPr>
    <w:rPr>
      <w:rFonts w:ascii="Times New Roman" w:hAnsi="Times New Roman" w:cs="Times New Roman"/>
      <w:sz w:val="24"/>
      <w:szCs w:val="24"/>
      <w:lang w:val="en-US"/>
    </w:rPr>
  </w:style>
  <w:style w:type="paragraph" w:styleId="Heading5">
    <w:name w:val="heading 5"/>
    <w:basedOn w:val="ListParagraph"/>
    <w:next w:val="Normal"/>
    <w:link w:val="Heading5Char"/>
    <w:uiPriority w:val="9"/>
    <w:unhideWhenUsed/>
    <w:qFormat/>
    <w:rsid w:val="001C2112"/>
    <w:pPr>
      <w:numPr>
        <w:ilvl w:val="2"/>
        <w:numId w:val="20"/>
      </w:numPr>
      <w:outlineLvl w:val="4"/>
    </w:pPr>
    <w:rPr>
      <w:rFonts w:ascii="Times New Roman" w:hAnsi="Times New Roman" w:cs="Times New Roman"/>
      <w:b/>
      <w:bCs/>
      <w:sz w:val="24"/>
      <w:szCs w:val="24"/>
    </w:rPr>
  </w:style>
  <w:style w:type="paragraph" w:styleId="Heading6">
    <w:name w:val="heading 6"/>
    <w:basedOn w:val="Normal"/>
    <w:next w:val="Normal"/>
    <w:link w:val="Heading6Char"/>
    <w:uiPriority w:val="9"/>
    <w:semiHidden/>
    <w:unhideWhenUsed/>
    <w:qFormat/>
    <w:rsid w:val="00FE29F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578"/>
    <w:rPr>
      <w:rFonts w:ascii="Times New Roman" w:eastAsia="Times New Roman" w:hAnsi="Times New Roman" w:cs="Times New Roman"/>
      <w:b/>
      <w:bCs/>
      <w:color w:val="000000" w:themeColor="text1"/>
      <w:sz w:val="24"/>
      <w:szCs w:val="24"/>
      <w:lang w:val="en-US" w:eastAsia="id-ID"/>
    </w:rPr>
  </w:style>
  <w:style w:type="character" w:customStyle="1" w:styleId="Heading2Char">
    <w:name w:val="Heading 2 Char"/>
    <w:basedOn w:val="DefaultParagraphFont"/>
    <w:link w:val="Heading2"/>
    <w:uiPriority w:val="9"/>
    <w:rsid w:val="000E5ABA"/>
    <w:rPr>
      <w:rFonts w:ascii="Times New Roman" w:eastAsia="Calibri" w:hAnsi="Times New Roman" w:cs="Times New Roman"/>
      <w:b/>
      <w:bCs/>
      <w:sz w:val="24"/>
      <w:szCs w:val="24"/>
      <w:lang w:val="en-US" w:eastAsia="id-ID"/>
    </w:rPr>
  </w:style>
  <w:style w:type="character" w:customStyle="1" w:styleId="Heading3Char">
    <w:name w:val="Heading 3 Char"/>
    <w:basedOn w:val="DefaultParagraphFont"/>
    <w:link w:val="Heading3"/>
    <w:uiPriority w:val="9"/>
    <w:rsid w:val="005C0F21"/>
    <w:rPr>
      <w:rFonts w:ascii="Times New Roman" w:eastAsia="Calibri" w:hAnsi="Times New Roman" w:cs="Times New Roman"/>
      <w:sz w:val="24"/>
      <w:szCs w:val="24"/>
      <w:lang w:val="en-US" w:eastAsia="id-ID"/>
    </w:rPr>
  </w:style>
  <w:style w:type="character" w:customStyle="1" w:styleId="Heading4Char">
    <w:name w:val="Heading 4 Char"/>
    <w:basedOn w:val="DefaultParagraphFont"/>
    <w:link w:val="Heading4"/>
    <w:uiPriority w:val="9"/>
    <w:rsid w:val="00280A5E"/>
    <w:rPr>
      <w:rFonts w:ascii="Times New Roman" w:eastAsia="Calibri" w:hAnsi="Times New Roman" w:cs="Times New Roman"/>
      <w:sz w:val="24"/>
      <w:szCs w:val="24"/>
      <w:lang w:val="en-US" w:eastAsia="id-ID"/>
    </w:rPr>
  </w:style>
  <w:style w:type="paragraph" w:styleId="ListParagraph">
    <w:name w:val="List Paragraph"/>
    <w:basedOn w:val="Normal"/>
    <w:uiPriority w:val="34"/>
    <w:qFormat/>
    <w:rsid w:val="00FE29F7"/>
    <w:pPr>
      <w:ind w:left="720"/>
      <w:contextualSpacing/>
    </w:pPr>
  </w:style>
  <w:style w:type="character" w:customStyle="1" w:styleId="Heading5Char">
    <w:name w:val="Heading 5 Char"/>
    <w:basedOn w:val="DefaultParagraphFont"/>
    <w:link w:val="Heading5"/>
    <w:uiPriority w:val="9"/>
    <w:rsid w:val="001C2112"/>
    <w:rPr>
      <w:rFonts w:ascii="Times New Roman" w:eastAsia="Calibri" w:hAnsi="Times New Roman" w:cs="Times New Roman"/>
      <w:b/>
      <w:bCs/>
      <w:sz w:val="24"/>
      <w:szCs w:val="24"/>
      <w:lang w:val="id-ID" w:eastAsia="id-ID"/>
    </w:rPr>
  </w:style>
  <w:style w:type="character" w:customStyle="1" w:styleId="Heading6Char">
    <w:name w:val="Heading 6 Char"/>
    <w:basedOn w:val="DefaultParagraphFont"/>
    <w:link w:val="Heading6"/>
    <w:uiPriority w:val="9"/>
    <w:semiHidden/>
    <w:rsid w:val="00FE29F7"/>
    <w:rPr>
      <w:rFonts w:ascii="Calibri" w:eastAsia="Calibri" w:hAnsi="Calibri" w:cs="Calibri"/>
      <w:b/>
      <w:sz w:val="20"/>
      <w:szCs w:val="20"/>
      <w:lang w:val="id-ID" w:eastAsia="id-ID"/>
    </w:rPr>
  </w:style>
  <w:style w:type="paragraph" w:styleId="Title">
    <w:name w:val="Title"/>
    <w:basedOn w:val="Normal"/>
    <w:next w:val="Normal"/>
    <w:link w:val="TitleChar"/>
    <w:uiPriority w:val="10"/>
    <w:qFormat/>
    <w:rsid w:val="00FE29F7"/>
    <w:pPr>
      <w:keepNext/>
      <w:keepLines/>
      <w:spacing w:before="480" w:after="120"/>
    </w:pPr>
    <w:rPr>
      <w:b/>
      <w:sz w:val="72"/>
      <w:szCs w:val="72"/>
    </w:rPr>
  </w:style>
  <w:style w:type="character" w:customStyle="1" w:styleId="TitleChar">
    <w:name w:val="Title Char"/>
    <w:basedOn w:val="DefaultParagraphFont"/>
    <w:link w:val="Title"/>
    <w:uiPriority w:val="10"/>
    <w:rsid w:val="00FE29F7"/>
    <w:rPr>
      <w:rFonts w:ascii="Calibri" w:eastAsia="Calibri" w:hAnsi="Calibri" w:cs="Calibri"/>
      <w:b/>
      <w:sz w:val="72"/>
      <w:szCs w:val="72"/>
      <w:lang w:val="id-ID" w:eastAsia="id-ID"/>
    </w:rPr>
  </w:style>
  <w:style w:type="paragraph" w:styleId="Subtitle">
    <w:name w:val="Subtitle"/>
    <w:basedOn w:val="Normal"/>
    <w:next w:val="Normal"/>
    <w:link w:val="SubtitleChar"/>
    <w:uiPriority w:val="11"/>
    <w:qFormat/>
    <w:rsid w:val="00FE29F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E29F7"/>
    <w:rPr>
      <w:rFonts w:ascii="Georgia" w:eastAsia="Georgia" w:hAnsi="Georgia" w:cs="Georgia"/>
      <w:i/>
      <w:color w:val="666666"/>
      <w:sz w:val="48"/>
      <w:szCs w:val="48"/>
      <w:lang w:val="id-ID" w:eastAsia="id-ID"/>
    </w:rPr>
  </w:style>
  <w:style w:type="paragraph" w:styleId="Header">
    <w:name w:val="header"/>
    <w:basedOn w:val="Normal"/>
    <w:link w:val="HeaderChar"/>
    <w:uiPriority w:val="99"/>
    <w:unhideWhenUsed/>
    <w:rsid w:val="00FE2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9F7"/>
    <w:rPr>
      <w:rFonts w:ascii="Calibri" w:eastAsia="Calibri" w:hAnsi="Calibri" w:cs="Calibri"/>
      <w:lang w:val="id-ID" w:eastAsia="id-ID"/>
    </w:rPr>
  </w:style>
  <w:style w:type="paragraph" w:styleId="Footer">
    <w:name w:val="footer"/>
    <w:basedOn w:val="Normal"/>
    <w:link w:val="FooterChar"/>
    <w:uiPriority w:val="99"/>
    <w:unhideWhenUsed/>
    <w:rsid w:val="00FE29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9F7"/>
    <w:rPr>
      <w:rFonts w:ascii="Calibri" w:eastAsia="Calibri" w:hAnsi="Calibri" w:cs="Calibri"/>
      <w:lang w:val="id-ID" w:eastAsia="id-ID"/>
    </w:rPr>
  </w:style>
  <w:style w:type="character" w:styleId="PlaceholderText">
    <w:name w:val="Placeholder Text"/>
    <w:basedOn w:val="DefaultParagraphFont"/>
    <w:uiPriority w:val="99"/>
    <w:semiHidden/>
    <w:rsid w:val="00FE29F7"/>
    <w:rPr>
      <w:color w:val="808080"/>
    </w:rPr>
  </w:style>
  <w:style w:type="character" w:styleId="Emphasis">
    <w:name w:val="Emphasis"/>
    <w:basedOn w:val="DefaultParagraphFont"/>
    <w:uiPriority w:val="20"/>
    <w:qFormat/>
    <w:rsid w:val="00FE29F7"/>
    <w:rPr>
      <w:i/>
      <w:iCs/>
    </w:rPr>
  </w:style>
  <w:style w:type="paragraph" w:styleId="TOCHeading">
    <w:name w:val="TOC Heading"/>
    <w:basedOn w:val="Heading1"/>
    <w:next w:val="Normal"/>
    <w:uiPriority w:val="39"/>
    <w:unhideWhenUsed/>
    <w:qFormat/>
    <w:rsid w:val="00FE29F7"/>
    <w:pPr>
      <w:outlineLvl w:val="9"/>
    </w:pPr>
    <w:rPr>
      <w:lang w:eastAsia="en-US"/>
    </w:rPr>
  </w:style>
  <w:style w:type="paragraph" w:styleId="TOC1">
    <w:name w:val="toc 1"/>
    <w:basedOn w:val="Normal"/>
    <w:next w:val="Normal"/>
    <w:autoRedefine/>
    <w:uiPriority w:val="39"/>
    <w:unhideWhenUsed/>
    <w:rsid w:val="00FE29F7"/>
    <w:pPr>
      <w:spacing w:after="100"/>
    </w:pPr>
  </w:style>
  <w:style w:type="paragraph" w:styleId="TOC2">
    <w:name w:val="toc 2"/>
    <w:basedOn w:val="Normal"/>
    <w:next w:val="Normal"/>
    <w:autoRedefine/>
    <w:uiPriority w:val="39"/>
    <w:unhideWhenUsed/>
    <w:rsid w:val="00FE29F7"/>
    <w:pPr>
      <w:spacing w:after="100"/>
      <w:ind w:left="220"/>
    </w:pPr>
  </w:style>
  <w:style w:type="character" w:styleId="Hyperlink">
    <w:name w:val="Hyperlink"/>
    <w:basedOn w:val="DefaultParagraphFont"/>
    <w:uiPriority w:val="99"/>
    <w:unhideWhenUsed/>
    <w:rsid w:val="00FE29F7"/>
    <w:rPr>
      <w:color w:val="0563C1" w:themeColor="hyperlink"/>
      <w:u w:val="single"/>
    </w:rPr>
  </w:style>
  <w:style w:type="paragraph" w:styleId="NormalWeb">
    <w:name w:val="Normal (Web)"/>
    <w:basedOn w:val="Normal"/>
    <w:uiPriority w:val="99"/>
    <w:unhideWhenUsed/>
    <w:rsid w:val="00FE29F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E29F7"/>
    <w:rPr>
      <w:b/>
      <w:bCs/>
    </w:rPr>
  </w:style>
  <w:style w:type="paragraph" w:styleId="TOC3">
    <w:name w:val="toc 3"/>
    <w:basedOn w:val="Normal"/>
    <w:next w:val="Normal"/>
    <w:autoRedefine/>
    <w:uiPriority w:val="39"/>
    <w:unhideWhenUsed/>
    <w:rsid w:val="00FE29F7"/>
    <w:pPr>
      <w:spacing w:after="100"/>
      <w:ind w:left="440"/>
    </w:pPr>
  </w:style>
  <w:style w:type="character" w:styleId="UnresolvedMention">
    <w:name w:val="Unresolved Mention"/>
    <w:basedOn w:val="DefaultParagraphFont"/>
    <w:uiPriority w:val="99"/>
    <w:semiHidden/>
    <w:unhideWhenUsed/>
    <w:rsid w:val="00FE29F7"/>
    <w:rPr>
      <w:color w:val="605E5C"/>
      <w:shd w:val="clear" w:color="auto" w:fill="E1DFDD"/>
    </w:rPr>
  </w:style>
  <w:style w:type="table" w:styleId="TableGrid">
    <w:name w:val="Table Grid"/>
    <w:basedOn w:val="TableNormal"/>
    <w:uiPriority w:val="39"/>
    <w:rsid w:val="00FE29F7"/>
    <w:pPr>
      <w:spacing w:after="0" w:line="240" w:lineRule="auto"/>
    </w:pPr>
    <w:rPr>
      <w:rFonts w:ascii="Calibri" w:eastAsia="Calibri" w:hAnsi="Calibri" w:cs="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2B1D07"/>
    <w:pPr>
      <w:tabs>
        <w:tab w:val="right" w:leader="dot" w:pos="7927"/>
      </w:tabs>
      <w:spacing w:after="100"/>
      <w:jc w:val="both"/>
    </w:pPr>
  </w:style>
  <w:style w:type="paragraph" w:styleId="TOC5">
    <w:name w:val="toc 5"/>
    <w:basedOn w:val="Normal"/>
    <w:next w:val="Normal"/>
    <w:autoRedefine/>
    <w:uiPriority w:val="39"/>
    <w:unhideWhenUsed/>
    <w:rsid w:val="00D03D13"/>
    <w:pPr>
      <w:spacing w:after="100"/>
      <w:ind w:left="880"/>
    </w:pPr>
  </w:style>
  <w:style w:type="character" w:styleId="FollowedHyperlink">
    <w:name w:val="FollowedHyperlink"/>
    <w:basedOn w:val="DefaultParagraphFont"/>
    <w:uiPriority w:val="99"/>
    <w:semiHidden/>
    <w:unhideWhenUsed/>
    <w:rsid w:val="00553DEE"/>
    <w:rPr>
      <w:color w:val="954F72" w:themeColor="followedHyperlink"/>
      <w:u w:val="single"/>
    </w:rPr>
  </w:style>
  <w:style w:type="character" w:customStyle="1" w:styleId="CommentTextChar">
    <w:name w:val="Comment Text Char"/>
    <w:basedOn w:val="DefaultParagraphFont"/>
    <w:link w:val="CommentText"/>
    <w:uiPriority w:val="99"/>
    <w:semiHidden/>
    <w:rsid w:val="00E94826"/>
    <w:rPr>
      <w:sz w:val="20"/>
      <w:szCs w:val="20"/>
    </w:rPr>
  </w:style>
  <w:style w:type="paragraph" w:styleId="CommentText">
    <w:name w:val="annotation text"/>
    <w:basedOn w:val="Normal"/>
    <w:link w:val="CommentTextChar"/>
    <w:uiPriority w:val="99"/>
    <w:semiHidden/>
    <w:unhideWhenUsed/>
    <w:rsid w:val="00E94826"/>
    <w:pPr>
      <w:spacing w:line="240" w:lineRule="auto"/>
    </w:pPr>
    <w:rPr>
      <w:rFonts w:asciiTheme="minorHAnsi" w:eastAsiaTheme="minorHAnsi" w:hAnsiTheme="minorHAnsi" w:cstheme="minorBidi"/>
      <w:sz w:val="20"/>
      <w:szCs w:val="20"/>
      <w:lang w:val="en-ID" w:eastAsia="en-US"/>
    </w:rPr>
  </w:style>
  <w:style w:type="character" w:customStyle="1" w:styleId="CommentSubjectChar">
    <w:name w:val="Comment Subject Char"/>
    <w:basedOn w:val="CommentTextChar"/>
    <w:link w:val="CommentSubject"/>
    <w:uiPriority w:val="99"/>
    <w:semiHidden/>
    <w:rsid w:val="00E94826"/>
    <w:rPr>
      <w:b/>
      <w:bCs/>
      <w:sz w:val="20"/>
      <w:szCs w:val="20"/>
    </w:rPr>
  </w:style>
  <w:style w:type="paragraph" w:styleId="CommentSubject">
    <w:name w:val="annotation subject"/>
    <w:basedOn w:val="CommentText"/>
    <w:next w:val="CommentText"/>
    <w:link w:val="CommentSubjectChar"/>
    <w:uiPriority w:val="99"/>
    <w:semiHidden/>
    <w:unhideWhenUsed/>
    <w:rsid w:val="00E948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58045">
      <w:bodyDiv w:val="1"/>
      <w:marLeft w:val="0"/>
      <w:marRight w:val="0"/>
      <w:marTop w:val="0"/>
      <w:marBottom w:val="0"/>
      <w:divBdr>
        <w:top w:val="none" w:sz="0" w:space="0" w:color="auto"/>
        <w:left w:val="none" w:sz="0" w:space="0" w:color="auto"/>
        <w:bottom w:val="none" w:sz="0" w:space="0" w:color="auto"/>
        <w:right w:val="none" w:sz="0" w:space="0" w:color="auto"/>
      </w:divBdr>
    </w:div>
    <w:div w:id="795179279">
      <w:bodyDiv w:val="1"/>
      <w:marLeft w:val="0"/>
      <w:marRight w:val="0"/>
      <w:marTop w:val="0"/>
      <w:marBottom w:val="0"/>
      <w:divBdr>
        <w:top w:val="none" w:sz="0" w:space="0" w:color="auto"/>
        <w:left w:val="none" w:sz="0" w:space="0" w:color="auto"/>
        <w:bottom w:val="none" w:sz="0" w:space="0" w:color="auto"/>
        <w:right w:val="none" w:sz="0" w:space="0" w:color="auto"/>
      </w:divBdr>
    </w:div>
    <w:div w:id="894125752">
      <w:bodyDiv w:val="1"/>
      <w:marLeft w:val="0"/>
      <w:marRight w:val="0"/>
      <w:marTop w:val="0"/>
      <w:marBottom w:val="0"/>
      <w:divBdr>
        <w:top w:val="none" w:sz="0" w:space="0" w:color="auto"/>
        <w:left w:val="none" w:sz="0" w:space="0" w:color="auto"/>
        <w:bottom w:val="none" w:sz="0" w:space="0" w:color="auto"/>
        <w:right w:val="none" w:sz="0" w:space="0" w:color="auto"/>
      </w:divBdr>
    </w:div>
    <w:div w:id="1090391578">
      <w:bodyDiv w:val="1"/>
      <w:marLeft w:val="0"/>
      <w:marRight w:val="0"/>
      <w:marTop w:val="0"/>
      <w:marBottom w:val="0"/>
      <w:divBdr>
        <w:top w:val="none" w:sz="0" w:space="0" w:color="auto"/>
        <w:left w:val="none" w:sz="0" w:space="0" w:color="auto"/>
        <w:bottom w:val="none" w:sz="0" w:space="0" w:color="auto"/>
        <w:right w:val="none" w:sz="0" w:space="0" w:color="auto"/>
      </w:divBdr>
    </w:div>
    <w:div w:id="1849708541">
      <w:bodyDiv w:val="1"/>
      <w:marLeft w:val="0"/>
      <w:marRight w:val="0"/>
      <w:marTop w:val="0"/>
      <w:marBottom w:val="0"/>
      <w:divBdr>
        <w:top w:val="none" w:sz="0" w:space="0" w:color="auto"/>
        <w:left w:val="none" w:sz="0" w:space="0" w:color="auto"/>
        <w:bottom w:val="none" w:sz="0" w:space="0" w:color="auto"/>
        <w:right w:val="none" w:sz="0" w:space="0" w:color="auto"/>
      </w:divBdr>
    </w:div>
    <w:div w:id="192256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png"/><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webSettings" Target="webSettings.xml"/><Relationship Id="rId95" Type="http://schemas.openxmlformats.org/officeDocument/2006/relationships/image" Target="media/image86.png"/><Relationship Id="rId160" Type="http://schemas.openxmlformats.org/officeDocument/2006/relationships/image" Target="media/image151.png"/><Relationship Id="rId181" Type="http://schemas.openxmlformats.org/officeDocument/2006/relationships/image" Target="media/image172.jpeg"/><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9.png"/><Relationship Id="rId139" Type="http://schemas.openxmlformats.org/officeDocument/2006/relationships/image" Target="media/image130.png"/><Relationship Id="rId85" Type="http://schemas.openxmlformats.org/officeDocument/2006/relationships/image" Target="media/image77.png"/><Relationship Id="rId150" Type="http://schemas.openxmlformats.org/officeDocument/2006/relationships/image" Target="media/image141.png"/><Relationship Id="rId171" Type="http://schemas.openxmlformats.org/officeDocument/2006/relationships/image" Target="media/image162.png"/><Relationship Id="rId192" Type="http://schemas.openxmlformats.org/officeDocument/2006/relationships/image" Target="media/image183.jpe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9.png"/><Relationship Id="rId129" Type="http://schemas.openxmlformats.org/officeDocument/2006/relationships/image" Target="media/image120.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7.png"/><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73.jpe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10.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hyperlink" Target="https://jurnal.likmi.ac.id/Jurnal/7_2009/Pemodelan_Analisis_rini_.pdf" TargetMode="External"/><Relationship Id="rId130" Type="http://schemas.openxmlformats.org/officeDocument/2006/relationships/image" Target="media/image121.png"/><Relationship Id="rId151" Type="http://schemas.openxmlformats.org/officeDocument/2006/relationships/image" Target="media/image142.png"/><Relationship Id="rId172" Type="http://schemas.openxmlformats.org/officeDocument/2006/relationships/image" Target="media/image163.png"/><Relationship Id="rId193" Type="http://schemas.openxmlformats.org/officeDocument/2006/relationships/image" Target="media/image184.jpeg"/><Relationship Id="rId13" Type="http://schemas.openxmlformats.org/officeDocument/2006/relationships/image" Target="media/image5.png"/><Relationship Id="rId109" Type="http://schemas.openxmlformats.org/officeDocument/2006/relationships/image" Target="media/image100.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 Id="rId162" Type="http://schemas.openxmlformats.org/officeDocument/2006/relationships/image" Target="media/image153.png"/><Relationship Id="rId183" Type="http://schemas.openxmlformats.org/officeDocument/2006/relationships/image" Target="media/image17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jpe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3.png"/><Relationship Id="rId173" Type="http://schemas.openxmlformats.org/officeDocument/2006/relationships/image" Target="media/image164.png"/><Relationship Id="rId194"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jpeg"/><Relationship Id="rId189" Type="http://schemas.openxmlformats.org/officeDocument/2006/relationships/image" Target="media/image18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jpeg"/><Relationship Id="rId195" Type="http://schemas.openxmlformats.org/officeDocument/2006/relationships/theme" Target="theme/theme1.xml"/><Relationship Id="rId190" Type="http://schemas.openxmlformats.org/officeDocument/2006/relationships/image" Target="media/image181.jpe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footer" Target="footer1.xml"/><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1.jpe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jpe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2.png"/><Relationship Id="rId155" Type="http://schemas.openxmlformats.org/officeDocument/2006/relationships/image" Target="media/image146.png"/><Relationship Id="rId176" Type="http://schemas.openxmlformats.org/officeDocument/2006/relationships/image" Target="media/image167.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4.png"/><Relationship Id="rId124" Type="http://schemas.openxmlformats.org/officeDocument/2006/relationships/image" Target="media/image115.png"/><Relationship Id="rId70" Type="http://schemas.openxmlformats.org/officeDocument/2006/relationships/image" Target="media/image62.png"/><Relationship Id="rId91" Type="http://schemas.openxmlformats.org/officeDocument/2006/relationships/image" Target="media/image82.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8.jpe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5.pn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6.png"/><Relationship Id="rId156" Type="http://schemas.openxmlformats.org/officeDocument/2006/relationships/image" Target="media/image147.png"/><Relationship Id="rId177" Type="http://schemas.openxmlformats.org/officeDocument/2006/relationships/image" Target="media/image168.jpe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BB3A0-56DF-4CC4-B2FF-70F0FAE28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Pages>
  <Words>45563</Words>
  <Characters>259711</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 rauf</dc:creator>
  <cp:keywords/>
  <dc:description/>
  <cp:lastModifiedBy>alif rauf</cp:lastModifiedBy>
  <cp:revision>11</cp:revision>
  <cp:lastPrinted>2024-10-10T05:35:00Z</cp:lastPrinted>
  <dcterms:created xsi:type="dcterms:W3CDTF">2024-10-09T04:27:00Z</dcterms:created>
  <dcterms:modified xsi:type="dcterms:W3CDTF">2024-10-1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8625de-2cb7-3cd6-a5f5-cdf0fc908db2</vt:lpwstr>
  </property>
  <property fmtid="{D5CDD505-2E9C-101B-9397-08002B2CF9AE}" pid="24" name="Mendeley Citation Style_1">
    <vt:lpwstr>http://www.zotero.org/styles/harvard1</vt:lpwstr>
  </property>
</Properties>
</file>